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D06C3" w14:textId="23A280CB" w:rsidR="1B400AA6" w:rsidRPr="00DC73B0" w:rsidRDefault="1B400AA6" w:rsidP="37FF0284">
      <w:pPr>
        <w:jc w:val="center"/>
        <w:rPr>
          <w:rFonts w:eastAsiaTheme="minorEastAsia"/>
          <w:color w:val="000000" w:themeColor="text1"/>
          <w:sz w:val="44"/>
          <w:szCs w:val="44"/>
        </w:rPr>
      </w:pPr>
      <w:r w:rsidRPr="786D6B21">
        <w:rPr>
          <w:rFonts w:eastAsiaTheme="minorEastAsia"/>
          <w:color w:val="000000" w:themeColor="text1"/>
          <w:sz w:val="44"/>
          <w:szCs w:val="44"/>
        </w:rPr>
        <w:t>University College Nordjylland</w:t>
      </w:r>
    </w:p>
    <w:p w14:paraId="62FA7A5D" w14:textId="4AF9D798" w:rsidR="1B400AA6" w:rsidRPr="00DC73B0" w:rsidRDefault="1B400AA6" w:rsidP="37FF0284">
      <w:pPr>
        <w:jc w:val="center"/>
        <w:rPr>
          <w:rFonts w:eastAsiaTheme="minorEastAsia"/>
          <w:color w:val="000000" w:themeColor="text1"/>
          <w:sz w:val="32"/>
          <w:szCs w:val="32"/>
        </w:rPr>
      </w:pPr>
      <w:r w:rsidRPr="786D6B21">
        <w:rPr>
          <w:rFonts w:eastAsiaTheme="minorEastAsia"/>
          <w:color w:val="000000" w:themeColor="text1"/>
          <w:sz w:val="32"/>
          <w:szCs w:val="32"/>
        </w:rPr>
        <w:t>Professionsbacheloruddannelsen i Datamatik</w:t>
      </w:r>
    </w:p>
    <w:p w14:paraId="287200F7" w14:textId="504C4DA4" w:rsidR="1B400AA6" w:rsidRPr="00DC73B0" w:rsidRDefault="1B400AA6" w:rsidP="37FF0284">
      <w:pPr>
        <w:jc w:val="center"/>
        <w:rPr>
          <w:rFonts w:eastAsiaTheme="minorEastAsia"/>
          <w:color w:val="000000" w:themeColor="text1"/>
          <w:sz w:val="32"/>
          <w:szCs w:val="32"/>
        </w:rPr>
      </w:pPr>
      <w:r w:rsidRPr="786D6B21">
        <w:rPr>
          <w:rFonts w:eastAsiaTheme="minorEastAsia"/>
          <w:color w:val="000000" w:themeColor="text1"/>
          <w:sz w:val="32"/>
          <w:szCs w:val="32"/>
        </w:rPr>
        <w:t>DMA-CSD-S211</w:t>
      </w:r>
    </w:p>
    <w:p w14:paraId="58E56888" w14:textId="6A42AE93" w:rsidR="37FF0284" w:rsidRPr="00A220E3" w:rsidRDefault="37FF0284" w:rsidP="37FF0284"/>
    <w:p w14:paraId="1F165784" w14:textId="77777777" w:rsidR="00FE51A6" w:rsidRDefault="00FE51A6" w:rsidP="18BD545E"/>
    <w:p w14:paraId="403FB0E0" w14:textId="7D31E5FA" w:rsidR="00FE51A6" w:rsidRDefault="1B400AA6" w:rsidP="37FF0284">
      <w:pPr>
        <w:jc w:val="center"/>
      </w:pPr>
      <w:r w:rsidRPr="00A220E3">
        <w:rPr>
          <w:noProof/>
        </w:rPr>
        <w:drawing>
          <wp:inline distT="0" distB="0" distL="0" distR="0" wp14:anchorId="3C2CC0A2" wp14:editId="6827F124">
            <wp:extent cx="2390775" cy="1419225"/>
            <wp:effectExtent l="0" t="0" r="0" b="0"/>
            <wp:docPr id="1648817859" name="Billede 16488178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390775" cy="1419225"/>
                    </a:xfrm>
                    <a:prstGeom prst="rect">
                      <a:avLst/>
                    </a:prstGeom>
                  </pic:spPr>
                </pic:pic>
              </a:graphicData>
            </a:graphic>
          </wp:inline>
        </w:drawing>
      </w:r>
    </w:p>
    <w:p w14:paraId="2363BA12" w14:textId="77777777" w:rsidR="00FE51A6" w:rsidRDefault="00FE51A6" w:rsidP="18BD545E"/>
    <w:p w14:paraId="6CC990AF" w14:textId="77777777" w:rsidR="00FE51A6" w:rsidRDefault="00FE51A6" w:rsidP="18BD545E"/>
    <w:p w14:paraId="74FC62D4" w14:textId="77777777" w:rsidR="00FE51A6" w:rsidRDefault="00FE51A6" w:rsidP="18BD545E"/>
    <w:p w14:paraId="20739649" w14:textId="319A5D24" w:rsidR="00FE51A6" w:rsidRPr="00677679" w:rsidRDefault="1B400AA6" w:rsidP="37FF0284">
      <w:pPr>
        <w:jc w:val="center"/>
        <w:rPr>
          <w:rFonts w:cstheme="minorHAnsi"/>
          <w:lang w:val="nb-NO"/>
        </w:rPr>
      </w:pPr>
      <w:r w:rsidRPr="00677679">
        <w:rPr>
          <w:rFonts w:eastAsia="Arial" w:cstheme="minorHAnsi"/>
          <w:color w:val="000000" w:themeColor="text1"/>
          <w:sz w:val="28"/>
          <w:szCs w:val="28"/>
          <w:lang w:val="nb-NO"/>
        </w:rPr>
        <w:t>Vejledere:</w:t>
      </w:r>
    </w:p>
    <w:p w14:paraId="57B5119A" w14:textId="607D2488" w:rsidR="00FE51A6" w:rsidRPr="00677679" w:rsidRDefault="1B400AA6" w:rsidP="37FF0284">
      <w:pPr>
        <w:jc w:val="center"/>
        <w:rPr>
          <w:rFonts w:cstheme="minorHAnsi"/>
          <w:i/>
          <w:sz w:val="24"/>
          <w:szCs w:val="24"/>
          <w:lang w:val="nb-NO"/>
        </w:rPr>
      </w:pPr>
      <w:r w:rsidRPr="00677679">
        <w:rPr>
          <w:rFonts w:eastAsia="Arial" w:cstheme="minorHAnsi"/>
          <w:i/>
          <w:color w:val="000000" w:themeColor="text1"/>
          <w:sz w:val="28"/>
          <w:szCs w:val="28"/>
          <w:lang w:val="nb-NO"/>
        </w:rPr>
        <w:t>Anita Lykke Clemmensen</w:t>
      </w:r>
    </w:p>
    <w:p w14:paraId="648AEAE5" w14:textId="1DBB493B" w:rsidR="00FE51A6" w:rsidRPr="00677679" w:rsidRDefault="1B400AA6" w:rsidP="37FF0284">
      <w:pPr>
        <w:jc w:val="center"/>
        <w:rPr>
          <w:rFonts w:cstheme="minorHAnsi"/>
          <w:i/>
          <w:sz w:val="24"/>
          <w:szCs w:val="24"/>
          <w:lang w:val="nb-NO"/>
        </w:rPr>
      </w:pPr>
      <w:r w:rsidRPr="00677679">
        <w:rPr>
          <w:rFonts w:eastAsia="Arial" w:cstheme="minorHAnsi"/>
          <w:i/>
          <w:color w:val="000000" w:themeColor="text1"/>
          <w:sz w:val="28"/>
          <w:szCs w:val="28"/>
          <w:lang w:val="nb-NO"/>
        </w:rPr>
        <w:t>Finn Ebertsen Nordbjerg</w:t>
      </w:r>
    </w:p>
    <w:p w14:paraId="1671DDBE" w14:textId="3BA4B105" w:rsidR="00FE51A6" w:rsidRPr="00677679" w:rsidRDefault="6737A9BD" w:rsidP="37FF0284">
      <w:pPr>
        <w:jc w:val="center"/>
        <w:rPr>
          <w:rFonts w:eastAsia="Arial" w:cstheme="minorHAnsi"/>
          <w:i/>
          <w:color w:val="000000" w:themeColor="text1"/>
          <w:sz w:val="28"/>
          <w:szCs w:val="28"/>
          <w:lang w:val="nb-NO"/>
        </w:rPr>
      </w:pPr>
      <w:r w:rsidRPr="00677679">
        <w:rPr>
          <w:rFonts w:eastAsia="Arial" w:cstheme="minorHAnsi"/>
          <w:i/>
          <w:color w:val="000000" w:themeColor="text1"/>
          <w:sz w:val="28"/>
          <w:szCs w:val="28"/>
          <w:lang w:val="nb-NO"/>
        </w:rPr>
        <w:t xml:space="preserve">Torben </w:t>
      </w:r>
      <w:r w:rsidR="7A0CE63C" w:rsidRPr="00677679">
        <w:rPr>
          <w:rFonts w:eastAsia="Arial" w:cstheme="minorHAnsi"/>
          <w:i/>
          <w:color w:val="000000" w:themeColor="text1"/>
          <w:sz w:val="28"/>
          <w:szCs w:val="28"/>
          <w:lang w:val="nb-NO"/>
        </w:rPr>
        <w:t>Larsen</w:t>
      </w:r>
    </w:p>
    <w:p w14:paraId="6154125A" w14:textId="20DF5646" w:rsidR="00FE51A6" w:rsidRPr="00677679" w:rsidRDefault="7A0CE63C" w:rsidP="37FF0284">
      <w:pPr>
        <w:jc w:val="center"/>
        <w:rPr>
          <w:rFonts w:eastAsia="Arial" w:cstheme="minorHAnsi"/>
          <w:i/>
          <w:color w:val="000000" w:themeColor="text1"/>
          <w:sz w:val="28"/>
          <w:szCs w:val="28"/>
          <w:lang w:val="nb-NO"/>
        </w:rPr>
      </w:pPr>
      <w:r w:rsidRPr="00677679">
        <w:rPr>
          <w:rFonts w:eastAsia="Arial" w:cstheme="minorHAnsi"/>
          <w:i/>
          <w:color w:val="000000" w:themeColor="text1"/>
          <w:sz w:val="28"/>
          <w:szCs w:val="28"/>
          <w:lang w:val="nb-NO"/>
        </w:rPr>
        <w:t>Bodil Nørgaard</w:t>
      </w:r>
    </w:p>
    <w:p w14:paraId="6B1B7F5A" w14:textId="634AF128" w:rsidR="00FE51A6" w:rsidRPr="00677679" w:rsidRDefault="6737A9BD" w:rsidP="18BD545E">
      <w:pPr>
        <w:rPr>
          <w:lang w:val="nb-NO"/>
        </w:rPr>
      </w:pPr>
      <w:r w:rsidRPr="00677679">
        <w:rPr>
          <w:lang w:val="nb-NO"/>
        </w:rPr>
        <w:t xml:space="preserve"> </w:t>
      </w:r>
      <w:r w:rsidR="00FE51A6" w:rsidRPr="00677679">
        <w:rPr>
          <w:lang w:val="nb-NO"/>
        </w:rPr>
        <w:br/>
      </w:r>
    </w:p>
    <w:p w14:paraId="12B3B326" w14:textId="2E469AED" w:rsidR="00FE51A6" w:rsidRPr="00677679" w:rsidRDefault="1B400AA6" w:rsidP="37FF0284">
      <w:pPr>
        <w:jc w:val="center"/>
        <w:rPr>
          <w:rFonts w:cstheme="minorHAnsi"/>
          <w:sz w:val="28"/>
          <w:szCs w:val="28"/>
          <w:lang w:val="nb-NO"/>
        </w:rPr>
      </w:pPr>
      <w:r w:rsidRPr="00677679">
        <w:rPr>
          <w:rFonts w:eastAsia="Arial" w:cstheme="minorHAnsi"/>
          <w:color w:val="000000" w:themeColor="text1"/>
          <w:sz w:val="28"/>
          <w:szCs w:val="28"/>
          <w:lang w:val="nb-NO"/>
        </w:rPr>
        <w:t>Gruppe 4:</w:t>
      </w:r>
    </w:p>
    <w:p w14:paraId="3C80F584" w14:textId="03FAE6FF" w:rsidR="00FE51A6" w:rsidRDefault="1B400AA6" w:rsidP="37FF0284">
      <w:pPr>
        <w:jc w:val="center"/>
        <w:rPr>
          <w:rFonts w:eastAsia="Arial" w:cstheme="minorHAnsi"/>
          <w:i/>
          <w:color w:val="252423"/>
          <w:sz w:val="28"/>
          <w:szCs w:val="28"/>
          <w:lang w:val="nb-NO"/>
        </w:rPr>
      </w:pPr>
      <w:r w:rsidRPr="00677679">
        <w:rPr>
          <w:rFonts w:eastAsia="Arial" w:cstheme="minorHAnsi"/>
          <w:i/>
          <w:color w:val="252423"/>
          <w:sz w:val="28"/>
          <w:szCs w:val="28"/>
          <w:lang w:val="nb-NO"/>
        </w:rPr>
        <w:t>Ali Khalil Dbouk, Kavinsan Karunanithi, Malthe M</w:t>
      </w:r>
      <w:r w:rsidR="6725983A" w:rsidRPr="00677679">
        <w:rPr>
          <w:rFonts w:eastAsia="Arial" w:cstheme="minorHAnsi"/>
          <w:i/>
          <w:color w:val="252423"/>
          <w:sz w:val="28"/>
          <w:szCs w:val="28"/>
          <w:lang w:val="nb-NO"/>
        </w:rPr>
        <w:t>o</w:t>
      </w:r>
      <w:r w:rsidRPr="00677679">
        <w:rPr>
          <w:rFonts w:eastAsia="Arial" w:cstheme="minorHAnsi"/>
          <w:i/>
          <w:color w:val="252423"/>
          <w:sz w:val="28"/>
          <w:szCs w:val="28"/>
          <w:lang w:val="nb-NO"/>
        </w:rPr>
        <w:t>rsing Larsen, Mark</w:t>
      </w:r>
      <w:r w:rsidR="0385F674" w:rsidRPr="00677679">
        <w:rPr>
          <w:rFonts w:eastAsia="Arial" w:cstheme="minorHAnsi"/>
          <w:i/>
          <w:color w:val="252423"/>
          <w:sz w:val="28"/>
          <w:szCs w:val="28"/>
          <w:lang w:val="nb-NO"/>
        </w:rPr>
        <w:t xml:space="preserve"> Panabe Bovbjerg</w:t>
      </w:r>
      <w:r w:rsidRPr="00677679">
        <w:rPr>
          <w:rFonts w:eastAsia="Arial" w:cstheme="minorHAnsi"/>
          <w:i/>
          <w:color w:val="252423"/>
          <w:sz w:val="28"/>
          <w:szCs w:val="28"/>
          <w:lang w:val="nb-NO"/>
        </w:rPr>
        <w:t>, Pavlo Skyba</w:t>
      </w:r>
    </w:p>
    <w:p w14:paraId="4B7C86F3" w14:textId="3F38BCA8" w:rsidR="001A6B31" w:rsidRPr="001A6B31" w:rsidRDefault="001A6B31" w:rsidP="37FF0284">
      <w:pPr>
        <w:jc w:val="center"/>
        <w:rPr>
          <w:rFonts w:cstheme="minorHAnsi"/>
          <w:i/>
          <w:sz w:val="28"/>
          <w:szCs w:val="28"/>
          <w:lang w:val="en-US"/>
        </w:rPr>
      </w:pPr>
      <w:proofErr w:type="spellStart"/>
      <w:r w:rsidRPr="001A6B31">
        <w:rPr>
          <w:rFonts w:eastAsia="Arial" w:cstheme="minorHAnsi"/>
          <w:i/>
          <w:color w:val="252423"/>
          <w:sz w:val="28"/>
          <w:szCs w:val="28"/>
          <w:lang w:val="en-US"/>
        </w:rPr>
        <w:t>Github</w:t>
      </w:r>
      <w:proofErr w:type="spellEnd"/>
      <w:r w:rsidRPr="001A6B31">
        <w:rPr>
          <w:rFonts w:eastAsia="Arial" w:cstheme="minorHAnsi"/>
          <w:i/>
          <w:color w:val="252423"/>
          <w:sz w:val="28"/>
          <w:szCs w:val="28"/>
          <w:lang w:val="en-US"/>
        </w:rPr>
        <w:t xml:space="preserve">-repo: </w:t>
      </w:r>
      <w:r w:rsidRPr="001A6B31">
        <w:rPr>
          <w:rFonts w:eastAsia="Arial" w:cstheme="minorHAnsi"/>
          <w:i/>
          <w:color w:val="252423"/>
          <w:sz w:val="28"/>
          <w:szCs w:val="28"/>
          <w:lang w:val="en-US"/>
        </w:rPr>
        <w:t>https://github.com/mmlucn/1.-Semester-Projekt</w:t>
      </w:r>
      <w:r w:rsidRPr="001A6B31">
        <w:rPr>
          <w:rFonts w:eastAsia="Arial" w:cstheme="minorHAnsi"/>
          <w:i/>
          <w:color w:val="252423"/>
          <w:sz w:val="28"/>
          <w:szCs w:val="28"/>
          <w:lang w:val="en-US"/>
        </w:rPr>
        <w:t xml:space="preserve"> </w:t>
      </w:r>
    </w:p>
    <w:p w14:paraId="17CB42AD" w14:textId="160DEE1C" w:rsidR="00FE51A6" w:rsidRPr="00EA4105" w:rsidRDefault="1B400AA6" w:rsidP="37FF0284">
      <w:pPr>
        <w:jc w:val="center"/>
        <w:rPr>
          <w:rFonts w:cstheme="minorHAnsi"/>
          <w:sz w:val="28"/>
          <w:szCs w:val="28"/>
          <w:lang w:val="en-US"/>
        </w:rPr>
      </w:pPr>
      <w:proofErr w:type="spellStart"/>
      <w:r w:rsidRPr="00EA4105">
        <w:rPr>
          <w:rFonts w:eastAsia="Arial" w:cstheme="minorHAnsi"/>
          <w:color w:val="000000" w:themeColor="text1"/>
          <w:sz w:val="28"/>
          <w:szCs w:val="28"/>
          <w:lang w:val="en-US"/>
        </w:rPr>
        <w:t>Afleveringsdato</w:t>
      </w:r>
      <w:proofErr w:type="spellEnd"/>
      <w:r w:rsidRPr="00EA4105">
        <w:rPr>
          <w:rFonts w:eastAsia="Arial" w:cstheme="minorHAnsi"/>
          <w:color w:val="000000" w:themeColor="text1"/>
          <w:sz w:val="28"/>
          <w:szCs w:val="28"/>
          <w:lang w:val="en-US"/>
        </w:rPr>
        <w:t>: 17/12-2021</w:t>
      </w:r>
    </w:p>
    <w:p w14:paraId="6C2DD842" w14:textId="1D681234" w:rsidR="00FE51A6" w:rsidRPr="00EA4105" w:rsidRDefault="00FE51A6" w:rsidP="18BD545E">
      <w:pPr>
        <w:rPr>
          <w:lang w:val="en-US"/>
        </w:rPr>
      </w:pPr>
      <w:r w:rsidRPr="00EA4105">
        <w:rPr>
          <w:lang w:val="en-US"/>
        </w:rPr>
        <w:br/>
      </w:r>
    </w:p>
    <w:p w14:paraId="4665DD0B" w14:textId="68DA7C26" w:rsidR="00FE51A6" w:rsidRPr="00EA4105" w:rsidRDefault="00FE51A6" w:rsidP="18BD545E">
      <w:pPr>
        <w:rPr>
          <w:lang w:val="en-US"/>
        </w:rPr>
      </w:pPr>
    </w:p>
    <w:p w14:paraId="438639EE" w14:textId="77777777" w:rsidR="00474B0B" w:rsidRPr="00474B0B" w:rsidRDefault="00474B0B" w:rsidP="18BD545E">
      <w:pPr>
        <w:rPr>
          <w:lang w:val="en-US"/>
        </w:rPr>
      </w:pPr>
    </w:p>
    <w:p w14:paraId="5354EA4F" w14:textId="77777777" w:rsidR="00474B0B" w:rsidRPr="00474B0B" w:rsidRDefault="00474B0B" w:rsidP="18BD545E">
      <w:pPr>
        <w:rPr>
          <w:lang w:val="en-US"/>
        </w:rPr>
      </w:pPr>
    </w:p>
    <w:p w14:paraId="58334AB7" w14:textId="77777777" w:rsidR="00474B0B" w:rsidRPr="00474B0B" w:rsidRDefault="00474B0B" w:rsidP="00474B0B">
      <w:pPr>
        <w:rPr>
          <w:b/>
          <w:bCs/>
          <w:lang w:val="en-US"/>
        </w:rPr>
      </w:pPr>
      <w:r w:rsidRPr="004A3556">
        <w:rPr>
          <w:rFonts w:ascii="Calibri" w:eastAsia="Calibri" w:hAnsi="Calibri" w:cs="Calibri"/>
          <w:color w:val="000000" w:themeColor="text1"/>
          <w:sz w:val="28"/>
          <w:szCs w:val="28"/>
          <w:lang w:val="en-US"/>
        </w:rPr>
        <w:t>Abstract</w:t>
      </w:r>
    </w:p>
    <w:p w14:paraId="42C63B94" w14:textId="77777777" w:rsidR="00474B0B" w:rsidRPr="004A3556" w:rsidRDefault="00474B0B" w:rsidP="00474B0B">
      <w:pPr>
        <w:rPr>
          <w:rFonts w:ascii="Calibri" w:eastAsia="Calibri" w:hAnsi="Calibri" w:cs="Calibri"/>
          <w:color w:val="000000" w:themeColor="text1"/>
          <w:lang w:val="en-US"/>
        </w:rPr>
      </w:pPr>
      <w:r w:rsidRPr="004A3556">
        <w:rPr>
          <w:rFonts w:ascii="Calibri" w:eastAsia="Calibri" w:hAnsi="Calibri" w:cs="Calibri"/>
          <w:color w:val="000000" w:themeColor="text1"/>
          <w:lang w:val="en-US"/>
        </w:rPr>
        <w:t xml:space="preserve">In this project the group had been asked to develop a program for the company VestBjerg A/S. The company wants to be able to track sales records and have more control of all the stock they have in their warehouses. They also want to be able to search up sales assistants records as well as the costumers' records. Throughout the project the group shows how it solved the assignment with the help of different IT feasibility studying methods such as workflow analysis and mock-ups. Then the group worked out the demands for the system by using use cases and working out a domain model. The use cases were then analyzed and used to design communications diagrams, that were then used to build the projects design class diagram. The design class diagram is last step before implementation, and it gives an overview of the layout, that shows how the system is to be coded.   </w:t>
      </w:r>
    </w:p>
    <w:p w14:paraId="5011DC0A" w14:textId="77777777" w:rsidR="00474B0B" w:rsidRPr="00474B0B" w:rsidRDefault="00474B0B" w:rsidP="18BD545E">
      <w:pPr>
        <w:rPr>
          <w:lang w:val="en-US"/>
        </w:rPr>
      </w:pPr>
    </w:p>
    <w:p w14:paraId="78DF1AC2" w14:textId="77777777" w:rsidR="00FE51A6" w:rsidRPr="003B6A2C" w:rsidRDefault="00FE51A6" w:rsidP="18BD545E">
      <w:pPr>
        <w:rPr>
          <w:lang w:val="en-US"/>
        </w:rPr>
      </w:pPr>
    </w:p>
    <w:p w14:paraId="0D14D98F" w14:textId="77777777" w:rsidR="00474B0B" w:rsidRDefault="00474B0B" w:rsidP="18BD545E">
      <w:pPr>
        <w:rPr>
          <w:lang w:val="en-US"/>
        </w:rPr>
      </w:pPr>
    </w:p>
    <w:p w14:paraId="190D98FC" w14:textId="77777777" w:rsidR="00474B0B" w:rsidRDefault="00474B0B" w:rsidP="18BD545E">
      <w:pPr>
        <w:rPr>
          <w:lang w:val="en-US"/>
        </w:rPr>
      </w:pPr>
    </w:p>
    <w:p w14:paraId="1B74D6DD" w14:textId="77777777" w:rsidR="00474B0B" w:rsidRDefault="00474B0B" w:rsidP="18BD545E">
      <w:pPr>
        <w:rPr>
          <w:lang w:val="en-US"/>
        </w:rPr>
      </w:pPr>
    </w:p>
    <w:p w14:paraId="472F483B" w14:textId="77777777" w:rsidR="00474B0B" w:rsidRDefault="00474B0B" w:rsidP="18BD545E">
      <w:pPr>
        <w:rPr>
          <w:lang w:val="en-US"/>
        </w:rPr>
      </w:pPr>
    </w:p>
    <w:p w14:paraId="2CFF35B1" w14:textId="77777777" w:rsidR="00474B0B" w:rsidRDefault="00474B0B" w:rsidP="18BD545E">
      <w:pPr>
        <w:rPr>
          <w:lang w:val="en-US"/>
        </w:rPr>
      </w:pPr>
    </w:p>
    <w:p w14:paraId="17D74E23" w14:textId="77777777" w:rsidR="00474B0B" w:rsidRDefault="00474B0B" w:rsidP="18BD545E">
      <w:pPr>
        <w:rPr>
          <w:lang w:val="en-US"/>
        </w:rPr>
      </w:pPr>
    </w:p>
    <w:p w14:paraId="789797F0" w14:textId="77777777" w:rsidR="00474B0B" w:rsidRDefault="00474B0B" w:rsidP="18BD545E">
      <w:pPr>
        <w:rPr>
          <w:lang w:val="en-US"/>
        </w:rPr>
      </w:pPr>
    </w:p>
    <w:p w14:paraId="7F61427D" w14:textId="77777777" w:rsidR="00474B0B" w:rsidRDefault="00474B0B" w:rsidP="18BD545E">
      <w:pPr>
        <w:rPr>
          <w:lang w:val="en-US"/>
        </w:rPr>
      </w:pPr>
    </w:p>
    <w:p w14:paraId="3CD71F16" w14:textId="77777777" w:rsidR="00474B0B" w:rsidRDefault="00474B0B" w:rsidP="18BD545E">
      <w:pPr>
        <w:rPr>
          <w:lang w:val="en-US"/>
        </w:rPr>
      </w:pPr>
    </w:p>
    <w:p w14:paraId="0DFC1D6D" w14:textId="77777777" w:rsidR="00474B0B" w:rsidRDefault="00474B0B" w:rsidP="18BD545E">
      <w:pPr>
        <w:rPr>
          <w:lang w:val="en-US"/>
        </w:rPr>
      </w:pPr>
    </w:p>
    <w:p w14:paraId="014B2BBA" w14:textId="77777777" w:rsidR="00474B0B" w:rsidRDefault="00474B0B" w:rsidP="18BD545E">
      <w:pPr>
        <w:rPr>
          <w:lang w:val="en-US"/>
        </w:rPr>
      </w:pPr>
    </w:p>
    <w:p w14:paraId="17A0D9AE" w14:textId="77777777" w:rsidR="00474B0B" w:rsidRDefault="00474B0B" w:rsidP="18BD545E">
      <w:pPr>
        <w:rPr>
          <w:lang w:val="en-US"/>
        </w:rPr>
      </w:pPr>
    </w:p>
    <w:p w14:paraId="7037288D" w14:textId="77777777" w:rsidR="00474B0B" w:rsidRDefault="00474B0B" w:rsidP="18BD545E">
      <w:pPr>
        <w:rPr>
          <w:lang w:val="en-US"/>
        </w:rPr>
      </w:pPr>
    </w:p>
    <w:p w14:paraId="334B0BD4" w14:textId="77777777" w:rsidR="00474B0B" w:rsidRDefault="00474B0B" w:rsidP="18BD545E">
      <w:pPr>
        <w:rPr>
          <w:lang w:val="en-US"/>
        </w:rPr>
      </w:pPr>
    </w:p>
    <w:p w14:paraId="7A635D6D" w14:textId="77777777" w:rsidR="00474B0B" w:rsidRDefault="00474B0B" w:rsidP="18BD545E">
      <w:pPr>
        <w:rPr>
          <w:lang w:val="en-US"/>
        </w:rPr>
      </w:pPr>
    </w:p>
    <w:p w14:paraId="27B3BDE9" w14:textId="77777777" w:rsidR="00474B0B" w:rsidRDefault="00474B0B" w:rsidP="18BD545E">
      <w:pPr>
        <w:rPr>
          <w:lang w:val="en-US"/>
        </w:rPr>
      </w:pPr>
    </w:p>
    <w:p w14:paraId="73512A31" w14:textId="77777777" w:rsidR="00474B0B" w:rsidRDefault="00474B0B" w:rsidP="18BD545E">
      <w:pPr>
        <w:rPr>
          <w:lang w:val="en-US"/>
        </w:rPr>
      </w:pPr>
    </w:p>
    <w:p w14:paraId="4173DE99" w14:textId="77777777" w:rsidR="00474B0B" w:rsidRDefault="00474B0B" w:rsidP="18BD545E">
      <w:pPr>
        <w:rPr>
          <w:lang w:val="en-US"/>
        </w:rPr>
      </w:pPr>
    </w:p>
    <w:p w14:paraId="57EA3561" w14:textId="77777777" w:rsidR="00474B0B" w:rsidRDefault="00474B0B" w:rsidP="18BD545E">
      <w:pPr>
        <w:rPr>
          <w:lang w:val="en-US"/>
        </w:rPr>
      </w:pPr>
    </w:p>
    <w:p w14:paraId="0109B5CF" w14:textId="77777777" w:rsidR="00474B0B" w:rsidRDefault="00474B0B" w:rsidP="18BD545E">
      <w:pPr>
        <w:rPr>
          <w:lang w:val="en-US"/>
        </w:rPr>
      </w:pPr>
    </w:p>
    <w:p w14:paraId="0002B7B8" w14:textId="77777777" w:rsidR="00474B0B" w:rsidRDefault="00474B0B" w:rsidP="18BD545E">
      <w:pPr>
        <w:rPr>
          <w:lang w:val="en-US"/>
        </w:rPr>
      </w:pPr>
    </w:p>
    <w:p w14:paraId="69A9F393" w14:textId="77777777" w:rsidR="00474B0B" w:rsidRPr="00474B0B" w:rsidRDefault="00474B0B" w:rsidP="18BD545E">
      <w:pPr>
        <w:rPr>
          <w:lang w:val="en-US"/>
        </w:rPr>
      </w:pPr>
    </w:p>
    <w:p w14:paraId="4132511E" w14:textId="0417FE61" w:rsidR="00FE51A6" w:rsidRPr="00DC73B0" w:rsidRDefault="00FE51A6" w:rsidP="00FE51A6">
      <w:pPr>
        <w:pStyle w:val="Overskrift"/>
        <w:rPr>
          <w:rFonts w:asciiTheme="minorHAnsi" w:eastAsiaTheme="minorEastAsia" w:hAnsiTheme="minorHAnsi" w:cstheme="minorBidi"/>
          <w:color w:val="auto"/>
          <w:sz w:val="22"/>
          <w:szCs w:val="22"/>
          <w:lang w:eastAsia="en-US"/>
        </w:rPr>
      </w:pPr>
      <w:r>
        <w:t>Indholdsfortegnelse</w:t>
      </w:r>
    </w:p>
    <w:p w14:paraId="69E5E89F" w14:textId="523EB772" w:rsidR="00474B0B" w:rsidRDefault="00FE51A6">
      <w:pPr>
        <w:pStyle w:val="Indholdsfortegnelse1"/>
        <w:tabs>
          <w:tab w:val="right" w:leader="dot" w:pos="9016"/>
        </w:tabs>
        <w:rPr>
          <w:rFonts w:eastAsiaTheme="minorEastAsia"/>
          <w:noProof/>
          <w:lang w:eastAsia="da-DK"/>
        </w:rPr>
      </w:pPr>
      <w:r w:rsidRPr="4FA9B791">
        <w:fldChar w:fldCharType="begin"/>
      </w:r>
      <w:r>
        <w:instrText xml:space="preserve"> TOC \o "1-3" \h \z \u </w:instrText>
      </w:r>
      <w:r w:rsidRPr="4FA9B791">
        <w:fldChar w:fldCharType="separate"/>
      </w:r>
      <w:hyperlink w:anchor="_Toc90632377" w:history="1">
        <w:r w:rsidR="00474B0B" w:rsidRPr="00BF4C2F">
          <w:rPr>
            <w:rStyle w:val="Hyperlink"/>
            <w:noProof/>
          </w:rPr>
          <w:t>Indledning</w:t>
        </w:r>
        <w:r w:rsidR="00474B0B">
          <w:rPr>
            <w:noProof/>
            <w:webHidden/>
          </w:rPr>
          <w:tab/>
        </w:r>
        <w:r w:rsidR="00474B0B">
          <w:rPr>
            <w:noProof/>
            <w:webHidden/>
          </w:rPr>
          <w:fldChar w:fldCharType="begin"/>
        </w:r>
        <w:r w:rsidR="00474B0B">
          <w:rPr>
            <w:noProof/>
            <w:webHidden/>
          </w:rPr>
          <w:instrText xml:space="preserve"> PAGEREF _Toc90632377 \h </w:instrText>
        </w:r>
        <w:r w:rsidR="00474B0B">
          <w:rPr>
            <w:noProof/>
            <w:webHidden/>
          </w:rPr>
        </w:r>
        <w:r w:rsidR="00474B0B">
          <w:rPr>
            <w:noProof/>
            <w:webHidden/>
          </w:rPr>
          <w:fldChar w:fldCharType="separate"/>
        </w:r>
        <w:r w:rsidR="001A6B31">
          <w:rPr>
            <w:noProof/>
            <w:webHidden/>
          </w:rPr>
          <w:t>5</w:t>
        </w:r>
        <w:r w:rsidR="00474B0B">
          <w:rPr>
            <w:noProof/>
            <w:webHidden/>
          </w:rPr>
          <w:fldChar w:fldCharType="end"/>
        </w:r>
      </w:hyperlink>
    </w:p>
    <w:p w14:paraId="341A04BD" w14:textId="6DD21A1B" w:rsidR="00474B0B" w:rsidRDefault="00474B0B">
      <w:pPr>
        <w:pStyle w:val="Indholdsfortegnelse1"/>
        <w:tabs>
          <w:tab w:val="right" w:leader="dot" w:pos="9016"/>
        </w:tabs>
        <w:rPr>
          <w:rFonts w:eastAsiaTheme="minorEastAsia"/>
          <w:noProof/>
          <w:lang w:eastAsia="da-DK"/>
        </w:rPr>
      </w:pPr>
      <w:hyperlink w:anchor="_Toc90632378" w:history="1">
        <w:r w:rsidRPr="00BF4C2F">
          <w:rPr>
            <w:rStyle w:val="Hyperlink"/>
            <w:noProof/>
          </w:rPr>
          <w:t>Kode konvention</w:t>
        </w:r>
        <w:r>
          <w:rPr>
            <w:noProof/>
            <w:webHidden/>
          </w:rPr>
          <w:tab/>
        </w:r>
        <w:r>
          <w:rPr>
            <w:noProof/>
            <w:webHidden/>
          </w:rPr>
          <w:fldChar w:fldCharType="begin"/>
        </w:r>
        <w:r>
          <w:rPr>
            <w:noProof/>
            <w:webHidden/>
          </w:rPr>
          <w:instrText xml:space="preserve"> PAGEREF _Toc90632378 \h </w:instrText>
        </w:r>
        <w:r>
          <w:rPr>
            <w:noProof/>
            <w:webHidden/>
          </w:rPr>
        </w:r>
        <w:r>
          <w:rPr>
            <w:noProof/>
            <w:webHidden/>
          </w:rPr>
          <w:fldChar w:fldCharType="separate"/>
        </w:r>
        <w:r w:rsidR="001A6B31">
          <w:rPr>
            <w:noProof/>
            <w:webHidden/>
          </w:rPr>
          <w:t>5</w:t>
        </w:r>
        <w:r>
          <w:rPr>
            <w:noProof/>
            <w:webHidden/>
          </w:rPr>
          <w:fldChar w:fldCharType="end"/>
        </w:r>
      </w:hyperlink>
    </w:p>
    <w:p w14:paraId="65348C7E" w14:textId="3101BAF2" w:rsidR="00474B0B" w:rsidRDefault="00474B0B">
      <w:pPr>
        <w:pStyle w:val="Indholdsfortegnelse1"/>
        <w:tabs>
          <w:tab w:val="right" w:leader="dot" w:pos="9016"/>
        </w:tabs>
        <w:rPr>
          <w:rFonts w:eastAsiaTheme="minorEastAsia"/>
          <w:noProof/>
          <w:lang w:eastAsia="da-DK"/>
        </w:rPr>
      </w:pPr>
      <w:hyperlink w:anchor="_Toc90632379" w:history="1">
        <w:r w:rsidRPr="00BF4C2F">
          <w:rPr>
            <w:rStyle w:val="Hyperlink"/>
            <w:noProof/>
          </w:rPr>
          <w:t>Tidsplan</w:t>
        </w:r>
        <w:r>
          <w:rPr>
            <w:noProof/>
            <w:webHidden/>
          </w:rPr>
          <w:tab/>
        </w:r>
        <w:r>
          <w:rPr>
            <w:noProof/>
            <w:webHidden/>
          </w:rPr>
          <w:fldChar w:fldCharType="begin"/>
        </w:r>
        <w:r>
          <w:rPr>
            <w:noProof/>
            <w:webHidden/>
          </w:rPr>
          <w:instrText xml:space="preserve"> PAGEREF _Toc90632379 \h </w:instrText>
        </w:r>
        <w:r>
          <w:rPr>
            <w:noProof/>
            <w:webHidden/>
          </w:rPr>
        </w:r>
        <w:r>
          <w:rPr>
            <w:noProof/>
            <w:webHidden/>
          </w:rPr>
          <w:fldChar w:fldCharType="separate"/>
        </w:r>
        <w:r w:rsidR="001A6B31">
          <w:rPr>
            <w:noProof/>
            <w:webHidden/>
          </w:rPr>
          <w:t>5</w:t>
        </w:r>
        <w:r>
          <w:rPr>
            <w:noProof/>
            <w:webHidden/>
          </w:rPr>
          <w:fldChar w:fldCharType="end"/>
        </w:r>
      </w:hyperlink>
    </w:p>
    <w:p w14:paraId="2BFEA2B4" w14:textId="4DBCE81F" w:rsidR="00474B0B" w:rsidRDefault="00474B0B">
      <w:pPr>
        <w:pStyle w:val="Indholdsfortegnelse2"/>
        <w:tabs>
          <w:tab w:val="right" w:leader="dot" w:pos="9016"/>
        </w:tabs>
        <w:rPr>
          <w:rFonts w:eastAsiaTheme="minorEastAsia"/>
          <w:noProof/>
          <w:lang w:eastAsia="da-DK"/>
        </w:rPr>
      </w:pPr>
      <w:hyperlink w:anchor="_Toc90632380" w:history="1">
        <w:r w:rsidRPr="00BF4C2F">
          <w:rPr>
            <w:rStyle w:val="Hyperlink"/>
            <w:noProof/>
          </w:rPr>
          <w:t>Del-konklusion</w:t>
        </w:r>
        <w:r>
          <w:rPr>
            <w:noProof/>
            <w:webHidden/>
          </w:rPr>
          <w:tab/>
        </w:r>
        <w:r>
          <w:rPr>
            <w:noProof/>
            <w:webHidden/>
          </w:rPr>
          <w:fldChar w:fldCharType="begin"/>
        </w:r>
        <w:r>
          <w:rPr>
            <w:noProof/>
            <w:webHidden/>
          </w:rPr>
          <w:instrText xml:space="preserve"> PAGEREF _Toc90632380 \h </w:instrText>
        </w:r>
        <w:r>
          <w:rPr>
            <w:noProof/>
            <w:webHidden/>
          </w:rPr>
        </w:r>
        <w:r>
          <w:rPr>
            <w:noProof/>
            <w:webHidden/>
          </w:rPr>
          <w:fldChar w:fldCharType="separate"/>
        </w:r>
        <w:r w:rsidR="001A6B31">
          <w:rPr>
            <w:noProof/>
            <w:webHidden/>
          </w:rPr>
          <w:t>6</w:t>
        </w:r>
        <w:r>
          <w:rPr>
            <w:noProof/>
            <w:webHidden/>
          </w:rPr>
          <w:fldChar w:fldCharType="end"/>
        </w:r>
      </w:hyperlink>
    </w:p>
    <w:p w14:paraId="62B4A091" w14:textId="20AC6FF5" w:rsidR="00474B0B" w:rsidRDefault="00474B0B">
      <w:pPr>
        <w:pStyle w:val="Indholdsfortegnelse1"/>
        <w:tabs>
          <w:tab w:val="right" w:leader="dot" w:pos="9016"/>
        </w:tabs>
        <w:rPr>
          <w:rFonts w:eastAsiaTheme="minorEastAsia"/>
          <w:noProof/>
          <w:lang w:eastAsia="da-DK"/>
        </w:rPr>
      </w:pPr>
      <w:hyperlink w:anchor="_Toc90632381" w:history="1">
        <w:r w:rsidRPr="00BF4C2F">
          <w:rPr>
            <w:rStyle w:val="Hyperlink"/>
            <w:rFonts w:eastAsia="Calibri"/>
            <w:noProof/>
          </w:rPr>
          <w:t>Business Case</w:t>
        </w:r>
        <w:r>
          <w:rPr>
            <w:noProof/>
            <w:webHidden/>
          </w:rPr>
          <w:tab/>
        </w:r>
        <w:r>
          <w:rPr>
            <w:noProof/>
            <w:webHidden/>
          </w:rPr>
          <w:fldChar w:fldCharType="begin"/>
        </w:r>
        <w:r>
          <w:rPr>
            <w:noProof/>
            <w:webHidden/>
          </w:rPr>
          <w:instrText xml:space="preserve"> PAGEREF _Toc90632381 \h </w:instrText>
        </w:r>
        <w:r>
          <w:rPr>
            <w:noProof/>
            <w:webHidden/>
          </w:rPr>
        </w:r>
        <w:r>
          <w:rPr>
            <w:noProof/>
            <w:webHidden/>
          </w:rPr>
          <w:fldChar w:fldCharType="separate"/>
        </w:r>
        <w:r w:rsidR="001A6B31">
          <w:rPr>
            <w:noProof/>
            <w:webHidden/>
          </w:rPr>
          <w:t>6</w:t>
        </w:r>
        <w:r>
          <w:rPr>
            <w:noProof/>
            <w:webHidden/>
          </w:rPr>
          <w:fldChar w:fldCharType="end"/>
        </w:r>
      </w:hyperlink>
    </w:p>
    <w:p w14:paraId="4680B7F6" w14:textId="1AEAE96A" w:rsidR="00474B0B" w:rsidRDefault="00474B0B">
      <w:pPr>
        <w:pStyle w:val="Indholdsfortegnelse2"/>
        <w:tabs>
          <w:tab w:val="right" w:leader="dot" w:pos="9016"/>
        </w:tabs>
        <w:rPr>
          <w:rFonts w:eastAsiaTheme="minorEastAsia"/>
          <w:noProof/>
          <w:lang w:eastAsia="da-DK"/>
        </w:rPr>
      </w:pPr>
      <w:hyperlink w:anchor="_Toc90632382" w:history="1">
        <w:r w:rsidRPr="00BF4C2F">
          <w:rPr>
            <w:rStyle w:val="Hyperlink"/>
            <w:rFonts w:ascii="Calibri Light" w:eastAsia="MS Gothic" w:hAnsi="Calibri Light" w:cs="Times New Roman"/>
            <w:noProof/>
          </w:rPr>
          <w:t>Organisationskulturen</w:t>
        </w:r>
        <w:r>
          <w:rPr>
            <w:noProof/>
            <w:webHidden/>
          </w:rPr>
          <w:tab/>
        </w:r>
        <w:r>
          <w:rPr>
            <w:noProof/>
            <w:webHidden/>
          </w:rPr>
          <w:fldChar w:fldCharType="begin"/>
        </w:r>
        <w:r>
          <w:rPr>
            <w:noProof/>
            <w:webHidden/>
          </w:rPr>
          <w:instrText xml:space="preserve"> PAGEREF _Toc90632382 \h </w:instrText>
        </w:r>
        <w:r>
          <w:rPr>
            <w:noProof/>
            <w:webHidden/>
          </w:rPr>
        </w:r>
        <w:r>
          <w:rPr>
            <w:noProof/>
            <w:webHidden/>
          </w:rPr>
          <w:fldChar w:fldCharType="separate"/>
        </w:r>
        <w:r w:rsidR="001A6B31">
          <w:rPr>
            <w:noProof/>
            <w:webHidden/>
          </w:rPr>
          <w:t>6</w:t>
        </w:r>
        <w:r>
          <w:rPr>
            <w:noProof/>
            <w:webHidden/>
          </w:rPr>
          <w:fldChar w:fldCharType="end"/>
        </w:r>
      </w:hyperlink>
    </w:p>
    <w:p w14:paraId="531E37AD" w14:textId="1CC66917" w:rsidR="00474B0B" w:rsidRDefault="00474B0B">
      <w:pPr>
        <w:pStyle w:val="Indholdsfortegnelse2"/>
        <w:tabs>
          <w:tab w:val="right" w:leader="dot" w:pos="9016"/>
        </w:tabs>
        <w:rPr>
          <w:rFonts w:eastAsiaTheme="minorEastAsia"/>
          <w:noProof/>
          <w:lang w:eastAsia="da-DK"/>
        </w:rPr>
      </w:pPr>
      <w:hyperlink w:anchor="_Toc90632383" w:history="1">
        <w:r w:rsidRPr="00BF4C2F">
          <w:rPr>
            <w:rStyle w:val="Hyperlink"/>
            <w:noProof/>
          </w:rPr>
          <w:t>Porters five forces</w:t>
        </w:r>
        <w:r>
          <w:rPr>
            <w:noProof/>
            <w:webHidden/>
          </w:rPr>
          <w:tab/>
        </w:r>
        <w:r>
          <w:rPr>
            <w:noProof/>
            <w:webHidden/>
          </w:rPr>
          <w:fldChar w:fldCharType="begin"/>
        </w:r>
        <w:r>
          <w:rPr>
            <w:noProof/>
            <w:webHidden/>
          </w:rPr>
          <w:instrText xml:space="preserve"> PAGEREF _Toc90632383 \h </w:instrText>
        </w:r>
        <w:r>
          <w:rPr>
            <w:noProof/>
            <w:webHidden/>
          </w:rPr>
        </w:r>
        <w:r>
          <w:rPr>
            <w:noProof/>
            <w:webHidden/>
          </w:rPr>
          <w:fldChar w:fldCharType="separate"/>
        </w:r>
        <w:r w:rsidR="001A6B31">
          <w:rPr>
            <w:noProof/>
            <w:webHidden/>
          </w:rPr>
          <w:t>8</w:t>
        </w:r>
        <w:r>
          <w:rPr>
            <w:noProof/>
            <w:webHidden/>
          </w:rPr>
          <w:fldChar w:fldCharType="end"/>
        </w:r>
      </w:hyperlink>
    </w:p>
    <w:p w14:paraId="494AC37C" w14:textId="3F9941C4" w:rsidR="00474B0B" w:rsidRDefault="00474B0B">
      <w:pPr>
        <w:pStyle w:val="Indholdsfortegnelse2"/>
        <w:tabs>
          <w:tab w:val="right" w:leader="dot" w:pos="9016"/>
        </w:tabs>
        <w:rPr>
          <w:rFonts w:eastAsiaTheme="minorEastAsia"/>
          <w:noProof/>
          <w:lang w:eastAsia="da-DK"/>
        </w:rPr>
      </w:pPr>
      <w:hyperlink w:anchor="_Toc90632384" w:history="1">
        <w:r w:rsidRPr="00BF4C2F">
          <w:rPr>
            <w:rStyle w:val="Hyperlink"/>
            <w:noProof/>
            <w:lang w:eastAsia="da-DK"/>
          </w:rPr>
          <w:t>SWOT-analyse</w:t>
        </w:r>
        <w:r>
          <w:rPr>
            <w:noProof/>
            <w:webHidden/>
          </w:rPr>
          <w:tab/>
        </w:r>
        <w:r>
          <w:rPr>
            <w:noProof/>
            <w:webHidden/>
          </w:rPr>
          <w:fldChar w:fldCharType="begin"/>
        </w:r>
        <w:r>
          <w:rPr>
            <w:noProof/>
            <w:webHidden/>
          </w:rPr>
          <w:instrText xml:space="preserve"> PAGEREF _Toc90632384 \h </w:instrText>
        </w:r>
        <w:r>
          <w:rPr>
            <w:noProof/>
            <w:webHidden/>
          </w:rPr>
        </w:r>
        <w:r>
          <w:rPr>
            <w:noProof/>
            <w:webHidden/>
          </w:rPr>
          <w:fldChar w:fldCharType="separate"/>
        </w:r>
        <w:r w:rsidR="001A6B31">
          <w:rPr>
            <w:noProof/>
            <w:webHidden/>
          </w:rPr>
          <w:t>10</w:t>
        </w:r>
        <w:r>
          <w:rPr>
            <w:noProof/>
            <w:webHidden/>
          </w:rPr>
          <w:fldChar w:fldCharType="end"/>
        </w:r>
      </w:hyperlink>
    </w:p>
    <w:p w14:paraId="543A4B81" w14:textId="52939C81" w:rsidR="00474B0B" w:rsidRDefault="00474B0B">
      <w:pPr>
        <w:pStyle w:val="Indholdsfortegnelse2"/>
        <w:tabs>
          <w:tab w:val="right" w:leader="dot" w:pos="9016"/>
        </w:tabs>
        <w:rPr>
          <w:rFonts w:eastAsiaTheme="minorEastAsia"/>
          <w:noProof/>
          <w:lang w:eastAsia="da-DK"/>
        </w:rPr>
      </w:pPr>
      <w:hyperlink w:anchor="_Toc90632385" w:history="1">
        <w:r w:rsidRPr="00BF4C2F">
          <w:rPr>
            <w:rStyle w:val="Hyperlink"/>
            <w:noProof/>
            <w:lang w:eastAsia="da-DK"/>
          </w:rPr>
          <w:t>Systemets mål og vigtighed</w:t>
        </w:r>
        <w:r>
          <w:rPr>
            <w:noProof/>
            <w:webHidden/>
          </w:rPr>
          <w:tab/>
        </w:r>
        <w:r>
          <w:rPr>
            <w:noProof/>
            <w:webHidden/>
          </w:rPr>
          <w:fldChar w:fldCharType="begin"/>
        </w:r>
        <w:r>
          <w:rPr>
            <w:noProof/>
            <w:webHidden/>
          </w:rPr>
          <w:instrText xml:space="preserve"> PAGEREF _Toc90632385 \h </w:instrText>
        </w:r>
        <w:r>
          <w:rPr>
            <w:noProof/>
            <w:webHidden/>
          </w:rPr>
        </w:r>
        <w:r>
          <w:rPr>
            <w:noProof/>
            <w:webHidden/>
          </w:rPr>
          <w:fldChar w:fldCharType="separate"/>
        </w:r>
        <w:r w:rsidR="001A6B31">
          <w:rPr>
            <w:noProof/>
            <w:webHidden/>
          </w:rPr>
          <w:t>10</w:t>
        </w:r>
        <w:r>
          <w:rPr>
            <w:noProof/>
            <w:webHidden/>
          </w:rPr>
          <w:fldChar w:fldCharType="end"/>
        </w:r>
      </w:hyperlink>
    </w:p>
    <w:p w14:paraId="5B6F7D70" w14:textId="72A0E755" w:rsidR="00474B0B" w:rsidRDefault="00474B0B">
      <w:pPr>
        <w:pStyle w:val="Indholdsfortegnelse2"/>
        <w:tabs>
          <w:tab w:val="right" w:leader="dot" w:pos="9016"/>
        </w:tabs>
        <w:rPr>
          <w:rFonts w:eastAsiaTheme="minorEastAsia"/>
          <w:noProof/>
          <w:lang w:eastAsia="da-DK"/>
        </w:rPr>
      </w:pPr>
      <w:hyperlink w:anchor="_Toc90632386" w:history="1">
        <w:r w:rsidRPr="00BF4C2F">
          <w:rPr>
            <w:rStyle w:val="Hyperlink"/>
            <w:noProof/>
            <w:lang w:eastAsia="da-DK"/>
          </w:rPr>
          <w:t>Costs and benefits</w:t>
        </w:r>
        <w:r>
          <w:rPr>
            <w:noProof/>
            <w:webHidden/>
          </w:rPr>
          <w:tab/>
        </w:r>
        <w:r>
          <w:rPr>
            <w:noProof/>
            <w:webHidden/>
          </w:rPr>
          <w:fldChar w:fldCharType="begin"/>
        </w:r>
        <w:r>
          <w:rPr>
            <w:noProof/>
            <w:webHidden/>
          </w:rPr>
          <w:instrText xml:space="preserve"> PAGEREF _Toc90632386 \h </w:instrText>
        </w:r>
        <w:r>
          <w:rPr>
            <w:noProof/>
            <w:webHidden/>
          </w:rPr>
        </w:r>
        <w:r>
          <w:rPr>
            <w:noProof/>
            <w:webHidden/>
          </w:rPr>
          <w:fldChar w:fldCharType="separate"/>
        </w:r>
        <w:r w:rsidR="001A6B31">
          <w:rPr>
            <w:noProof/>
            <w:webHidden/>
          </w:rPr>
          <w:t>11</w:t>
        </w:r>
        <w:r>
          <w:rPr>
            <w:noProof/>
            <w:webHidden/>
          </w:rPr>
          <w:fldChar w:fldCharType="end"/>
        </w:r>
      </w:hyperlink>
    </w:p>
    <w:p w14:paraId="5F2C08E7" w14:textId="6901C341" w:rsidR="00474B0B" w:rsidRDefault="00474B0B">
      <w:pPr>
        <w:pStyle w:val="Indholdsfortegnelse1"/>
        <w:tabs>
          <w:tab w:val="right" w:leader="dot" w:pos="9016"/>
        </w:tabs>
        <w:rPr>
          <w:rFonts w:eastAsiaTheme="minorEastAsia"/>
          <w:noProof/>
          <w:lang w:eastAsia="da-DK"/>
        </w:rPr>
      </w:pPr>
      <w:hyperlink w:anchor="_Toc90632387" w:history="1">
        <w:r w:rsidRPr="00BF4C2F">
          <w:rPr>
            <w:rStyle w:val="Hyperlink"/>
            <w:rFonts w:eastAsia="Calibri"/>
            <w:noProof/>
          </w:rPr>
          <w:t>IT-Forundersøgelse:</w:t>
        </w:r>
        <w:r>
          <w:rPr>
            <w:noProof/>
            <w:webHidden/>
          </w:rPr>
          <w:tab/>
        </w:r>
        <w:r>
          <w:rPr>
            <w:noProof/>
            <w:webHidden/>
          </w:rPr>
          <w:fldChar w:fldCharType="begin"/>
        </w:r>
        <w:r>
          <w:rPr>
            <w:noProof/>
            <w:webHidden/>
          </w:rPr>
          <w:instrText xml:space="preserve"> PAGEREF _Toc90632387 \h </w:instrText>
        </w:r>
        <w:r>
          <w:rPr>
            <w:noProof/>
            <w:webHidden/>
          </w:rPr>
        </w:r>
        <w:r>
          <w:rPr>
            <w:noProof/>
            <w:webHidden/>
          </w:rPr>
          <w:fldChar w:fldCharType="separate"/>
        </w:r>
        <w:r w:rsidR="001A6B31">
          <w:rPr>
            <w:noProof/>
            <w:webHidden/>
          </w:rPr>
          <w:t>11</w:t>
        </w:r>
        <w:r>
          <w:rPr>
            <w:noProof/>
            <w:webHidden/>
          </w:rPr>
          <w:fldChar w:fldCharType="end"/>
        </w:r>
      </w:hyperlink>
    </w:p>
    <w:p w14:paraId="375E703E" w14:textId="0B57EFD2" w:rsidR="00474B0B" w:rsidRDefault="00474B0B">
      <w:pPr>
        <w:pStyle w:val="Indholdsfortegnelse2"/>
        <w:tabs>
          <w:tab w:val="right" w:leader="dot" w:pos="9016"/>
        </w:tabs>
        <w:rPr>
          <w:rFonts w:eastAsiaTheme="minorEastAsia"/>
          <w:noProof/>
          <w:lang w:eastAsia="da-DK"/>
        </w:rPr>
      </w:pPr>
      <w:hyperlink w:anchor="_Toc90632388" w:history="1">
        <w:r w:rsidRPr="00BF4C2F">
          <w:rPr>
            <w:rStyle w:val="Hyperlink"/>
            <w:noProof/>
          </w:rPr>
          <w:t>Medarbejdermål tabel</w:t>
        </w:r>
        <w:r>
          <w:rPr>
            <w:noProof/>
            <w:webHidden/>
          </w:rPr>
          <w:tab/>
        </w:r>
        <w:r>
          <w:rPr>
            <w:noProof/>
            <w:webHidden/>
          </w:rPr>
          <w:fldChar w:fldCharType="begin"/>
        </w:r>
        <w:r>
          <w:rPr>
            <w:noProof/>
            <w:webHidden/>
          </w:rPr>
          <w:instrText xml:space="preserve"> PAGEREF _Toc90632388 \h </w:instrText>
        </w:r>
        <w:r>
          <w:rPr>
            <w:noProof/>
            <w:webHidden/>
          </w:rPr>
        </w:r>
        <w:r>
          <w:rPr>
            <w:noProof/>
            <w:webHidden/>
          </w:rPr>
          <w:fldChar w:fldCharType="separate"/>
        </w:r>
        <w:r w:rsidR="001A6B31">
          <w:rPr>
            <w:noProof/>
            <w:webHidden/>
          </w:rPr>
          <w:t>11</w:t>
        </w:r>
        <w:r>
          <w:rPr>
            <w:noProof/>
            <w:webHidden/>
          </w:rPr>
          <w:fldChar w:fldCharType="end"/>
        </w:r>
      </w:hyperlink>
    </w:p>
    <w:p w14:paraId="3D04CAB2" w14:textId="2F5CFCA0" w:rsidR="00474B0B" w:rsidRDefault="00474B0B">
      <w:pPr>
        <w:pStyle w:val="Indholdsfortegnelse2"/>
        <w:tabs>
          <w:tab w:val="right" w:leader="dot" w:pos="9016"/>
        </w:tabs>
        <w:rPr>
          <w:rFonts w:eastAsiaTheme="minorEastAsia"/>
          <w:noProof/>
          <w:lang w:eastAsia="da-DK"/>
        </w:rPr>
      </w:pPr>
      <w:hyperlink w:anchor="_Toc90632389" w:history="1">
        <w:r w:rsidRPr="00BF4C2F">
          <w:rPr>
            <w:rStyle w:val="Hyperlink"/>
            <w:noProof/>
          </w:rPr>
          <w:t>Workflow</w:t>
        </w:r>
        <w:r>
          <w:rPr>
            <w:noProof/>
            <w:webHidden/>
          </w:rPr>
          <w:tab/>
        </w:r>
        <w:r>
          <w:rPr>
            <w:noProof/>
            <w:webHidden/>
          </w:rPr>
          <w:fldChar w:fldCharType="begin"/>
        </w:r>
        <w:r>
          <w:rPr>
            <w:noProof/>
            <w:webHidden/>
          </w:rPr>
          <w:instrText xml:space="preserve"> PAGEREF _Toc90632389 \h </w:instrText>
        </w:r>
        <w:r>
          <w:rPr>
            <w:noProof/>
            <w:webHidden/>
          </w:rPr>
        </w:r>
        <w:r>
          <w:rPr>
            <w:noProof/>
            <w:webHidden/>
          </w:rPr>
          <w:fldChar w:fldCharType="separate"/>
        </w:r>
        <w:r w:rsidR="001A6B31">
          <w:rPr>
            <w:noProof/>
            <w:webHidden/>
          </w:rPr>
          <w:t>11</w:t>
        </w:r>
        <w:r>
          <w:rPr>
            <w:noProof/>
            <w:webHidden/>
          </w:rPr>
          <w:fldChar w:fldCharType="end"/>
        </w:r>
      </w:hyperlink>
    </w:p>
    <w:p w14:paraId="7BE0F623" w14:textId="443DEE97" w:rsidR="00474B0B" w:rsidRDefault="00474B0B">
      <w:pPr>
        <w:pStyle w:val="Indholdsfortegnelse2"/>
        <w:tabs>
          <w:tab w:val="right" w:leader="dot" w:pos="9016"/>
        </w:tabs>
        <w:rPr>
          <w:rFonts w:eastAsiaTheme="minorEastAsia"/>
          <w:noProof/>
          <w:lang w:eastAsia="da-DK"/>
        </w:rPr>
      </w:pPr>
      <w:hyperlink w:anchor="_Toc90632390" w:history="1">
        <w:r w:rsidRPr="00BF4C2F">
          <w:rPr>
            <w:rStyle w:val="Hyperlink"/>
            <w:noProof/>
          </w:rPr>
          <w:t>Mock-ups</w:t>
        </w:r>
        <w:r>
          <w:rPr>
            <w:noProof/>
            <w:webHidden/>
          </w:rPr>
          <w:tab/>
        </w:r>
        <w:r>
          <w:rPr>
            <w:noProof/>
            <w:webHidden/>
          </w:rPr>
          <w:fldChar w:fldCharType="begin"/>
        </w:r>
        <w:r>
          <w:rPr>
            <w:noProof/>
            <w:webHidden/>
          </w:rPr>
          <w:instrText xml:space="preserve"> PAGEREF _Toc90632390 \h </w:instrText>
        </w:r>
        <w:r>
          <w:rPr>
            <w:noProof/>
            <w:webHidden/>
          </w:rPr>
        </w:r>
        <w:r>
          <w:rPr>
            <w:noProof/>
            <w:webHidden/>
          </w:rPr>
          <w:fldChar w:fldCharType="separate"/>
        </w:r>
        <w:r w:rsidR="001A6B31">
          <w:rPr>
            <w:noProof/>
            <w:webHidden/>
          </w:rPr>
          <w:t>15</w:t>
        </w:r>
        <w:r>
          <w:rPr>
            <w:noProof/>
            <w:webHidden/>
          </w:rPr>
          <w:fldChar w:fldCharType="end"/>
        </w:r>
      </w:hyperlink>
    </w:p>
    <w:p w14:paraId="004F9701" w14:textId="1A79CE78" w:rsidR="00474B0B" w:rsidRDefault="00474B0B">
      <w:pPr>
        <w:pStyle w:val="Indholdsfortegnelse2"/>
        <w:tabs>
          <w:tab w:val="right" w:leader="dot" w:pos="9016"/>
        </w:tabs>
        <w:rPr>
          <w:rFonts w:eastAsiaTheme="minorEastAsia"/>
          <w:noProof/>
          <w:lang w:eastAsia="da-DK"/>
        </w:rPr>
      </w:pPr>
      <w:hyperlink w:anchor="_Toc90632391" w:history="1">
        <w:r w:rsidRPr="00BF4C2F">
          <w:rPr>
            <w:rStyle w:val="Hyperlink"/>
            <w:rFonts w:ascii="Calibri Light" w:eastAsia="MS Gothic" w:hAnsi="Calibri Light" w:cs="Times New Roman"/>
            <w:noProof/>
          </w:rPr>
          <w:t>Resultat af Tænk-høj test</w:t>
        </w:r>
        <w:r>
          <w:rPr>
            <w:noProof/>
            <w:webHidden/>
          </w:rPr>
          <w:tab/>
        </w:r>
        <w:r>
          <w:rPr>
            <w:noProof/>
            <w:webHidden/>
          </w:rPr>
          <w:fldChar w:fldCharType="begin"/>
        </w:r>
        <w:r>
          <w:rPr>
            <w:noProof/>
            <w:webHidden/>
          </w:rPr>
          <w:instrText xml:space="preserve"> PAGEREF _Toc90632391 \h </w:instrText>
        </w:r>
        <w:r>
          <w:rPr>
            <w:noProof/>
            <w:webHidden/>
          </w:rPr>
        </w:r>
        <w:r>
          <w:rPr>
            <w:noProof/>
            <w:webHidden/>
          </w:rPr>
          <w:fldChar w:fldCharType="separate"/>
        </w:r>
        <w:r w:rsidR="001A6B31">
          <w:rPr>
            <w:noProof/>
            <w:webHidden/>
          </w:rPr>
          <w:t>17</w:t>
        </w:r>
        <w:r>
          <w:rPr>
            <w:noProof/>
            <w:webHidden/>
          </w:rPr>
          <w:fldChar w:fldCharType="end"/>
        </w:r>
      </w:hyperlink>
    </w:p>
    <w:p w14:paraId="08609F43" w14:textId="6C74AEDF" w:rsidR="00474B0B" w:rsidRDefault="00474B0B">
      <w:pPr>
        <w:pStyle w:val="Indholdsfortegnelse2"/>
        <w:tabs>
          <w:tab w:val="right" w:leader="dot" w:pos="9016"/>
        </w:tabs>
        <w:rPr>
          <w:rFonts w:eastAsiaTheme="minorEastAsia"/>
          <w:noProof/>
          <w:lang w:eastAsia="da-DK"/>
        </w:rPr>
      </w:pPr>
      <w:hyperlink w:anchor="_Toc90632392" w:history="1">
        <w:r w:rsidRPr="00BF4C2F">
          <w:rPr>
            <w:rStyle w:val="Hyperlink"/>
            <w:noProof/>
          </w:rPr>
          <w:t>Systemvision</w:t>
        </w:r>
        <w:r>
          <w:rPr>
            <w:noProof/>
            <w:webHidden/>
          </w:rPr>
          <w:tab/>
        </w:r>
        <w:r>
          <w:rPr>
            <w:noProof/>
            <w:webHidden/>
          </w:rPr>
          <w:fldChar w:fldCharType="begin"/>
        </w:r>
        <w:r>
          <w:rPr>
            <w:noProof/>
            <w:webHidden/>
          </w:rPr>
          <w:instrText xml:space="preserve"> PAGEREF _Toc90632392 \h </w:instrText>
        </w:r>
        <w:r>
          <w:rPr>
            <w:noProof/>
            <w:webHidden/>
          </w:rPr>
        </w:r>
        <w:r>
          <w:rPr>
            <w:noProof/>
            <w:webHidden/>
          </w:rPr>
          <w:fldChar w:fldCharType="separate"/>
        </w:r>
        <w:r w:rsidR="001A6B31">
          <w:rPr>
            <w:noProof/>
            <w:webHidden/>
          </w:rPr>
          <w:t>18</w:t>
        </w:r>
        <w:r>
          <w:rPr>
            <w:noProof/>
            <w:webHidden/>
          </w:rPr>
          <w:fldChar w:fldCharType="end"/>
        </w:r>
      </w:hyperlink>
    </w:p>
    <w:p w14:paraId="7DCA9305" w14:textId="7B513F09" w:rsidR="00474B0B" w:rsidRDefault="00474B0B">
      <w:pPr>
        <w:pStyle w:val="Indholdsfortegnelse1"/>
        <w:tabs>
          <w:tab w:val="right" w:leader="dot" w:pos="9016"/>
        </w:tabs>
        <w:rPr>
          <w:rFonts w:eastAsiaTheme="minorEastAsia"/>
          <w:noProof/>
          <w:lang w:eastAsia="da-DK"/>
        </w:rPr>
      </w:pPr>
      <w:hyperlink w:anchor="_Toc90632393" w:history="1">
        <w:r w:rsidRPr="00BF4C2F">
          <w:rPr>
            <w:rStyle w:val="Hyperlink"/>
            <w:noProof/>
          </w:rPr>
          <w:t>Ikke-funktionelle krav:</w:t>
        </w:r>
        <w:r>
          <w:rPr>
            <w:noProof/>
            <w:webHidden/>
          </w:rPr>
          <w:tab/>
        </w:r>
        <w:r>
          <w:rPr>
            <w:noProof/>
            <w:webHidden/>
          </w:rPr>
          <w:fldChar w:fldCharType="begin"/>
        </w:r>
        <w:r>
          <w:rPr>
            <w:noProof/>
            <w:webHidden/>
          </w:rPr>
          <w:instrText xml:space="preserve"> PAGEREF _Toc90632393 \h </w:instrText>
        </w:r>
        <w:r>
          <w:rPr>
            <w:noProof/>
            <w:webHidden/>
          </w:rPr>
        </w:r>
        <w:r>
          <w:rPr>
            <w:noProof/>
            <w:webHidden/>
          </w:rPr>
          <w:fldChar w:fldCharType="separate"/>
        </w:r>
        <w:r w:rsidR="001A6B31">
          <w:rPr>
            <w:noProof/>
            <w:webHidden/>
          </w:rPr>
          <w:t>18</w:t>
        </w:r>
        <w:r>
          <w:rPr>
            <w:noProof/>
            <w:webHidden/>
          </w:rPr>
          <w:fldChar w:fldCharType="end"/>
        </w:r>
      </w:hyperlink>
    </w:p>
    <w:p w14:paraId="5F77328C" w14:textId="5CF60104" w:rsidR="00474B0B" w:rsidRDefault="00474B0B">
      <w:pPr>
        <w:pStyle w:val="Indholdsfortegnelse2"/>
        <w:tabs>
          <w:tab w:val="right" w:leader="dot" w:pos="9016"/>
        </w:tabs>
        <w:rPr>
          <w:rFonts w:eastAsiaTheme="minorEastAsia"/>
          <w:noProof/>
          <w:lang w:eastAsia="da-DK"/>
        </w:rPr>
      </w:pPr>
      <w:hyperlink w:anchor="_Toc90632394" w:history="1">
        <w:r w:rsidRPr="00BF4C2F">
          <w:rPr>
            <w:rStyle w:val="Hyperlink"/>
            <w:noProof/>
          </w:rPr>
          <w:t>Punkopstillet liste</w:t>
        </w:r>
        <w:r>
          <w:rPr>
            <w:noProof/>
            <w:webHidden/>
          </w:rPr>
          <w:tab/>
        </w:r>
        <w:r>
          <w:rPr>
            <w:noProof/>
            <w:webHidden/>
          </w:rPr>
          <w:fldChar w:fldCharType="begin"/>
        </w:r>
        <w:r>
          <w:rPr>
            <w:noProof/>
            <w:webHidden/>
          </w:rPr>
          <w:instrText xml:space="preserve"> PAGEREF _Toc90632394 \h </w:instrText>
        </w:r>
        <w:r>
          <w:rPr>
            <w:noProof/>
            <w:webHidden/>
          </w:rPr>
        </w:r>
        <w:r>
          <w:rPr>
            <w:noProof/>
            <w:webHidden/>
          </w:rPr>
          <w:fldChar w:fldCharType="separate"/>
        </w:r>
        <w:r w:rsidR="001A6B31">
          <w:rPr>
            <w:noProof/>
            <w:webHidden/>
          </w:rPr>
          <w:t>18</w:t>
        </w:r>
        <w:r>
          <w:rPr>
            <w:noProof/>
            <w:webHidden/>
          </w:rPr>
          <w:fldChar w:fldCharType="end"/>
        </w:r>
      </w:hyperlink>
    </w:p>
    <w:p w14:paraId="7ADB0CA2" w14:textId="48B72181" w:rsidR="00474B0B" w:rsidRDefault="00474B0B">
      <w:pPr>
        <w:pStyle w:val="Indholdsfortegnelse1"/>
        <w:tabs>
          <w:tab w:val="right" w:leader="dot" w:pos="9016"/>
        </w:tabs>
        <w:rPr>
          <w:rFonts w:eastAsiaTheme="minorEastAsia"/>
          <w:noProof/>
          <w:lang w:eastAsia="da-DK"/>
        </w:rPr>
      </w:pPr>
      <w:hyperlink w:anchor="_Toc90632395" w:history="1">
        <w:r w:rsidRPr="00BF4C2F">
          <w:rPr>
            <w:rStyle w:val="Hyperlink"/>
            <w:noProof/>
          </w:rPr>
          <w:t>Funktionelle krav:</w:t>
        </w:r>
        <w:r>
          <w:rPr>
            <w:noProof/>
            <w:webHidden/>
          </w:rPr>
          <w:tab/>
        </w:r>
        <w:r>
          <w:rPr>
            <w:noProof/>
            <w:webHidden/>
          </w:rPr>
          <w:fldChar w:fldCharType="begin"/>
        </w:r>
        <w:r>
          <w:rPr>
            <w:noProof/>
            <w:webHidden/>
          </w:rPr>
          <w:instrText xml:space="preserve"> PAGEREF _Toc90632395 \h </w:instrText>
        </w:r>
        <w:r>
          <w:rPr>
            <w:noProof/>
            <w:webHidden/>
          </w:rPr>
        </w:r>
        <w:r>
          <w:rPr>
            <w:noProof/>
            <w:webHidden/>
          </w:rPr>
          <w:fldChar w:fldCharType="separate"/>
        </w:r>
        <w:r w:rsidR="001A6B31">
          <w:rPr>
            <w:noProof/>
            <w:webHidden/>
          </w:rPr>
          <w:t>19</w:t>
        </w:r>
        <w:r>
          <w:rPr>
            <w:noProof/>
            <w:webHidden/>
          </w:rPr>
          <w:fldChar w:fldCharType="end"/>
        </w:r>
      </w:hyperlink>
    </w:p>
    <w:p w14:paraId="408092A5" w14:textId="279BA103" w:rsidR="00474B0B" w:rsidRDefault="00474B0B">
      <w:pPr>
        <w:pStyle w:val="Indholdsfortegnelse2"/>
        <w:tabs>
          <w:tab w:val="right" w:leader="dot" w:pos="9016"/>
        </w:tabs>
        <w:rPr>
          <w:rFonts w:eastAsiaTheme="minorEastAsia"/>
          <w:noProof/>
          <w:lang w:eastAsia="da-DK"/>
        </w:rPr>
      </w:pPr>
      <w:hyperlink w:anchor="_Toc90632396" w:history="1">
        <w:r w:rsidRPr="00BF4C2F">
          <w:rPr>
            <w:rStyle w:val="Hyperlink"/>
            <w:noProof/>
          </w:rPr>
          <w:t>Use-case Diagram</w:t>
        </w:r>
        <w:r>
          <w:rPr>
            <w:noProof/>
            <w:webHidden/>
          </w:rPr>
          <w:tab/>
        </w:r>
        <w:r>
          <w:rPr>
            <w:noProof/>
            <w:webHidden/>
          </w:rPr>
          <w:fldChar w:fldCharType="begin"/>
        </w:r>
        <w:r>
          <w:rPr>
            <w:noProof/>
            <w:webHidden/>
          </w:rPr>
          <w:instrText xml:space="preserve"> PAGEREF _Toc90632396 \h </w:instrText>
        </w:r>
        <w:r>
          <w:rPr>
            <w:noProof/>
            <w:webHidden/>
          </w:rPr>
        </w:r>
        <w:r>
          <w:rPr>
            <w:noProof/>
            <w:webHidden/>
          </w:rPr>
          <w:fldChar w:fldCharType="separate"/>
        </w:r>
        <w:r w:rsidR="001A6B31">
          <w:rPr>
            <w:noProof/>
            <w:webHidden/>
          </w:rPr>
          <w:t>19</w:t>
        </w:r>
        <w:r>
          <w:rPr>
            <w:noProof/>
            <w:webHidden/>
          </w:rPr>
          <w:fldChar w:fldCharType="end"/>
        </w:r>
      </w:hyperlink>
    </w:p>
    <w:p w14:paraId="1F869E15" w14:textId="034DA450" w:rsidR="00474B0B" w:rsidRDefault="00474B0B">
      <w:pPr>
        <w:pStyle w:val="Indholdsfortegnelse2"/>
        <w:tabs>
          <w:tab w:val="right" w:leader="dot" w:pos="9016"/>
        </w:tabs>
        <w:rPr>
          <w:rFonts w:eastAsiaTheme="minorEastAsia"/>
          <w:noProof/>
          <w:lang w:eastAsia="da-DK"/>
        </w:rPr>
      </w:pPr>
      <w:hyperlink w:anchor="_Toc90632397" w:history="1">
        <w:r w:rsidRPr="00BF4C2F">
          <w:rPr>
            <w:rStyle w:val="Hyperlink"/>
            <w:noProof/>
          </w:rPr>
          <w:t>Use-case Briefs</w:t>
        </w:r>
        <w:r>
          <w:rPr>
            <w:noProof/>
            <w:webHidden/>
          </w:rPr>
          <w:tab/>
        </w:r>
        <w:r>
          <w:rPr>
            <w:noProof/>
            <w:webHidden/>
          </w:rPr>
          <w:fldChar w:fldCharType="begin"/>
        </w:r>
        <w:r>
          <w:rPr>
            <w:noProof/>
            <w:webHidden/>
          </w:rPr>
          <w:instrText xml:space="preserve"> PAGEREF _Toc90632397 \h </w:instrText>
        </w:r>
        <w:r>
          <w:rPr>
            <w:noProof/>
            <w:webHidden/>
          </w:rPr>
        </w:r>
        <w:r>
          <w:rPr>
            <w:noProof/>
            <w:webHidden/>
          </w:rPr>
          <w:fldChar w:fldCharType="separate"/>
        </w:r>
        <w:r w:rsidR="001A6B31">
          <w:rPr>
            <w:noProof/>
            <w:webHidden/>
          </w:rPr>
          <w:t>19</w:t>
        </w:r>
        <w:r>
          <w:rPr>
            <w:noProof/>
            <w:webHidden/>
          </w:rPr>
          <w:fldChar w:fldCharType="end"/>
        </w:r>
      </w:hyperlink>
    </w:p>
    <w:p w14:paraId="0A6B52D0" w14:textId="6473E619" w:rsidR="00474B0B" w:rsidRDefault="00474B0B">
      <w:pPr>
        <w:pStyle w:val="Indholdsfortegnelse2"/>
        <w:tabs>
          <w:tab w:val="right" w:leader="dot" w:pos="9016"/>
        </w:tabs>
        <w:rPr>
          <w:rFonts w:eastAsiaTheme="minorEastAsia"/>
          <w:noProof/>
          <w:lang w:eastAsia="da-DK"/>
        </w:rPr>
      </w:pPr>
      <w:hyperlink w:anchor="_Toc90632398" w:history="1">
        <w:r w:rsidRPr="00BF4C2F">
          <w:rPr>
            <w:rStyle w:val="Hyperlink"/>
            <w:noProof/>
          </w:rPr>
          <w:t>Use-case prioriteringstabel</w:t>
        </w:r>
        <w:r>
          <w:rPr>
            <w:noProof/>
            <w:webHidden/>
          </w:rPr>
          <w:tab/>
        </w:r>
        <w:r>
          <w:rPr>
            <w:noProof/>
            <w:webHidden/>
          </w:rPr>
          <w:fldChar w:fldCharType="begin"/>
        </w:r>
        <w:r>
          <w:rPr>
            <w:noProof/>
            <w:webHidden/>
          </w:rPr>
          <w:instrText xml:space="preserve"> PAGEREF _Toc90632398 \h </w:instrText>
        </w:r>
        <w:r>
          <w:rPr>
            <w:noProof/>
            <w:webHidden/>
          </w:rPr>
        </w:r>
        <w:r>
          <w:rPr>
            <w:noProof/>
            <w:webHidden/>
          </w:rPr>
          <w:fldChar w:fldCharType="separate"/>
        </w:r>
        <w:r w:rsidR="001A6B31">
          <w:rPr>
            <w:noProof/>
            <w:webHidden/>
          </w:rPr>
          <w:t>20</w:t>
        </w:r>
        <w:r>
          <w:rPr>
            <w:noProof/>
            <w:webHidden/>
          </w:rPr>
          <w:fldChar w:fldCharType="end"/>
        </w:r>
      </w:hyperlink>
    </w:p>
    <w:p w14:paraId="5254BE78" w14:textId="71BD1015" w:rsidR="00474B0B" w:rsidRDefault="00474B0B">
      <w:pPr>
        <w:pStyle w:val="Indholdsfortegnelse2"/>
        <w:tabs>
          <w:tab w:val="right" w:leader="dot" w:pos="9016"/>
        </w:tabs>
        <w:rPr>
          <w:rFonts w:eastAsiaTheme="minorEastAsia"/>
          <w:noProof/>
          <w:lang w:eastAsia="da-DK"/>
        </w:rPr>
      </w:pPr>
      <w:hyperlink w:anchor="_Toc90632399" w:history="1">
        <w:r w:rsidRPr="00BF4C2F">
          <w:rPr>
            <w:rStyle w:val="Hyperlink"/>
            <w:noProof/>
          </w:rPr>
          <w:t>Use-case fully dressed</w:t>
        </w:r>
        <w:r>
          <w:rPr>
            <w:noProof/>
            <w:webHidden/>
          </w:rPr>
          <w:tab/>
        </w:r>
        <w:r>
          <w:rPr>
            <w:noProof/>
            <w:webHidden/>
          </w:rPr>
          <w:fldChar w:fldCharType="begin"/>
        </w:r>
        <w:r>
          <w:rPr>
            <w:noProof/>
            <w:webHidden/>
          </w:rPr>
          <w:instrText xml:space="preserve"> PAGEREF _Toc90632399 \h </w:instrText>
        </w:r>
        <w:r>
          <w:rPr>
            <w:noProof/>
            <w:webHidden/>
          </w:rPr>
        </w:r>
        <w:r>
          <w:rPr>
            <w:noProof/>
            <w:webHidden/>
          </w:rPr>
          <w:fldChar w:fldCharType="separate"/>
        </w:r>
        <w:r w:rsidR="001A6B31">
          <w:rPr>
            <w:noProof/>
            <w:webHidden/>
          </w:rPr>
          <w:t>20</w:t>
        </w:r>
        <w:r>
          <w:rPr>
            <w:noProof/>
            <w:webHidden/>
          </w:rPr>
          <w:fldChar w:fldCharType="end"/>
        </w:r>
      </w:hyperlink>
    </w:p>
    <w:p w14:paraId="181BD152" w14:textId="2759A319" w:rsidR="00474B0B" w:rsidRDefault="00474B0B">
      <w:pPr>
        <w:pStyle w:val="Indholdsfortegnelse3"/>
        <w:tabs>
          <w:tab w:val="right" w:leader="dot" w:pos="9016"/>
        </w:tabs>
        <w:rPr>
          <w:rFonts w:eastAsiaTheme="minorEastAsia"/>
          <w:noProof/>
          <w:lang w:eastAsia="da-DK"/>
        </w:rPr>
      </w:pPr>
      <w:hyperlink w:anchor="_Toc90632400" w:history="1">
        <w:r w:rsidRPr="00BF4C2F">
          <w:rPr>
            <w:rStyle w:val="Hyperlink"/>
            <w:rFonts w:ascii="Calibri Light" w:eastAsia="MS Gothic" w:hAnsi="Calibri Light" w:cs="Times New Roman"/>
            <w:noProof/>
          </w:rPr>
          <w:t>Fully dressed: Salg</w:t>
        </w:r>
        <w:r>
          <w:rPr>
            <w:noProof/>
            <w:webHidden/>
          </w:rPr>
          <w:tab/>
        </w:r>
        <w:r>
          <w:rPr>
            <w:noProof/>
            <w:webHidden/>
          </w:rPr>
          <w:fldChar w:fldCharType="begin"/>
        </w:r>
        <w:r>
          <w:rPr>
            <w:noProof/>
            <w:webHidden/>
          </w:rPr>
          <w:instrText xml:space="preserve"> PAGEREF _Toc90632400 \h </w:instrText>
        </w:r>
        <w:r>
          <w:rPr>
            <w:noProof/>
            <w:webHidden/>
          </w:rPr>
        </w:r>
        <w:r>
          <w:rPr>
            <w:noProof/>
            <w:webHidden/>
          </w:rPr>
          <w:fldChar w:fldCharType="separate"/>
        </w:r>
        <w:r w:rsidR="001A6B31">
          <w:rPr>
            <w:noProof/>
            <w:webHidden/>
          </w:rPr>
          <w:t>21</w:t>
        </w:r>
        <w:r>
          <w:rPr>
            <w:noProof/>
            <w:webHidden/>
          </w:rPr>
          <w:fldChar w:fldCharType="end"/>
        </w:r>
      </w:hyperlink>
    </w:p>
    <w:p w14:paraId="7E39F474" w14:textId="11C818BA" w:rsidR="00474B0B" w:rsidRDefault="00474B0B">
      <w:pPr>
        <w:pStyle w:val="Indholdsfortegnelse3"/>
        <w:tabs>
          <w:tab w:val="right" w:leader="dot" w:pos="9016"/>
        </w:tabs>
        <w:rPr>
          <w:rFonts w:eastAsiaTheme="minorEastAsia"/>
          <w:noProof/>
          <w:lang w:eastAsia="da-DK"/>
        </w:rPr>
      </w:pPr>
      <w:hyperlink w:anchor="_Toc90632401" w:history="1">
        <w:r w:rsidRPr="00BF4C2F">
          <w:rPr>
            <w:rStyle w:val="Hyperlink"/>
            <w:rFonts w:ascii="Calibri Light" w:eastAsia="MS Gothic" w:hAnsi="Calibri Light" w:cs="Times New Roman"/>
            <w:noProof/>
          </w:rPr>
          <w:t>Fully dressed: Kasse salg</w:t>
        </w:r>
        <w:r>
          <w:rPr>
            <w:noProof/>
            <w:webHidden/>
          </w:rPr>
          <w:tab/>
        </w:r>
        <w:r>
          <w:rPr>
            <w:noProof/>
            <w:webHidden/>
          </w:rPr>
          <w:fldChar w:fldCharType="begin"/>
        </w:r>
        <w:r>
          <w:rPr>
            <w:noProof/>
            <w:webHidden/>
          </w:rPr>
          <w:instrText xml:space="preserve"> PAGEREF _Toc90632401 \h </w:instrText>
        </w:r>
        <w:r>
          <w:rPr>
            <w:noProof/>
            <w:webHidden/>
          </w:rPr>
        </w:r>
        <w:r>
          <w:rPr>
            <w:noProof/>
            <w:webHidden/>
          </w:rPr>
          <w:fldChar w:fldCharType="separate"/>
        </w:r>
        <w:r w:rsidR="001A6B31">
          <w:rPr>
            <w:noProof/>
            <w:webHidden/>
          </w:rPr>
          <w:t>21</w:t>
        </w:r>
        <w:r>
          <w:rPr>
            <w:noProof/>
            <w:webHidden/>
          </w:rPr>
          <w:fldChar w:fldCharType="end"/>
        </w:r>
      </w:hyperlink>
    </w:p>
    <w:p w14:paraId="1063F2CA" w14:textId="170C160D" w:rsidR="00474B0B" w:rsidRDefault="00474B0B">
      <w:pPr>
        <w:pStyle w:val="Indholdsfortegnelse3"/>
        <w:tabs>
          <w:tab w:val="right" w:leader="dot" w:pos="9016"/>
        </w:tabs>
        <w:rPr>
          <w:rFonts w:eastAsiaTheme="minorEastAsia"/>
          <w:noProof/>
          <w:lang w:eastAsia="da-DK"/>
        </w:rPr>
      </w:pPr>
      <w:hyperlink w:anchor="_Toc90632402" w:history="1">
        <w:r w:rsidRPr="00BF4C2F">
          <w:rPr>
            <w:rStyle w:val="Hyperlink"/>
            <w:rFonts w:ascii="Calibri Light" w:eastAsia="MS Gothic" w:hAnsi="Calibri Light" w:cs="Times New Roman"/>
            <w:noProof/>
          </w:rPr>
          <w:t>Fully dressed: Udlån værktøj</w:t>
        </w:r>
        <w:r>
          <w:rPr>
            <w:noProof/>
            <w:webHidden/>
          </w:rPr>
          <w:tab/>
        </w:r>
        <w:r>
          <w:rPr>
            <w:noProof/>
            <w:webHidden/>
          </w:rPr>
          <w:fldChar w:fldCharType="begin"/>
        </w:r>
        <w:r>
          <w:rPr>
            <w:noProof/>
            <w:webHidden/>
          </w:rPr>
          <w:instrText xml:space="preserve"> PAGEREF _Toc90632402 \h </w:instrText>
        </w:r>
        <w:r>
          <w:rPr>
            <w:noProof/>
            <w:webHidden/>
          </w:rPr>
        </w:r>
        <w:r>
          <w:rPr>
            <w:noProof/>
            <w:webHidden/>
          </w:rPr>
          <w:fldChar w:fldCharType="separate"/>
        </w:r>
        <w:r w:rsidR="001A6B31">
          <w:rPr>
            <w:noProof/>
            <w:webHidden/>
          </w:rPr>
          <w:t>22</w:t>
        </w:r>
        <w:r>
          <w:rPr>
            <w:noProof/>
            <w:webHidden/>
          </w:rPr>
          <w:fldChar w:fldCharType="end"/>
        </w:r>
      </w:hyperlink>
    </w:p>
    <w:p w14:paraId="6565F18B" w14:textId="0BD9FDCA" w:rsidR="00474B0B" w:rsidRDefault="00474B0B">
      <w:pPr>
        <w:pStyle w:val="Indholdsfortegnelse3"/>
        <w:tabs>
          <w:tab w:val="right" w:leader="dot" w:pos="9016"/>
        </w:tabs>
        <w:rPr>
          <w:rFonts w:eastAsiaTheme="minorEastAsia"/>
          <w:noProof/>
          <w:lang w:eastAsia="da-DK"/>
        </w:rPr>
      </w:pPr>
      <w:hyperlink w:anchor="_Toc90632403" w:history="1">
        <w:r w:rsidRPr="00BF4C2F">
          <w:rPr>
            <w:rStyle w:val="Hyperlink"/>
            <w:rFonts w:ascii="Calibri Light" w:eastAsia="MS Gothic" w:hAnsi="Calibri Light" w:cs="Times New Roman"/>
            <w:noProof/>
          </w:rPr>
          <w:t>Fully dressed: Returner item</w:t>
        </w:r>
        <w:r>
          <w:rPr>
            <w:noProof/>
            <w:webHidden/>
          </w:rPr>
          <w:tab/>
        </w:r>
        <w:r>
          <w:rPr>
            <w:noProof/>
            <w:webHidden/>
          </w:rPr>
          <w:fldChar w:fldCharType="begin"/>
        </w:r>
        <w:r>
          <w:rPr>
            <w:noProof/>
            <w:webHidden/>
          </w:rPr>
          <w:instrText xml:space="preserve"> PAGEREF _Toc90632403 \h </w:instrText>
        </w:r>
        <w:r>
          <w:rPr>
            <w:noProof/>
            <w:webHidden/>
          </w:rPr>
        </w:r>
        <w:r>
          <w:rPr>
            <w:noProof/>
            <w:webHidden/>
          </w:rPr>
          <w:fldChar w:fldCharType="separate"/>
        </w:r>
        <w:r w:rsidR="001A6B31">
          <w:rPr>
            <w:noProof/>
            <w:webHidden/>
          </w:rPr>
          <w:t>22</w:t>
        </w:r>
        <w:r>
          <w:rPr>
            <w:noProof/>
            <w:webHidden/>
          </w:rPr>
          <w:fldChar w:fldCharType="end"/>
        </w:r>
      </w:hyperlink>
    </w:p>
    <w:p w14:paraId="12F04A40" w14:textId="59AD5C10" w:rsidR="00474B0B" w:rsidRDefault="00474B0B">
      <w:pPr>
        <w:pStyle w:val="Indholdsfortegnelse3"/>
        <w:tabs>
          <w:tab w:val="right" w:leader="dot" w:pos="9016"/>
        </w:tabs>
        <w:rPr>
          <w:rFonts w:eastAsiaTheme="minorEastAsia"/>
          <w:noProof/>
          <w:lang w:eastAsia="da-DK"/>
        </w:rPr>
      </w:pPr>
      <w:hyperlink w:anchor="_Toc90632404" w:history="1">
        <w:r w:rsidRPr="00BF4C2F">
          <w:rPr>
            <w:rStyle w:val="Hyperlink"/>
            <w:rFonts w:ascii="Calibri Light" w:eastAsia="MS Gothic" w:hAnsi="Calibri Light" w:cs="Times New Roman"/>
            <w:noProof/>
          </w:rPr>
          <w:t>Fully dressed: Returnere værktøj</w:t>
        </w:r>
        <w:r>
          <w:rPr>
            <w:noProof/>
            <w:webHidden/>
          </w:rPr>
          <w:tab/>
        </w:r>
        <w:r>
          <w:rPr>
            <w:noProof/>
            <w:webHidden/>
          </w:rPr>
          <w:fldChar w:fldCharType="begin"/>
        </w:r>
        <w:r>
          <w:rPr>
            <w:noProof/>
            <w:webHidden/>
          </w:rPr>
          <w:instrText xml:space="preserve"> PAGEREF _Toc90632404 \h </w:instrText>
        </w:r>
        <w:r>
          <w:rPr>
            <w:noProof/>
            <w:webHidden/>
          </w:rPr>
        </w:r>
        <w:r>
          <w:rPr>
            <w:noProof/>
            <w:webHidden/>
          </w:rPr>
          <w:fldChar w:fldCharType="separate"/>
        </w:r>
        <w:r w:rsidR="001A6B31">
          <w:rPr>
            <w:noProof/>
            <w:webHidden/>
          </w:rPr>
          <w:t>23</w:t>
        </w:r>
        <w:r>
          <w:rPr>
            <w:noProof/>
            <w:webHidden/>
          </w:rPr>
          <w:fldChar w:fldCharType="end"/>
        </w:r>
      </w:hyperlink>
    </w:p>
    <w:p w14:paraId="275D2A2E" w14:textId="3C0A833D" w:rsidR="00474B0B" w:rsidRDefault="00474B0B">
      <w:pPr>
        <w:pStyle w:val="Indholdsfortegnelse1"/>
        <w:tabs>
          <w:tab w:val="right" w:leader="dot" w:pos="9016"/>
        </w:tabs>
        <w:rPr>
          <w:rFonts w:eastAsiaTheme="minorEastAsia"/>
          <w:noProof/>
          <w:lang w:eastAsia="da-DK"/>
        </w:rPr>
      </w:pPr>
      <w:hyperlink w:anchor="_Toc90632405" w:history="1">
        <w:r w:rsidRPr="00BF4C2F">
          <w:rPr>
            <w:rStyle w:val="Hyperlink"/>
            <w:noProof/>
          </w:rPr>
          <w:t>Informationskrav:</w:t>
        </w:r>
        <w:r>
          <w:rPr>
            <w:noProof/>
            <w:webHidden/>
          </w:rPr>
          <w:tab/>
        </w:r>
        <w:r>
          <w:rPr>
            <w:noProof/>
            <w:webHidden/>
          </w:rPr>
          <w:fldChar w:fldCharType="begin"/>
        </w:r>
        <w:r>
          <w:rPr>
            <w:noProof/>
            <w:webHidden/>
          </w:rPr>
          <w:instrText xml:space="preserve"> PAGEREF _Toc90632405 \h </w:instrText>
        </w:r>
        <w:r>
          <w:rPr>
            <w:noProof/>
            <w:webHidden/>
          </w:rPr>
        </w:r>
        <w:r>
          <w:rPr>
            <w:noProof/>
            <w:webHidden/>
          </w:rPr>
          <w:fldChar w:fldCharType="separate"/>
        </w:r>
        <w:r w:rsidR="001A6B31">
          <w:rPr>
            <w:noProof/>
            <w:webHidden/>
          </w:rPr>
          <w:t>23</w:t>
        </w:r>
        <w:r>
          <w:rPr>
            <w:noProof/>
            <w:webHidden/>
          </w:rPr>
          <w:fldChar w:fldCharType="end"/>
        </w:r>
      </w:hyperlink>
    </w:p>
    <w:p w14:paraId="3C27F1A4" w14:textId="58F83B35" w:rsidR="00474B0B" w:rsidRDefault="00474B0B">
      <w:pPr>
        <w:pStyle w:val="Indholdsfortegnelse2"/>
        <w:tabs>
          <w:tab w:val="right" w:leader="dot" w:pos="9016"/>
        </w:tabs>
        <w:rPr>
          <w:rFonts w:eastAsiaTheme="minorEastAsia"/>
          <w:noProof/>
          <w:lang w:eastAsia="da-DK"/>
        </w:rPr>
      </w:pPr>
      <w:hyperlink w:anchor="_Toc90632406" w:history="1">
        <w:r w:rsidRPr="00BF4C2F">
          <w:rPr>
            <w:rStyle w:val="Hyperlink"/>
            <w:noProof/>
          </w:rPr>
          <w:t>Kandidat til klasse – vurderingstabel</w:t>
        </w:r>
        <w:r>
          <w:rPr>
            <w:noProof/>
            <w:webHidden/>
          </w:rPr>
          <w:tab/>
        </w:r>
        <w:r>
          <w:rPr>
            <w:noProof/>
            <w:webHidden/>
          </w:rPr>
          <w:fldChar w:fldCharType="begin"/>
        </w:r>
        <w:r>
          <w:rPr>
            <w:noProof/>
            <w:webHidden/>
          </w:rPr>
          <w:instrText xml:space="preserve"> PAGEREF _Toc90632406 \h </w:instrText>
        </w:r>
        <w:r>
          <w:rPr>
            <w:noProof/>
            <w:webHidden/>
          </w:rPr>
        </w:r>
        <w:r>
          <w:rPr>
            <w:noProof/>
            <w:webHidden/>
          </w:rPr>
          <w:fldChar w:fldCharType="separate"/>
        </w:r>
        <w:r w:rsidR="001A6B31">
          <w:rPr>
            <w:noProof/>
            <w:webHidden/>
          </w:rPr>
          <w:t>23</w:t>
        </w:r>
        <w:r>
          <w:rPr>
            <w:noProof/>
            <w:webHidden/>
          </w:rPr>
          <w:fldChar w:fldCharType="end"/>
        </w:r>
      </w:hyperlink>
    </w:p>
    <w:p w14:paraId="636DECA1" w14:textId="2BA87738" w:rsidR="00474B0B" w:rsidRDefault="00474B0B">
      <w:pPr>
        <w:pStyle w:val="Indholdsfortegnelse2"/>
        <w:tabs>
          <w:tab w:val="right" w:leader="dot" w:pos="9016"/>
        </w:tabs>
        <w:rPr>
          <w:rFonts w:eastAsiaTheme="minorEastAsia"/>
          <w:noProof/>
          <w:lang w:eastAsia="da-DK"/>
        </w:rPr>
      </w:pPr>
      <w:hyperlink w:anchor="_Toc90632407" w:history="1">
        <w:r w:rsidRPr="00BF4C2F">
          <w:rPr>
            <w:rStyle w:val="Hyperlink"/>
            <w:noProof/>
          </w:rPr>
          <w:t>Domænemodel</w:t>
        </w:r>
        <w:r>
          <w:rPr>
            <w:noProof/>
            <w:webHidden/>
          </w:rPr>
          <w:tab/>
        </w:r>
        <w:r>
          <w:rPr>
            <w:noProof/>
            <w:webHidden/>
          </w:rPr>
          <w:fldChar w:fldCharType="begin"/>
        </w:r>
        <w:r>
          <w:rPr>
            <w:noProof/>
            <w:webHidden/>
          </w:rPr>
          <w:instrText xml:space="preserve"> PAGEREF _Toc90632407 \h </w:instrText>
        </w:r>
        <w:r>
          <w:rPr>
            <w:noProof/>
            <w:webHidden/>
          </w:rPr>
        </w:r>
        <w:r>
          <w:rPr>
            <w:noProof/>
            <w:webHidden/>
          </w:rPr>
          <w:fldChar w:fldCharType="separate"/>
        </w:r>
        <w:r w:rsidR="001A6B31">
          <w:rPr>
            <w:noProof/>
            <w:webHidden/>
          </w:rPr>
          <w:t>24</w:t>
        </w:r>
        <w:r>
          <w:rPr>
            <w:noProof/>
            <w:webHidden/>
          </w:rPr>
          <w:fldChar w:fldCharType="end"/>
        </w:r>
      </w:hyperlink>
    </w:p>
    <w:p w14:paraId="0B1BC458" w14:textId="0759A62F" w:rsidR="00474B0B" w:rsidRDefault="00474B0B">
      <w:pPr>
        <w:pStyle w:val="Indholdsfortegnelse1"/>
        <w:tabs>
          <w:tab w:val="right" w:leader="dot" w:pos="9016"/>
        </w:tabs>
        <w:rPr>
          <w:rFonts w:eastAsiaTheme="minorEastAsia"/>
          <w:noProof/>
          <w:lang w:eastAsia="da-DK"/>
        </w:rPr>
      </w:pPr>
      <w:hyperlink w:anchor="_Toc90632408" w:history="1">
        <w:r w:rsidRPr="00BF4C2F">
          <w:rPr>
            <w:rStyle w:val="Hyperlink"/>
            <w:noProof/>
          </w:rPr>
          <w:t>Analyse og design af use-cases:</w:t>
        </w:r>
        <w:r>
          <w:rPr>
            <w:noProof/>
            <w:webHidden/>
          </w:rPr>
          <w:tab/>
        </w:r>
        <w:r>
          <w:rPr>
            <w:noProof/>
            <w:webHidden/>
          </w:rPr>
          <w:fldChar w:fldCharType="begin"/>
        </w:r>
        <w:r>
          <w:rPr>
            <w:noProof/>
            <w:webHidden/>
          </w:rPr>
          <w:instrText xml:space="preserve"> PAGEREF _Toc90632408 \h </w:instrText>
        </w:r>
        <w:r>
          <w:rPr>
            <w:noProof/>
            <w:webHidden/>
          </w:rPr>
        </w:r>
        <w:r>
          <w:rPr>
            <w:noProof/>
            <w:webHidden/>
          </w:rPr>
          <w:fldChar w:fldCharType="separate"/>
        </w:r>
        <w:r w:rsidR="001A6B31">
          <w:rPr>
            <w:noProof/>
            <w:webHidden/>
          </w:rPr>
          <w:t>25</w:t>
        </w:r>
        <w:r>
          <w:rPr>
            <w:noProof/>
            <w:webHidden/>
          </w:rPr>
          <w:fldChar w:fldCharType="end"/>
        </w:r>
      </w:hyperlink>
    </w:p>
    <w:p w14:paraId="43480E01" w14:textId="2E39D17C" w:rsidR="00474B0B" w:rsidRDefault="00474B0B">
      <w:pPr>
        <w:pStyle w:val="Indholdsfortegnelse2"/>
        <w:tabs>
          <w:tab w:val="right" w:leader="dot" w:pos="9016"/>
        </w:tabs>
        <w:rPr>
          <w:rFonts w:eastAsiaTheme="minorEastAsia"/>
          <w:noProof/>
          <w:lang w:eastAsia="da-DK"/>
        </w:rPr>
      </w:pPr>
      <w:hyperlink w:anchor="_Toc90632409" w:history="1">
        <w:r w:rsidRPr="00BF4C2F">
          <w:rPr>
            <w:rStyle w:val="Hyperlink"/>
            <w:noProof/>
          </w:rPr>
          <w:t>Systemsekvensdiagram (SSD)</w:t>
        </w:r>
        <w:r>
          <w:rPr>
            <w:noProof/>
            <w:webHidden/>
          </w:rPr>
          <w:tab/>
        </w:r>
        <w:r>
          <w:rPr>
            <w:noProof/>
            <w:webHidden/>
          </w:rPr>
          <w:fldChar w:fldCharType="begin"/>
        </w:r>
        <w:r>
          <w:rPr>
            <w:noProof/>
            <w:webHidden/>
          </w:rPr>
          <w:instrText xml:space="preserve"> PAGEREF _Toc90632409 \h </w:instrText>
        </w:r>
        <w:r>
          <w:rPr>
            <w:noProof/>
            <w:webHidden/>
          </w:rPr>
        </w:r>
        <w:r>
          <w:rPr>
            <w:noProof/>
            <w:webHidden/>
          </w:rPr>
          <w:fldChar w:fldCharType="separate"/>
        </w:r>
        <w:r w:rsidR="001A6B31">
          <w:rPr>
            <w:noProof/>
            <w:webHidden/>
          </w:rPr>
          <w:t>25</w:t>
        </w:r>
        <w:r>
          <w:rPr>
            <w:noProof/>
            <w:webHidden/>
          </w:rPr>
          <w:fldChar w:fldCharType="end"/>
        </w:r>
      </w:hyperlink>
    </w:p>
    <w:p w14:paraId="3E4E1262" w14:textId="04A95E4D" w:rsidR="00474B0B" w:rsidRDefault="00474B0B">
      <w:pPr>
        <w:pStyle w:val="Indholdsfortegnelse3"/>
        <w:tabs>
          <w:tab w:val="right" w:leader="dot" w:pos="9016"/>
        </w:tabs>
        <w:rPr>
          <w:rFonts w:eastAsiaTheme="minorEastAsia"/>
          <w:noProof/>
          <w:lang w:eastAsia="da-DK"/>
        </w:rPr>
      </w:pPr>
      <w:hyperlink w:anchor="_Toc90632410" w:history="1">
        <w:r w:rsidRPr="00BF4C2F">
          <w:rPr>
            <w:rStyle w:val="Hyperlink"/>
            <w:rFonts w:ascii="Calibri Light" w:eastAsia="MS Gothic" w:hAnsi="Calibri Light" w:cs="Times New Roman"/>
            <w:noProof/>
          </w:rPr>
          <w:t>Use-case Salg</w:t>
        </w:r>
        <w:r>
          <w:rPr>
            <w:noProof/>
            <w:webHidden/>
          </w:rPr>
          <w:tab/>
        </w:r>
        <w:r>
          <w:rPr>
            <w:noProof/>
            <w:webHidden/>
          </w:rPr>
          <w:fldChar w:fldCharType="begin"/>
        </w:r>
        <w:r>
          <w:rPr>
            <w:noProof/>
            <w:webHidden/>
          </w:rPr>
          <w:instrText xml:space="preserve"> PAGEREF _Toc90632410 \h </w:instrText>
        </w:r>
        <w:r>
          <w:rPr>
            <w:noProof/>
            <w:webHidden/>
          </w:rPr>
        </w:r>
        <w:r>
          <w:rPr>
            <w:noProof/>
            <w:webHidden/>
          </w:rPr>
          <w:fldChar w:fldCharType="separate"/>
        </w:r>
        <w:r w:rsidR="001A6B31">
          <w:rPr>
            <w:noProof/>
            <w:webHidden/>
          </w:rPr>
          <w:t>26</w:t>
        </w:r>
        <w:r>
          <w:rPr>
            <w:noProof/>
            <w:webHidden/>
          </w:rPr>
          <w:fldChar w:fldCharType="end"/>
        </w:r>
      </w:hyperlink>
    </w:p>
    <w:p w14:paraId="54240128" w14:textId="640CE569" w:rsidR="00474B0B" w:rsidRDefault="00474B0B">
      <w:pPr>
        <w:pStyle w:val="Indholdsfortegnelse3"/>
        <w:tabs>
          <w:tab w:val="right" w:leader="dot" w:pos="9016"/>
        </w:tabs>
        <w:rPr>
          <w:rFonts w:eastAsiaTheme="minorEastAsia"/>
          <w:noProof/>
          <w:lang w:eastAsia="da-DK"/>
        </w:rPr>
      </w:pPr>
      <w:hyperlink w:anchor="_Toc90632411" w:history="1">
        <w:r w:rsidRPr="00BF4C2F">
          <w:rPr>
            <w:rStyle w:val="Hyperlink"/>
            <w:rFonts w:ascii="Calibri Light" w:eastAsia="MS Gothic" w:hAnsi="Calibri Light" w:cs="Times New Roman"/>
            <w:noProof/>
          </w:rPr>
          <w:t>Use-case kassesalg</w:t>
        </w:r>
        <w:r>
          <w:rPr>
            <w:noProof/>
            <w:webHidden/>
          </w:rPr>
          <w:tab/>
        </w:r>
        <w:r>
          <w:rPr>
            <w:noProof/>
            <w:webHidden/>
          </w:rPr>
          <w:fldChar w:fldCharType="begin"/>
        </w:r>
        <w:r>
          <w:rPr>
            <w:noProof/>
            <w:webHidden/>
          </w:rPr>
          <w:instrText xml:space="preserve"> PAGEREF _Toc90632411 \h </w:instrText>
        </w:r>
        <w:r>
          <w:rPr>
            <w:noProof/>
            <w:webHidden/>
          </w:rPr>
        </w:r>
        <w:r>
          <w:rPr>
            <w:noProof/>
            <w:webHidden/>
          </w:rPr>
          <w:fldChar w:fldCharType="separate"/>
        </w:r>
        <w:r w:rsidR="001A6B31">
          <w:rPr>
            <w:noProof/>
            <w:webHidden/>
          </w:rPr>
          <w:t>27</w:t>
        </w:r>
        <w:r>
          <w:rPr>
            <w:noProof/>
            <w:webHidden/>
          </w:rPr>
          <w:fldChar w:fldCharType="end"/>
        </w:r>
      </w:hyperlink>
    </w:p>
    <w:p w14:paraId="044D4748" w14:textId="2219F541" w:rsidR="00474B0B" w:rsidRDefault="00474B0B">
      <w:pPr>
        <w:pStyle w:val="Indholdsfortegnelse3"/>
        <w:tabs>
          <w:tab w:val="right" w:leader="dot" w:pos="9016"/>
        </w:tabs>
        <w:rPr>
          <w:rFonts w:eastAsiaTheme="minorEastAsia"/>
          <w:noProof/>
          <w:lang w:eastAsia="da-DK"/>
        </w:rPr>
      </w:pPr>
      <w:hyperlink w:anchor="_Toc90632412" w:history="1">
        <w:r w:rsidRPr="00BF4C2F">
          <w:rPr>
            <w:rStyle w:val="Hyperlink"/>
            <w:rFonts w:ascii="Calibri Light" w:eastAsia="MS Gothic" w:hAnsi="Calibri Light" w:cs="Times New Roman"/>
            <w:noProof/>
          </w:rPr>
          <w:t>Use-case Udlån værktøj</w:t>
        </w:r>
        <w:r>
          <w:rPr>
            <w:noProof/>
            <w:webHidden/>
          </w:rPr>
          <w:tab/>
        </w:r>
        <w:r>
          <w:rPr>
            <w:noProof/>
            <w:webHidden/>
          </w:rPr>
          <w:fldChar w:fldCharType="begin"/>
        </w:r>
        <w:r>
          <w:rPr>
            <w:noProof/>
            <w:webHidden/>
          </w:rPr>
          <w:instrText xml:space="preserve"> PAGEREF _Toc90632412 \h </w:instrText>
        </w:r>
        <w:r>
          <w:rPr>
            <w:noProof/>
            <w:webHidden/>
          </w:rPr>
        </w:r>
        <w:r>
          <w:rPr>
            <w:noProof/>
            <w:webHidden/>
          </w:rPr>
          <w:fldChar w:fldCharType="separate"/>
        </w:r>
        <w:r w:rsidR="001A6B31">
          <w:rPr>
            <w:noProof/>
            <w:webHidden/>
          </w:rPr>
          <w:t>28</w:t>
        </w:r>
        <w:r>
          <w:rPr>
            <w:noProof/>
            <w:webHidden/>
          </w:rPr>
          <w:fldChar w:fldCharType="end"/>
        </w:r>
      </w:hyperlink>
    </w:p>
    <w:p w14:paraId="23B45047" w14:textId="0478D46D" w:rsidR="00474B0B" w:rsidRDefault="00474B0B">
      <w:pPr>
        <w:pStyle w:val="Indholdsfortegnelse3"/>
        <w:tabs>
          <w:tab w:val="right" w:leader="dot" w:pos="9016"/>
        </w:tabs>
        <w:rPr>
          <w:rFonts w:eastAsiaTheme="minorEastAsia"/>
          <w:noProof/>
          <w:lang w:eastAsia="da-DK"/>
        </w:rPr>
      </w:pPr>
      <w:hyperlink w:anchor="_Toc90632413" w:history="1">
        <w:r w:rsidRPr="00BF4C2F">
          <w:rPr>
            <w:rStyle w:val="Hyperlink"/>
            <w:noProof/>
          </w:rPr>
          <w:t>Use-case aflever værktøj</w:t>
        </w:r>
        <w:r>
          <w:rPr>
            <w:noProof/>
            <w:webHidden/>
          </w:rPr>
          <w:tab/>
        </w:r>
        <w:r>
          <w:rPr>
            <w:noProof/>
            <w:webHidden/>
          </w:rPr>
          <w:fldChar w:fldCharType="begin"/>
        </w:r>
        <w:r>
          <w:rPr>
            <w:noProof/>
            <w:webHidden/>
          </w:rPr>
          <w:instrText xml:space="preserve"> PAGEREF _Toc90632413 \h </w:instrText>
        </w:r>
        <w:r>
          <w:rPr>
            <w:noProof/>
            <w:webHidden/>
          </w:rPr>
        </w:r>
        <w:r>
          <w:rPr>
            <w:noProof/>
            <w:webHidden/>
          </w:rPr>
          <w:fldChar w:fldCharType="separate"/>
        </w:r>
        <w:r w:rsidR="001A6B31">
          <w:rPr>
            <w:noProof/>
            <w:webHidden/>
          </w:rPr>
          <w:t>29</w:t>
        </w:r>
        <w:r>
          <w:rPr>
            <w:noProof/>
            <w:webHidden/>
          </w:rPr>
          <w:fldChar w:fldCharType="end"/>
        </w:r>
      </w:hyperlink>
    </w:p>
    <w:p w14:paraId="57787355" w14:textId="25B67633" w:rsidR="00474B0B" w:rsidRDefault="00474B0B">
      <w:pPr>
        <w:pStyle w:val="Indholdsfortegnelse2"/>
        <w:tabs>
          <w:tab w:val="right" w:leader="dot" w:pos="9016"/>
        </w:tabs>
        <w:rPr>
          <w:rFonts w:eastAsiaTheme="minorEastAsia"/>
          <w:noProof/>
          <w:lang w:eastAsia="da-DK"/>
        </w:rPr>
      </w:pPr>
      <w:hyperlink w:anchor="_Toc90632414" w:history="1">
        <w:r w:rsidRPr="00BF4C2F">
          <w:rPr>
            <w:rStyle w:val="Hyperlink"/>
            <w:noProof/>
          </w:rPr>
          <w:t>Operationskontrakt</w:t>
        </w:r>
        <w:r>
          <w:rPr>
            <w:noProof/>
            <w:webHidden/>
          </w:rPr>
          <w:tab/>
        </w:r>
        <w:r>
          <w:rPr>
            <w:noProof/>
            <w:webHidden/>
          </w:rPr>
          <w:fldChar w:fldCharType="begin"/>
        </w:r>
        <w:r>
          <w:rPr>
            <w:noProof/>
            <w:webHidden/>
          </w:rPr>
          <w:instrText xml:space="preserve"> PAGEREF _Toc90632414 \h </w:instrText>
        </w:r>
        <w:r>
          <w:rPr>
            <w:noProof/>
            <w:webHidden/>
          </w:rPr>
        </w:r>
        <w:r>
          <w:rPr>
            <w:noProof/>
            <w:webHidden/>
          </w:rPr>
          <w:fldChar w:fldCharType="separate"/>
        </w:r>
        <w:r w:rsidR="001A6B31">
          <w:rPr>
            <w:noProof/>
            <w:webHidden/>
          </w:rPr>
          <w:t>30</w:t>
        </w:r>
        <w:r>
          <w:rPr>
            <w:noProof/>
            <w:webHidden/>
          </w:rPr>
          <w:fldChar w:fldCharType="end"/>
        </w:r>
      </w:hyperlink>
    </w:p>
    <w:p w14:paraId="42ED5EEB" w14:textId="548237C6" w:rsidR="00474B0B" w:rsidRDefault="00474B0B">
      <w:pPr>
        <w:pStyle w:val="Indholdsfortegnelse1"/>
        <w:tabs>
          <w:tab w:val="right" w:leader="dot" w:pos="9016"/>
        </w:tabs>
        <w:rPr>
          <w:rFonts w:eastAsiaTheme="minorEastAsia"/>
          <w:noProof/>
          <w:lang w:eastAsia="da-DK"/>
        </w:rPr>
      </w:pPr>
      <w:hyperlink w:anchor="_Toc90632415" w:history="1">
        <w:r w:rsidRPr="00BF4C2F">
          <w:rPr>
            <w:rStyle w:val="Hyperlink"/>
            <w:noProof/>
          </w:rPr>
          <w:t>Design:</w:t>
        </w:r>
        <w:r>
          <w:rPr>
            <w:noProof/>
            <w:webHidden/>
          </w:rPr>
          <w:tab/>
        </w:r>
        <w:r>
          <w:rPr>
            <w:noProof/>
            <w:webHidden/>
          </w:rPr>
          <w:fldChar w:fldCharType="begin"/>
        </w:r>
        <w:r>
          <w:rPr>
            <w:noProof/>
            <w:webHidden/>
          </w:rPr>
          <w:instrText xml:space="preserve"> PAGEREF _Toc90632415 \h </w:instrText>
        </w:r>
        <w:r>
          <w:rPr>
            <w:noProof/>
            <w:webHidden/>
          </w:rPr>
        </w:r>
        <w:r>
          <w:rPr>
            <w:noProof/>
            <w:webHidden/>
          </w:rPr>
          <w:fldChar w:fldCharType="separate"/>
        </w:r>
        <w:r w:rsidR="001A6B31">
          <w:rPr>
            <w:noProof/>
            <w:webHidden/>
          </w:rPr>
          <w:t>31</w:t>
        </w:r>
        <w:r>
          <w:rPr>
            <w:noProof/>
            <w:webHidden/>
          </w:rPr>
          <w:fldChar w:fldCharType="end"/>
        </w:r>
      </w:hyperlink>
    </w:p>
    <w:p w14:paraId="275F2B73" w14:textId="4E586111" w:rsidR="00474B0B" w:rsidRDefault="00474B0B">
      <w:pPr>
        <w:pStyle w:val="Indholdsfortegnelse2"/>
        <w:tabs>
          <w:tab w:val="right" w:leader="dot" w:pos="9016"/>
        </w:tabs>
        <w:rPr>
          <w:rFonts w:eastAsiaTheme="minorEastAsia"/>
          <w:noProof/>
          <w:lang w:eastAsia="da-DK"/>
        </w:rPr>
      </w:pPr>
      <w:hyperlink w:anchor="_Toc90632416" w:history="1">
        <w:r w:rsidRPr="00BF4C2F">
          <w:rPr>
            <w:rStyle w:val="Hyperlink"/>
            <w:noProof/>
          </w:rPr>
          <w:t>Interaktionsdiagram</w:t>
        </w:r>
        <w:r>
          <w:rPr>
            <w:noProof/>
            <w:webHidden/>
          </w:rPr>
          <w:tab/>
        </w:r>
        <w:r>
          <w:rPr>
            <w:noProof/>
            <w:webHidden/>
          </w:rPr>
          <w:fldChar w:fldCharType="begin"/>
        </w:r>
        <w:r>
          <w:rPr>
            <w:noProof/>
            <w:webHidden/>
          </w:rPr>
          <w:instrText xml:space="preserve"> PAGEREF _Toc90632416 \h </w:instrText>
        </w:r>
        <w:r>
          <w:rPr>
            <w:noProof/>
            <w:webHidden/>
          </w:rPr>
        </w:r>
        <w:r>
          <w:rPr>
            <w:noProof/>
            <w:webHidden/>
          </w:rPr>
          <w:fldChar w:fldCharType="separate"/>
        </w:r>
        <w:r w:rsidR="001A6B31">
          <w:rPr>
            <w:noProof/>
            <w:webHidden/>
          </w:rPr>
          <w:t>31</w:t>
        </w:r>
        <w:r>
          <w:rPr>
            <w:noProof/>
            <w:webHidden/>
          </w:rPr>
          <w:fldChar w:fldCharType="end"/>
        </w:r>
      </w:hyperlink>
    </w:p>
    <w:p w14:paraId="09129899" w14:textId="5BAAD809" w:rsidR="00474B0B" w:rsidRDefault="00474B0B">
      <w:pPr>
        <w:pStyle w:val="Indholdsfortegnelse3"/>
        <w:tabs>
          <w:tab w:val="right" w:leader="dot" w:pos="9016"/>
        </w:tabs>
        <w:rPr>
          <w:rFonts w:eastAsiaTheme="minorEastAsia"/>
          <w:noProof/>
          <w:lang w:eastAsia="da-DK"/>
        </w:rPr>
      </w:pPr>
      <w:hyperlink w:anchor="_Toc90632417" w:history="1">
        <w:r w:rsidRPr="00BF4C2F">
          <w:rPr>
            <w:rStyle w:val="Hyperlink"/>
            <w:rFonts w:ascii="Calibri Light" w:eastAsia="MS Gothic" w:hAnsi="Calibri Light" w:cs="Times New Roman"/>
            <w:noProof/>
          </w:rPr>
          <w:t>Design klasse diagram</w:t>
        </w:r>
        <w:r>
          <w:rPr>
            <w:noProof/>
            <w:webHidden/>
          </w:rPr>
          <w:tab/>
        </w:r>
        <w:r>
          <w:rPr>
            <w:noProof/>
            <w:webHidden/>
          </w:rPr>
          <w:fldChar w:fldCharType="begin"/>
        </w:r>
        <w:r>
          <w:rPr>
            <w:noProof/>
            <w:webHidden/>
          </w:rPr>
          <w:instrText xml:space="preserve"> PAGEREF _Toc90632417 \h </w:instrText>
        </w:r>
        <w:r>
          <w:rPr>
            <w:noProof/>
            <w:webHidden/>
          </w:rPr>
        </w:r>
        <w:r>
          <w:rPr>
            <w:noProof/>
            <w:webHidden/>
          </w:rPr>
          <w:fldChar w:fldCharType="separate"/>
        </w:r>
        <w:r w:rsidR="001A6B31">
          <w:rPr>
            <w:noProof/>
            <w:webHidden/>
          </w:rPr>
          <w:t>36</w:t>
        </w:r>
        <w:r>
          <w:rPr>
            <w:noProof/>
            <w:webHidden/>
          </w:rPr>
          <w:fldChar w:fldCharType="end"/>
        </w:r>
      </w:hyperlink>
    </w:p>
    <w:p w14:paraId="2974D371" w14:textId="50E7FA7E" w:rsidR="00474B0B" w:rsidRDefault="00474B0B">
      <w:pPr>
        <w:pStyle w:val="Indholdsfortegnelse1"/>
        <w:tabs>
          <w:tab w:val="right" w:leader="dot" w:pos="9016"/>
        </w:tabs>
        <w:rPr>
          <w:rFonts w:eastAsiaTheme="minorEastAsia"/>
          <w:noProof/>
          <w:lang w:eastAsia="da-DK"/>
        </w:rPr>
      </w:pPr>
      <w:hyperlink w:anchor="_Toc90632418" w:history="1">
        <w:r w:rsidRPr="00BF4C2F">
          <w:rPr>
            <w:rStyle w:val="Hyperlink"/>
            <w:noProof/>
          </w:rPr>
          <w:t>Programmet</w:t>
        </w:r>
        <w:r>
          <w:rPr>
            <w:noProof/>
            <w:webHidden/>
          </w:rPr>
          <w:tab/>
        </w:r>
        <w:r>
          <w:rPr>
            <w:noProof/>
            <w:webHidden/>
          </w:rPr>
          <w:fldChar w:fldCharType="begin"/>
        </w:r>
        <w:r>
          <w:rPr>
            <w:noProof/>
            <w:webHidden/>
          </w:rPr>
          <w:instrText xml:space="preserve"> PAGEREF _Toc90632418 \h </w:instrText>
        </w:r>
        <w:r>
          <w:rPr>
            <w:noProof/>
            <w:webHidden/>
          </w:rPr>
        </w:r>
        <w:r>
          <w:rPr>
            <w:noProof/>
            <w:webHidden/>
          </w:rPr>
          <w:fldChar w:fldCharType="separate"/>
        </w:r>
        <w:r w:rsidR="001A6B31">
          <w:rPr>
            <w:noProof/>
            <w:webHidden/>
          </w:rPr>
          <w:t>37</w:t>
        </w:r>
        <w:r>
          <w:rPr>
            <w:noProof/>
            <w:webHidden/>
          </w:rPr>
          <w:fldChar w:fldCharType="end"/>
        </w:r>
      </w:hyperlink>
    </w:p>
    <w:p w14:paraId="01E04FD3" w14:textId="7DDA3268" w:rsidR="00474B0B" w:rsidRDefault="00474B0B">
      <w:pPr>
        <w:pStyle w:val="Indholdsfortegnelse1"/>
        <w:tabs>
          <w:tab w:val="right" w:leader="dot" w:pos="9016"/>
        </w:tabs>
        <w:rPr>
          <w:rFonts w:eastAsiaTheme="minorEastAsia"/>
          <w:noProof/>
          <w:lang w:eastAsia="da-DK"/>
        </w:rPr>
      </w:pPr>
      <w:hyperlink w:anchor="_Toc90632419" w:history="1">
        <w:r w:rsidRPr="00BF4C2F">
          <w:rPr>
            <w:rStyle w:val="Hyperlink"/>
            <w:noProof/>
          </w:rPr>
          <w:t>Gruppeevaluering</w:t>
        </w:r>
        <w:r>
          <w:rPr>
            <w:noProof/>
            <w:webHidden/>
          </w:rPr>
          <w:tab/>
        </w:r>
        <w:r>
          <w:rPr>
            <w:noProof/>
            <w:webHidden/>
          </w:rPr>
          <w:fldChar w:fldCharType="begin"/>
        </w:r>
        <w:r>
          <w:rPr>
            <w:noProof/>
            <w:webHidden/>
          </w:rPr>
          <w:instrText xml:space="preserve"> PAGEREF _Toc90632419 \h </w:instrText>
        </w:r>
        <w:r>
          <w:rPr>
            <w:noProof/>
            <w:webHidden/>
          </w:rPr>
        </w:r>
        <w:r>
          <w:rPr>
            <w:noProof/>
            <w:webHidden/>
          </w:rPr>
          <w:fldChar w:fldCharType="separate"/>
        </w:r>
        <w:r w:rsidR="001A6B31">
          <w:rPr>
            <w:noProof/>
            <w:webHidden/>
          </w:rPr>
          <w:t>37</w:t>
        </w:r>
        <w:r>
          <w:rPr>
            <w:noProof/>
            <w:webHidden/>
          </w:rPr>
          <w:fldChar w:fldCharType="end"/>
        </w:r>
      </w:hyperlink>
    </w:p>
    <w:p w14:paraId="156306DB" w14:textId="67E278CF" w:rsidR="00474B0B" w:rsidRDefault="00474B0B">
      <w:pPr>
        <w:pStyle w:val="Indholdsfortegnelse1"/>
        <w:tabs>
          <w:tab w:val="right" w:leader="dot" w:pos="9016"/>
        </w:tabs>
        <w:rPr>
          <w:rFonts w:eastAsiaTheme="minorEastAsia"/>
          <w:noProof/>
          <w:lang w:eastAsia="da-DK"/>
        </w:rPr>
      </w:pPr>
      <w:hyperlink w:anchor="_Toc90632420" w:history="1">
        <w:r w:rsidRPr="00BF4C2F">
          <w:rPr>
            <w:rStyle w:val="Hyperlink"/>
            <w:noProof/>
          </w:rPr>
          <w:t>Konklusion</w:t>
        </w:r>
        <w:r>
          <w:rPr>
            <w:noProof/>
            <w:webHidden/>
          </w:rPr>
          <w:tab/>
        </w:r>
        <w:r>
          <w:rPr>
            <w:noProof/>
            <w:webHidden/>
          </w:rPr>
          <w:fldChar w:fldCharType="begin"/>
        </w:r>
        <w:r>
          <w:rPr>
            <w:noProof/>
            <w:webHidden/>
          </w:rPr>
          <w:instrText xml:space="preserve"> PAGEREF _Toc90632420 \h </w:instrText>
        </w:r>
        <w:r>
          <w:rPr>
            <w:noProof/>
            <w:webHidden/>
          </w:rPr>
        </w:r>
        <w:r>
          <w:rPr>
            <w:noProof/>
            <w:webHidden/>
          </w:rPr>
          <w:fldChar w:fldCharType="separate"/>
        </w:r>
        <w:r w:rsidR="001A6B31">
          <w:rPr>
            <w:noProof/>
            <w:webHidden/>
          </w:rPr>
          <w:t>38</w:t>
        </w:r>
        <w:r>
          <w:rPr>
            <w:noProof/>
            <w:webHidden/>
          </w:rPr>
          <w:fldChar w:fldCharType="end"/>
        </w:r>
      </w:hyperlink>
    </w:p>
    <w:p w14:paraId="130AB1B1" w14:textId="4BF3049A" w:rsidR="00474B0B" w:rsidRDefault="00474B0B">
      <w:pPr>
        <w:pStyle w:val="Indholdsfortegnelse1"/>
        <w:tabs>
          <w:tab w:val="right" w:leader="dot" w:pos="9016"/>
        </w:tabs>
        <w:rPr>
          <w:rFonts w:eastAsiaTheme="minorEastAsia"/>
          <w:noProof/>
          <w:lang w:eastAsia="da-DK"/>
        </w:rPr>
      </w:pPr>
      <w:hyperlink w:anchor="_Toc90632421" w:history="1">
        <w:r w:rsidRPr="00BF4C2F">
          <w:rPr>
            <w:rStyle w:val="Hyperlink"/>
            <w:noProof/>
            <w:lang w:val="en-US"/>
          </w:rPr>
          <w:t>Referenceliste</w:t>
        </w:r>
        <w:r>
          <w:rPr>
            <w:noProof/>
            <w:webHidden/>
          </w:rPr>
          <w:tab/>
        </w:r>
        <w:r>
          <w:rPr>
            <w:noProof/>
            <w:webHidden/>
          </w:rPr>
          <w:fldChar w:fldCharType="begin"/>
        </w:r>
        <w:r>
          <w:rPr>
            <w:noProof/>
            <w:webHidden/>
          </w:rPr>
          <w:instrText xml:space="preserve"> PAGEREF _Toc90632421 \h </w:instrText>
        </w:r>
        <w:r>
          <w:rPr>
            <w:noProof/>
            <w:webHidden/>
          </w:rPr>
        </w:r>
        <w:r>
          <w:rPr>
            <w:noProof/>
            <w:webHidden/>
          </w:rPr>
          <w:fldChar w:fldCharType="separate"/>
        </w:r>
        <w:r w:rsidR="001A6B31">
          <w:rPr>
            <w:noProof/>
            <w:webHidden/>
          </w:rPr>
          <w:t>38</w:t>
        </w:r>
        <w:r>
          <w:rPr>
            <w:noProof/>
            <w:webHidden/>
          </w:rPr>
          <w:fldChar w:fldCharType="end"/>
        </w:r>
      </w:hyperlink>
    </w:p>
    <w:p w14:paraId="1C4F8B46" w14:textId="54396CEA" w:rsidR="00474B0B" w:rsidRDefault="00474B0B">
      <w:pPr>
        <w:pStyle w:val="Indholdsfortegnelse1"/>
        <w:tabs>
          <w:tab w:val="right" w:leader="dot" w:pos="9016"/>
        </w:tabs>
        <w:rPr>
          <w:rFonts w:eastAsiaTheme="minorEastAsia"/>
          <w:noProof/>
          <w:lang w:eastAsia="da-DK"/>
        </w:rPr>
      </w:pPr>
      <w:hyperlink w:anchor="_Toc90632422" w:history="1">
        <w:r w:rsidRPr="00BF4C2F">
          <w:rPr>
            <w:rStyle w:val="Hyperlink"/>
            <w:noProof/>
          </w:rPr>
          <w:t>Bilag</w:t>
        </w:r>
        <w:r>
          <w:rPr>
            <w:noProof/>
            <w:webHidden/>
          </w:rPr>
          <w:tab/>
        </w:r>
        <w:r>
          <w:rPr>
            <w:noProof/>
            <w:webHidden/>
          </w:rPr>
          <w:fldChar w:fldCharType="begin"/>
        </w:r>
        <w:r>
          <w:rPr>
            <w:noProof/>
            <w:webHidden/>
          </w:rPr>
          <w:instrText xml:space="preserve"> PAGEREF _Toc90632422 \h </w:instrText>
        </w:r>
        <w:r>
          <w:rPr>
            <w:noProof/>
            <w:webHidden/>
          </w:rPr>
        </w:r>
        <w:r>
          <w:rPr>
            <w:noProof/>
            <w:webHidden/>
          </w:rPr>
          <w:fldChar w:fldCharType="separate"/>
        </w:r>
        <w:r w:rsidR="001A6B31">
          <w:rPr>
            <w:noProof/>
            <w:webHidden/>
          </w:rPr>
          <w:t>38</w:t>
        </w:r>
        <w:r>
          <w:rPr>
            <w:noProof/>
            <w:webHidden/>
          </w:rPr>
          <w:fldChar w:fldCharType="end"/>
        </w:r>
      </w:hyperlink>
    </w:p>
    <w:p w14:paraId="329ECA35" w14:textId="341D0DBE" w:rsidR="00474B0B" w:rsidRDefault="00474B0B">
      <w:pPr>
        <w:pStyle w:val="Indholdsfortegnelse2"/>
        <w:tabs>
          <w:tab w:val="right" w:leader="dot" w:pos="9016"/>
        </w:tabs>
        <w:rPr>
          <w:rFonts w:eastAsiaTheme="minorEastAsia"/>
          <w:noProof/>
          <w:lang w:eastAsia="da-DK"/>
        </w:rPr>
      </w:pPr>
      <w:hyperlink w:anchor="_Toc90632423" w:history="1">
        <w:r w:rsidRPr="00BF4C2F">
          <w:rPr>
            <w:rStyle w:val="Hyperlink"/>
            <w:noProof/>
          </w:rPr>
          <w:t>Bilag 1:</w:t>
        </w:r>
        <w:r>
          <w:rPr>
            <w:noProof/>
            <w:webHidden/>
          </w:rPr>
          <w:tab/>
        </w:r>
        <w:r>
          <w:rPr>
            <w:noProof/>
            <w:webHidden/>
          </w:rPr>
          <w:fldChar w:fldCharType="begin"/>
        </w:r>
        <w:r>
          <w:rPr>
            <w:noProof/>
            <w:webHidden/>
          </w:rPr>
          <w:instrText xml:space="preserve"> PAGEREF _Toc90632423 \h </w:instrText>
        </w:r>
        <w:r>
          <w:rPr>
            <w:noProof/>
            <w:webHidden/>
          </w:rPr>
        </w:r>
        <w:r>
          <w:rPr>
            <w:noProof/>
            <w:webHidden/>
          </w:rPr>
          <w:fldChar w:fldCharType="separate"/>
        </w:r>
        <w:r w:rsidR="001A6B31">
          <w:rPr>
            <w:noProof/>
            <w:webHidden/>
          </w:rPr>
          <w:t>38</w:t>
        </w:r>
        <w:r>
          <w:rPr>
            <w:noProof/>
            <w:webHidden/>
          </w:rPr>
          <w:fldChar w:fldCharType="end"/>
        </w:r>
      </w:hyperlink>
    </w:p>
    <w:p w14:paraId="10C01B90" w14:textId="2C3DA987" w:rsidR="00474B0B" w:rsidRDefault="00474B0B">
      <w:pPr>
        <w:pStyle w:val="Indholdsfortegnelse2"/>
        <w:tabs>
          <w:tab w:val="right" w:leader="dot" w:pos="9016"/>
        </w:tabs>
        <w:rPr>
          <w:rFonts w:eastAsiaTheme="minorEastAsia"/>
          <w:noProof/>
          <w:lang w:eastAsia="da-DK"/>
        </w:rPr>
      </w:pPr>
      <w:hyperlink w:anchor="_Toc90632424" w:history="1">
        <w:r w:rsidRPr="00BF4C2F">
          <w:rPr>
            <w:rStyle w:val="Hyperlink"/>
            <w:noProof/>
          </w:rPr>
          <w:t>Bilag 2:</w:t>
        </w:r>
        <w:r>
          <w:rPr>
            <w:noProof/>
            <w:webHidden/>
          </w:rPr>
          <w:tab/>
        </w:r>
        <w:r>
          <w:rPr>
            <w:noProof/>
            <w:webHidden/>
          </w:rPr>
          <w:fldChar w:fldCharType="begin"/>
        </w:r>
        <w:r>
          <w:rPr>
            <w:noProof/>
            <w:webHidden/>
          </w:rPr>
          <w:instrText xml:space="preserve"> PAGEREF _Toc90632424 \h </w:instrText>
        </w:r>
        <w:r>
          <w:rPr>
            <w:noProof/>
            <w:webHidden/>
          </w:rPr>
        </w:r>
        <w:r>
          <w:rPr>
            <w:noProof/>
            <w:webHidden/>
          </w:rPr>
          <w:fldChar w:fldCharType="separate"/>
        </w:r>
        <w:r w:rsidR="001A6B31">
          <w:rPr>
            <w:noProof/>
            <w:webHidden/>
          </w:rPr>
          <w:t>39</w:t>
        </w:r>
        <w:r>
          <w:rPr>
            <w:noProof/>
            <w:webHidden/>
          </w:rPr>
          <w:fldChar w:fldCharType="end"/>
        </w:r>
      </w:hyperlink>
    </w:p>
    <w:p w14:paraId="34EE21A7" w14:textId="3557476F" w:rsidR="00474B0B" w:rsidRDefault="00474B0B">
      <w:pPr>
        <w:pStyle w:val="Indholdsfortegnelse2"/>
        <w:tabs>
          <w:tab w:val="right" w:leader="dot" w:pos="9016"/>
        </w:tabs>
        <w:rPr>
          <w:rFonts w:eastAsiaTheme="minorEastAsia"/>
          <w:noProof/>
          <w:lang w:eastAsia="da-DK"/>
        </w:rPr>
      </w:pPr>
      <w:hyperlink w:anchor="_Toc90632425" w:history="1">
        <w:r w:rsidRPr="00BF4C2F">
          <w:rPr>
            <w:rStyle w:val="Hyperlink"/>
            <w:noProof/>
          </w:rPr>
          <w:t>Bilag 3:</w:t>
        </w:r>
        <w:r>
          <w:rPr>
            <w:noProof/>
            <w:webHidden/>
          </w:rPr>
          <w:tab/>
        </w:r>
        <w:r>
          <w:rPr>
            <w:noProof/>
            <w:webHidden/>
          </w:rPr>
          <w:fldChar w:fldCharType="begin"/>
        </w:r>
        <w:r>
          <w:rPr>
            <w:noProof/>
            <w:webHidden/>
          </w:rPr>
          <w:instrText xml:space="preserve"> PAGEREF _Toc90632425 \h </w:instrText>
        </w:r>
        <w:r>
          <w:rPr>
            <w:noProof/>
            <w:webHidden/>
          </w:rPr>
        </w:r>
        <w:r>
          <w:rPr>
            <w:noProof/>
            <w:webHidden/>
          </w:rPr>
          <w:fldChar w:fldCharType="separate"/>
        </w:r>
        <w:r w:rsidR="001A6B31">
          <w:rPr>
            <w:noProof/>
            <w:webHidden/>
          </w:rPr>
          <w:t>39</w:t>
        </w:r>
        <w:r>
          <w:rPr>
            <w:noProof/>
            <w:webHidden/>
          </w:rPr>
          <w:fldChar w:fldCharType="end"/>
        </w:r>
      </w:hyperlink>
    </w:p>
    <w:p w14:paraId="2E8DE24E" w14:textId="1DDB36AD" w:rsidR="00474B0B" w:rsidRDefault="00474B0B">
      <w:pPr>
        <w:pStyle w:val="Indholdsfortegnelse2"/>
        <w:tabs>
          <w:tab w:val="right" w:leader="dot" w:pos="9016"/>
        </w:tabs>
        <w:rPr>
          <w:rFonts w:eastAsiaTheme="minorEastAsia"/>
          <w:noProof/>
          <w:lang w:eastAsia="da-DK"/>
        </w:rPr>
      </w:pPr>
      <w:hyperlink w:anchor="_Toc90632426" w:history="1">
        <w:r w:rsidRPr="00BF4C2F">
          <w:rPr>
            <w:rStyle w:val="Hyperlink"/>
            <w:noProof/>
          </w:rPr>
          <w:t>Bilag 4:</w:t>
        </w:r>
        <w:r>
          <w:rPr>
            <w:noProof/>
            <w:webHidden/>
          </w:rPr>
          <w:tab/>
        </w:r>
        <w:r>
          <w:rPr>
            <w:noProof/>
            <w:webHidden/>
          </w:rPr>
          <w:fldChar w:fldCharType="begin"/>
        </w:r>
        <w:r>
          <w:rPr>
            <w:noProof/>
            <w:webHidden/>
          </w:rPr>
          <w:instrText xml:space="preserve"> PAGEREF _Toc90632426 \h </w:instrText>
        </w:r>
        <w:r>
          <w:rPr>
            <w:noProof/>
            <w:webHidden/>
          </w:rPr>
        </w:r>
        <w:r>
          <w:rPr>
            <w:noProof/>
            <w:webHidden/>
          </w:rPr>
          <w:fldChar w:fldCharType="separate"/>
        </w:r>
        <w:r w:rsidR="001A6B31">
          <w:rPr>
            <w:noProof/>
            <w:webHidden/>
          </w:rPr>
          <w:t>40</w:t>
        </w:r>
        <w:r>
          <w:rPr>
            <w:noProof/>
            <w:webHidden/>
          </w:rPr>
          <w:fldChar w:fldCharType="end"/>
        </w:r>
      </w:hyperlink>
    </w:p>
    <w:p w14:paraId="142F8DA0" w14:textId="4735B84E" w:rsidR="00474B0B" w:rsidRDefault="00474B0B">
      <w:pPr>
        <w:pStyle w:val="Indholdsfortegnelse2"/>
        <w:tabs>
          <w:tab w:val="right" w:leader="dot" w:pos="9016"/>
        </w:tabs>
        <w:rPr>
          <w:rFonts w:eastAsiaTheme="minorEastAsia"/>
          <w:noProof/>
          <w:lang w:eastAsia="da-DK"/>
        </w:rPr>
      </w:pPr>
      <w:hyperlink w:anchor="_Toc90632427" w:history="1">
        <w:r w:rsidRPr="00BF4C2F">
          <w:rPr>
            <w:rStyle w:val="Hyperlink"/>
            <w:noProof/>
          </w:rPr>
          <w:t>Bilag 5:</w:t>
        </w:r>
        <w:r>
          <w:rPr>
            <w:noProof/>
            <w:webHidden/>
          </w:rPr>
          <w:tab/>
        </w:r>
        <w:r>
          <w:rPr>
            <w:noProof/>
            <w:webHidden/>
          </w:rPr>
          <w:fldChar w:fldCharType="begin"/>
        </w:r>
        <w:r>
          <w:rPr>
            <w:noProof/>
            <w:webHidden/>
          </w:rPr>
          <w:instrText xml:space="preserve"> PAGEREF _Toc90632427 \h </w:instrText>
        </w:r>
        <w:r>
          <w:rPr>
            <w:noProof/>
            <w:webHidden/>
          </w:rPr>
        </w:r>
        <w:r>
          <w:rPr>
            <w:noProof/>
            <w:webHidden/>
          </w:rPr>
          <w:fldChar w:fldCharType="separate"/>
        </w:r>
        <w:r w:rsidR="001A6B31">
          <w:rPr>
            <w:noProof/>
            <w:webHidden/>
          </w:rPr>
          <w:t>40</w:t>
        </w:r>
        <w:r>
          <w:rPr>
            <w:noProof/>
            <w:webHidden/>
          </w:rPr>
          <w:fldChar w:fldCharType="end"/>
        </w:r>
      </w:hyperlink>
    </w:p>
    <w:p w14:paraId="7F58EAF1" w14:textId="7214A34B" w:rsidR="00474B0B" w:rsidRDefault="00474B0B">
      <w:pPr>
        <w:pStyle w:val="Indholdsfortegnelse2"/>
        <w:tabs>
          <w:tab w:val="right" w:leader="dot" w:pos="9016"/>
        </w:tabs>
        <w:rPr>
          <w:rFonts w:eastAsiaTheme="minorEastAsia"/>
          <w:noProof/>
          <w:lang w:eastAsia="da-DK"/>
        </w:rPr>
      </w:pPr>
      <w:hyperlink w:anchor="_Toc90632428" w:history="1">
        <w:r w:rsidRPr="00BF4C2F">
          <w:rPr>
            <w:rStyle w:val="Hyperlink"/>
            <w:noProof/>
          </w:rPr>
          <w:t>Bilag 6:</w:t>
        </w:r>
        <w:r>
          <w:rPr>
            <w:noProof/>
            <w:webHidden/>
          </w:rPr>
          <w:tab/>
        </w:r>
        <w:r>
          <w:rPr>
            <w:noProof/>
            <w:webHidden/>
          </w:rPr>
          <w:fldChar w:fldCharType="begin"/>
        </w:r>
        <w:r>
          <w:rPr>
            <w:noProof/>
            <w:webHidden/>
          </w:rPr>
          <w:instrText xml:space="preserve"> PAGEREF _Toc90632428 \h </w:instrText>
        </w:r>
        <w:r>
          <w:rPr>
            <w:noProof/>
            <w:webHidden/>
          </w:rPr>
        </w:r>
        <w:r>
          <w:rPr>
            <w:noProof/>
            <w:webHidden/>
          </w:rPr>
          <w:fldChar w:fldCharType="separate"/>
        </w:r>
        <w:r w:rsidR="001A6B31">
          <w:rPr>
            <w:noProof/>
            <w:webHidden/>
          </w:rPr>
          <w:t>41</w:t>
        </w:r>
        <w:r>
          <w:rPr>
            <w:noProof/>
            <w:webHidden/>
          </w:rPr>
          <w:fldChar w:fldCharType="end"/>
        </w:r>
      </w:hyperlink>
    </w:p>
    <w:p w14:paraId="113A2C1F" w14:textId="741B58D6" w:rsidR="00474B0B" w:rsidRDefault="00474B0B">
      <w:pPr>
        <w:pStyle w:val="Indholdsfortegnelse2"/>
        <w:tabs>
          <w:tab w:val="right" w:leader="dot" w:pos="9016"/>
        </w:tabs>
        <w:rPr>
          <w:rFonts w:eastAsiaTheme="minorEastAsia"/>
          <w:noProof/>
          <w:lang w:eastAsia="da-DK"/>
        </w:rPr>
      </w:pPr>
      <w:hyperlink w:anchor="_Toc90632429" w:history="1">
        <w:r w:rsidRPr="00BF4C2F">
          <w:rPr>
            <w:rStyle w:val="Hyperlink"/>
            <w:noProof/>
          </w:rPr>
          <w:t>Bilag 7:</w:t>
        </w:r>
        <w:r>
          <w:rPr>
            <w:noProof/>
            <w:webHidden/>
          </w:rPr>
          <w:tab/>
        </w:r>
        <w:r>
          <w:rPr>
            <w:noProof/>
            <w:webHidden/>
          </w:rPr>
          <w:fldChar w:fldCharType="begin"/>
        </w:r>
        <w:r>
          <w:rPr>
            <w:noProof/>
            <w:webHidden/>
          </w:rPr>
          <w:instrText xml:space="preserve"> PAGEREF _Toc90632429 \h </w:instrText>
        </w:r>
        <w:r>
          <w:rPr>
            <w:noProof/>
            <w:webHidden/>
          </w:rPr>
        </w:r>
        <w:r>
          <w:rPr>
            <w:noProof/>
            <w:webHidden/>
          </w:rPr>
          <w:fldChar w:fldCharType="separate"/>
        </w:r>
        <w:r w:rsidR="001A6B31">
          <w:rPr>
            <w:noProof/>
            <w:webHidden/>
          </w:rPr>
          <w:t>41</w:t>
        </w:r>
        <w:r>
          <w:rPr>
            <w:noProof/>
            <w:webHidden/>
          </w:rPr>
          <w:fldChar w:fldCharType="end"/>
        </w:r>
      </w:hyperlink>
    </w:p>
    <w:p w14:paraId="7FBB4B71" w14:textId="2B86863F" w:rsidR="00474B0B" w:rsidRDefault="00474B0B">
      <w:pPr>
        <w:pStyle w:val="Indholdsfortegnelse2"/>
        <w:tabs>
          <w:tab w:val="right" w:leader="dot" w:pos="9016"/>
        </w:tabs>
        <w:rPr>
          <w:rFonts w:eastAsiaTheme="minorEastAsia"/>
          <w:noProof/>
          <w:lang w:eastAsia="da-DK"/>
        </w:rPr>
      </w:pPr>
      <w:hyperlink w:anchor="_Toc90632430" w:history="1">
        <w:r w:rsidRPr="00BF4C2F">
          <w:rPr>
            <w:rStyle w:val="Hyperlink"/>
            <w:noProof/>
          </w:rPr>
          <w:t>Bilag 8:</w:t>
        </w:r>
        <w:r>
          <w:rPr>
            <w:noProof/>
            <w:webHidden/>
          </w:rPr>
          <w:tab/>
        </w:r>
        <w:r>
          <w:rPr>
            <w:noProof/>
            <w:webHidden/>
          </w:rPr>
          <w:fldChar w:fldCharType="begin"/>
        </w:r>
        <w:r>
          <w:rPr>
            <w:noProof/>
            <w:webHidden/>
          </w:rPr>
          <w:instrText xml:space="preserve"> PAGEREF _Toc90632430 \h </w:instrText>
        </w:r>
        <w:r>
          <w:rPr>
            <w:noProof/>
            <w:webHidden/>
          </w:rPr>
        </w:r>
        <w:r>
          <w:rPr>
            <w:noProof/>
            <w:webHidden/>
          </w:rPr>
          <w:fldChar w:fldCharType="separate"/>
        </w:r>
        <w:r w:rsidR="001A6B31">
          <w:rPr>
            <w:noProof/>
            <w:webHidden/>
          </w:rPr>
          <w:t>42</w:t>
        </w:r>
        <w:r>
          <w:rPr>
            <w:noProof/>
            <w:webHidden/>
          </w:rPr>
          <w:fldChar w:fldCharType="end"/>
        </w:r>
      </w:hyperlink>
    </w:p>
    <w:p w14:paraId="4F4A385E" w14:textId="38496F10" w:rsidR="00474B0B" w:rsidRDefault="00474B0B">
      <w:pPr>
        <w:pStyle w:val="Indholdsfortegnelse2"/>
        <w:tabs>
          <w:tab w:val="right" w:leader="dot" w:pos="9016"/>
        </w:tabs>
        <w:rPr>
          <w:rFonts w:eastAsiaTheme="minorEastAsia"/>
          <w:noProof/>
          <w:lang w:eastAsia="da-DK"/>
        </w:rPr>
      </w:pPr>
      <w:hyperlink w:anchor="_Toc90632431" w:history="1">
        <w:r w:rsidRPr="00BF4C2F">
          <w:rPr>
            <w:rStyle w:val="Hyperlink"/>
            <w:noProof/>
          </w:rPr>
          <w:t>Bilag 9:</w:t>
        </w:r>
        <w:r>
          <w:rPr>
            <w:noProof/>
            <w:webHidden/>
          </w:rPr>
          <w:tab/>
        </w:r>
        <w:r>
          <w:rPr>
            <w:noProof/>
            <w:webHidden/>
          </w:rPr>
          <w:fldChar w:fldCharType="begin"/>
        </w:r>
        <w:r>
          <w:rPr>
            <w:noProof/>
            <w:webHidden/>
          </w:rPr>
          <w:instrText xml:space="preserve"> PAGEREF _Toc90632431 \h </w:instrText>
        </w:r>
        <w:r>
          <w:rPr>
            <w:noProof/>
            <w:webHidden/>
          </w:rPr>
        </w:r>
        <w:r>
          <w:rPr>
            <w:noProof/>
            <w:webHidden/>
          </w:rPr>
          <w:fldChar w:fldCharType="separate"/>
        </w:r>
        <w:r w:rsidR="001A6B31">
          <w:rPr>
            <w:noProof/>
            <w:webHidden/>
          </w:rPr>
          <w:t>42</w:t>
        </w:r>
        <w:r>
          <w:rPr>
            <w:noProof/>
            <w:webHidden/>
          </w:rPr>
          <w:fldChar w:fldCharType="end"/>
        </w:r>
      </w:hyperlink>
    </w:p>
    <w:p w14:paraId="6D6153F9" w14:textId="6B9F4E1B" w:rsidR="00474B0B" w:rsidRDefault="00474B0B">
      <w:pPr>
        <w:pStyle w:val="Indholdsfortegnelse2"/>
        <w:tabs>
          <w:tab w:val="right" w:leader="dot" w:pos="9016"/>
        </w:tabs>
        <w:rPr>
          <w:rFonts w:eastAsiaTheme="minorEastAsia"/>
          <w:noProof/>
          <w:lang w:eastAsia="da-DK"/>
        </w:rPr>
      </w:pPr>
      <w:hyperlink w:anchor="_Toc90632432" w:history="1">
        <w:r w:rsidRPr="00BF4C2F">
          <w:rPr>
            <w:rStyle w:val="Hyperlink"/>
            <w:noProof/>
          </w:rPr>
          <w:t>Bilag 10:</w:t>
        </w:r>
        <w:r>
          <w:rPr>
            <w:noProof/>
            <w:webHidden/>
          </w:rPr>
          <w:tab/>
        </w:r>
        <w:r>
          <w:rPr>
            <w:noProof/>
            <w:webHidden/>
          </w:rPr>
          <w:fldChar w:fldCharType="begin"/>
        </w:r>
        <w:r>
          <w:rPr>
            <w:noProof/>
            <w:webHidden/>
          </w:rPr>
          <w:instrText xml:space="preserve"> PAGEREF _Toc90632432 \h </w:instrText>
        </w:r>
        <w:r>
          <w:rPr>
            <w:noProof/>
            <w:webHidden/>
          </w:rPr>
        </w:r>
        <w:r>
          <w:rPr>
            <w:noProof/>
            <w:webHidden/>
          </w:rPr>
          <w:fldChar w:fldCharType="separate"/>
        </w:r>
        <w:r w:rsidR="001A6B31">
          <w:rPr>
            <w:noProof/>
            <w:webHidden/>
          </w:rPr>
          <w:t>43</w:t>
        </w:r>
        <w:r>
          <w:rPr>
            <w:noProof/>
            <w:webHidden/>
          </w:rPr>
          <w:fldChar w:fldCharType="end"/>
        </w:r>
      </w:hyperlink>
    </w:p>
    <w:p w14:paraId="49DF71E4" w14:textId="4557EE5B" w:rsidR="00474B0B" w:rsidRDefault="00474B0B">
      <w:pPr>
        <w:pStyle w:val="Indholdsfortegnelse2"/>
        <w:tabs>
          <w:tab w:val="right" w:leader="dot" w:pos="9016"/>
        </w:tabs>
        <w:rPr>
          <w:rFonts w:eastAsiaTheme="minorEastAsia"/>
          <w:noProof/>
          <w:lang w:eastAsia="da-DK"/>
        </w:rPr>
      </w:pPr>
      <w:hyperlink w:anchor="_Toc90632433" w:history="1">
        <w:r w:rsidRPr="00BF4C2F">
          <w:rPr>
            <w:rStyle w:val="Hyperlink"/>
            <w:noProof/>
          </w:rPr>
          <w:t>Bilag 11:</w:t>
        </w:r>
        <w:r>
          <w:rPr>
            <w:noProof/>
            <w:webHidden/>
          </w:rPr>
          <w:tab/>
        </w:r>
        <w:r>
          <w:rPr>
            <w:noProof/>
            <w:webHidden/>
          </w:rPr>
          <w:fldChar w:fldCharType="begin"/>
        </w:r>
        <w:r>
          <w:rPr>
            <w:noProof/>
            <w:webHidden/>
          </w:rPr>
          <w:instrText xml:space="preserve"> PAGEREF _Toc90632433 \h </w:instrText>
        </w:r>
        <w:r>
          <w:rPr>
            <w:noProof/>
            <w:webHidden/>
          </w:rPr>
        </w:r>
        <w:r>
          <w:rPr>
            <w:noProof/>
            <w:webHidden/>
          </w:rPr>
          <w:fldChar w:fldCharType="separate"/>
        </w:r>
        <w:r w:rsidR="001A6B31">
          <w:rPr>
            <w:noProof/>
            <w:webHidden/>
          </w:rPr>
          <w:t>43</w:t>
        </w:r>
        <w:r>
          <w:rPr>
            <w:noProof/>
            <w:webHidden/>
          </w:rPr>
          <w:fldChar w:fldCharType="end"/>
        </w:r>
      </w:hyperlink>
    </w:p>
    <w:p w14:paraId="1C210A2D" w14:textId="514F4F37" w:rsidR="00474B0B" w:rsidRDefault="00474B0B">
      <w:pPr>
        <w:pStyle w:val="Indholdsfortegnelse2"/>
        <w:tabs>
          <w:tab w:val="right" w:leader="dot" w:pos="9016"/>
        </w:tabs>
        <w:rPr>
          <w:rFonts w:eastAsiaTheme="minorEastAsia"/>
          <w:noProof/>
          <w:lang w:eastAsia="da-DK"/>
        </w:rPr>
      </w:pPr>
      <w:hyperlink w:anchor="_Toc90632434" w:history="1">
        <w:r w:rsidRPr="00BF4C2F">
          <w:rPr>
            <w:rStyle w:val="Hyperlink"/>
            <w:noProof/>
          </w:rPr>
          <w:t>Bilag 12:</w:t>
        </w:r>
        <w:r>
          <w:rPr>
            <w:noProof/>
            <w:webHidden/>
          </w:rPr>
          <w:tab/>
        </w:r>
        <w:r>
          <w:rPr>
            <w:noProof/>
            <w:webHidden/>
          </w:rPr>
          <w:fldChar w:fldCharType="begin"/>
        </w:r>
        <w:r>
          <w:rPr>
            <w:noProof/>
            <w:webHidden/>
          </w:rPr>
          <w:instrText xml:space="preserve"> PAGEREF _Toc90632434 \h </w:instrText>
        </w:r>
        <w:r>
          <w:rPr>
            <w:noProof/>
            <w:webHidden/>
          </w:rPr>
        </w:r>
        <w:r>
          <w:rPr>
            <w:noProof/>
            <w:webHidden/>
          </w:rPr>
          <w:fldChar w:fldCharType="separate"/>
        </w:r>
        <w:r w:rsidR="001A6B31">
          <w:rPr>
            <w:noProof/>
            <w:webHidden/>
          </w:rPr>
          <w:t>44</w:t>
        </w:r>
        <w:r>
          <w:rPr>
            <w:noProof/>
            <w:webHidden/>
          </w:rPr>
          <w:fldChar w:fldCharType="end"/>
        </w:r>
      </w:hyperlink>
    </w:p>
    <w:p w14:paraId="3A902BBA" w14:textId="6CA06060" w:rsidR="00474B0B" w:rsidRDefault="00474B0B">
      <w:pPr>
        <w:pStyle w:val="Indholdsfortegnelse2"/>
        <w:tabs>
          <w:tab w:val="right" w:leader="dot" w:pos="9016"/>
        </w:tabs>
        <w:rPr>
          <w:rFonts w:eastAsiaTheme="minorEastAsia"/>
          <w:noProof/>
          <w:lang w:eastAsia="da-DK"/>
        </w:rPr>
      </w:pPr>
      <w:hyperlink w:anchor="_Toc90632435" w:history="1">
        <w:r w:rsidRPr="00BF4C2F">
          <w:rPr>
            <w:rStyle w:val="Hyperlink"/>
            <w:noProof/>
          </w:rPr>
          <w:t>Bilag 13:</w:t>
        </w:r>
        <w:r>
          <w:rPr>
            <w:noProof/>
            <w:webHidden/>
          </w:rPr>
          <w:tab/>
        </w:r>
        <w:r>
          <w:rPr>
            <w:noProof/>
            <w:webHidden/>
          </w:rPr>
          <w:fldChar w:fldCharType="begin"/>
        </w:r>
        <w:r>
          <w:rPr>
            <w:noProof/>
            <w:webHidden/>
          </w:rPr>
          <w:instrText xml:space="preserve"> PAGEREF _Toc90632435 \h </w:instrText>
        </w:r>
        <w:r>
          <w:rPr>
            <w:noProof/>
            <w:webHidden/>
          </w:rPr>
        </w:r>
        <w:r>
          <w:rPr>
            <w:noProof/>
            <w:webHidden/>
          </w:rPr>
          <w:fldChar w:fldCharType="separate"/>
        </w:r>
        <w:r w:rsidR="001A6B31">
          <w:rPr>
            <w:noProof/>
            <w:webHidden/>
          </w:rPr>
          <w:t>44</w:t>
        </w:r>
        <w:r>
          <w:rPr>
            <w:noProof/>
            <w:webHidden/>
          </w:rPr>
          <w:fldChar w:fldCharType="end"/>
        </w:r>
      </w:hyperlink>
    </w:p>
    <w:p w14:paraId="47EA4E12" w14:textId="5446D62F" w:rsidR="00474B0B" w:rsidRDefault="00474B0B">
      <w:pPr>
        <w:pStyle w:val="Indholdsfortegnelse2"/>
        <w:tabs>
          <w:tab w:val="right" w:leader="dot" w:pos="9016"/>
        </w:tabs>
        <w:rPr>
          <w:rFonts w:eastAsiaTheme="minorEastAsia"/>
          <w:noProof/>
          <w:lang w:eastAsia="da-DK"/>
        </w:rPr>
      </w:pPr>
      <w:hyperlink w:anchor="_Toc90632436" w:history="1">
        <w:r w:rsidRPr="00BF4C2F">
          <w:rPr>
            <w:rStyle w:val="Hyperlink"/>
            <w:noProof/>
          </w:rPr>
          <w:t>Bilag 14:</w:t>
        </w:r>
        <w:r>
          <w:rPr>
            <w:noProof/>
            <w:webHidden/>
          </w:rPr>
          <w:tab/>
        </w:r>
        <w:r>
          <w:rPr>
            <w:noProof/>
            <w:webHidden/>
          </w:rPr>
          <w:fldChar w:fldCharType="begin"/>
        </w:r>
        <w:r>
          <w:rPr>
            <w:noProof/>
            <w:webHidden/>
          </w:rPr>
          <w:instrText xml:space="preserve"> PAGEREF _Toc90632436 \h </w:instrText>
        </w:r>
        <w:r>
          <w:rPr>
            <w:noProof/>
            <w:webHidden/>
          </w:rPr>
        </w:r>
        <w:r>
          <w:rPr>
            <w:noProof/>
            <w:webHidden/>
          </w:rPr>
          <w:fldChar w:fldCharType="separate"/>
        </w:r>
        <w:r w:rsidR="001A6B31">
          <w:rPr>
            <w:noProof/>
            <w:webHidden/>
          </w:rPr>
          <w:t>45</w:t>
        </w:r>
        <w:r>
          <w:rPr>
            <w:noProof/>
            <w:webHidden/>
          </w:rPr>
          <w:fldChar w:fldCharType="end"/>
        </w:r>
      </w:hyperlink>
    </w:p>
    <w:p w14:paraId="02C1D7AB" w14:textId="0736D8AD" w:rsidR="00474B0B" w:rsidRDefault="00474B0B">
      <w:pPr>
        <w:pStyle w:val="Indholdsfortegnelse2"/>
        <w:tabs>
          <w:tab w:val="right" w:leader="dot" w:pos="9016"/>
        </w:tabs>
        <w:rPr>
          <w:rFonts w:eastAsiaTheme="minorEastAsia"/>
          <w:noProof/>
          <w:lang w:eastAsia="da-DK"/>
        </w:rPr>
      </w:pPr>
      <w:hyperlink w:anchor="_Toc90632437" w:history="1">
        <w:r w:rsidRPr="00BF4C2F">
          <w:rPr>
            <w:rStyle w:val="Hyperlink"/>
            <w:noProof/>
          </w:rPr>
          <w:t>Bilag 15:</w:t>
        </w:r>
        <w:r>
          <w:rPr>
            <w:noProof/>
            <w:webHidden/>
          </w:rPr>
          <w:tab/>
        </w:r>
        <w:r>
          <w:rPr>
            <w:noProof/>
            <w:webHidden/>
          </w:rPr>
          <w:fldChar w:fldCharType="begin"/>
        </w:r>
        <w:r>
          <w:rPr>
            <w:noProof/>
            <w:webHidden/>
          </w:rPr>
          <w:instrText xml:space="preserve"> PAGEREF _Toc90632437 \h </w:instrText>
        </w:r>
        <w:r>
          <w:rPr>
            <w:noProof/>
            <w:webHidden/>
          </w:rPr>
        </w:r>
        <w:r>
          <w:rPr>
            <w:noProof/>
            <w:webHidden/>
          </w:rPr>
          <w:fldChar w:fldCharType="separate"/>
        </w:r>
        <w:r w:rsidR="001A6B31">
          <w:rPr>
            <w:noProof/>
            <w:webHidden/>
          </w:rPr>
          <w:t>45</w:t>
        </w:r>
        <w:r>
          <w:rPr>
            <w:noProof/>
            <w:webHidden/>
          </w:rPr>
          <w:fldChar w:fldCharType="end"/>
        </w:r>
      </w:hyperlink>
    </w:p>
    <w:p w14:paraId="617B6767" w14:textId="0171F076" w:rsidR="00474B0B" w:rsidRDefault="00474B0B">
      <w:pPr>
        <w:pStyle w:val="Indholdsfortegnelse2"/>
        <w:tabs>
          <w:tab w:val="right" w:leader="dot" w:pos="9016"/>
        </w:tabs>
        <w:rPr>
          <w:rFonts w:eastAsiaTheme="minorEastAsia"/>
          <w:noProof/>
          <w:lang w:eastAsia="da-DK"/>
        </w:rPr>
      </w:pPr>
      <w:hyperlink w:anchor="_Toc90632438" w:history="1">
        <w:r w:rsidRPr="00BF4C2F">
          <w:rPr>
            <w:rStyle w:val="Hyperlink"/>
            <w:noProof/>
          </w:rPr>
          <w:t>Bilag 16:</w:t>
        </w:r>
        <w:r>
          <w:rPr>
            <w:noProof/>
            <w:webHidden/>
          </w:rPr>
          <w:tab/>
        </w:r>
        <w:r>
          <w:rPr>
            <w:noProof/>
            <w:webHidden/>
          </w:rPr>
          <w:fldChar w:fldCharType="begin"/>
        </w:r>
        <w:r>
          <w:rPr>
            <w:noProof/>
            <w:webHidden/>
          </w:rPr>
          <w:instrText xml:space="preserve"> PAGEREF _Toc90632438 \h </w:instrText>
        </w:r>
        <w:r>
          <w:rPr>
            <w:noProof/>
            <w:webHidden/>
          </w:rPr>
        </w:r>
        <w:r>
          <w:rPr>
            <w:noProof/>
            <w:webHidden/>
          </w:rPr>
          <w:fldChar w:fldCharType="separate"/>
        </w:r>
        <w:r w:rsidR="001A6B31">
          <w:rPr>
            <w:noProof/>
            <w:webHidden/>
          </w:rPr>
          <w:t>46</w:t>
        </w:r>
        <w:r>
          <w:rPr>
            <w:noProof/>
            <w:webHidden/>
          </w:rPr>
          <w:fldChar w:fldCharType="end"/>
        </w:r>
      </w:hyperlink>
    </w:p>
    <w:p w14:paraId="563AC1AC" w14:textId="471BB9BD" w:rsidR="00474B0B" w:rsidRDefault="00474B0B">
      <w:pPr>
        <w:pStyle w:val="Indholdsfortegnelse2"/>
        <w:tabs>
          <w:tab w:val="right" w:leader="dot" w:pos="9016"/>
        </w:tabs>
        <w:rPr>
          <w:rFonts w:eastAsiaTheme="minorEastAsia"/>
          <w:noProof/>
          <w:lang w:eastAsia="da-DK"/>
        </w:rPr>
      </w:pPr>
      <w:hyperlink w:anchor="_Toc90632439" w:history="1">
        <w:r w:rsidRPr="00BF4C2F">
          <w:rPr>
            <w:rStyle w:val="Hyperlink"/>
            <w:noProof/>
          </w:rPr>
          <w:t>Bilag 17:</w:t>
        </w:r>
        <w:r>
          <w:rPr>
            <w:noProof/>
            <w:webHidden/>
          </w:rPr>
          <w:tab/>
        </w:r>
        <w:r>
          <w:rPr>
            <w:noProof/>
            <w:webHidden/>
          </w:rPr>
          <w:fldChar w:fldCharType="begin"/>
        </w:r>
        <w:r>
          <w:rPr>
            <w:noProof/>
            <w:webHidden/>
          </w:rPr>
          <w:instrText xml:space="preserve"> PAGEREF _Toc90632439 \h </w:instrText>
        </w:r>
        <w:r>
          <w:rPr>
            <w:noProof/>
            <w:webHidden/>
          </w:rPr>
        </w:r>
        <w:r>
          <w:rPr>
            <w:noProof/>
            <w:webHidden/>
          </w:rPr>
          <w:fldChar w:fldCharType="separate"/>
        </w:r>
        <w:r w:rsidR="001A6B31">
          <w:rPr>
            <w:noProof/>
            <w:webHidden/>
          </w:rPr>
          <w:t>46</w:t>
        </w:r>
        <w:r>
          <w:rPr>
            <w:noProof/>
            <w:webHidden/>
          </w:rPr>
          <w:fldChar w:fldCharType="end"/>
        </w:r>
      </w:hyperlink>
    </w:p>
    <w:p w14:paraId="2724B981" w14:textId="68F1ED54" w:rsidR="00474B0B" w:rsidRDefault="00474B0B">
      <w:pPr>
        <w:pStyle w:val="Indholdsfortegnelse2"/>
        <w:tabs>
          <w:tab w:val="right" w:leader="dot" w:pos="9016"/>
        </w:tabs>
        <w:rPr>
          <w:rFonts w:eastAsiaTheme="minorEastAsia"/>
          <w:noProof/>
          <w:lang w:eastAsia="da-DK"/>
        </w:rPr>
      </w:pPr>
      <w:hyperlink w:anchor="_Toc90632440" w:history="1">
        <w:r w:rsidRPr="00BF4C2F">
          <w:rPr>
            <w:rStyle w:val="Hyperlink"/>
            <w:noProof/>
          </w:rPr>
          <w:t>Bilag 18:</w:t>
        </w:r>
        <w:r>
          <w:rPr>
            <w:noProof/>
            <w:webHidden/>
          </w:rPr>
          <w:tab/>
        </w:r>
        <w:r>
          <w:rPr>
            <w:noProof/>
            <w:webHidden/>
          </w:rPr>
          <w:fldChar w:fldCharType="begin"/>
        </w:r>
        <w:r>
          <w:rPr>
            <w:noProof/>
            <w:webHidden/>
          </w:rPr>
          <w:instrText xml:space="preserve"> PAGEREF _Toc90632440 \h </w:instrText>
        </w:r>
        <w:r>
          <w:rPr>
            <w:noProof/>
            <w:webHidden/>
          </w:rPr>
        </w:r>
        <w:r>
          <w:rPr>
            <w:noProof/>
            <w:webHidden/>
          </w:rPr>
          <w:fldChar w:fldCharType="separate"/>
        </w:r>
        <w:r w:rsidR="001A6B31">
          <w:rPr>
            <w:noProof/>
            <w:webHidden/>
          </w:rPr>
          <w:t>47</w:t>
        </w:r>
        <w:r>
          <w:rPr>
            <w:noProof/>
            <w:webHidden/>
          </w:rPr>
          <w:fldChar w:fldCharType="end"/>
        </w:r>
      </w:hyperlink>
    </w:p>
    <w:p w14:paraId="46ED516B" w14:textId="0F3A75DB" w:rsidR="00474B0B" w:rsidRDefault="00474B0B">
      <w:pPr>
        <w:pStyle w:val="Indholdsfortegnelse2"/>
        <w:tabs>
          <w:tab w:val="right" w:leader="dot" w:pos="9016"/>
        </w:tabs>
        <w:rPr>
          <w:rFonts w:eastAsiaTheme="minorEastAsia"/>
          <w:noProof/>
          <w:lang w:eastAsia="da-DK"/>
        </w:rPr>
      </w:pPr>
      <w:hyperlink w:anchor="_Toc90632441" w:history="1">
        <w:r w:rsidRPr="00BF4C2F">
          <w:rPr>
            <w:rStyle w:val="Hyperlink"/>
            <w:noProof/>
          </w:rPr>
          <w:t>Bilag 19:</w:t>
        </w:r>
        <w:r>
          <w:rPr>
            <w:noProof/>
            <w:webHidden/>
          </w:rPr>
          <w:tab/>
        </w:r>
        <w:r>
          <w:rPr>
            <w:noProof/>
            <w:webHidden/>
          </w:rPr>
          <w:fldChar w:fldCharType="begin"/>
        </w:r>
        <w:r>
          <w:rPr>
            <w:noProof/>
            <w:webHidden/>
          </w:rPr>
          <w:instrText xml:space="preserve"> PAGEREF _Toc90632441 \h </w:instrText>
        </w:r>
        <w:r>
          <w:rPr>
            <w:noProof/>
            <w:webHidden/>
          </w:rPr>
        </w:r>
        <w:r>
          <w:rPr>
            <w:noProof/>
            <w:webHidden/>
          </w:rPr>
          <w:fldChar w:fldCharType="separate"/>
        </w:r>
        <w:r w:rsidR="001A6B31">
          <w:rPr>
            <w:noProof/>
            <w:webHidden/>
          </w:rPr>
          <w:t>47</w:t>
        </w:r>
        <w:r>
          <w:rPr>
            <w:noProof/>
            <w:webHidden/>
          </w:rPr>
          <w:fldChar w:fldCharType="end"/>
        </w:r>
      </w:hyperlink>
    </w:p>
    <w:p w14:paraId="1959619F" w14:textId="23436876" w:rsidR="00474B0B" w:rsidRDefault="00474B0B">
      <w:pPr>
        <w:pStyle w:val="Indholdsfortegnelse2"/>
        <w:tabs>
          <w:tab w:val="right" w:leader="dot" w:pos="9016"/>
        </w:tabs>
        <w:rPr>
          <w:rFonts w:eastAsiaTheme="minorEastAsia"/>
          <w:noProof/>
          <w:lang w:eastAsia="da-DK"/>
        </w:rPr>
      </w:pPr>
      <w:hyperlink w:anchor="_Toc90632442" w:history="1">
        <w:r w:rsidRPr="00BF4C2F">
          <w:rPr>
            <w:rStyle w:val="Hyperlink"/>
            <w:noProof/>
          </w:rPr>
          <w:t>Bilag 20:</w:t>
        </w:r>
        <w:r>
          <w:rPr>
            <w:noProof/>
            <w:webHidden/>
          </w:rPr>
          <w:tab/>
        </w:r>
        <w:r>
          <w:rPr>
            <w:noProof/>
            <w:webHidden/>
          </w:rPr>
          <w:fldChar w:fldCharType="begin"/>
        </w:r>
        <w:r>
          <w:rPr>
            <w:noProof/>
            <w:webHidden/>
          </w:rPr>
          <w:instrText xml:space="preserve"> PAGEREF _Toc90632442 \h </w:instrText>
        </w:r>
        <w:r>
          <w:rPr>
            <w:noProof/>
            <w:webHidden/>
          </w:rPr>
        </w:r>
        <w:r>
          <w:rPr>
            <w:noProof/>
            <w:webHidden/>
          </w:rPr>
          <w:fldChar w:fldCharType="separate"/>
        </w:r>
        <w:r w:rsidR="001A6B31">
          <w:rPr>
            <w:noProof/>
            <w:webHidden/>
          </w:rPr>
          <w:t>48</w:t>
        </w:r>
        <w:r>
          <w:rPr>
            <w:noProof/>
            <w:webHidden/>
          </w:rPr>
          <w:fldChar w:fldCharType="end"/>
        </w:r>
      </w:hyperlink>
    </w:p>
    <w:p w14:paraId="1502CBE2" w14:textId="0871C973" w:rsidR="00474B0B" w:rsidRDefault="00474B0B">
      <w:pPr>
        <w:pStyle w:val="Indholdsfortegnelse2"/>
        <w:tabs>
          <w:tab w:val="right" w:leader="dot" w:pos="9016"/>
        </w:tabs>
        <w:rPr>
          <w:rFonts w:eastAsiaTheme="minorEastAsia"/>
          <w:noProof/>
          <w:lang w:eastAsia="da-DK"/>
        </w:rPr>
      </w:pPr>
      <w:hyperlink w:anchor="_Toc90632443" w:history="1">
        <w:r w:rsidRPr="00BF4C2F">
          <w:rPr>
            <w:rStyle w:val="Hyperlink"/>
            <w:noProof/>
          </w:rPr>
          <w:t>Bilag 21:</w:t>
        </w:r>
        <w:r>
          <w:rPr>
            <w:noProof/>
            <w:webHidden/>
          </w:rPr>
          <w:tab/>
        </w:r>
        <w:r>
          <w:rPr>
            <w:noProof/>
            <w:webHidden/>
          </w:rPr>
          <w:fldChar w:fldCharType="begin"/>
        </w:r>
        <w:r>
          <w:rPr>
            <w:noProof/>
            <w:webHidden/>
          </w:rPr>
          <w:instrText xml:space="preserve"> PAGEREF _Toc90632443 \h </w:instrText>
        </w:r>
        <w:r>
          <w:rPr>
            <w:noProof/>
            <w:webHidden/>
          </w:rPr>
        </w:r>
        <w:r>
          <w:rPr>
            <w:noProof/>
            <w:webHidden/>
          </w:rPr>
          <w:fldChar w:fldCharType="separate"/>
        </w:r>
        <w:r w:rsidR="001A6B31">
          <w:rPr>
            <w:noProof/>
            <w:webHidden/>
          </w:rPr>
          <w:t>48</w:t>
        </w:r>
        <w:r>
          <w:rPr>
            <w:noProof/>
            <w:webHidden/>
          </w:rPr>
          <w:fldChar w:fldCharType="end"/>
        </w:r>
      </w:hyperlink>
    </w:p>
    <w:p w14:paraId="27545CA5" w14:textId="7E26CA8F" w:rsidR="00474B0B" w:rsidRDefault="00474B0B">
      <w:pPr>
        <w:pStyle w:val="Indholdsfortegnelse2"/>
        <w:tabs>
          <w:tab w:val="right" w:leader="dot" w:pos="9016"/>
        </w:tabs>
        <w:rPr>
          <w:rFonts w:eastAsiaTheme="minorEastAsia"/>
          <w:noProof/>
          <w:lang w:eastAsia="da-DK"/>
        </w:rPr>
      </w:pPr>
      <w:hyperlink w:anchor="_Toc90632444" w:history="1">
        <w:r w:rsidRPr="00BF4C2F">
          <w:rPr>
            <w:rStyle w:val="Hyperlink"/>
            <w:noProof/>
          </w:rPr>
          <w:t>Bilag 22:</w:t>
        </w:r>
        <w:r>
          <w:rPr>
            <w:noProof/>
            <w:webHidden/>
          </w:rPr>
          <w:tab/>
        </w:r>
        <w:r>
          <w:rPr>
            <w:noProof/>
            <w:webHidden/>
          </w:rPr>
          <w:fldChar w:fldCharType="begin"/>
        </w:r>
        <w:r>
          <w:rPr>
            <w:noProof/>
            <w:webHidden/>
          </w:rPr>
          <w:instrText xml:space="preserve"> PAGEREF _Toc90632444 \h </w:instrText>
        </w:r>
        <w:r>
          <w:rPr>
            <w:noProof/>
            <w:webHidden/>
          </w:rPr>
        </w:r>
        <w:r>
          <w:rPr>
            <w:noProof/>
            <w:webHidden/>
          </w:rPr>
          <w:fldChar w:fldCharType="separate"/>
        </w:r>
        <w:r w:rsidR="001A6B31">
          <w:rPr>
            <w:noProof/>
            <w:webHidden/>
          </w:rPr>
          <w:t>49</w:t>
        </w:r>
        <w:r>
          <w:rPr>
            <w:noProof/>
            <w:webHidden/>
          </w:rPr>
          <w:fldChar w:fldCharType="end"/>
        </w:r>
      </w:hyperlink>
    </w:p>
    <w:p w14:paraId="6A72DA9D" w14:textId="7A5C6472" w:rsidR="00474B0B" w:rsidRDefault="00474B0B">
      <w:pPr>
        <w:pStyle w:val="Indholdsfortegnelse2"/>
        <w:tabs>
          <w:tab w:val="right" w:leader="dot" w:pos="9016"/>
        </w:tabs>
        <w:rPr>
          <w:rFonts w:eastAsiaTheme="minorEastAsia"/>
          <w:noProof/>
          <w:lang w:eastAsia="da-DK"/>
        </w:rPr>
      </w:pPr>
      <w:hyperlink w:anchor="_Toc90632445" w:history="1">
        <w:r w:rsidRPr="00BF4C2F">
          <w:rPr>
            <w:rStyle w:val="Hyperlink"/>
            <w:noProof/>
          </w:rPr>
          <w:t>Bilag 23:</w:t>
        </w:r>
        <w:r>
          <w:rPr>
            <w:noProof/>
            <w:webHidden/>
          </w:rPr>
          <w:tab/>
        </w:r>
        <w:r>
          <w:rPr>
            <w:noProof/>
            <w:webHidden/>
          </w:rPr>
          <w:fldChar w:fldCharType="begin"/>
        </w:r>
        <w:r>
          <w:rPr>
            <w:noProof/>
            <w:webHidden/>
          </w:rPr>
          <w:instrText xml:space="preserve"> PAGEREF _Toc90632445 \h </w:instrText>
        </w:r>
        <w:r>
          <w:rPr>
            <w:noProof/>
            <w:webHidden/>
          </w:rPr>
        </w:r>
        <w:r>
          <w:rPr>
            <w:noProof/>
            <w:webHidden/>
          </w:rPr>
          <w:fldChar w:fldCharType="separate"/>
        </w:r>
        <w:r w:rsidR="001A6B31">
          <w:rPr>
            <w:noProof/>
            <w:webHidden/>
          </w:rPr>
          <w:t>50</w:t>
        </w:r>
        <w:r>
          <w:rPr>
            <w:noProof/>
            <w:webHidden/>
          </w:rPr>
          <w:fldChar w:fldCharType="end"/>
        </w:r>
      </w:hyperlink>
    </w:p>
    <w:p w14:paraId="5339AD79" w14:textId="4CC02FE9" w:rsidR="00474B0B" w:rsidRDefault="00474B0B">
      <w:pPr>
        <w:pStyle w:val="Indholdsfortegnelse2"/>
        <w:tabs>
          <w:tab w:val="right" w:leader="dot" w:pos="9016"/>
        </w:tabs>
        <w:rPr>
          <w:rFonts w:eastAsiaTheme="minorEastAsia"/>
          <w:noProof/>
          <w:lang w:eastAsia="da-DK"/>
        </w:rPr>
      </w:pPr>
      <w:hyperlink w:anchor="_Toc90632446" w:history="1">
        <w:r w:rsidRPr="00BF4C2F">
          <w:rPr>
            <w:rStyle w:val="Hyperlink"/>
            <w:noProof/>
          </w:rPr>
          <w:t>Bilag 24:</w:t>
        </w:r>
        <w:r>
          <w:rPr>
            <w:noProof/>
            <w:webHidden/>
          </w:rPr>
          <w:tab/>
        </w:r>
        <w:r>
          <w:rPr>
            <w:noProof/>
            <w:webHidden/>
          </w:rPr>
          <w:fldChar w:fldCharType="begin"/>
        </w:r>
        <w:r>
          <w:rPr>
            <w:noProof/>
            <w:webHidden/>
          </w:rPr>
          <w:instrText xml:space="preserve"> PAGEREF _Toc90632446 \h </w:instrText>
        </w:r>
        <w:r>
          <w:rPr>
            <w:noProof/>
            <w:webHidden/>
          </w:rPr>
        </w:r>
        <w:r>
          <w:rPr>
            <w:noProof/>
            <w:webHidden/>
          </w:rPr>
          <w:fldChar w:fldCharType="separate"/>
        </w:r>
        <w:r w:rsidR="001A6B31">
          <w:rPr>
            <w:noProof/>
            <w:webHidden/>
          </w:rPr>
          <w:t>51</w:t>
        </w:r>
        <w:r>
          <w:rPr>
            <w:noProof/>
            <w:webHidden/>
          </w:rPr>
          <w:fldChar w:fldCharType="end"/>
        </w:r>
      </w:hyperlink>
    </w:p>
    <w:p w14:paraId="4B3E2950" w14:textId="2B233B64" w:rsidR="007914B9" w:rsidRPr="00474B0B" w:rsidRDefault="00FE51A6" w:rsidP="007914B9">
      <w:pPr>
        <w:rPr>
          <w:b/>
        </w:rPr>
      </w:pPr>
      <w:r w:rsidRPr="4FA9B791">
        <w:rPr>
          <w:b/>
          <w:bCs/>
        </w:rPr>
        <w:fldChar w:fldCharType="end"/>
      </w:r>
    </w:p>
    <w:p w14:paraId="09838BAD" w14:textId="07AFA746" w:rsidR="006D64ED" w:rsidRPr="00F13F16" w:rsidRDefault="006D64ED" w:rsidP="00D04724">
      <w:pPr>
        <w:pStyle w:val="Overskrift1"/>
      </w:pPr>
      <w:bookmarkStart w:id="0" w:name="_Toc90632377"/>
      <w:r w:rsidRPr="00F13F16">
        <w:t>Indledning</w:t>
      </w:r>
      <w:bookmarkEnd w:id="0"/>
    </w:p>
    <w:p w14:paraId="65D7D673" w14:textId="627F3123" w:rsidR="77AFAFB3" w:rsidRPr="00D36DCD" w:rsidRDefault="77AFAFB3">
      <w:pPr>
        <w:rPr>
          <w:rFonts w:cstheme="minorHAnsi"/>
        </w:rPr>
      </w:pPr>
      <w:r w:rsidRPr="00D36DCD">
        <w:rPr>
          <w:rFonts w:cstheme="minorHAnsi"/>
        </w:rPr>
        <w:t>I dette semesterprojekt har gruppen fået tildelt en case, som der skal arbejdes ud fra. Gruppen skal arbejde med firma</w:t>
      </w:r>
      <w:r w:rsidR="09C58936" w:rsidRPr="00D36DCD">
        <w:rPr>
          <w:rFonts w:cstheme="minorHAnsi"/>
        </w:rPr>
        <w:t>et</w:t>
      </w:r>
      <w:r w:rsidRPr="00D36DCD">
        <w:rPr>
          <w:rFonts w:cstheme="minorHAnsi"/>
        </w:rPr>
        <w:t xml:space="preserve"> </w:t>
      </w:r>
      <w:proofErr w:type="spellStart"/>
      <w:r w:rsidRPr="00D36DCD">
        <w:rPr>
          <w:rFonts w:cstheme="minorHAnsi"/>
        </w:rPr>
        <w:t>VestBjerg</w:t>
      </w:r>
      <w:proofErr w:type="spellEnd"/>
      <w:r w:rsidRPr="00D36DCD">
        <w:rPr>
          <w:rFonts w:cstheme="minorHAnsi"/>
        </w:rPr>
        <w:t xml:space="preserve"> Byggemarked A/S, </w:t>
      </w:r>
      <w:r w:rsidR="6929E0E8" w:rsidRPr="00D36DCD">
        <w:rPr>
          <w:rFonts w:cstheme="minorHAnsi"/>
        </w:rPr>
        <w:t xml:space="preserve">som er et byggemarked hvor der en tømmer afdeling og en DIY-afdeling. </w:t>
      </w:r>
      <w:r w:rsidR="5F9E4C3D" w:rsidRPr="00D36DCD">
        <w:rPr>
          <w:rFonts w:cstheme="minorHAnsi"/>
        </w:rPr>
        <w:t xml:space="preserve">Med en årlig omsætning </w:t>
      </w:r>
      <w:r w:rsidR="240C51C4" w:rsidRPr="00D36DCD">
        <w:rPr>
          <w:rFonts w:cstheme="minorHAnsi"/>
        </w:rPr>
        <w:t>69 millioner DDK, lever deres gam</w:t>
      </w:r>
      <w:r w:rsidR="453E114D" w:rsidRPr="00D36DCD">
        <w:rPr>
          <w:rFonts w:cstheme="minorHAnsi"/>
        </w:rPr>
        <w:t xml:space="preserve">le </w:t>
      </w:r>
      <w:r w:rsidR="240C51C4" w:rsidRPr="00D36DCD">
        <w:rPr>
          <w:rFonts w:cstheme="minorHAnsi"/>
        </w:rPr>
        <w:t>Windows vista software ikke op til deres forventninger.</w:t>
      </w:r>
      <w:r w:rsidR="2D744B93" w:rsidRPr="00D36DCD">
        <w:rPr>
          <w:rFonts w:cstheme="minorHAnsi"/>
        </w:rPr>
        <w:t xml:space="preserve"> </w:t>
      </w:r>
      <w:r w:rsidR="33FD174F" w:rsidRPr="00D36DCD">
        <w:rPr>
          <w:rFonts w:cstheme="minorHAnsi"/>
        </w:rPr>
        <w:t xml:space="preserve">Formålet med dette projekt er at lave en dyb analyse af </w:t>
      </w:r>
      <w:proofErr w:type="spellStart"/>
      <w:r w:rsidR="1DB86E7E" w:rsidRPr="00D36DCD">
        <w:rPr>
          <w:rFonts w:cstheme="minorHAnsi"/>
        </w:rPr>
        <w:t>VestBjerg</w:t>
      </w:r>
      <w:proofErr w:type="spellEnd"/>
      <w:r w:rsidR="1DB86E7E" w:rsidRPr="00D36DCD">
        <w:rPr>
          <w:rFonts w:cstheme="minorHAnsi"/>
        </w:rPr>
        <w:t xml:space="preserve"> Byggemarked</w:t>
      </w:r>
      <w:r w:rsidR="093FC31B" w:rsidRPr="00D36DCD">
        <w:rPr>
          <w:rFonts w:cstheme="minorHAnsi"/>
        </w:rPr>
        <w:t>, derefter analysere</w:t>
      </w:r>
      <w:r w:rsidR="7D7AFA96" w:rsidRPr="00D36DCD">
        <w:rPr>
          <w:rFonts w:cstheme="minorHAnsi"/>
        </w:rPr>
        <w:t>, designe og implementere et software, som udfylder firmet behov.</w:t>
      </w:r>
      <w:r w:rsidR="11E7CD23" w:rsidRPr="00D36DCD">
        <w:rPr>
          <w:rFonts w:cstheme="minorHAnsi"/>
        </w:rPr>
        <w:t xml:space="preserve"> Et nyt system som skal kunne følgende ting, registre nye kunder, produkter og </w:t>
      </w:r>
      <w:r w:rsidR="00022F3A">
        <w:rPr>
          <w:rFonts w:cstheme="minorHAnsi"/>
        </w:rPr>
        <w:t xml:space="preserve">give </w:t>
      </w:r>
      <w:r w:rsidR="11E7CD23" w:rsidRPr="00D36DCD">
        <w:rPr>
          <w:rFonts w:cstheme="minorHAnsi"/>
        </w:rPr>
        <w:t xml:space="preserve">informationer omkring leverandør. Det er </w:t>
      </w:r>
      <w:r w:rsidR="215CF66E" w:rsidRPr="00D36DCD">
        <w:rPr>
          <w:rFonts w:cstheme="minorHAnsi"/>
        </w:rPr>
        <w:t>ledelsen</w:t>
      </w:r>
      <w:r w:rsidR="11E7CD23" w:rsidRPr="00D36DCD">
        <w:rPr>
          <w:rFonts w:cstheme="minorHAnsi"/>
        </w:rPr>
        <w:t xml:space="preserve"> </w:t>
      </w:r>
      <w:r w:rsidR="665FBDBD" w:rsidRPr="00D36DCD">
        <w:rPr>
          <w:rFonts w:cstheme="minorHAnsi"/>
        </w:rPr>
        <w:t>som</w:t>
      </w:r>
      <w:r w:rsidR="501DE9AA" w:rsidRPr="00D36DCD">
        <w:rPr>
          <w:rFonts w:cstheme="minorHAnsi"/>
        </w:rPr>
        <w:t xml:space="preserve"> skal sætte priserne for varerne, ledelsen vil </w:t>
      </w:r>
      <w:r w:rsidR="0C0A4B58" w:rsidRPr="00D36DCD">
        <w:rPr>
          <w:rFonts w:cstheme="minorHAnsi"/>
        </w:rPr>
        <w:t xml:space="preserve">også </w:t>
      </w:r>
      <w:r w:rsidR="501DE9AA" w:rsidRPr="00D36DCD">
        <w:rPr>
          <w:rFonts w:cstheme="minorHAnsi"/>
        </w:rPr>
        <w:t>gerne have muligheden for at se, hvad den enkelte me</w:t>
      </w:r>
      <w:r w:rsidR="391F98CC" w:rsidRPr="00D36DCD">
        <w:rPr>
          <w:rFonts w:cstheme="minorHAnsi"/>
        </w:rPr>
        <w:t xml:space="preserve">darbejder sælger for. </w:t>
      </w:r>
      <w:r w:rsidR="15FE60B2" w:rsidRPr="00D36DCD">
        <w:rPr>
          <w:rFonts w:cstheme="minorHAnsi"/>
        </w:rPr>
        <w:t>Der skal også være muligt at oprette en ordre for varer, bekræfte en ordre, leverings</w:t>
      </w:r>
      <w:r w:rsidR="20D75EC8" w:rsidRPr="00D36DCD">
        <w:rPr>
          <w:rFonts w:cstheme="minorHAnsi"/>
        </w:rPr>
        <w:t>note og mulighed for at sende en faktura for ordren.</w:t>
      </w:r>
      <w:r w:rsidR="615B0933" w:rsidRPr="00D36DCD">
        <w:rPr>
          <w:rFonts w:cstheme="minorHAnsi"/>
        </w:rPr>
        <w:t xml:space="preserve"> Registrering og kontrol af varer skal kunne ses med stregkode</w:t>
      </w:r>
      <w:r w:rsidR="494D4609" w:rsidRPr="00D36DCD">
        <w:rPr>
          <w:rFonts w:cstheme="minorHAnsi"/>
        </w:rPr>
        <w:t xml:space="preserve">. I forhold til </w:t>
      </w:r>
      <w:r w:rsidR="719969C7" w:rsidRPr="00D36DCD">
        <w:rPr>
          <w:rFonts w:cstheme="minorHAnsi"/>
        </w:rPr>
        <w:t>lager, vil de gerne se hvor meget de har på lager, men også hvor varen ligger henne.</w:t>
      </w:r>
      <w:r w:rsidR="31E781FD" w:rsidRPr="00D36DCD">
        <w:rPr>
          <w:rFonts w:cstheme="minorHAnsi"/>
        </w:rPr>
        <w:t xml:space="preserve"> </w:t>
      </w:r>
    </w:p>
    <w:p w14:paraId="4A61E6F2" w14:textId="1B768412" w:rsidR="7A5AE0BF" w:rsidRPr="00D36DCD" w:rsidRDefault="7A5AE0BF" w:rsidP="0FDF0D3E">
      <w:pPr>
        <w:rPr>
          <w:rFonts w:cstheme="minorHAnsi"/>
        </w:rPr>
      </w:pPr>
      <w:r w:rsidRPr="00D36DCD">
        <w:rPr>
          <w:rFonts w:cstheme="minorHAnsi"/>
        </w:rPr>
        <w:t xml:space="preserve">Der bruges </w:t>
      </w:r>
      <w:proofErr w:type="spellStart"/>
      <w:r w:rsidR="2911D896" w:rsidRPr="00D36DCD">
        <w:rPr>
          <w:rFonts w:cstheme="minorHAnsi"/>
        </w:rPr>
        <w:t>unified</w:t>
      </w:r>
      <w:proofErr w:type="spellEnd"/>
      <w:r w:rsidR="2911D896" w:rsidRPr="00D36DCD">
        <w:rPr>
          <w:rFonts w:cstheme="minorHAnsi"/>
        </w:rPr>
        <w:t xml:space="preserve"> </w:t>
      </w:r>
      <w:proofErr w:type="spellStart"/>
      <w:r w:rsidR="2911D896" w:rsidRPr="00D36DCD">
        <w:rPr>
          <w:rFonts w:cstheme="minorHAnsi"/>
        </w:rPr>
        <w:t>process</w:t>
      </w:r>
      <w:proofErr w:type="spellEnd"/>
      <w:r w:rsidR="2911D896" w:rsidRPr="00D36DCD">
        <w:rPr>
          <w:rFonts w:cstheme="minorHAnsi"/>
        </w:rPr>
        <w:t xml:space="preserve"> (</w:t>
      </w:r>
      <w:r w:rsidRPr="00D36DCD">
        <w:rPr>
          <w:rFonts w:cstheme="minorHAnsi"/>
        </w:rPr>
        <w:t>UP</w:t>
      </w:r>
      <w:r w:rsidR="1AF35A64" w:rsidRPr="00D36DCD">
        <w:rPr>
          <w:rFonts w:cstheme="minorHAnsi"/>
        </w:rPr>
        <w:t>)</w:t>
      </w:r>
      <w:r w:rsidR="2DF14D57" w:rsidRPr="00D36DCD">
        <w:rPr>
          <w:rFonts w:cstheme="minorHAnsi"/>
        </w:rPr>
        <w:t xml:space="preserve"> metode, som skabelon for projekt</w:t>
      </w:r>
      <w:r w:rsidR="662F9C24" w:rsidRPr="00D36DCD">
        <w:rPr>
          <w:rFonts w:cstheme="minorHAnsi"/>
        </w:rPr>
        <w:t xml:space="preserve">. UP metoden beskriver en </w:t>
      </w:r>
      <w:r w:rsidR="1B6E837C" w:rsidRPr="00D36DCD">
        <w:rPr>
          <w:rFonts w:cstheme="minorHAnsi"/>
        </w:rPr>
        <w:t>udviklingsproces</w:t>
      </w:r>
      <w:r w:rsidR="662F9C24" w:rsidRPr="00D36DCD">
        <w:rPr>
          <w:rFonts w:cstheme="minorHAnsi"/>
        </w:rPr>
        <w:t xml:space="preserve"> i form af en række opgaver, der skal udføres for at kunne</w:t>
      </w:r>
      <w:r w:rsidR="776F309E" w:rsidRPr="00D36DCD">
        <w:rPr>
          <w:rFonts w:cstheme="minorHAnsi"/>
        </w:rPr>
        <w:t xml:space="preserve"> forvandle brugerkrav til et </w:t>
      </w:r>
      <w:r w:rsidR="40BAE749" w:rsidRPr="00D36DCD">
        <w:rPr>
          <w:rFonts w:cstheme="minorHAnsi"/>
        </w:rPr>
        <w:t>IT-system</w:t>
      </w:r>
      <w:r w:rsidR="776F309E" w:rsidRPr="00D36DCD">
        <w:rPr>
          <w:rFonts w:cstheme="minorHAnsi"/>
        </w:rPr>
        <w:t>.</w:t>
      </w:r>
      <w:r w:rsidR="48AE3D62" w:rsidRPr="00D36DCD">
        <w:rPr>
          <w:rFonts w:cstheme="minorHAnsi"/>
        </w:rPr>
        <w:t xml:space="preserve"> </w:t>
      </w:r>
      <w:r w:rsidR="0534FB50" w:rsidRPr="00D36DCD">
        <w:rPr>
          <w:rFonts w:cstheme="minorHAnsi"/>
        </w:rPr>
        <w:t xml:space="preserve">Der startes først med at lave en business analyse af </w:t>
      </w:r>
      <w:proofErr w:type="spellStart"/>
      <w:r w:rsidR="0534FB50" w:rsidRPr="00D36DCD">
        <w:rPr>
          <w:rFonts w:cstheme="minorHAnsi"/>
        </w:rPr>
        <w:t>VestBjerg</w:t>
      </w:r>
      <w:proofErr w:type="spellEnd"/>
      <w:r w:rsidR="0534FB50" w:rsidRPr="00D36DCD">
        <w:rPr>
          <w:rFonts w:cstheme="minorHAnsi"/>
        </w:rPr>
        <w:t xml:space="preserve"> Byggemarked,</w:t>
      </w:r>
      <w:r w:rsidR="0E1EDC53" w:rsidRPr="00D36DCD">
        <w:rPr>
          <w:rFonts w:cstheme="minorHAnsi"/>
        </w:rPr>
        <w:t xml:space="preserve"> derefter </w:t>
      </w:r>
      <w:r w:rsidR="2A43330C" w:rsidRPr="00D36DCD">
        <w:rPr>
          <w:rFonts w:cstheme="minorHAnsi"/>
        </w:rPr>
        <w:t>kigges der på hvilket slags system der skal programmeres og hvordan det skal bygges op, ved hjælp af forskellige metoder og diagrammer</w:t>
      </w:r>
      <w:r w:rsidR="167C9413" w:rsidRPr="00D36DCD">
        <w:rPr>
          <w:rFonts w:cstheme="minorHAnsi"/>
        </w:rPr>
        <w:t xml:space="preserve">. </w:t>
      </w:r>
    </w:p>
    <w:p w14:paraId="63D16C08" w14:textId="77777777" w:rsidR="3F043465" w:rsidRDefault="3F043465" w:rsidP="3F043465"/>
    <w:p w14:paraId="4A2D1FE7" w14:textId="261F7724" w:rsidR="5853BFBB" w:rsidRDefault="5853BFBB" w:rsidP="00E05C32">
      <w:pPr>
        <w:pStyle w:val="Overskrift1"/>
      </w:pPr>
      <w:bookmarkStart w:id="1" w:name="_Toc90632378"/>
      <w:r>
        <w:t>Kode konvention</w:t>
      </w:r>
      <w:bookmarkEnd w:id="1"/>
    </w:p>
    <w:p w14:paraId="20F8558E" w14:textId="49ED859A" w:rsidR="5853BFBB" w:rsidRPr="00D36DCD" w:rsidRDefault="5853BFBB">
      <w:pPr>
        <w:rPr>
          <w:rFonts w:cstheme="minorHAnsi"/>
        </w:rPr>
      </w:pPr>
      <w:r w:rsidRPr="00D36DCD">
        <w:rPr>
          <w:rFonts w:cstheme="minorHAnsi"/>
        </w:rPr>
        <w:t xml:space="preserve">Vi har igennem dette projekt stræbet efter at følge Javas kode konvention. Værd at nævne for Javas Kode Konvention er blandt andet at klasser skal følge </w:t>
      </w:r>
      <w:proofErr w:type="spellStart"/>
      <w:r w:rsidRPr="00D36DCD">
        <w:rPr>
          <w:rFonts w:cstheme="minorHAnsi"/>
        </w:rPr>
        <w:t>CamelCase</w:t>
      </w:r>
      <w:proofErr w:type="spellEnd"/>
      <w:r w:rsidRPr="00D36DCD">
        <w:rPr>
          <w:rFonts w:cstheme="minorHAnsi"/>
        </w:rPr>
        <w:t xml:space="preserve"> navngivningen </w:t>
      </w:r>
      <w:r w:rsidR="006E5D79" w:rsidRPr="00D36DCD">
        <w:rPr>
          <w:rFonts w:cstheme="minorHAnsi"/>
        </w:rPr>
        <w:t>f.eks.</w:t>
      </w:r>
      <w:r w:rsidRPr="00D36DCD">
        <w:rPr>
          <w:rFonts w:cstheme="minorHAnsi"/>
        </w:rPr>
        <w:t xml:space="preserve"> </w:t>
      </w:r>
      <w:proofErr w:type="spellStart"/>
      <w:r w:rsidRPr="00D36DCD">
        <w:rPr>
          <w:rFonts w:cstheme="minorHAnsi"/>
          <w:i/>
        </w:rPr>
        <w:t>DetteErEnKlasse</w:t>
      </w:r>
      <w:proofErr w:type="spellEnd"/>
      <w:r w:rsidRPr="00D36DCD">
        <w:rPr>
          <w:rFonts w:cstheme="minorHAnsi"/>
          <w:i/>
        </w:rPr>
        <w:t xml:space="preserve"> </w:t>
      </w:r>
      <w:r w:rsidRPr="00D36DCD">
        <w:rPr>
          <w:rFonts w:cstheme="minorHAnsi"/>
        </w:rPr>
        <w:t>og at variabler skal starte med et småt bokstav – f.eks. detteErEnVariabel. Derudover skal en kodeblok (compound statement på engelsk) starte i slutningen af en sætning (statement på engelsk) og slutte på en linje for sig. If-statements skal også have en tilhørende compound statement - også selvom den kun indeholder én instruktion.</w:t>
      </w:r>
      <w:r w:rsidR="006B1440" w:rsidRPr="00D36DCD">
        <w:rPr>
          <w:rStyle w:val="Fodnotehenvisning"/>
          <w:rFonts w:cstheme="minorHAnsi"/>
        </w:rPr>
        <w:footnoteReference w:id="2"/>
      </w:r>
    </w:p>
    <w:p w14:paraId="7CA9AF1D" w14:textId="77777777" w:rsidR="004C505B" w:rsidRPr="00DC73B0" w:rsidRDefault="004C505B"/>
    <w:p w14:paraId="4A93DD88" w14:textId="3E07B25B" w:rsidR="000D7ED5" w:rsidRDefault="000D7ED5" w:rsidP="000D7ED5">
      <w:pPr>
        <w:pStyle w:val="Overskrift1"/>
      </w:pPr>
      <w:bookmarkStart w:id="2" w:name="_Toc90632379"/>
      <w:r>
        <w:t>Tidsplan</w:t>
      </w:r>
      <w:bookmarkEnd w:id="2"/>
    </w:p>
    <w:p w14:paraId="1E80531F" w14:textId="7DB5118E" w:rsidR="00C64355" w:rsidRDefault="001D5DA0" w:rsidP="00C64355">
      <w:r>
        <w:t xml:space="preserve">Vi har </w:t>
      </w:r>
      <w:r w:rsidR="009E5D17">
        <w:t>som</w:t>
      </w:r>
      <w:r w:rsidR="00CD667E">
        <w:t xml:space="preserve"> noget af det første i dette projekt, </w:t>
      </w:r>
      <w:r>
        <w:t xml:space="preserve">udarbejdet en tidsplan </w:t>
      </w:r>
      <w:r w:rsidR="005C2BC5">
        <w:t xml:space="preserve">ved hjælp af et Gantt-skema. </w:t>
      </w:r>
      <w:r w:rsidR="005C2BC5" w:rsidRPr="005C2BC5">
        <w:t>Til det har vi b</w:t>
      </w:r>
      <w:r w:rsidR="005C2BC5">
        <w:t xml:space="preserve">rugt </w:t>
      </w:r>
      <w:r w:rsidR="00B55DC1">
        <w:t xml:space="preserve">et program </w:t>
      </w:r>
      <w:r w:rsidR="009E5D17">
        <w:t>med navnet</w:t>
      </w:r>
      <w:r w:rsidR="00B55DC1">
        <w:t xml:space="preserve"> </w:t>
      </w:r>
      <w:proofErr w:type="spellStart"/>
      <w:r w:rsidR="00B55DC1">
        <w:t>GanttProject</w:t>
      </w:r>
      <w:proofErr w:type="spellEnd"/>
      <w:r w:rsidR="00BD3654">
        <w:rPr>
          <w:rStyle w:val="Fodnotehenvisning"/>
        </w:rPr>
        <w:footnoteReference w:id="3"/>
      </w:r>
      <w:r w:rsidR="009E5D17">
        <w:t xml:space="preserve">. </w:t>
      </w:r>
      <w:r w:rsidR="00BE5B31">
        <w:t>Overordnet kører projektet</w:t>
      </w:r>
      <w:r w:rsidR="000F6A6D">
        <w:t xml:space="preserve"> – for vores vedkomne, </w:t>
      </w:r>
      <w:r w:rsidR="00BE5B31">
        <w:t>fra d. 29-11-</w:t>
      </w:r>
      <w:r w:rsidR="000F6A6D">
        <w:t xml:space="preserve">2021 til </w:t>
      </w:r>
      <w:r w:rsidR="00134984">
        <w:t>og med d. 17-11-2021</w:t>
      </w:r>
      <w:r w:rsidR="00FD66A3">
        <w:t xml:space="preserve">, altså </w:t>
      </w:r>
      <w:r w:rsidR="00041E90">
        <w:t xml:space="preserve">knapt 3 uger. Vi har delt vores tid op </w:t>
      </w:r>
      <w:r w:rsidR="00C64355">
        <w:t>Gantt-skema op i 6 dele.</w:t>
      </w:r>
    </w:p>
    <w:p w14:paraId="1D4A9646" w14:textId="72AEDE0A" w:rsidR="00C64355" w:rsidRDefault="00C64355" w:rsidP="00C64355">
      <w:pPr>
        <w:pStyle w:val="Listeafsnit"/>
        <w:numPr>
          <w:ilvl w:val="0"/>
          <w:numId w:val="41"/>
        </w:numPr>
      </w:pPr>
      <w:r>
        <w:t>Virksomhed</w:t>
      </w:r>
      <w:r>
        <w:br/>
      </w:r>
      <w:r w:rsidR="00C97594">
        <w:t>Vi analyserer vores case</w:t>
      </w:r>
      <w:r w:rsidR="00732D24">
        <w:t xml:space="preserve"> ved hjælp af de værktøjer vi har fået i </w:t>
      </w:r>
      <w:r w:rsidR="00793F21">
        <w:t>virksomhedsfaget. Til det har vi afsat 2 dage, d. 29/11 og d. 30/11.</w:t>
      </w:r>
    </w:p>
    <w:p w14:paraId="5A5598E7" w14:textId="10E8055D" w:rsidR="00793F21" w:rsidRDefault="00793F21" w:rsidP="00C64355">
      <w:pPr>
        <w:pStyle w:val="Listeafsnit"/>
        <w:numPr>
          <w:ilvl w:val="0"/>
          <w:numId w:val="41"/>
        </w:numPr>
      </w:pPr>
      <w:r>
        <w:t>Systemudvikling</w:t>
      </w:r>
      <w:r>
        <w:br/>
      </w:r>
      <w:r w:rsidR="009839A4">
        <w:t xml:space="preserve">Vi </w:t>
      </w:r>
      <w:r w:rsidR="00C850F4">
        <w:t>havde afsat 7 dage</w:t>
      </w:r>
      <w:r w:rsidR="00DE0E5F">
        <w:t xml:space="preserve"> fra d. 01/12 til d. 07/12</w:t>
      </w:r>
      <w:r w:rsidR="00766419">
        <w:t xml:space="preserve">, til systemudvikling. </w:t>
      </w:r>
      <w:r w:rsidR="00EB3ED6">
        <w:t xml:space="preserve">Vi blev i gruppen enige </w:t>
      </w:r>
      <w:r w:rsidR="00EB3ED6">
        <w:lastRenderedPageBreak/>
        <w:t xml:space="preserve">om, at vi ville forsøge at gøres meget umage med netop denne del, </w:t>
      </w:r>
      <w:r w:rsidR="00F71472">
        <w:t xml:space="preserve">til dels fordi </w:t>
      </w:r>
      <w:r w:rsidR="0089757D">
        <w:t xml:space="preserve">den er svær, men selvfølgelig også for at gøre kodningen af </w:t>
      </w:r>
      <w:r w:rsidR="00AD5CCC">
        <w:t>programmet nemmere.</w:t>
      </w:r>
    </w:p>
    <w:p w14:paraId="748FB832" w14:textId="77777777" w:rsidR="009C65C6" w:rsidRDefault="00CA26A2" w:rsidP="008046A8">
      <w:pPr>
        <w:pStyle w:val="Listeafsnit"/>
        <w:numPr>
          <w:ilvl w:val="0"/>
          <w:numId w:val="41"/>
        </w:numPr>
      </w:pPr>
      <w:r>
        <w:t>Programmering</w:t>
      </w:r>
      <w:r>
        <w:br/>
      </w:r>
      <w:r w:rsidR="00456DC4">
        <w:t>Til programmering har der været afsat 3 dage. Fra d. 7/</w:t>
      </w:r>
      <w:r w:rsidR="00632423">
        <w:t>12 til d. 10/12.</w:t>
      </w:r>
    </w:p>
    <w:p w14:paraId="377B130A" w14:textId="1D4A6617" w:rsidR="00434F7A" w:rsidRDefault="00594354" w:rsidP="00747FF9">
      <w:pPr>
        <w:pStyle w:val="Listeafsnit"/>
        <w:numPr>
          <w:ilvl w:val="0"/>
          <w:numId w:val="41"/>
        </w:numPr>
      </w:pPr>
      <w:r>
        <w:rPr>
          <w:noProof/>
        </w:rPr>
        <w:drawing>
          <wp:anchor distT="0" distB="0" distL="114300" distR="114300" simplePos="0" relativeHeight="251658240" behindDoc="1" locked="0" layoutInCell="1" allowOverlap="1" wp14:anchorId="35F6B1AD" wp14:editId="2F1B1B05">
            <wp:simplePos x="0" y="0"/>
            <wp:positionH relativeFrom="margin">
              <wp:align>center</wp:align>
            </wp:positionH>
            <wp:positionV relativeFrom="paragraph">
              <wp:posOffset>1008021</wp:posOffset>
            </wp:positionV>
            <wp:extent cx="5494020" cy="1343025"/>
            <wp:effectExtent l="0" t="0" r="0" b="9525"/>
            <wp:wrapTight wrapText="bothSides">
              <wp:wrapPolygon edited="0">
                <wp:start x="0" y="0"/>
                <wp:lineTo x="0" y="21447"/>
                <wp:lineTo x="21495" y="21447"/>
                <wp:lineTo x="21495" y="0"/>
                <wp:lineTo x="0" y="0"/>
              </wp:wrapPolygon>
            </wp:wrapTight>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4020" cy="1343025"/>
                    </a:xfrm>
                    <a:prstGeom prst="rect">
                      <a:avLst/>
                    </a:prstGeom>
                    <a:noFill/>
                    <a:ln>
                      <a:noFill/>
                    </a:ln>
                  </pic:spPr>
                </pic:pic>
              </a:graphicData>
            </a:graphic>
          </wp:anchor>
        </w:drawing>
      </w:r>
      <w:r w:rsidR="00545150">
        <w:t>Projekt-skrivning</w:t>
      </w:r>
      <w:r w:rsidR="00E55A36">
        <w:br/>
      </w:r>
      <w:r w:rsidR="00013C14">
        <w:t xml:space="preserve">De sidste </w:t>
      </w:r>
      <w:r w:rsidR="00E9559F">
        <w:t xml:space="preserve">5 dage </w:t>
      </w:r>
      <w:r w:rsidR="002D2973">
        <w:t>i projektet</w:t>
      </w:r>
      <w:r w:rsidR="00255F5F">
        <w:t xml:space="preserve"> -</w:t>
      </w:r>
      <w:r w:rsidR="00CA4C27">
        <w:t xml:space="preserve"> fra d.</w:t>
      </w:r>
      <w:r w:rsidR="002D2973">
        <w:t xml:space="preserve"> </w:t>
      </w:r>
      <w:r w:rsidR="00C30CE5">
        <w:t>13/12</w:t>
      </w:r>
      <w:r w:rsidR="00313B53">
        <w:t xml:space="preserve"> til </w:t>
      </w:r>
      <w:r w:rsidR="004227EF">
        <w:t xml:space="preserve">d. 17/12 </w:t>
      </w:r>
      <w:r w:rsidR="00255F5F">
        <w:t>-</w:t>
      </w:r>
      <w:r w:rsidR="004227EF">
        <w:t xml:space="preserve"> </w:t>
      </w:r>
      <w:r w:rsidR="00410EAE">
        <w:t xml:space="preserve">afsatte </w:t>
      </w:r>
      <w:r w:rsidR="00CA4C27">
        <w:t>vi til projektskrivning.</w:t>
      </w:r>
      <w:r w:rsidR="00EC6031">
        <w:t xml:space="preserve"> Vi </w:t>
      </w:r>
      <w:r w:rsidR="00B339D2">
        <w:t xml:space="preserve">blev enige om at vi ville forsøge at blive færdige med </w:t>
      </w:r>
      <w:r w:rsidR="000F1BDE">
        <w:t xml:space="preserve">første udkast til projektet </w:t>
      </w:r>
      <w:r w:rsidR="00F709F9">
        <w:t>til d. 1</w:t>
      </w:r>
      <w:r w:rsidR="000176DD">
        <w:t xml:space="preserve">6/12, altså dagen før aflevering. </w:t>
      </w:r>
      <w:r w:rsidR="005D4A25">
        <w:t xml:space="preserve">Så kunne vi bruge den sidste dag på at </w:t>
      </w:r>
      <w:r w:rsidR="00210068">
        <w:t>rette projektet</w:t>
      </w:r>
      <w:r w:rsidR="00434F7A">
        <w:t xml:space="preserve"> samt at aflevere den.</w:t>
      </w:r>
    </w:p>
    <w:p w14:paraId="0619F079" w14:textId="1D4A6617" w:rsidR="00453999" w:rsidRDefault="00453999" w:rsidP="00453999"/>
    <w:p w14:paraId="669A0E19" w14:textId="23418EA0" w:rsidR="00F70EEF" w:rsidRDefault="00F70EEF" w:rsidP="00F70EEF">
      <w:pPr>
        <w:pStyle w:val="Overskrift2"/>
      </w:pPr>
      <w:bookmarkStart w:id="3" w:name="_Toc90632380"/>
      <w:r>
        <w:t>Del-konklusion</w:t>
      </w:r>
      <w:bookmarkEnd w:id="3"/>
    </w:p>
    <w:p w14:paraId="7F703A68" w14:textId="2FB1C924" w:rsidR="00AD5CCC" w:rsidRPr="005C2BC5" w:rsidRDefault="00286477" w:rsidP="00434F7A">
      <w:r>
        <w:t>Eftersom at vi</w:t>
      </w:r>
      <w:r w:rsidR="002F2BB0">
        <w:t xml:space="preserve"> ikke har så meget erfaring endnu</w:t>
      </w:r>
      <w:r w:rsidR="00B24A6A">
        <w:t xml:space="preserve">, </w:t>
      </w:r>
      <w:r w:rsidR="00232891">
        <w:t xml:space="preserve">har </w:t>
      </w:r>
      <w:r w:rsidR="00AA7624">
        <w:t xml:space="preserve">det også </w:t>
      </w:r>
      <w:r w:rsidR="002F3388">
        <w:t>været</w:t>
      </w:r>
      <w:r w:rsidR="00232891">
        <w:t xml:space="preserve"> </w:t>
      </w:r>
      <w:r w:rsidR="002C5E36">
        <w:t>svært</w:t>
      </w:r>
      <w:r w:rsidR="002F3388">
        <w:t xml:space="preserve"> </w:t>
      </w:r>
      <w:r w:rsidR="00FA1DDE">
        <w:t xml:space="preserve">at estimere hvor lang tid hver del tager. </w:t>
      </w:r>
      <w:r w:rsidR="003B5F6D">
        <w:t xml:space="preserve">Set i bakspejlet kunne vi måske godt have brugt en dag </w:t>
      </w:r>
      <w:r w:rsidR="00157E27">
        <w:t xml:space="preserve">eller to </w:t>
      </w:r>
      <w:r w:rsidR="00A52C4E">
        <w:t xml:space="preserve">mindre, </w:t>
      </w:r>
      <w:r w:rsidR="00157E27">
        <w:t>på systemudvikling</w:t>
      </w:r>
      <w:r w:rsidR="00A10C9B">
        <w:t xml:space="preserve">en og tilføjet dem til </w:t>
      </w:r>
      <w:r w:rsidR="00B21637">
        <w:t>programmeringen.</w:t>
      </w:r>
      <w:r w:rsidR="00157E27">
        <w:t xml:space="preserve"> </w:t>
      </w:r>
      <w:r w:rsidR="00170221">
        <w:t>Men overordnet set, er vi tilfredse med vores tidsplan</w:t>
      </w:r>
      <w:r w:rsidR="00E750DA">
        <w:t>.</w:t>
      </w:r>
    </w:p>
    <w:p w14:paraId="04A35A08" w14:textId="77777777" w:rsidR="007914B9" w:rsidRPr="00DC73B0" w:rsidRDefault="007914B9" w:rsidP="00434F7A"/>
    <w:p w14:paraId="4F812B71" w14:textId="421BAD65" w:rsidR="3D950BF3" w:rsidRDefault="1DEFE922" w:rsidP="007914B9">
      <w:pPr>
        <w:pStyle w:val="Overskrift1"/>
      </w:pPr>
      <w:bookmarkStart w:id="4" w:name="_Toc90632381"/>
      <w:r w:rsidRPr="3D950BF3">
        <w:rPr>
          <w:rFonts w:eastAsia="Calibri"/>
        </w:rPr>
        <w:t>Business Case</w:t>
      </w:r>
      <w:bookmarkEnd w:id="4"/>
    </w:p>
    <w:p w14:paraId="3BA3001C" w14:textId="5F8710D6" w:rsidR="4CE67DCA" w:rsidRDefault="4CE67DCA" w:rsidP="3D950BF3">
      <w:pPr>
        <w:pStyle w:val="Overskrift2"/>
        <w:rPr>
          <w:rFonts w:ascii="Calibri Light" w:eastAsia="MS Gothic" w:hAnsi="Calibri Light" w:cs="Times New Roman"/>
        </w:rPr>
      </w:pPr>
      <w:bookmarkStart w:id="5" w:name="_Toc90632382"/>
      <w:r w:rsidRPr="3D950BF3">
        <w:rPr>
          <w:rFonts w:ascii="Calibri Light" w:eastAsia="MS Gothic" w:hAnsi="Calibri Light" w:cs="Times New Roman"/>
        </w:rPr>
        <w:t>Organisations</w:t>
      </w:r>
      <w:r w:rsidR="7E36BB50" w:rsidRPr="3D950BF3">
        <w:rPr>
          <w:rFonts w:ascii="Calibri Light" w:eastAsia="MS Gothic" w:hAnsi="Calibri Light" w:cs="Times New Roman"/>
        </w:rPr>
        <w:t>kulturen</w:t>
      </w:r>
      <w:bookmarkEnd w:id="5"/>
    </w:p>
    <w:p w14:paraId="4ED93424" w14:textId="1409534D" w:rsidR="483C353D" w:rsidRPr="00D36DCD" w:rsidRDefault="483C353D" w:rsidP="3D950BF3">
      <w:pPr>
        <w:spacing w:line="257" w:lineRule="auto"/>
        <w:rPr>
          <w:rFonts w:cstheme="minorHAnsi"/>
        </w:rPr>
      </w:pPr>
      <w:r w:rsidRPr="00D36DCD">
        <w:rPr>
          <w:rFonts w:eastAsia="Calibri" w:cstheme="minorHAnsi"/>
        </w:rPr>
        <w:t>Anders Olesen er lidt gammel dags når det kommer til udførelsen af arbejdet, og forstår godt at arbejdet ikke kan udføres ligesom i gamle dage. Derfor har han uddelegeret ansvaret til hans to sønner og nogle af de andre gamle leder</w:t>
      </w:r>
      <w:r w:rsidR="1156D7E9" w:rsidRPr="00D36DCD">
        <w:rPr>
          <w:rFonts w:eastAsia="Calibri" w:cstheme="minorHAnsi"/>
        </w:rPr>
        <w:t>e</w:t>
      </w:r>
      <w:r w:rsidRPr="00D36DCD">
        <w:rPr>
          <w:rFonts w:eastAsia="Calibri" w:cstheme="minorHAnsi"/>
        </w:rPr>
        <w:t xml:space="preserve">. Når det kommer til </w:t>
      </w:r>
      <w:r w:rsidR="4F4CCC39" w:rsidRPr="00D36DCD">
        <w:rPr>
          <w:rFonts w:eastAsia="Calibri" w:cstheme="minorHAnsi"/>
        </w:rPr>
        <w:t>motivationen,</w:t>
      </w:r>
      <w:r w:rsidRPr="00D36DCD">
        <w:rPr>
          <w:rFonts w:eastAsia="Calibri" w:cstheme="minorHAnsi"/>
        </w:rPr>
        <w:t xml:space="preserve"> gør han sit bedste for at motivere hans folk i hans ansvarsområde som de andre ledere og kontor. Den administrative afdeling og de ansatte har et højt ansvar og frihed til at arbejde, da det ikke er hans primære fokusområde.</w:t>
      </w:r>
    </w:p>
    <w:p w14:paraId="1C09B586" w14:textId="3442616A" w:rsidR="483C353D" w:rsidRPr="00D36DCD" w:rsidRDefault="483C353D" w:rsidP="3D950BF3">
      <w:pPr>
        <w:spacing w:line="257" w:lineRule="auto"/>
        <w:rPr>
          <w:rFonts w:cstheme="minorHAnsi"/>
        </w:rPr>
      </w:pPr>
      <w:r w:rsidRPr="00D36DCD">
        <w:rPr>
          <w:rFonts w:eastAsia="Calibri" w:cstheme="minorHAnsi"/>
        </w:rPr>
        <w:t xml:space="preserve">Han er en meget synlig person i virksomheden som kender alle </w:t>
      </w:r>
      <w:r w:rsidR="410AC5F1" w:rsidRPr="00D36DCD">
        <w:rPr>
          <w:rFonts w:eastAsia="Calibri" w:cstheme="minorHAnsi"/>
        </w:rPr>
        <w:t xml:space="preserve">medarbejdere </w:t>
      </w:r>
      <w:r w:rsidRPr="00D36DCD">
        <w:rPr>
          <w:rFonts w:eastAsia="Calibri" w:cstheme="minorHAnsi"/>
        </w:rPr>
        <w:t>og har et godt forhold til dem. Han forventer at medarbejderne er hårdtarbejdende og positive, specielt mod kunderne, men også mod kollegaerne og management. Hvis han ikke er tilfreds med en medarbejders indsat og attitude vil han give feedback, så de har en chance for at forbedre. Hvis det ikke hjælper er han ikke bange for at fyre den medarbejder, men det sker ikke normalt da hans medarbejder har været i virksomheden i mange år.</w:t>
      </w:r>
    </w:p>
    <w:p w14:paraId="4935795A" w14:textId="10CCA6FD" w:rsidR="483C353D" w:rsidRPr="00D36DCD" w:rsidRDefault="483C353D" w:rsidP="3D950BF3">
      <w:pPr>
        <w:spacing w:line="257" w:lineRule="auto"/>
        <w:rPr>
          <w:rFonts w:cstheme="minorHAnsi"/>
        </w:rPr>
      </w:pPr>
      <w:r w:rsidRPr="00D36DCD">
        <w:rPr>
          <w:rFonts w:eastAsia="Calibri" w:cstheme="minorHAnsi"/>
        </w:rPr>
        <w:t xml:space="preserve"> </w:t>
      </w:r>
    </w:p>
    <w:p w14:paraId="5B8B978D" w14:textId="4179FDB5" w:rsidR="483C353D" w:rsidRPr="00D36DCD" w:rsidRDefault="483C353D" w:rsidP="3D950BF3">
      <w:pPr>
        <w:spacing w:line="257" w:lineRule="auto"/>
        <w:rPr>
          <w:rFonts w:cstheme="minorHAnsi"/>
        </w:rPr>
      </w:pPr>
      <w:r w:rsidRPr="00D36DCD">
        <w:rPr>
          <w:rFonts w:eastAsia="Calibri" w:cstheme="minorHAnsi"/>
        </w:rPr>
        <w:t xml:space="preserve">Grundet hans alder og uddannelse er Thomas Olesen mere opmærksom </w:t>
      </w:r>
      <w:r w:rsidR="536D8039" w:rsidRPr="00D36DCD">
        <w:rPr>
          <w:rFonts w:eastAsia="Calibri" w:cstheme="minorHAnsi"/>
        </w:rPr>
        <w:t>på</w:t>
      </w:r>
      <w:r w:rsidRPr="00D36DCD">
        <w:rPr>
          <w:rFonts w:eastAsia="Calibri" w:cstheme="minorHAnsi"/>
        </w:rPr>
        <w:t xml:space="preserve"> hvordan han behandler hans medarbejdere</w:t>
      </w:r>
      <w:r w:rsidR="451811A9" w:rsidRPr="00D36DCD">
        <w:rPr>
          <w:rFonts w:eastAsia="Calibri" w:cstheme="minorHAnsi"/>
        </w:rPr>
        <w:t>,</w:t>
      </w:r>
      <w:r w:rsidR="69B0D834" w:rsidRPr="00D36DCD">
        <w:rPr>
          <w:rFonts w:eastAsia="Calibri" w:cstheme="minorHAnsi"/>
        </w:rPr>
        <w:t xml:space="preserve"> </w:t>
      </w:r>
      <w:r w:rsidR="2B19416E" w:rsidRPr="00D36DCD">
        <w:rPr>
          <w:rFonts w:eastAsia="Calibri" w:cstheme="minorHAnsi"/>
        </w:rPr>
        <w:t>d</w:t>
      </w:r>
      <w:r w:rsidR="69B0D834" w:rsidRPr="00D36DCD">
        <w:rPr>
          <w:rFonts w:eastAsia="Calibri" w:cstheme="minorHAnsi"/>
        </w:rPr>
        <w:t>a</w:t>
      </w:r>
      <w:r w:rsidRPr="00D36DCD">
        <w:rPr>
          <w:rFonts w:eastAsia="Calibri" w:cstheme="minorHAnsi"/>
        </w:rPr>
        <w:t xml:space="preserve"> han har taget </w:t>
      </w:r>
      <w:r w:rsidR="69B0D834" w:rsidRPr="00D36DCD">
        <w:rPr>
          <w:rFonts w:eastAsia="Calibri" w:cstheme="minorHAnsi"/>
        </w:rPr>
        <w:t>e</w:t>
      </w:r>
      <w:r w:rsidR="66D7655A" w:rsidRPr="00D36DCD">
        <w:rPr>
          <w:rFonts w:eastAsia="Calibri" w:cstheme="minorHAnsi"/>
        </w:rPr>
        <w:t>n</w:t>
      </w:r>
      <w:r w:rsidR="69B0D834" w:rsidRPr="00D36DCD">
        <w:rPr>
          <w:rFonts w:eastAsia="Calibri" w:cstheme="minorHAnsi"/>
        </w:rPr>
        <w:t xml:space="preserve"> </w:t>
      </w:r>
      <w:r w:rsidRPr="00D36DCD">
        <w:rPr>
          <w:rFonts w:eastAsia="Calibri" w:cstheme="minorHAnsi"/>
        </w:rPr>
        <w:t xml:space="preserve">uddannelse </w:t>
      </w:r>
      <w:r w:rsidR="3DC6D3F4" w:rsidRPr="00D36DCD">
        <w:rPr>
          <w:rFonts w:eastAsia="Calibri" w:cstheme="minorHAnsi"/>
        </w:rPr>
        <w:t>i ledelse</w:t>
      </w:r>
      <w:r w:rsidR="69B0D834" w:rsidRPr="00D36DCD">
        <w:rPr>
          <w:rFonts w:eastAsia="Calibri" w:cstheme="minorHAnsi"/>
        </w:rPr>
        <w:t xml:space="preserve"> </w:t>
      </w:r>
      <w:r w:rsidRPr="00D36DCD">
        <w:rPr>
          <w:rFonts w:eastAsia="Calibri" w:cstheme="minorHAnsi"/>
        </w:rPr>
        <w:t xml:space="preserve">på UCN T&amp;B. Han holder af hver medarbejder og vil gerne have </w:t>
      </w:r>
      <w:r w:rsidR="0EAEDB66" w:rsidRPr="00D36DCD">
        <w:rPr>
          <w:rFonts w:eastAsia="Calibri" w:cstheme="minorHAnsi"/>
        </w:rPr>
        <w:t xml:space="preserve">at </w:t>
      </w:r>
      <w:r w:rsidRPr="00D36DCD">
        <w:rPr>
          <w:rFonts w:eastAsia="Calibri" w:cstheme="minorHAnsi"/>
        </w:rPr>
        <w:t xml:space="preserve">de trives i virksomheden. Han har årlige interviews med medarbejderne for at sikre </w:t>
      </w:r>
      <w:r w:rsidR="7E3FF68F" w:rsidRPr="00D36DCD">
        <w:rPr>
          <w:rFonts w:eastAsia="Calibri" w:cstheme="minorHAnsi"/>
        </w:rPr>
        <w:t>medarbejderne</w:t>
      </w:r>
      <w:r w:rsidRPr="00D36DCD">
        <w:rPr>
          <w:rFonts w:eastAsia="Calibri" w:cstheme="minorHAnsi"/>
        </w:rPr>
        <w:t xml:space="preserve"> er værdsat for hvad de gør og give dem flere muligheder </w:t>
      </w:r>
      <w:r w:rsidRPr="00D36DCD">
        <w:rPr>
          <w:rFonts w:eastAsia="Calibri" w:cstheme="minorHAnsi"/>
        </w:rPr>
        <w:lastRenderedPageBreak/>
        <w:t>for udfordrende opgaver. Thomas er formand i personaleforening and gør meget for at skabe en god atmosfære i virksomheden. Han arrangerer kurser og arrangementer for at forbedre sammenholdet.</w:t>
      </w:r>
    </w:p>
    <w:p w14:paraId="32CC2CA5" w14:textId="1D6EB5A9" w:rsidR="483C353D" w:rsidRPr="00D36DCD" w:rsidRDefault="483C353D" w:rsidP="3D950BF3">
      <w:pPr>
        <w:spacing w:line="257" w:lineRule="auto"/>
        <w:rPr>
          <w:rFonts w:cstheme="minorHAnsi"/>
        </w:rPr>
      </w:pPr>
      <w:r w:rsidRPr="00D36DCD">
        <w:rPr>
          <w:rFonts w:eastAsia="Calibri" w:cstheme="minorHAnsi"/>
        </w:rPr>
        <w:t xml:space="preserve"> </w:t>
      </w:r>
    </w:p>
    <w:p w14:paraId="67C76647" w14:textId="00A4E559" w:rsidR="483C353D" w:rsidRPr="00D36DCD" w:rsidRDefault="483C353D" w:rsidP="3D950BF3">
      <w:pPr>
        <w:spacing w:line="257" w:lineRule="auto"/>
        <w:rPr>
          <w:rFonts w:cstheme="minorHAnsi"/>
        </w:rPr>
      </w:pPr>
      <w:r w:rsidRPr="00D36DCD">
        <w:rPr>
          <w:rFonts w:eastAsia="Calibri" w:cstheme="minorHAnsi"/>
        </w:rPr>
        <w:t>Casper Olesen har en mere praktisk uddannelse indenfor bygningsmarked og tømmer handel. Han har suppleret hans uddannelse med en deltids uddannelse i ledelse. Hans afdeling minder meget om Thomas’ men er mere detalje orienteret og kontrollerende i hans management stil på grund af hans praktiske viden indenfor tømmer industrien. Han vil meget gerne hjælpe hans medarbejder med deres opgaver så godt som mulig</w:t>
      </w:r>
      <w:r w:rsidR="26B1F43D" w:rsidRPr="00D36DCD">
        <w:rPr>
          <w:rFonts w:eastAsia="Calibri" w:cstheme="minorHAnsi"/>
        </w:rPr>
        <w:t>t</w:t>
      </w:r>
      <w:r w:rsidRPr="00D36DCD">
        <w:rPr>
          <w:rFonts w:eastAsia="Calibri" w:cstheme="minorHAnsi"/>
        </w:rPr>
        <w:t xml:space="preserve">. </w:t>
      </w:r>
    </w:p>
    <w:p w14:paraId="16EB9234" w14:textId="145B8185" w:rsidR="483C353D" w:rsidRPr="00D36DCD" w:rsidRDefault="483C353D" w:rsidP="3D950BF3">
      <w:pPr>
        <w:spacing w:line="257" w:lineRule="auto"/>
        <w:rPr>
          <w:rFonts w:cstheme="minorHAnsi"/>
        </w:rPr>
      </w:pPr>
      <w:r w:rsidRPr="00D36DCD">
        <w:rPr>
          <w:rFonts w:eastAsia="Calibri" w:cstheme="minorHAnsi"/>
          <w:b/>
        </w:rPr>
        <w:t>Organisationsstruktur.</w:t>
      </w:r>
    </w:p>
    <w:p w14:paraId="71EB671E" w14:textId="0D623276" w:rsidR="483C353D" w:rsidRPr="00D36DCD" w:rsidRDefault="483C353D" w:rsidP="3D950BF3">
      <w:pPr>
        <w:spacing w:line="257" w:lineRule="auto"/>
        <w:rPr>
          <w:rFonts w:cstheme="minorHAnsi"/>
        </w:rPr>
      </w:pPr>
      <w:r w:rsidRPr="00D36DCD">
        <w:rPr>
          <w:rFonts w:eastAsia="Calibri" w:cstheme="minorHAnsi"/>
        </w:rPr>
        <w:t xml:space="preserve">Kigger vi på organisationsformen, kan vi konkludere at Vestbjerg Byggecenter har ”Den Basale form” da </w:t>
      </w:r>
      <w:r w:rsidR="19D32688" w:rsidRPr="00D36DCD">
        <w:rPr>
          <w:rFonts w:eastAsia="Calibri" w:cstheme="minorHAnsi"/>
        </w:rPr>
        <w:t>arbejdsopgaverne</w:t>
      </w:r>
      <w:r w:rsidRPr="00D36DCD">
        <w:rPr>
          <w:rFonts w:eastAsia="Calibri" w:cstheme="minorHAnsi"/>
        </w:rPr>
        <w:t xml:space="preserve"> er meget enkle, men markedet er dynamisk.</w:t>
      </w:r>
    </w:p>
    <w:p w14:paraId="7DF5DD58" w14:textId="2EC03DBC" w:rsidR="483C353D" w:rsidRPr="00D36DCD" w:rsidRDefault="483C353D" w:rsidP="3D950BF3">
      <w:pPr>
        <w:spacing w:line="257" w:lineRule="auto"/>
        <w:rPr>
          <w:rFonts w:cstheme="minorHAnsi"/>
        </w:rPr>
      </w:pPr>
      <w:r w:rsidRPr="00D36DCD">
        <w:rPr>
          <w:rFonts w:eastAsia="Calibri" w:cstheme="minorHAnsi"/>
        </w:rPr>
        <w:t xml:space="preserve">I de forskellige kulturmetaforer er de meget fokuseret på personerne, så de ligger meget i ”Familien” </w:t>
      </w:r>
    </w:p>
    <w:p w14:paraId="6D3851C5" w14:textId="3FC5D7E1" w:rsidR="483C353D" w:rsidRPr="00D36DCD" w:rsidRDefault="483C353D" w:rsidP="3D950BF3">
      <w:pPr>
        <w:spacing w:line="257" w:lineRule="auto"/>
        <w:rPr>
          <w:rFonts w:cstheme="minorHAnsi"/>
        </w:rPr>
      </w:pPr>
      <w:r w:rsidRPr="00D36DCD">
        <w:rPr>
          <w:rFonts w:eastAsia="Calibri" w:cstheme="minorHAnsi"/>
          <w:b/>
        </w:rPr>
        <w:t xml:space="preserve">Style of </w:t>
      </w:r>
      <w:proofErr w:type="spellStart"/>
      <w:r w:rsidRPr="00D36DCD">
        <w:rPr>
          <w:rFonts w:eastAsia="Calibri" w:cstheme="minorHAnsi"/>
          <w:b/>
        </w:rPr>
        <w:t>leadership</w:t>
      </w:r>
      <w:proofErr w:type="spellEnd"/>
      <w:r w:rsidRPr="00D36DCD">
        <w:rPr>
          <w:rFonts w:eastAsia="Calibri" w:cstheme="minorHAnsi"/>
          <w:b/>
        </w:rPr>
        <w:t>.</w:t>
      </w:r>
    </w:p>
    <w:p w14:paraId="1FFD57E1" w14:textId="798A94E2" w:rsidR="483C353D" w:rsidRPr="00D36DCD" w:rsidRDefault="69B0D834" w:rsidP="3D950BF3">
      <w:pPr>
        <w:spacing w:line="257" w:lineRule="auto"/>
        <w:rPr>
          <w:rFonts w:cstheme="minorHAnsi"/>
        </w:rPr>
      </w:pPr>
      <w:r w:rsidRPr="00D36DCD">
        <w:rPr>
          <w:rFonts w:eastAsia="Calibri" w:cstheme="minorHAnsi"/>
        </w:rPr>
        <w:t>Ledelses</w:t>
      </w:r>
      <w:r w:rsidR="7AF06CAE" w:rsidRPr="00D36DCD">
        <w:rPr>
          <w:rFonts w:eastAsia="Calibri" w:cstheme="minorHAnsi"/>
        </w:rPr>
        <w:t>s</w:t>
      </w:r>
      <w:r w:rsidRPr="00D36DCD">
        <w:rPr>
          <w:rFonts w:eastAsia="Calibri" w:cstheme="minorHAnsi"/>
        </w:rPr>
        <w:t>kabs</w:t>
      </w:r>
      <w:r w:rsidR="06E11A6F" w:rsidRPr="00D36DCD">
        <w:rPr>
          <w:rFonts w:eastAsia="Calibri" w:cstheme="minorHAnsi"/>
        </w:rPr>
        <w:t xml:space="preserve"> </w:t>
      </w:r>
      <w:r w:rsidR="483C353D" w:rsidRPr="00D36DCD">
        <w:rPr>
          <w:rFonts w:eastAsia="Calibri" w:cstheme="minorHAnsi"/>
        </w:rPr>
        <w:t>begr</w:t>
      </w:r>
      <w:r w:rsidR="0932B8F2" w:rsidRPr="00D36DCD">
        <w:rPr>
          <w:rFonts w:eastAsia="Calibri" w:cstheme="minorHAnsi"/>
        </w:rPr>
        <w:t>e</w:t>
      </w:r>
      <w:r w:rsidR="483C353D" w:rsidRPr="00D36DCD">
        <w:rPr>
          <w:rFonts w:eastAsia="Calibri" w:cstheme="minorHAnsi"/>
        </w:rPr>
        <w:t>ber</w:t>
      </w:r>
      <w:r w:rsidR="4EA2CBA1" w:rsidRPr="00D36DCD">
        <w:rPr>
          <w:rFonts w:eastAsia="Calibri" w:cstheme="minorHAnsi"/>
        </w:rPr>
        <w:t xml:space="preserve">ne </w:t>
      </w:r>
      <w:r w:rsidR="483C353D" w:rsidRPr="00D36DCD">
        <w:rPr>
          <w:rFonts w:eastAsia="Calibri" w:cstheme="minorHAnsi"/>
        </w:rPr>
        <w:t xml:space="preserve">består af </w:t>
      </w:r>
      <w:proofErr w:type="spellStart"/>
      <w:r w:rsidR="483C353D" w:rsidRPr="00D36DCD">
        <w:rPr>
          <w:rFonts w:eastAsia="Calibri" w:cstheme="minorHAnsi"/>
        </w:rPr>
        <w:t>Leadership</w:t>
      </w:r>
      <w:proofErr w:type="spellEnd"/>
      <w:r w:rsidR="483C353D" w:rsidRPr="00D36DCD">
        <w:rPr>
          <w:rFonts w:eastAsia="Calibri" w:cstheme="minorHAnsi"/>
        </w:rPr>
        <w:t xml:space="preserve">, Coaching og Management. </w:t>
      </w:r>
    </w:p>
    <w:p w14:paraId="306511B5" w14:textId="7131681D" w:rsidR="483C353D" w:rsidRPr="00D36DCD" w:rsidRDefault="483C353D" w:rsidP="3D950BF3">
      <w:pPr>
        <w:spacing w:line="257" w:lineRule="auto"/>
        <w:rPr>
          <w:rFonts w:eastAsia="Calibri" w:cstheme="minorHAnsi"/>
        </w:rPr>
      </w:pPr>
      <w:proofErr w:type="spellStart"/>
      <w:r w:rsidRPr="00D36DCD">
        <w:rPr>
          <w:rFonts w:eastAsia="Calibri" w:cstheme="minorHAnsi"/>
        </w:rPr>
        <w:t>Leadership</w:t>
      </w:r>
      <w:proofErr w:type="spellEnd"/>
      <w:r w:rsidRPr="00D36DCD">
        <w:rPr>
          <w:rFonts w:eastAsia="Calibri" w:cstheme="minorHAnsi"/>
        </w:rPr>
        <w:t xml:space="preserve"> er hvor lederne </w:t>
      </w:r>
      <w:r w:rsidR="7A48A935" w:rsidRPr="00D36DCD">
        <w:rPr>
          <w:rFonts w:eastAsia="Calibri" w:cstheme="minorHAnsi"/>
        </w:rPr>
        <w:t>inspirerer</w:t>
      </w:r>
      <w:r w:rsidRPr="00D36DCD">
        <w:rPr>
          <w:rFonts w:eastAsia="Calibri" w:cstheme="minorHAnsi"/>
        </w:rPr>
        <w:t xml:space="preserve"> og motivere </w:t>
      </w:r>
      <w:r w:rsidR="457A33EB" w:rsidRPr="00D36DCD">
        <w:rPr>
          <w:rFonts w:eastAsia="Calibri" w:cstheme="minorHAnsi"/>
        </w:rPr>
        <w:t>deres</w:t>
      </w:r>
      <w:r w:rsidRPr="00D36DCD">
        <w:rPr>
          <w:rFonts w:eastAsia="Calibri" w:cstheme="minorHAnsi"/>
        </w:rPr>
        <w:t xml:space="preserve"> medarbejdere, og samtidig skaber et miljø hvor de kan </w:t>
      </w:r>
      <w:r w:rsidR="69B0D834" w:rsidRPr="00D36DCD">
        <w:rPr>
          <w:rFonts w:eastAsia="Calibri" w:cstheme="minorHAnsi"/>
        </w:rPr>
        <w:t>lære</w:t>
      </w:r>
      <w:r w:rsidR="298109E7" w:rsidRPr="00D36DCD">
        <w:rPr>
          <w:rFonts w:eastAsia="Calibri" w:cstheme="minorHAnsi"/>
        </w:rPr>
        <w:t>r</w:t>
      </w:r>
      <w:r w:rsidRPr="00D36DCD">
        <w:rPr>
          <w:rFonts w:eastAsia="Calibri" w:cstheme="minorHAnsi"/>
        </w:rPr>
        <w:t xml:space="preserve"> og sørger for at </w:t>
      </w:r>
      <w:r w:rsidR="69B0D834" w:rsidRPr="00D36DCD">
        <w:rPr>
          <w:rFonts w:eastAsia="Calibri" w:cstheme="minorHAnsi"/>
        </w:rPr>
        <w:t>medarbejder</w:t>
      </w:r>
      <w:r w:rsidR="20348736" w:rsidRPr="00D36DCD">
        <w:rPr>
          <w:rFonts w:eastAsia="Calibri" w:cstheme="minorHAnsi"/>
        </w:rPr>
        <w:t>ne</w:t>
      </w:r>
      <w:r w:rsidRPr="00D36DCD">
        <w:rPr>
          <w:rFonts w:eastAsia="Calibri" w:cstheme="minorHAnsi"/>
        </w:rPr>
        <w:t xml:space="preserve"> stemme bliver hørt.</w:t>
      </w:r>
    </w:p>
    <w:p w14:paraId="1CE3011B" w14:textId="4889EE5A" w:rsidR="483C353D" w:rsidRPr="00D36DCD" w:rsidRDefault="483C353D" w:rsidP="3D950BF3">
      <w:pPr>
        <w:spacing w:line="257" w:lineRule="auto"/>
        <w:rPr>
          <w:rFonts w:cstheme="minorHAnsi"/>
        </w:rPr>
      </w:pPr>
      <w:r w:rsidRPr="00D36DCD">
        <w:rPr>
          <w:rFonts w:eastAsia="Calibri" w:cstheme="minorHAnsi"/>
        </w:rPr>
        <w:t xml:space="preserve">Coaching er hvor der er fokus på </w:t>
      </w:r>
      <w:r w:rsidR="24EC5F76" w:rsidRPr="00D36DCD">
        <w:rPr>
          <w:rFonts w:eastAsia="Calibri" w:cstheme="minorHAnsi"/>
        </w:rPr>
        <w:t>medarbejdernes</w:t>
      </w:r>
      <w:r w:rsidRPr="00D36DCD">
        <w:rPr>
          <w:rFonts w:eastAsia="Calibri" w:cstheme="minorHAnsi"/>
        </w:rPr>
        <w:t xml:space="preserve"> udvikling og at de bliver anerkendt for deres </w:t>
      </w:r>
      <w:r w:rsidR="69B0D834" w:rsidRPr="00D36DCD">
        <w:rPr>
          <w:rFonts w:eastAsia="Calibri" w:cstheme="minorHAnsi"/>
        </w:rPr>
        <w:t>arbejd</w:t>
      </w:r>
      <w:r w:rsidR="37CBE3FD" w:rsidRPr="00D36DCD">
        <w:rPr>
          <w:rFonts w:eastAsia="Calibri" w:cstheme="minorHAnsi"/>
        </w:rPr>
        <w:t>e</w:t>
      </w:r>
      <w:r w:rsidR="69B0D834" w:rsidRPr="00D36DCD">
        <w:rPr>
          <w:rFonts w:eastAsia="Calibri" w:cstheme="minorHAnsi"/>
        </w:rPr>
        <w:t>.</w:t>
      </w:r>
      <w:r w:rsidRPr="00D36DCD">
        <w:rPr>
          <w:rFonts w:eastAsia="Calibri" w:cstheme="minorHAnsi"/>
        </w:rPr>
        <w:t xml:space="preserve"> Samtidig med at de får jævnligt feedback.</w:t>
      </w:r>
    </w:p>
    <w:p w14:paraId="49D4AB49" w14:textId="4853D2C8" w:rsidR="483C353D" w:rsidRPr="00D36DCD" w:rsidRDefault="483C353D" w:rsidP="3D950BF3">
      <w:pPr>
        <w:spacing w:line="257" w:lineRule="auto"/>
        <w:rPr>
          <w:rFonts w:cstheme="minorHAnsi"/>
        </w:rPr>
      </w:pPr>
      <w:r w:rsidRPr="00D36DCD">
        <w:rPr>
          <w:rFonts w:eastAsia="Calibri" w:cstheme="minorHAnsi"/>
        </w:rPr>
        <w:t>Management er der fokus på planlæggelse af virksomhedens opgaver, og der kontrolleres og evalueres af faglighed</w:t>
      </w:r>
    </w:p>
    <w:p w14:paraId="63FE356B" w14:textId="0B5F5D91" w:rsidR="483C353D" w:rsidRPr="00D36DCD" w:rsidRDefault="483C353D" w:rsidP="3D950BF3">
      <w:pPr>
        <w:spacing w:line="257" w:lineRule="auto"/>
        <w:rPr>
          <w:rFonts w:cstheme="minorHAnsi"/>
        </w:rPr>
      </w:pPr>
      <w:r w:rsidRPr="00D36DCD">
        <w:rPr>
          <w:rFonts w:eastAsia="Calibri" w:cstheme="minorHAnsi"/>
        </w:rPr>
        <w:t xml:space="preserve">Disse 3 områder er </w:t>
      </w:r>
      <w:r w:rsidR="342B6B9C" w:rsidRPr="00D36DCD">
        <w:rPr>
          <w:rFonts w:eastAsia="Calibri" w:cstheme="minorHAnsi"/>
        </w:rPr>
        <w:t>vigtige</w:t>
      </w:r>
      <w:r w:rsidRPr="00D36DCD">
        <w:rPr>
          <w:rFonts w:eastAsia="Calibri" w:cstheme="minorHAnsi"/>
        </w:rPr>
        <w:t xml:space="preserve"> indenfor ledelse.</w:t>
      </w:r>
    </w:p>
    <w:p w14:paraId="72A80477" w14:textId="32AE4F6A" w:rsidR="483C353D" w:rsidRPr="00D36DCD" w:rsidRDefault="483C353D" w:rsidP="3D950BF3">
      <w:pPr>
        <w:spacing w:line="257" w:lineRule="auto"/>
        <w:rPr>
          <w:rFonts w:cstheme="minorHAnsi"/>
        </w:rPr>
      </w:pPr>
      <w:r w:rsidRPr="00D36DCD">
        <w:rPr>
          <w:rFonts w:eastAsia="Calibri" w:cstheme="minorHAnsi"/>
        </w:rPr>
        <w:t>Anders Olesen.</w:t>
      </w:r>
    </w:p>
    <w:p w14:paraId="6F88F6F2" w14:textId="254A617D" w:rsidR="483C353D" w:rsidRPr="00D36DCD" w:rsidRDefault="483C353D" w:rsidP="3D950BF3">
      <w:pPr>
        <w:spacing w:line="257" w:lineRule="auto"/>
        <w:rPr>
          <w:rFonts w:cstheme="minorHAnsi"/>
        </w:rPr>
      </w:pPr>
      <w:r w:rsidRPr="00D36DCD">
        <w:rPr>
          <w:rFonts w:eastAsia="Calibri" w:cstheme="minorHAnsi"/>
        </w:rPr>
        <w:t xml:space="preserve">Kigger man på Blake &amp; </w:t>
      </w:r>
      <w:proofErr w:type="spellStart"/>
      <w:r w:rsidRPr="00D36DCD">
        <w:rPr>
          <w:rFonts w:eastAsia="Calibri" w:cstheme="minorHAnsi"/>
        </w:rPr>
        <w:t>Moutons</w:t>
      </w:r>
      <w:proofErr w:type="spellEnd"/>
      <w:r w:rsidRPr="00D36DCD">
        <w:rPr>
          <w:rFonts w:eastAsia="Calibri" w:cstheme="minorHAnsi"/>
        </w:rPr>
        <w:t xml:space="preserve"> ledergitter, kan vi konkludere at Anders Olesen er en klar Holdleder (9,9), da han går meget op i at vise hensyn til hans medarbejder og produktionen. </w:t>
      </w:r>
    </w:p>
    <w:p w14:paraId="52880CE7" w14:textId="6B1DC4C7" w:rsidR="483C353D" w:rsidRPr="00D36DCD" w:rsidRDefault="483C353D" w:rsidP="3D950BF3">
      <w:pPr>
        <w:spacing w:line="257" w:lineRule="auto"/>
        <w:rPr>
          <w:rFonts w:cstheme="minorHAnsi"/>
        </w:rPr>
      </w:pPr>
      <w:r w:rsidRPr="00D36DCD">
        <w:rPr>
          <w:rFonts w:eastAsia="Calibri" w:cstheme="minorHAnsi"/>
        </w:rPr>
        <w:t>Thomas Olesen</w:t>
      </w:r>
    </w:p>
    <w:p w14:paraId="1F71C631" w14:textId="43989C44" w:rsidR="483C353D" w:rsidRPr="00D36DCD" w:rsidRDefault="483C353D" w:rsidP="3D950BF3">
      <w:pPr>
        <w:spacing w:line="257" w:lineRule="auto"/>
        <w:rPr>
          <w:rFonts w:cstheme="minorHAnsi"/>
        </w:rPr>
      </w:pPr>
      <w:r w:rsidRPr="00D36DCD">
        <w:rPr>
          <w:rFonts w:eastAsia="Calibri" w:cstheme="minorHAnsi"/>
        </w:rPr>
        <w:t xml:space="preserve">Kigger man på Blake &amp; </w:t>
      </w:r>
      <w:proofErr w:type="spellStart"/>
      <w:r w:rsidRPr="00D36DCD">
        <w:rPr>
          <w:rFonts w:eastAsia="Calibri" w:cstheme="minorHAnsi"/>
        </w:rPr>
        <w:t>Moutons</w:t>
      </w:r>
      <w:proofErr w:type="spellEnd"/>
      <w:r w:rsidRPr="00D36DCD">
        <w:rPr>
          <w:rFonts w:eastAsia="Calibri" w:cstheme="minorHAnsi"/>
        </w:rPr>
        <w:t xml:space="preserve"> ledergitter, kan vi konkludere at Thomas Olesen er en </w:t>
      </w:r>
      <w:proofErr w:type="spellStart"/>
      <w:r w:rsidRPr="00D36DCD">
        <w:rPr>
          <w:rFonts w:eastAsia="Calibri" w:cstheme="minorHAnsi"/>
        </w:rPr>
        <w:t>Middle</w:t>
      </w:r>
      <w:proofErr w:type="spellEnd"/>
      <w:r w:rsidRPr="00D36DCD">
        <w:rPr>
          <w:rFonts w:eastAsia="Calibri" w:cstheme="minorHAnsi"/>
        </w:rPr>
        <w:t xml:space="preserve"> of the </w:t>
      </w:r>
      <w:proofErr w:type="spellStart"/>
      <w:r w:rsidRPr="00D36DCD">
        <w:rPr>
          <w:rFonts w:eastAsia="Calibri" w:cstheme="minorHAnsi"/>
        </w:rPr>
        <w:t>road</w:t>
      </w:r>
      <w:proofErr w:type="spellEnd"/>
      <w:r w:rsidRPr="00D36DCD">
        <w:rPr>
          <w:rFonts w:eastAsia="Calibri" w:cstheme="minorHAnsi"/>
        </w:rPr>
        <w:t xml:space="preserve"> ledelse (9,5) med større hensyn til medarbejderne. Grundet han er 9,5 er fordi han har årlige samtaler med medarbejderne og gør meget for at skabe et godt miljø. Samtidigt laver hans også arrangementer og kurser.</w:t>
      </w:r>
    </w:p>
    <w:p w14:paraId="055DA9B7" w14:textId="06B692E8" w:rsidR="483C353D" w:rsidRPr="00D36DCD" w:rsidRDefault="483C353D" w:rsidP="3D950BF3">
      <w:pPr>
        <w:spacing w:line="257" w:lineRule="auto"/>
        <w:rPr>
          <w:rFonts w:cstheme="minorHAnsi"/>
        </w:rPr>
      </w:pPr>
      <w:r w:rsidRPr="00D36DCD">
        <w:rPr>
          <w:rFonts w:eastAsia="Calibri" w:cstheme="minorHAnsi"/>
        </w:rPr>
        <w:t>Casper Olesen</w:t>
      </w:r>
    </w:p>
    <w:p w14:paraId="4DF72805" w14:textId="56B3FDD4" w:rsidR="483C353D" w:rsidRPr="00D36DCD" w:rsidRDefault="483C353D" w:rsidP="3D950BF3">
      <w:pPr>
        <w:spacing w:line="257" w:lineRule="auto"/>
        <w:rPr>
          <w:rFonts w:cstheme="minorHAnsi"/>
        </w:rPr>
      </w:pPr>
      <w:r w:rsidRPr="00D36DCD">
        <w:rPr>
          <w:rFonts w:eastAsia="Calibri" w:cstheme="minorHAnsi"/>
        </w:rPr>
        <w:t xml:space="preserve">Kigger man på Blake &amp; </w:t>
      </w:r>
      <w:proofErr w:type="spellStart"/>
      <w:r w:rsidRPr="00D36DCD">
        <w:rPr>
          <w:rFonts w:eastAsia="Calibri" w:cstheme="minorHAnsi"/>
        </w:rPr>
        <w:t>Moutons</w:t>
      </w:r>
      <w:proofErr w:type="spellEnd"/>
      <w:r w:rsidRPr="00D36DCD">
        <w:rPr>
          <w:rFonts w:eastAsia="Calibri" w:cstheme="minorHAnsi"/>
        </w:rPr>
        <w:t xml:space="preserve"> ledergitter, kan vi konkludere at Casper Olesen er en holdleder (9,9), da hans arbejdstilgang er ligesom Thomas’ men er mere detalje orienteret i hans management style.</w:t>
      </w:r>
    </w:p>
    <w:p w14:paraId="0303BC09" w14:textId="1201ED93" w:rsidR="483C353D" w:rsidRPr="00D36DCD" w:rsidRDefault="483C353D" w:rsidP="3D950BF3">
      <w:pPr>
        <w:spacing w:line="257" w:lineRule="auto"/>
        <w:rPr>
          <w:rFonts w:cstheme="minorHAnsi"/>
        </w:rPr>
      </w:pPr>
      <w:r w:rsidRPr="00D36DCD">
        <w:rPr>
          <w:rFonts w:eastAsia="Calibri" w:cstheme="minorHAnsi"/>
        </w:rPr>
        <w:t xml:space="preserve">Ifølge Jack </w:t>
      </w:r>
      <w:proofErr w:type="spellStart"/>
      <w:r w:rsidRPr="00D36DCD">
        <w:rPr>
          <w:rFonts w:eastAsia="Calibri" w:cstheme="minorHAnsi"/>
        </w:rPr>
        <w:t>Bobos</w:t>
      </w:r>
      <w:proofErr w:type="spellEnd"/>
      <w:r w:rsidRPr="00D36DCD">
        <w:rPr>
          <w:rFonts w:eastAsia="Calibri" w:cstheme="minorHAnsi"/>
        </w:rPr>
        <w:t xml:space="preserve"> </w:t>
      </w:r>
      <w:r w:rsidR="54528E28" w:rsidRPr="00D36DCD">
        <w:rPr>
          <w:rFonts w:eastAsia="Calibri" w:cstheme="minorHAnsi"/>
        </w:rPr>
        <w:t>ledelsesstile</w:t>
      </w:r>
      <w:r w:rsidRPr="00D36DCD">
        <w:rPr>
          <w:rFonts w:eastAsia="Calibri" w:cstheme="minorHAnsi"/>
        </w:rPr>
        <w:t xml:space="preserve"> kendetegner ”Den </w:t>
      </w:r>
      <w:r w:rsidR="35DBEAC3" w:rsidRPr="00D36DCD">
        <w:rPr>
          <w:rFonts w:eastAsia="Calibri" w:cstheme="minorHAnsi"/>
        </w:rPr>
        <w:t>Analytiske</w:t>
      </w:r>
      <w:r w:rsidRPr="00D36DCD">
        <w:rPr>
          <w:rFonts w:eastAsia="Calibri" w:cstheme="minorHAnsi"/>
        </w:rPr>
        <w:t xml:space="preserve">” </w:t>
      </w:r>
      <w:r w:rsidR="07CCCD1F" w:rsidRPr="00D36DCD">
        <w:rPr>
          <w:rFonts w:eastAsia="Calibri" w:cstheme="minorHAnsi"/>
        </w:rPr>
        <w:t>ledelsesstil</w:t>
      </w:r>
      <w:r w:rsidRPr="00D36DCD">
        <w:rPr>
          <w:rFonts w:eastAsia="Calibri" w:cstheme="minorHAnsi"/>
        </w:rPr>
        <w:t xml:space="preserve"> meget dem alle sammen.</w:t>
      </w:r>
    </w:p>
    <w:p w14:paraId="7138B79C" w14:textId="0139A3A1" w:rsidR="483C353D" w:rsidRPr="00D36DCD" w:rsidRDefault="483C353D" w:rsidP="3D950BF3">
      <w:pPr>
        <w:spacing w:line="257" w:lineRule="auto"/>
        <w:rPr>
          <w:rFonts w:cstheme="minorHAnsi"/>
        </w:rPr>
      </w:pPr>
      <w:r w:rsidRPr="00D36DCD">
        <w:rPr>
          <w:rFonts w:eastAsia="Calibri" w:cstheme="minorHAnsi"/>
        </w:rPr>
        <w:t xml:space="preserve">Hvis vi skulle sætte medarbejderne i </w:t>
      </w:r>
      <w:proofErr w:type="spellStart"/>
      <w:r w:rsidRPr="00D36DCD">
        <w:rPr>
          <w:rFonts w:eastAsia="Calibri" w:cstheme="minorHAnsi"/>
        </w:rPr>
        <w:t>Mcgregors</w:t>
      </w:r>
      <w:proofErr w:type="spellEnd"/>
      <w:r w:rsidRPr="00D36DCD">
        <w:rPr>
          <w:rFonts w:eastAsia="Calibri" w:cstheme="minorHAnsi"/>
        </w:rPr>
        <w:t xml:space="preserve"> X- og Y-syn, er de meget Y-syn. Kigger man på </w:t>
      </w:r>
      <w:r w:rsidR="68ABDDC7" w:rsidRPr="00D36DCD">
        <w:rPr>
          <w:rFonts w:eastAsia="Calibri" w:cstheme="minorHAnsi"/>
        </w:rPr>
        <w:t>medarbejderens</w:t>
      </w:r>
      <w:r w:rsidRPr="00D36DCD">
        <w:rPr>
          <w:rFonts w:eastAsia="Calibri" w:cstheme="minorHAnsi"/>
        </w:rPr>
        <w:t xml:space="preserve"> forhold til deres arbejdstilgang er de meget interesseret og engageret, hvilket vil sætte dem i Y-syn kolonnen.  Hvis man kigger på medarbejderes ønsker til arbejdet, har de en større frihedsgrad til at udvikle sig, hvilket vil sætte dem i Y-syn kolonnen. Man kan også se at medarbejder </w:t>
      </w:r>
      <w:r w:rsidRPr="00D36DCD">
        <w:rPr>
          <w:rFonts w:eastAsia="Calibri" w:cstheme="minorHAnsi"/>
        </w:rPr>
        <w:lastRenderedPageBreak/>
        <w:t>gerne vil have tryghed og sikkerhed i arbejdet, kan vi konkludere at de er i X-syn kolonnen. Medarbejderne er villige til at påtage sig er ansvar hvis det er meningsfyldt, hvilket vil sige at de er i Y-syn kolonnen.</w:t>
      </w:r>
    </w:p>
    <w:p w14:paraId="02E9A4BB" w14:textId="0C28968A" w:rsidR="483C353D" w:rsidRPr="00D36DCD" w:rsidRDefault="483C353D" w:rsidP="3D950BF3">
      <w:pPr>
        <w:spacing w:line="257" w:lineRule="auto"/>
        <w:rPr>
          <w:rFonts w:eastAsia="Calibri" w:cstheme="minorHAnsi"/>
        </w:rPr>
      </w:pPr>
      <w:r w:rsidRPr="00D36DCD">
        <w:rPr>
          <w:rFonts w:eastAsia="Calibri" w:cstheme="minorHAnsi"/>
        </w:rPr>
        <w:t>Hvis vi skal vurdere en ledelsesform ud fra Lewins tre ledelse model vil vi sige at de ligger mod den autoritær side, da de har magt over.</w:t>
      </w:r>
    </w:p>
    <w:p w14:paraId="75511A2C" w14:textId="742A55C8" w:rsidR="483C353D" w:rsidRPr="00D36DCD" w:rsidRDefault="483C353D" w:rsidP="3D950BF3">
      <w:pPr>
        <w:spacing w:line="257" w:lineRule="auto"/>
        <w:rPr>
          <w:rFonts w:cstheme="minorHAnsi"/>
        </w:rPr>
      </w:pPr>
      <w:r w:rsidRPr="00D36DCD">
        <w:rPr>
          <w:rFonts w:cstheme="minorHAnsi"/>
        </w:rPr>
        <w:drawing>
          <wp:inline distT="0" distB="0" distL="0" distR="0" wp14:anchorId="1F349619" wp14:editId="55D968C8">
            <wp:extent cx="4572000" cy="1504950"/>
            <wp:effectExtent l="0" t="0" r="0" b="0"/>
            <wp:docPr id="349298505" name="Picture 349298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72000" cy="1504950"/>
                    </a:xfrm>
                    <a:prstGeom prst="rect">
                      <a:avLst/>
                    </a:prstGeom>
                  </pic:spPr>
                </pic:pic>
              </a:graphicData>
            </a:graphic>
          </wp:inline>
        </w:drawing>
      </w:r>
    </w:p>
    <w:p w14:paraId="3819A6D1" w14:textId="77777777" w:rsidR="004C505B" w:rsidRPr="00D36DCD" w:rsidRDefault="004C505B" w:rsidP="3D950BF3">
      <w:pPr>
        <w:spacing w:line="257" w:lineRule="auto"/>
        <w:rPr>
          <w:rFonts w:cstheme="minorHAnsi"/>
        </w:rPr>
      </w:pPr>
    </w:p>
    <w:p w14:paraId="6FA6B9B3" w14:textId="6C9417A8" w:rsidR="6BF66C7E" w:rsidRPr="00304153" w:rsidRDefault="6BF66C7E" w:rsidP="3D950BF3">
      <w:pPr>
        <w:pStyle w:val="Overskrift2"/>
      </w:pPr>
      <w:bookmarkStart w:id="6" w:name="_Toc90632383"/>
      <w:r>
        <w:t xml:space="preserve">Porters </w:t>
      </w:r>
      <w:proofErr w:type="spellStart"/>
      <w:r>
        <w:t>five</w:t>
      </w:r>
      <w:proofErr w:type="spellEnd"/>
      <w:r>
        <w:t xml:space="preserve"> forces</w:t>
      </w:r>
      <w:bookmarkEnd w:id="6"/>
    </w:p>
    <w:p w14:paraId="3100642B" w14:textId="011941E5" w:rsidR="42EF7A78" w:rsidRPr="00D36DCD" w:rsidRDefault="42EF7A78" w:rsidP="3D950BF3">
      <w:pPr>
        <w:rPr>
          <w:rFonts w:eastAsia="Calibri" w:cstheme="minorHAnsi"/>
          <w:color w:val="111111"/>
        </w:rPr>
      </w:pPr>
      <w:r w:rsidRPr="00D36DCD">
        <w:rPr>
          <w:rFonts w:eastAsia="Calibri" w:cstheme="minorHAnsi"/>
          <w:color w:val="111111"/>
        </w:rPr>
        <w:t>De fem konkurrencekræfter (</w:t>
      </w:r>
      <w:r w:rsidR="57FEF357" w:rsidRPr="00D36DCD">
        <w:rPr>
          <w:rFonts w:eastAsia="Calibri" w:cstheme="minorHAnsi"/>
          <w:i/>
          <w:color w:val="111111"/>
        </w:rPr>
        <w:t>Porters</w:t>
      </w:r>
      <w:r w:rsidR="4334A739" w:rsidRPr="00D36DCD">
        <w:rPr>
          <w:rFonts w:eastAsia="Calibri" w:cstheme="minorHAnsi"/>
          <w:i/>
          <w:color w:val="111111"/>
        </w:rPr>
        <w:t xml:space="preserve"> </w:t>
      </w:r>
      <w:proofErr w:type="spellStart"/>
      <w:r w:rsidR="4334A739" w:rsidRPr="00D36DCD">
        <w:rPr>
          <w:rFonts w:eastAsia="Calibri" w:cstheme="minorHAnsi"/>
          <w:i/>
          <w:color w:val="111111"/>
        </w:rPr>
        <w:t>five</w:t>
      </w:r>
      <w:proofErr w:type="spellEnd"/>
      <w:r w:rsidR="4334A739" w:rsidRPr="00D36DCD">
        <w:rPr>
          <w:rFonts w:eastAsia="Calibri" w:cstheme="minorHAnsi"/>
          <w:i/>
          <w:color w:val="111111"/>
        </w:rPr>
        <w:t xml:space="preserve"> forces</w:t>
      </w:r>
      <w:r w:rsidR="0776C3EC" w:rsidRPr="00D36DCD">
        <w:rPr>
          <w:rFonts w:eastAsia="Calibri" w:cstheme="minorHAnsi"/>
          <w:color w:val="111111"/>
        </w:rPr>
        <w:t>)</w:t>
      </w:r>
      <w:r w:rsidR="4334A739" w:rsidRPr="00D36DCD">
        <w:rPr>
          <w:rFonts w:eastAsia="Calibri" w:cstheme="minorHAnsi"/>
          <w:color w:val="111111"/>
        </w:rPr>
        <w:t xml:space="preserve"> er</w:t>
      </w:r>
      <w:r w:rsidR="53EAF364" w:rsidRPr="00D36DCD">
        <w:rPr>
          <w:rFonts w:eastAsia="Calibri" w:cstheme="minorHAnsi"/>
          <w:color w:val="111111"/>
        </w:rPr>
        <w:t>:</w:t>
      </w:r>
    </w:p>
    <w:p w14:paraId="0A90CFF7" w14:textId="019351CE" w:rsidR="4334A739" w:rsidRPr="00D36DCD" w:rsidRDefault="4334A739" w:rsidP="3D950BF3">
      <w:pPr>
        <w:rPr>
          <w:rFonts w:eastAsia="Calibri" w:cstheme="minorHAnsi"/>
          <w:color w:val="111111"/>
        </w:rPr>
      </w:pPr>
      <w:r w:rsidRPr="00D36DCD">
        <w:rPr>
          <w:rFonts w:eastAsia="Calibri" w:cstheme="minorHAnsi"/>
          <w:color w:val="111111"/>
        </w:rPr>
        <w:t xml:space="preserve">1. </w:t>
      </w:r>
      <w:r w:rsidR="6FE60285" w:rsidRPr="00D36DCD">
        <w:rPr>
          <w:rFonts w:eastAsia="Calibri" w:cstheme="minorHAnsi"/>
          <w:color w:val="111111"/>
        </w:rPr>
        <w:t>K</w:t>
      </w:r>
      <w:r w:rsidRPr="00D36DCD">
        <w:rPr>
          <w:rFonts w:eastAsia="Calibri" w:cstheme="minorHAnsi"/>
          <w:color w:val="111111"/>
        </w:rPr>
        <w:t>onkurrencen i</w:t>
      </w:r>
      <w:r w:rsidR="375E2D80" w:rsidRPr="00D36DCD">
        <w:rPr>
          <w:rFonts w:eastAsia="Calibri" w:cstheme="minorHAnsi"/>
          <w:color w:val="111111"/>
        </w:rPr>
        <w:t>mellem direkte konkurrenter i</w:t>
      </w:r>
      <w:r w:rsidRPr="00D36DCD">
        <w:rPr>
          <w:rFonts w:eastAsia="Calibri" w:cstheme="minorHAnsi"/>
          <w:color w:val="111111"/>
        </w:rPr>
        <w:t xml:space="preserve"> industrien</w:t>
      </w:r>
    </w:p>
    <w:p w14:paraId="3167491E" w14:textId="328D7EBE" w:rsidR="4334A739" w:rsidRPr="00D36DCD" w:rsidRDefault="4334A739" w:rsidP="3D950BF3">
      <w:pPr>
        <w:rPr>
          <w:rFonts w:eastAsia="Calibri" w:cstheme="minorHAnsi"/>
          <w:color w:val="111111"/>
        </w:rPr>
      </w:pPr>
      <w:r w:rsidRPr="00D36DCD">
        <w:rPr>
          <w:rFonts w:eastAsia="Calibri" w:cstheme="minorHAnsi"/>
          <w:color w:val="111111"/>
        </w:rPr>
        <w:t xml:space="preserve">2. </w:t>
      </w:r>
      <w:r w:rsidR="2713F5CC" w:rsidRPr="00D36DCD">
        <w:rPr>
          <w:rFonts w:eastAsia="Calibri" w:cstheme="minorHAnsi"/>
          <w:color w:val="111111"/>
        </w:rPr>
        <w:t>N</w:t>
      </w:r>
      <w:r w:rsidRPr="00D36DCD">
        <w:rPr>
          <w:rFonts w:eastAsia="Calibri" w:cstheme="minorHAnsi"/>
          <w:color w:val="111111"/>
        </w:rPr>
        <w:t>ye spiller</w:t>
      </w:r>
      <w:r w:rsidR="18B47860" w:rsidRPr="00D36DCD">
        <w:rPr>
          <w:rFonts w:eastAsia="Calibri" w:cstheme="minorHAnsi"/>
          <w:color w:val="111111"/>
        </w:rPr>
        <w:t>e</w:t>
      </w:r>
      <w:r w:rsidRPr="00D36DCD">
        <w:rPr>
          <w:rFonts w:eastAsia="Calibri" w:cstheme="minorHAnsi"/>
          <w:color w:val="111111"/>
        </w:rPr>
        <w:t xml:space="preserve"> </w:t>
      </w:r>
      <w:r w:rsidR="2AB81B65" w:rsidRPr="00D36DCD">
        <w:rPr>
          <w:rFonts w:eastAsia="Calibri" w:cstheme="minorHAnsi"/>
          <w:color w:val="111111"/>
        </w:rPr>
        <w:t xml:space="preserve">i </w:t>
      </w:r>
      <w:r w:rsidR="4F204BB0" w:rsidRPr="00D36DCD">
        <w:rPr>
          <w:rFonts w:eastAsia="Calibri" w:cstheme="minorHAnsi"/>
          <w:color w:val="111111"/>
        </w:rPr>
        <w:t>industrien</w:t>
      </w:r>
    </w:p>
    <w:p w14:paraId="45FBC573" w14:textId="395BACFB" w:rsidR="4334A739" w:rsidRPr="00D36DCD" w:rsidRDefault="4334A739" w:rsidP="3D950BF3">
      <w:pPr>
        <w:rPr>
          <w:rFonts w:eastAsia="Calibri" w:cstheme="minorHAnsi"/>
          <w:color w:val="111111"/>
        </w:rPr>
      </w:pPr>
      <w:r w:rsidRPr="00D36DCD">
        <w:rPr>
          <w:rFonts w:eastAsia="Calibri" w:cstheme="minorHAnsi"/>
          <w:color w:val="111111"/>
        </w:rPr>
        <w:t xml:space="preserve">3. </w:t>
      </w:r>
      <w:r w:rsidR="31AFE5FE" w:rsidRPr="00D36DCD">
        <w:rPr>
          <w:rFonts w:eastAsia="Calibri" w:cstheme="minorHAnsi"/>
          <w:color w:val="111111"/>
        </w:rPr>
        <w:t>L</w:t>
      </w:r>
      <w:r w:rsidR="719B043C" w:rsidRPr="00D36DCD">
        <w:rPr>
          <w:rFonts w:eastAsia="Calibri" w:cstheme="minorHAnsi"/>
          <w:color w:val="111111"/>
        </w:rPr>
        <w:t>everandørens forhandlingsmagt</w:t>
      </w:r>
    </w:p>
    <w:p w14:paraId="37F451E2" w14:textId="2C076782" w:rsidR="4334A739" w:rsidRPr="00D36DCD" w:rsidRDefault="4334A739" w:rsidP="3D950BF3">
      <w:pPr>
        <w:rPr>
          <w:rFonts w:eastAsia="Calibri" w:cstheme="minorHAnsi"/>
          <w:color w:val="111111"/>
        </w:rPr>
      </w:pPr>
      <w:r w:rsidRPr="00D36DCD">
        <w:rPr>
          <w:rFonts w:eastAsia="Calibri" w:cstheme="minorHAnsi"/>
          <w:color w:val="111111"/>
        </w:rPr>
        <w:t xml:space="preserve">4. </w:t>
      </w:r>
      <w:r w:rsidR="7EE35300" w:rsidRPr="00D36DCD">
        <w:rPr>
          <w:rFonts w:eastAsia="Calibri" w:cstheme="minorHAnsi"/>
          <w:color w:val="111111"/>
        </w:rPr>
        <w:t>K</w:t>
      </w:r>
      <w:r w:rsidR="1EB44019" w:rsidRPr="00D36DCD">
        <w:rPr>
          <w:rFonts w:eastAsia="Calibri" w:cstheme="minorHAnsi"/>
          <w:color w:val="111111"/>
        </w:rPr>
        <w:t>undernes forhandlingsmag</w:t>
      </w:r>
      <w:r w:rsidR="253A458A" w:rsidRPr="00D36DCD">
        <w:rPr>
          <w:rFonts w:eastAsia="Calibri" w:cstheme="minorHAnsi"/>
          <w:color w:val="111111"/>
        </w:rPr>
        <w:t>t</w:t>
      </w:r>
    </w:p>
    <w:p w14:paraId="38E0991D" w14:textId="791945A6" w:rsidR="4334A739" w:rsidRPr="00D36DCD" w:rsidRDefault="4334A739">
      <w:pPr>
        <w:rPr>
          <w:rFonts w:cstheme="minorHAnsi"/>
        </w:rPr>
      </w:pPr>
      <w:r w:rsidRPr="00D36DCD">
        <w:rPr>
          <w:rFonts w:eastAsia="Calibri" w:cstheme="minorHAnsi"/>
          <w:color w:val="111111"/>
        </w:rPr>
        <w:t xml:space="preserve">5. </w:t>
      </w:r>
      <w:r w:rsidR="06B78025" w:rsidRPr="00D36DCD">
        <w:rPr>
          <w:rFonts w:eastAsia="Calibri" w:cstheme="minorHAnsi"/>
          <w:color w:val="111111"/>
        </w:rPr>
        <w:t xml:space="preserve">Trussel om substitution </w:t>
      </w:r>
    </w:p>
    <w:p w14:paraId="01772E55" w14:textId="148654E8" w:rsidR="6D516EB6" w:rsidRPr="00D36DCD" w:rsidRDefault="6D516EB6" w:rsidP="3D950BF3">
      <w:pPr>
        <w:rPr>
          <w:rFonts w:cstheme="minorHAnsi"/>
        </w:rPr>
      </w:pPr>
      <w:r w:rsidRPr="00D36DCD">
        <w:rPr>
          <w:rFonts w:cstheme="minorHAnsi"/>
        </w:rPr>
        <w:t xml:space="preserve">Disse fem kræfter kan have en positive eller negativ indflydelse på konkurrencen i </w:t>
      </w:r>
      <w:r w:rsidR="2269AFD0" w:rsidRPr="00D36DCD">
        <w:rPr>
          <w:rFonts w:cstheme="minorHAnsi"/>
        </w:rPr>
        <w:t>branchen</w:t>
      </w:r>
      <w:r w:rsidRPr="00D36DCD">
        <w:rPr>
          <w:rFonts w:cstheme="minorHAnsi"/>
        </w:rPr>
        <w:t>, så længe at det er en profitab</w:t>
      </w:r>
      <w:r w:rsidR="4CA3E14F" w:rsidRPr="00D36DCD">
        <w:rPr>
          <w:rFonts w:cstheme="minorHAnsi"/>
        </w:rPr>
        <w:t xml:space="preserve">el </w:t>
      </w:r>
      <w:r w:rsidR="4A7E6D7F" w:rsidRPr="00D36DCD">
        <w:rPr>
          <w:rFonts w:cstheme="minorHAnsi"/>
        </w:rPr>
        <w:t>branche</w:t>
      </w:r>
      <w:r w:rsidR="4CA3E14F" w:rsidRPr="00D36DCD">
        <w:rPr>
          <w:rFonts w:cstheme="minorHAnsi"/>
        </w:rPr>
        <w:t xml:space="preserve">. Ved at analysere de fem kræfter, kan vi danne os et billede af konkurrencen </w:t>
      </w:r>
      <w:r w:rsidR="707D9D5B" w:rsidRPr="00D36DCD">
        <w:rPr>
          <w:rFonts w:cstheme="minorHAnsi"/>
        </w:rPr>
        <w:t>i industrien og dermed få et overblik over hvor attraktiv branchen er.</w:t>
      </w:r>
    </w:p>
    <w:p w14:paraId="476C9A1D" w14:textId="6B7B4A53" w:rsidR="4D3D414C" w:rsidRPr="00D36DCD" w:rsidRDefault="4D3D414C" w:rsidP="3D950BF3">
      <w:pPr>
        <w:rPr>
          <w:rFonts w:cstheme="minorHAnsi"/>
        </w:rPr>
      </w:pPr>
      <w:r w:rsidRPr="00D36DCD">
        <w:rPr>
          <w:rFonts w:cstheme="minorHAnsi"/>
        </w:rPr>
        <w:t xml:space="preserve">Kigger vi først på konkurrencen imellem de direkte konkurrenter i industrien, </w:t>
      </w:r>
      <w:r w:rsidR="7D0FEE72" w:rsidRPr="00D36DCD">
        <w:rPr>
          <w:rFonts w:cstheme="minorHAnsi"/>
        </w:rPr>
        <w:t xml:space="preserve">ved vi </w:t>
      </w:r>
      <w:r w:rsidRPr="00D36DCD">
        <w:rPr>
          <w:rFonts w:cstheme="minorHAnsi"/>
        </w:rPr>
        <w:t xml:space="preserve">at </w:t>
      </w:r>
      <w:r w:rsidR="6BE62D93" w:rsidRPr="00D36DCD">
        <w:rPr>
          <w:rFonts w:cstheme="minorHAnsi"/>
        </w:rPr>
        <w:t xml:space="preserve">Vestbjerg byggecenter A/S er i tæt samarbejde med andre virksomheder </w:t>
      </w:r>
      <w:r w:rsidR="36AB16E1" w:rsidRPr="00D36DCD">
        <w:rPr>
          <w:rFonts w:cstheme="minorHAnsi"/>
        </w:rPr>
        <w:t xml:space="preserve">i samme branche og ønsker at forsætte med at arbejde med andre </w:t>
      </w:r>
      <w:r w:rsidR="714B25EE" w:rsidRPr="00D36DCD">
        <w:rPr>
          <w:rFonts w:cstheme="minorHAnsi"/>
        </w:rPr>
        <w:t>virksomheder. Vestbjerg byggecenter A/S er også en del af XL-byg</w:t>
      </w:r>
      <w:r w:rsidR="4BAE2F11" w:rsidRPr="00D36DCD">
        <w:rPr>
          <w:rFonts w:cstheme="minorHAnsi"/>
        </w:rPr>
        <w:t>. D</w:t>
      </w:r>
      <w:r w:rsidR="3656A184" w:rsidRPr="00D36DCD">
        <w:rPr>
          <w:rFonts w:cstheme="minorHAnsi"/>
        </w:rPr>
        <w:t>ette er en fordel da de har e</w:t>
      </w:r>
      <w:r w:rsidR="464DD161" w:rsidRPr="00D36DCD">
        <w:rPr>
          <w:rFonts w:cstheme="minorHAnsi"/>
        </w:rPr>
        <w:t>t</w:t>
      </w:r>
      <w:r w:rsidR="3656A184" w:rsidRPr="00D36DCD">
        <w:rPr>
          <w:rFonts w:cstheme="minorHAnsi"/>
        </w:rPr>
        <w:t xml:space="preserve"> samarbejde</w:t>
      </w:r>
      <w:r w:rsidR="2E480B12" w:rsidRPr="00D36DCD">
        <w:rPr>
          <w:rFonts w:cstheme="minorHAnsi"/>
        </w:rPr>
        <w:t>,</w:t>
      </w:r>
      <w:r w:rsidR="3656A184" w:rsidRPr="00D36DCD">
        <w:rPr>
          <w:rFonts w:cstheme="minorHAnsi"/>
        </w:rPr>
        <w:t xml:space="preserve"> i stedet for </w:t>
      </w:r>
      <w:r w:rsidR="6C5BBC78" w:rsidRPr="00D36DCD">
        <w:rPr>
          <w:rFonts w:cstheme="minorHAnsi"/>
        </w:rPr>
        <w:t>at de er direkte konkurrence m</w:t>
      </w:r>
      <w:r w:rsidR="45D26979" w:rsidRPr="00D36DCD">
        <w:rPr>
          <w:rFonts w:cstheme="minorHAnsi"/>
        </w:rPr>
        <w:t>e</w:t>
      </w:r>
      <w:r w:rsidR="6C5BBC78" w:rsidRPr="00D36DCD">
        <w:rPr>
          <w:rFonts w:cstheme="minorHAnsi"/>
        </w:rPr>
        <w:t>d XL-byg</w:t>
      </w:r>
      <w:r w:rsidR="4066EA2A" w:rsidRPr="00D36DCD">
        <w:rPr>
          <w:rFonts w:cstheme="minorHAnsi"/>
        </w:rPr>
        <w:t xml:space="preserve"> som er en af de stor</w:t>
      </w:r>
      <w:r w:rsidR="0FCD4E85" w:rsidRPr="00D36DCD">
        <w:rPr>
          <w:rFonts w:cstheme="minorHAnsi"/>
        </w:rPr>
        <w:t>e</w:t>
      </w:r>
      <w:r w:rsidR="4066EA2A" w:rsidRPr="00D36DCD">
        <w:rPr>
          <w:rFonts w:cstheme="minorHAnsi"/>
        </w:rPr>
        <w:t xml:space="preserve"> spiller</w:t>
      </w:r>
      <w:r w:rsidR="48A71B12" w:rsidRPr="00D36DCD">
        <w:rPr>
          <w:rFonts w:cstheme="minorHAnsi"/>
        </w:rPr>
        <w:t>e</w:t>
      </w:r>
      <w:r w:rsidR="4066EA2A" w:rsidRPr="00D36DCD">
        <w:rPr>
          <w:rFonts w:cstheme="minorHAnsi"/>
        </w:rPr>
        <w:t xml:space="preserve"> i branchen</w:t>
      </w:r>
      <w:r w:rsidR="6C5BBC78" w:rsidRPr="00D36DCD">
        <w:rPr>
          <w:rFonts w:cstheme="minorHAnsi"/>
        </w:rPr>
        <w:t>.</w:t>
      </w:r>
      <w:r w:rsidR="33A06BE7" w:rsidRPr="00D36DCD">
        <w:rPr>
          <w:rFonts w:cstheme="minorHAnsi"/>
        </w:rPr>
        <w:t xml:space="preserve"> </w:t>
      </w:r>
    </w:p>
    <w:p w14:paraId="33924E17" w14:textId="42A2D06D" w:rsidR="04B1CD05" w:rsidRPr="00D36DCD" w:rsidRDefault="04B1CD05" w:rsidP="3D950BF3">
      <w:pPr>
        <w:rPr>
          <w:rFonts w:eastAsia="Calibri" w:cstheme="minorHAnsi"/>
          <w:color w:val="111111"/>
        </w:rPr>
      </w:pPr>
      <w:r w:rsidRPr="00D36DCD">
        <w:rPr>
          <w:rFonts w:eastAsia="Calibri" w:cstheme="minorHAnsi"/>
          <w:color w:val="111111"/>
        </w:rPr>
        <w:t xml:space="preserve">Det er lidt svært at være en ny spiller i </w:t>
      </w:r>
      <w:r w:rsidR="4BF67C73" w:rsidRPr="00D36DCD">
        <w:rPr>
          <w:rFonts w:eastAsia="Calibri" w:cstheme="minorHAnsi"/>
          <w:color w:val="111111"/>
        </w:rPr>
        <w:t>byggemarkedsindustrien</w:t>
      </w:r>
      <w:r w:rsidRPr="00D36DCD">
        <w:rPr>
          <w:rFonts w:eastAsia="Calibri" w:cstheme="minorHAnsi"/>
          <w:color w:val="111111"/>
        </w:rPr>
        <w:t xml:space="preserve">, da folk allerede kender de store kæder som fx XL-byg eller </w:t>
      </w:r>
      <w:r w:rsidR="0B872C13" w:rsidRPr="00D36DCD">
        <w:rPr>
          <w:rFonts w:eastAsia="Calibri" w:cstheme="minorHAnsi"/>
          <w:color w:val="111111"/>
        </w:rPr>
        <w:t>Stark. Det betyder at de har mere tillid til disse store og “ældre” firmaer, hvilket gør dem til kundernes f</w:t>
      </w:r>
      <w:r w:rsidR="1B756357" w:rsidRPr="00D36DCD">
        <w:rPr>
          <w:rFonts w:eastAsia="Calibri" w:cstheme="minorHAnsi"/>
          <w:color w:val="111111"/>
        </w:rPr>
        <w:t>avorit</w:t>
      </w:r>
      <w:r w:rsidR="0B872C13" w:rsidRPr="00D36DCD">
        <w:rPr>
          <w:rFonts w:eastAsia="Calibri" w:cstheme="minorHAnsi"/>
          <w:color w:val="111111"/>
        </w:rPr>
        <w:t xml:space="preserve">. </w:t>
      </w:r>
      <w:r w:rsidR="3DE3169E" w:rsidRPr="00D36DCD">
        <w:rPr>
          <w:rFonts w:eastAsia="Calibri" w:cstheme="minorHAnsi"/>
          <w:color w:val="111111"/>
        </w:rPr>
        <w:t xml:space="preserve">Skal et ny byggemarked på banen, skal den have godt styr på de vigtigste punkter indenfor byggemarkedsindustri – Kvalitet, pris og bæredygtighed. </w:t>
      </w:r>
      <w:r w:rsidR="19970D8A" w:rsidRPr="00D36DCD">
        <w:rPr>
          <w:rFonts w:eastAsia="Calibri" w:cstheme="minorHAnsi"/>
          <w:color w:val="111111"/>
        </w:rPr>
        <w:t xml:space="preserve">For at et byggemarked skulle kunne forblive i industrien, skal det have god kontakt med kunderne, og altid have en fornuftig </w:t>
      </w:r>
      <w:r w:rsidR="5601AF75" w:rsidRPr="00D36DCD">
        <w:rPr>
          <w:rFonts w:eastAsia="Calibri" w:cstheme="minorHAnsi"/>
          <w:color w:val="111111"/>
        </w:rPr>
        <w:t xml:space="preserve">løsning klar, for begge parter. Dette sørger firmaet for faste og loyale kunder, der højst </w:t>
      </w:r>
      <w:r w:rsidR="107A4189" w:rsidRPr="00D36DCD">
        <w:rPr>
          <w:rFonts w:eastAsia="Calibri" w:cstheme="minorHAnsi"/>
          <w:color w:val="111111"/>
        </w:rPr>
        <w:t>sandsynligt</w:t>
      </w:r>
      <w:r w:rsidR="5601AF75" w:rsidRPr="00D36DCD">
        <w:rPr>
          <w:rFonts w:eastAsia="Calibri" w:cstheme="minorHAnsi"/>
          <w:color w:val="111111"/>
        </w:rPr>
        <w:t xml:space="preserve"> kommer igen, hvis de skal bruge noget.</w:t>
      </w:r>
    </w:p>
    <w:p w14:paraId="16177D91" w14:textId="1085ED8A" w:rsidR="6ED8D10C" w:rsidRPr="00D36DCD" w:rsidRDefault="57CDB034" w:rsidP="3D950BF3">
      <w:pPr>
        <w:rPr>
          <w:rFonts w:eastAsia="Calibri" w:cstheme="minorHAnsi"/>
          <w:color w:val="111111"/>
        </w:rPr>
      </w:pPr>
      <w:r w:rsidRPr="00D36DCD">
        <w:rPr>
          <w:rFonts w:eastAsia="Calibri" w:cstheme="minorHAnsi"/>
          <w:color w:val="111111"/>
        </w:rPr>
        <w:t>Ved leverandørens forhandlingsmagt kigger vi på</w:t>
      </w:r>
      <w:r w:rsidR="3152E6E8" w:rsidRPr="00D36DCD">
        <w:rPr>
          <w:rFonts w:eastAsia="Calibri" w:cstheme="minorHAnsi"/>
          <w:color w:val="111111"/>
        </w:rPr>
        <w:t>,</w:t>
      </w:r>
      <w:r w:rsidRPr="00D36DCD">
        <w:rPr>
          <w:rFonts w:eastAsia="Calibri" w:cstheme="minorHAnsi"/>
          <w:color w:val="111111"/>
        </w:rPr>
        <w:t xml:space="preserve"> hvem har af de to parter </w:t>
      </w:r>
      <w:r w:rsidR="76334A85" w:rsidRPr="00D36DCD">
        <w:rPr>
          <w:rFonts w:eastAsia="Calibri" w:cstheme="minorHAnsi"/>
          <w:color w:val="111111"/>
        </w:rPr>
        <w:t>som har</w:t>
      </w:r>
      <w:r w:rsidRPr="00D36DCD">
        <w:rPr>
          <w:rFonts w:eastAsia="Calibri" w:cstheme="minorHAnsi"/>
          <w:color w:val="111111"/>
        </w:rPr>
        <w:t xml:space="preserve"> forhandlingsmagten</w:t>
      </w:r>
      <w:r w:rsidR="29DE3DB9" w:rsidRPr="00D36DCD">
        <w:rPr>
          <w:rFonts w:eastAsia="Calibri" w:cstheme="minorHAnsi"/>
          <w:color w:val="111111"/>
        </w:rPr>
        <w:t xml:space="preserve">. </w:t>
      </w:r>
      <w:r w:rsidR="0A943147" w:rsidRPr="00D36DCD">
        <w:rPr>
          <w:rFonts w:eastAsia="Calibri" w:cstheme="minorHAnsi"/>
          <w:color w:val="111111"/>
        </w:rPr>
        <w:t xml:space="preserve">Kigger vi </w:t>
      </w:r>
      <w:r w:rsidR="30A7212C" w:rsidRPr="00D36DCD">
        <w:rPr>
          <w:rFonts w:eastAsia="Calibri" w:cstheme="minorHAnsi"/>
          <w:color w:val="111111"/>
        </w:rPr>
        <w:t>på</w:t>
      </w:r>
      <w:r w:rsidR="0A943147" w:rsidRPr="00D36DCD">
        <w:rPr>
          <w:rFonts w:eastAsia="Calibri" w:cstheme="minorHAnsi"/>
          <w:color w:val="111111"/>
        </w:rPr>
        <w:t xml:space="preserve"> Vestbjerg Byggecenter </w:t>
      </w:r>
      <w:r w:rsidR="082FDCC7" w:rsidRPr="00D36DCD">
        <w:rPr>
          <w:rFonts w:eastAsia="Calibri" w:cstheme="minorHAnsi"/>
          <w:color w:val="111111"/>
        </w:rPr>
        <w:t xml:space="preserve">ved vi at de </w:t>
      </w:r>
      <w:r w:rsidR="0A943147" w:rsidRPr="00D36DCD">
        <w:rPr>
          <w:rFonts w:eastAsia="Calibri" w:cstheme="minorHAnsi"/>
          <w:color w:val="111111"/>
        </w:rPr>
        <w:t>har lidt over 1000 fast</w:t>
      </w:r>
      <w:r w:rsidR="4CE9773F" w:rsidRPr="00D36DCD">
        <w:rPr>
          <w:rFonts w:eastAsia="Calibri" w:cstheme="minorHAnsi"/>
          <w:color w:val="111111"/>
        </w:rPr>
        <w:t>e</w:t>
      </w:r>
      <w:r w:rsidR="0A943147" w:rsidRPr="00D36DCD">
        <w:rPr>
          <w:rFonts w:eastAsia="Calibri" w:cstheme="minorHAnsi"/>
          <w:color w:val="111111"/>
        </w:rPr>
        <w:t xml:space="preserve"> kunde</w:t>
      </w:r>
      <w:r w:rsidR="68626D0E" w:rsidRPr="00D36DCD">
        <w:rPr>
          <w:rFonts w:eastAsia="Calibri" w:cstheme="minorHAnsi"/>
          <w:color w:val="111111"/>
        </w:rPr>
        <w:t>r</w:t>
      </w:r>
      <w:r w:rsidR="0A943147" w:rsidRPr="00D36DCD">
        <w:rPr>
          <w:rFonts w:eastAsia="Calibri" w:cstheme="minorHAnsi"/>
          <w:color w:val="111111"/>
        </w:rPr>
        <w:t xml:space="preserve">, </w:t>
      </w:r>
      <w:r w:rsidR="7B425402" w:rsidRPr="00D36DCD">
        <w:rPr>
          <w:rFonts w:eastAsia="Calibri" w:cstheme="minorHAnsi"/>
          <w:color w:val="111111"/>
        </w:rPr>
        <w:t xml:space="preserve">dette betyder så at de har brug for at få leveret varer ofte. </w:t>
      </w:r>
      <w:r w:rsidR="2AB27E35" w:rsidRPr="00D36DCD">
        <w:rPr>
          <w:rFonts w:eastAsia="Calibri" w:cstheme="minorHAnsi"/>
          <w:color w:val="111111"/>
        </w:rPr>
        <w:t xml:space="preserve">Når det kommer til at få leveret disse varer, er der en række leverandør, som kan levere disse varer. Dette </w:t>
      </w:r>
      <w:r w:rsidR="7FDC1E1E" w:rsidRPr="00D36DCD">
        <w:rPr>
          <w:rFonts w:eastAsia="Calibri" w:cstheme="minorHAnsi"/>
          <w:color w:val="111111"/>
        </w:rPr>
        <w:t xml:space="preserve">kan være en ulempe for </w:t>
      </w:r>
      <w:r w:rsidR="7FDC1E1E" w:rsidRPr="00D36DCD">
        <w:rPr>
          <w:rFonts w:eastAsia="Calibri" w:cstheme="minorHAnsi"/>
          <w:color w:val="111111"/>
        </w:rPr>
        <w:lastRenderedPageBreak/>
        <w:t xml:space="preserve">leverandøren, da der er flere konkurrenter der kan levere det samme produkt. Hvilket giver Vestbjerg byggecenter en </w:t>
      </w:r>
      <w:r w:rsidR="458C61B1" w:rsidRPr="00D36DCD">
        <w:rPr>
          <w:rFonts w:eastAsia="Calibri" w:cstheme="minorHAnsi"/>
          <w:color w:val="111111"/>
        </w:rPr>
        <w:t xml:space="preserve">fordel, når det kommer til at få leveret varer til en lav pris. Men hvis der en begrænset antal af </w:t>
      </w:r>
      <w:r w:rsidR="5508BB5A" w:rsidRPr="00D36DCD">
        <w:rPr>
          <w:rFonts w:eastAsia="Calibri" w:cstheme="minorHAnsi"/>
          <w:color w:val="111111"/>
        </w:rPr>
        <w:t>leverandører</w:t>
      </w:r>
      <w:r w:rsidR="234F1D9B" w:rsidRPr="00D36DCD">
        <w:rPr>
          <w:rFonts w:eastAsia="Calibri" w:cstheme="minorHAnsi"/>
          <w:color w:val="111111"/>
        </w:rPr>
        <w:t xml:space="preserve"> </w:t>
      </w:r>
      <w:r w:rsidR="458C61B1" w:rsidRPr="00D36DCD">
        <w:rPr>
          <w:rFonts w:eastAsia="Calibri" w:cstheme="minorHAnsi"/>
          <w:color w:val="111111"/>
        </w:rPr>
        <w:t>som kan lever</w:t>
      </w:r>
      <w:r w:rsidR="4B75F651" w:rsidRPr="00D36DCD">
        <w:rPr>
          <w:rFonts w:eastAsia="Calibri" w:cstheme="minorHAnsi"/>
          <w:color w:val="111111"/>
        </w:rPr>
        <w:t>e</w:t>
      </w:r>
      <w:r w:rsidR="458C61B1" w:rsidRPr="00D36DCD">
        <w:rPr>
          <w:rFonts w:eastAsia="Calibri" w:cstheme="minorHAnsi"/>
          <w:color w:val="111111"/>
        </w:rPr>
        <w:t xml:space="preserve"> varer</w:t>
      </w:r>
      <w:r w:rsidR="234F1D9B" w:rsidRPr="00D36DCD">
        <w:rPr>
          <w:rFonts w:eastAsia="Calibri" w:cstheme="minorHAnsi"/>
          <w:color w:val="111111"/>
        </w:rPr>
        <w:t>, skifter forhandlingsmagten til leverandøren. Da de sælger et produkt, som der ikke mange der kan levere.</w:t>
      </w:r>
      <w:r w:rsidR="57B6D850" w:rsidRPr="00D36DCD">
        <w:rPr>
          <w:rFonts w:cstheme="minorHAnsi"/>
        </w:rPr>
        <w:br/>
      </w:r>
      <w:r w:rsidR="4A23D179" w:rsidRPr="00D36DCD">
        <w:rPr>
          <w:rFonts w:eastAsia="Calibri" w:cstheme="minorHAnsi"/>
          <w:color w:val="111111"/>
        </w:rPr>
        <w:t>Her vil vi kigge på hvilke andre muligheder kunderne har indenfor det samme marked som Vestbjerg</w:t>
      </w:r>
      <w:r w:rsidR="03BB8F8B" w:rsidRPr="00D36DCD">
        <w:rPr>
          <w:rFonts w:eastAsia="Calibri" w:cstheme="minorHAnsi"/>
          <w:color w:val="111111"/>
        </w:rPr>
        <w:t xml:space="preserve"> Byggecenter</w:t>
      </w:r>
      <w:r w:rsidR="4A23D179" w:rsidRPr="00D36DCD">
        <w:rPr>
          <w:rFonts w:eastAsia="Calibri" w:cstheme="minorHAnsi"/>
          <w:color w:val="111111"/>
        </w:rPr>
        <w:t>, og kigge på</w:t>
      </w:r>
      <w:r w:rsidR="161B8B65" w:rsidRPr="00D36DCD">
        <w:rPr>
          <w:rFonts w:eastAsia="Calibri" w:cstheme="minorHAnsi"/>
          <w:color w:val="111111"/>
        </w:rPr>
        <w:t xml:space="preserve"> prisfølsomheden i kunderne.</w:t>
      </w:r>
      <w:r w:rsidR="57B6D850" w:rsidRPr="00D36DCD">
        <w:rPr>
          <w:rFonts w:cstheme="minorHAnsi"/>
        </w:rPr>
        <w:br/>
      </w:r>
      <w:r w:rsidR="760A89A3" w:rsidRPr="00D36DCD">
        <w:rPr>
          <w:rFonts w:eastAsia="Calibri" w:cstheme="minorHAnsi"/>
          <w:color w:val="111111"/>
        </w:rPr>
        <w:t xml:space="preserve">Da </w:t>
      </w:r>
      <w:proofErr w:type="spellStart"/>
      <w:r w:rsidR="760A89A3" w:rsidRPr="00D36DCD">
        <w:rPr>
          <w:rFonts w:eastAsia="Calibri" w:cstheme="minorHAnsi"/>
          <w:color w:val="111111"/>
        </w:rPr>
        <w:t>VestBjerg</w:t>
      </w:r>
      <w:proofErr w:type="spellEnd"/>
      <w:r w:rsidR="760A89A3" w:rsidRPr="00D36DCD">
        <w:rPr>
          <w:rFonts w:eastAsia="Calibri" w:cstheme="minorHAnsi"/>
          <w:color w:val="111111"/>
        </w:rPr>
        <w:t xml:space="preserve"> byggecenter er lokaliseret nord for Aalborg</w:t>
      </w:r>
      <w:r w:rsidR="6CD7C54A" w:rsidRPr="00D36DCD">
        <w:rPr>
          <w:rFonts w:eastAsia="Calibri" w:cstheme="minorHAnsi"/>
          <w:color w:val="111111"/>
        </w:rPr>
        <w:t>,</w:t>
      </w:r>
      <w:r w:rsidR="760A89A3" w:rsidRPr="00D36DCD">
        <w:rPr>
          <w:rFonts w:eastAsia="Calibri" w:cstheme="minorHAnsi"/>
          <w:color w:val="111111"/>
        </w:rPr>
        <w:t xml:space="preserve"> v</w:t>
      </w:r>
      <w:r w:rsidR="466AE81C" w:rsidRPr="00D36DCD">
        <w:rPr>
          <w:rFonts w:eastAsia="Calibri" w:cstheme="minorHAnsi"/>
          <w:color w:val="111111"/>
        </w:rPr>
        <w:t>il der være en større befolkning</w:t>
      </w:r>
      <w:r w:rsidR="5477F980" w:rsidRPr="00D36DCD">
        <w:rPr>
          <w:rFonts w:eastAsia="Calibri" w:cstheme="minorHAnsi"/>
          <w:color w:val="111111"/>
        </w:rPr>
        <w:t xml:space="preserve"> af kunder, men samtidigt er der også en del andre virksomheder såsom </w:t>
      </w:r>
      <w:r w:rsidR="4C38FFDD" w:rsidRPr="00D36DCD">
        <w:rPr>
          <w:rFonts w:eastAsia="Calibri" w:cstheme="minorHAnsi"/>
          <w:color w:val="111111"/>
        </w:rPr>
        <w:t xml:space="preserve">Bauhaus, </w:t>
      </w:r>
      <w:proofErr w:type="spellStart"/>
      <w:r w:rsidR="3687FB42" w:rsidRPr="00D36DCD">
        <w:rPr>
          <w:rFonts w:eastAsia="Calibri" w:cstheme="minorHAnsi"/>
          <w:color w:val="111111"/>
        </w:rPr>
        <w:t>S</w:t>
      </w:r>
      <w:r w:rsidR="4C38FFDD" w:rsidRPr="00D36DCD">
        <w:rPr>
          <w:rFonts w:eastAsia="Calibri" w:cstheme="minorHAnsi"/>
          <w:color w:val="111111"/>
        </w:rPr>
        <w:t>ilvan</w:t>
      </w:r>
      <w:proofErr w:type="spellEnd"/>
      <w:r w:rsidR="4C38FFDD" w:rsidRPr="00D36DCD">
        <w:rPr>
          <w:rFonts w:eastAsia="Calibri" w:cstheme="minorHAnsi"/>
          <w:color w:val="111111"/>
        </w:rPr>
        <w:t xml:space="preserve">, </w:t>
      </w:r>
      <w:r w:rsidR="58AFDBAD" w:rsidRPr="00D36DCD">
        <w:rPr>
          <w:rFonts w:eastAsia="Calibri" w:cstheme="minorHAnsi"/>
          <w:color w:val="111111"/>
        </w:rPr>
        <w:t>J</w:t>
      </w:r>
      <w:r w:rsidR="4C38FFDD" w:rsidRPr="00D36DCD">
        <w:rPr>
          <w:rFonts w:eastAsia="Calibri" w:cstheme="minorHAnsi"/>
          <w:color w:val="111111"/>
        </w:rPr>
        <w:t xml:space="preserve">em og </w:t>
      </w:r>
      <w:r w:rsidR="27CA5CCF" w:rsidRPr="00D36DCD">
        <w:rPr>
          <w:rFonts w:eastAsia="Calibri" w:cstheme="minorHAnsi"/>
          <w:color w:val="111111"/>
        </w:rPr>
        <w:t>F</w:t>
      </w:r>
      <w:r w:rsidR="4C38FFDD" w:rsidRPr="00D36DCD">
        <w:rPr>
          <w:rFonts w:eastAsia="Calibri" w:cstheme="minorHAnsi"/>
          <w:color w:val="111111"/>
        </w:rPr>
        <w:t xml:space="preserve">ix, </w:t>
      </w:r>
      <w:r w:rsidR="44E958FB" w:rsidRPr="00D36DCD">
        <w:rPr>
          <w:rFonts w:eastAsia="Calibri" w:cstheme="minorHAnsi"/>
          <w:color w:val="111111"/>
        </w:rPr>
        <w:t>S</w:t>
      </w:r>
      <w:r w:rsidR="4C38FFDD" w:rsidRPr="00D36DCD">
        <w:rPr>
          <w:rFonts w:eastAsia="Calibri" w:cstheme="minorHAnsi"/>
          <w:color w:val="111111"/>
        </w:rPr>
        <w:t>tark</w:t>
      </w:r>
      <w:r w:rsidR="4682E0DB" w:rsidRPr="00D36DCD">
        <w:rPr>
          <w:rFonts w:eastAsia="Calibri" w:cstheme="minorHAnsi"/>
          <w:color w:val="111111"/>
        </w:rPr>
        <w:t xml:space="preserve"> og </w:t>
      </w:r>
      <w:r w:rsidR="07FBAB0D" w:rsidRPr="00D36DCD">
        <w:rPr>
          <w:rFonts w:eastAsia="Calibri" w:cstheme="minorHAnsi"/>
          <w:color w:val="111111"/>
        </w:rPr>
        <w:t>H</w:t>
      </w:r>
      <w:r w:rsidR="4C38FFDD" w:rsidRPr="00D36DCD">
        <w:rPr>
          <w:rFonts w:eastAsia="Calibri" w:cstheme="minorHAnsi"/>
          <w:color w:val="111111"/>
        </w:rPr>
        <w:t>arald</w:t>
      </w:r>
      <w:r w:rsidR="3B2545DD" w:rsidRPr="00D36DCD">
        <w:rPr>
          <w:rFonts w:eastAsia="Calibri" w:cstheme="minorHAnsi"/>
          <w:color w:val="111111"/>
        </w:rPr>
        <w:t xml:space="preserve"> </w:t>
      </w:r>
      <w:r w:rsidR="33D16567" w:rsidRPr="00D36DCD">
        <w:rPr>
          <w:rFonts w:eastAsia="Calibri" w:cstheme="minorHAnsi"/>
          <w:color w:val="111111"/>
        </w:rPr>
        <w:t>N</w:t>
      </w:r>
      <w:r w:rsidR="3B2545DD" w:rsidRPr="00D36DCD">
        <w:rPr>
          <w:rFonts w:eastAsia="Calibri" w:cstheme="minorHAnsi"/>
          <w:color w:val="111111"/>
        </w:rPr>
        <w:t>yborg</w:t>
      </w:r>
      <w:r w:rsidR="3D669012" w:rsidRPr="00D36DCD">
        <w:rPr>
          <w:rFonts w:eastAsia="Calibri" w:cstheme="minorHAnsi"/>
          <w:color w:val="111111"/>
        </w:rPr>
        <w:t xml:space="preserve">. Virksomheden har lige omkring 1000 faste kunder som har en </w:t>
      </w:r>
      <w:r w:rsidR="443F76B9" w:rsidRPr="00D36DCD">
        <w:rPr>
          <w:rFonts w:eastAsia="Calibri" w:cstheme="minorHAnsi"/>
          <w:color w:val="111111"/>
        </w:rPr>
        <w:t>konto i DIY</w:t>
      </w:r>
      <w:r w:rsidR="61D7A764" w:rsidRPr="00D36DCD">
        <w:rPr>
          <w:rFonts w:eastAsia="Calibri" w:cstheme="minorHAnsi"/>
          <w:color w:val="111111"/>
        </w:rPr>
        <w:t>-</w:t>
      </w:r>
      <w:r w:rsidR="443F76B9" w:rsidRPr="00D36DCD">
        <w:rPr>
          <w:rFonts w:eastAsia="Calibri" w:cstheme="minorHAnsi"/>
          <w:color w:val="111111"/>
        </w:rPr>
        <w:t xml:space="preserve">centeret, og er divideret ind i 22 grupper med hvert deres forskellige former af betaling og tilbud. </w:t>
      </w:r>
      <w:r w:rsidR="104752F7" w:rsidRPr="00D36DCD">
        <w:rPr>
          <w:rFonts w:eastAsia="Calibri" w:cstheme="minorHAnsi"/>
          <w:color w:val="111111"/>
        </w:rPr>
        <w:t xml:space="preserve">Markedet er meget konkurrencedrevet, så </w:t>
      </w:r>
      <w:r w:rsidR="390227E0" w:rsidRPr="00D36DCD">
        <w:rPr>
          <w:rFonts w:eastAsia="Calibri" w:cstheme="minorHAnsi"/>
          <w:color w:val="111111"/>
        </w:rPr>
        <w:t>virksomheden</w:t>
      </w:r>
      <w:r w:rsidR="104752F7" w:rsidRPr="00D36DCD">
        <w:rPr>
          <w:rFonts w:eastAsia="Calibri" w:cstheme="minorHAnsi"/>
          <w:color w:val="111111"/>
        </w:rPr>
        <w:t xml:space="preserve"> giver kunderne </w:t>
      </w:r>
      <w:r w:rsidR="379595B2" w:rsidRPr="00D36DCD">
        <w:rPr>
          <w:rFonts w:eastAsia="Calibri" w:cstheme="minorHAnsi"/>
          <w:color w:val="111111"/>
        </w:rPr>
        <w:t>special</w:t>
      </w:r>
      <w:r w:rsidR="3616501D" w:rsidRPr="00D36DCD">
        <w:rPr>
          <w:rFonts w:eastAsia="Calibri" w:cstheme="minorHAnsi"/>
          <w:color w:val="111111"/>
        </w:rPr>
        <w:t>e</w:t>
      </w:r>
      <w:r w:rsidR="379595B2" w:rsidRPr="00D36DCD">
        <w:rPr>
          <w:rFonts w:eastAsia="Calibri" w:cstheme="minorHAnsi"/>
          <w:color w:val="111111"/>
        </w:rPr>
        <w:t xml:space="preserve"> </w:t>
      </w:r>
      <w:r w:rsidR="104752F7" w:rsidRPr="00D36DCD">
        <w:rPr>
          <w:rFonts w:eastAsia="Calibri" w:cstheme="minorHAnsi"/>
          <w:color w:val="111111"/>
        </w:rPr>
        <w:t>tilbud</w:t>
      </w:r>
      <w:r w:rsidR="65D1FE92" w:rsidRPr="00D36DCD">
        <w:rPr>
          <w:rFonts w:eastAsia="Calibri" w:cstheme="minorHAnsi"/>
          <w:color w:val="111111"/>
        </w:rPr>
        <w:t xml:space="preserve"> og med muligheden for at give kunderne tilbud kan </w:t>
      </w:r>
      <w:r w:rsidR="72547D86" w:rsidRPr="00D36DCD">
        <w:rPr>
          <w:rFonts w:eastAsia="Calibri" w:cstheme="minorHAnsi"/>
          <w:color w:val="111111"/>
        </w:rPr>
        <w:t>de</w:t>
      </w:r>
      <w:r w:rsidR="65D1FE92" w:rsidRPr="00D36DCD">
        <w:rPr>
          <w:rFonts w:eastAsia="Calibri" w:cstheme="minorHAnsi"/>
          <w:color w:val="111111"/>
        </w:rPr>
        <w:t xml:space="preserve"> konkurrere med de andre virksomheder</w:t>
      </w:r>
      <w:r w:rsidR="45147545" w:rsidRPr="00D36DCD">
        <w:rPr>
          <w:rFonts w:eastAsia="Calibri" w:cstheme="minorHAnsi"/>
          <w:color w:val="111111"/>
        </w:rPr>
        <w:t xml:space="preserve"> og samtidigt beholde kundeloyaliteten.</w:t>
      </w:r>
    </w:p>
    <w:p w14:paraId="163718FB" w14:textId="698F5627" w:rsidR="65D1FE92" w:rsidRPr="00D36DCD" w:rsidRDefault="65D1FE92" w:rsidP="3D950BF3">
      <w:pPr>
        <w:rPr>
          <w:rFonts w:eastAsia="Calibri" w:cstheme="minorHAnsi"/>
          <w:color w:val="111111"/>
        </w:rPr>
      </w:pPr>
      <w:r w:rsidRPr="00D36DCD">
        <w:rPr>
          <w:rFonts w:eastAsia="Calibri" w:cstheme="minorHAnsi"/>
          <w:color w:val="111111"/>
        </w:rPr>
        <w:t>Så kundernes forhandlingsmagt har en stor indflydelse i hvordan vi skal fastsætte vores priser</w:t>
      </w:r>
      <w:r w:rsidR="06CA0987" w:rsidRPr="00D36DCD">
        <w:rPr>
          <w:rFonts w:eastAsia="Calibri" w:cstheme="minorHAnsi"/>
          <w:color w:val="111111"/>
        </w:rPr>
        <w:t>, men samtidigt bliver vi også nødt til at ændre priser ift. Import og den internationale pris.</w:t>
      </w:r>
    </w:p>
    <w:p w14:paraId="1F4AE992" w14:textId="5059F10C" w:rsidR="3D950BF3" w:rsidRPr="00D36DCD" w:rsidRDefault="7DEDF4A0" w:rsidP="3D950BF3">
      <w:pPr>
        <w:rPr>
          <w:rFonts w:eastAsia="Calibri" w:cstheme="minorHAnsi"/>
          <w:color w:val="111111"/>
        </w:rPr>
      </w:pPr>
      <w:r w:rsidRPr="00D36DCD">
        <w:rPr>
          <w:rFonts w:eastAsia="Calibri" w:cstheme="minorHAnsi"/>
          <w:color w:val="111111"/>
        </w:rPr>
        <w:t>Ser man på truslen om substitution i byggebranchen, kan vi se at</w:t>
      </w:r>
      <w:r w:rsidR="0284EB65" w:rsidRPr="00D36DCD">
        <w:rPr>
          <w:rFonts w:eastAsia="Calibri" w:cstheme="minorHAnsi"/>
          <w:color w:val="111111"/>
        </w:rPr>
        <w:t xml:space="preserve"> der er mange andre steder der tilbyder det samme som Vestbjerg gør, er der en </w:t>
      </w:r>
      <w:r w:rsidR="41F8FD6D" w:rsidRPr="00D36DCD">
        <w:rPr>
          <w:rFonts w:eastAsia="Calibri" w:cstheme="minorHAnsi"/>
          <w:color w:val="111111"/>
        </w:rPr>
        <w:t>trussel om substitution</w:t>
      </w:r>
      <w:r w:rsidR="6BCD0EA0" w:rsidRPr="00D36DCD">
        <w:rPr>
          <w:rFonts w:eastAsia="Calibri" w:cstheme="minorHAnsi"/>
          <w:color w:val="111111"/>
        </w:rPr>
        <w:t xml:space="preserve">. </w:t>
      </w:r>
      <w:r w:rsidR="2F29E040" w:rsidRPr="00D36DCD">
        <w:rPr>
          <w:rFonts w:eastAsia="Calibri" w:cstheme="minorHAnsi"/>
          <w:color w:val="111111"/>
        </w:rPr>
        <w:t>H</w:t>
      </w:r>
      <w:r w:rsidR="6BCD0EA0" w:rsidRPr="00D36DCD">
        <w:rPr>
          <w:rFonts w:eastAsia="Calibri" w:cstheme="minorHAnsi"/>
          <w:color w:val="111111"/>
        </w:rPr>
        <w:t>eldig</w:t>
      </w:r>
      <w:r w:rsidR="4409FF9C" w:rsidRPr="00D36DCD">
        <w:rPr>
          <w:rFonts w:eastAsia="Calibri" w:cstheme="minorHAnsi"/>
          <w:color w:val="111111"/>
        </w:rPr>
        <w:t>vi</w:t>
      </w:r>
      <w:r w:rsidR="6BCD0EA0" w:rsidRPr="00D36DCD">
        <w:rPr>
          <w:rFonts w:eastAsia="Calibri" w:cstheme="minorHAnsi"/>
          <w:color w:val="111111"/>
        </w:rPr>
        <w:t>s</w:t>
      </w:r>
      <w:r w:rsidR="41F8FD6D" w:rsidRPr="00D36DCD">
        <w:rPr>
          <w:rFonts w:eastAsia="Calibri" w:cstheme="minorHAnsi"/>
          <w:color w:val="111111"/>
        </w:rPr>
        <w:t xml:space="preserve"> </w:t>
      </w:r>
      <w:r w:rsidR="5DB7C67E" w:rsidRPr="00D36DCD">
        <w:rPr>
          <w:rFonts w:eastAsia="Calibri" w:cstheme="minorHAnsi"/>
          <w:color w:val="111111"/>
        </w:rPr>
        <w:t xml:space="preserve">er </w:t>
      </w:r>
      <w:r w:rsidR="41F8FD6D" w:rsidRPr="00D36DCD">
        <w:rPr>
          <w:rFonts w:eastAsia="Calibri" w:cstheme="minorHAnsi"/>
          <w:color w:val="111111"/>
        </w:rPr>
        <w:t>en af styrkerne for Vestbjerg at de har faste lokale kunder</w:t>
      </w:r>
      <w:r w:rsidR="3DC5DABD" w:rsidRPr="00D36DCD">
        <w:rPr>
          <w:rFonts w:eastAsia="Calibri" w:cstheme="minorHAnsi"/>
          <w:color w:val="111111"/>
        </w:rPr>
        <w:t xml:space="preserve">, men </w:t>
      </w:r>
      <w:r w:rsidR="4C5752A4" w:rsidRPr="00D36DCD">
        <w:rPr>
          <w:rFonts w:eastAsia="Calibri" w:cstheme="minorHAnsi"/>
          <w:color w:val="111111"/>
        </w:rPr>
        <w:t>hvis</w:t>
      </w:r>
      <w:r w:rsidR="3DC5DABD" w:rsidRPr="00D36DCD">
        <w:rPr>
          <w:rFonts w:eastAsia="Calibri" w:cstheme="minorHAnsi"/>
          <w:color w:val="111111"/>
        </w:rPr>
        <w:t xml:space="preserve"> </w:t>
      </w:r>
      <w:r w:rsidR="592FB538" w:rsidRPr="00D36DCD">
        <w:rPr>
          <w:rFonts w:eastAsia="Calibri" w:cstheme="minorHAnsi"/>
          <w:color w:val="111111"/>
        </w:rPr>
        <w:t>Vestbjerg på et tidspunkt</w:t>
      </w:r>
      <w:r w:rsidR="3763936F" w:rsidRPr="00D36DCD">
        <w:rPr>
          <w:rFonts w:eastAsia="Calibri" w:cstheme="minorHAnsi"/>
          <w:color w:val="111111"/>
        </w:rPr>
        <w:t xml:space="preserve"> vælger at</w:t>
      </w:r>
      <w:r w:rsidR="592FB538" w:rsidRPr="00D36DCD">
        <w:rPr>
          <w:rFonts w:eastAsia="Calibri" w:cstheme="minorHAnsi"/>
          <w:color w:val="111111"/>
        </w:rPr>
        <w:t xml:space="preserve"> </w:t>
      </w:r>
      <w:r w:rsidR="3DC5DABD" w:rsidRPr="00D36DCD">
        <w:rPr>
          <w:rFonts w:eastAsia="Calibri" w:cstheme="minorHAnsi"/>
          <w:color w:val="111111"/>
        </w:rPr>
        <w:t>hæve priserne</w:t>
      </w:r>
      <w:r w:rsidR="71D5436C" w:rsidRPr="00D36DCD">
        <w:rPr>
          <w:rFonts w:eastAsia="Calibri" w:cstheme="minorHAnsi"/>
          <w:color w:val="111111"/>
        </w:rPr>
        <w:t xml:space="preserve">, vil kunderne nemt og hurtigt kunne skifte til en konkurrent. </w:t>
      </w:r>
      <w:r w:rsidR="41F8FD6D" w:rsidRPr="00D36DCD">
        <w:rPr>
          <w:rFonts w:eastAsia="Calibri" w:cstheme="minorHAnsi"/>
          <w:color w:val="111111"/>
        </w:rPr>
        <w:t xml:space="preserve"> </w:t>
      </w:r>
    </w:p>
    <w:p w14:paraId="6908F806" w14:textId="77777777" w:rsidR="0012140A" w:rsidRPr="00D36DCD" w:rsidRDefault="0012140A" w:rsidP="3D950BF3">
      <w:pPr>
        <w:rPr>
          <w:rFonts w:eastAsia="Calibri" w:cstheme="minorHAnsi"/>
          <w:color w:val="111111"/>
        </w:rPr>
      </w:pPr>
    </w:p>
    <w:p w14:paraId="227DD57F" w14:textId="23B5BB0E" w:rsidR="13F4901F" w:rsidRPr="004A3556" w:rsidRDefault="13F4901F" w:rsidP="003F74A3">
      <w:pPr>
        <w:pStyle w:val="Listeafsnit"/>
        <w:numPr>
          <w:ilvl w:val="0"/>
          <w:numId w:val="4"/>
        </w:numPr>
        <w:rPr>
          <w:rFonts w:eastAsiaTheme="minorEastAsia" w:cstheme="minorHAnsi"/>
          <w:lang w:val="en-US"/>
        </w:rPr>
      </w:pPr>
      <w:r w:rsidRPr="004A3556">
        <w:rPr>
          <w:rFonts w:eastAsia="Calibri" w:cstheme="minorHAnsi"/>
          <w:lang w:val="en-US"/>
        </w:rPr>
        <w:t>Analysis of the project stakeholders and their expectations to a new system</w:t>
      </w:r>
    </w:p>
    <w:tbl>
      <w:tblPr>
        <w:tblStyle w:val="Tabel-Gitter"/>
        <w:tblW w:w="9012" w:type="dxa"/>
        <w:tblLayout w:type="fixed"/>
        <w:tblLook w:val="04A0" w:firstRow="1" w:lastRow="0" w:firstColumn="1" w:lastColumn="0" w:noHBand="0" w:noVBand="1"/>
      </w:tblPr>
      <w:tblGrid>
        <w:gridCol w:w="1502"/>
        <w:gridCol w:w="1800"/>
        <w:gridCol w:w="1204"/>
        <w:gridCol w:w="1502"/>
        <w:gridCol w:w="1502"/>
        <w:gridCol w:w="1502"/>
      </w:tblGrid>
      <w:tr w:rsidR="3D950BF3" w14:paraId="747AB45A" w14:textId="77777777" w:rsidTr="5E1FF665">
        <w:tc>
          <w:tcPr>
            <w:tcW w:w="1502" w:type="dxa"/>
            <w:tcBorders>
              <w:top w:val="single" w:sz="8" w:space="0" w:color="auto"/>
              <w:left w:val="single" w:sz="8" w:space="0" w:color="auto"/>
              <w:bottom w:val="single" w:sz="8" w:space="0" w:color="auto"/>
              <w:right w:val="single" w:sz="8" w:space="0" w:color="auto"/>
            </w:tcBorders>
          </w:tcPr>
          <w:p w14:paraId="1BE4CF63" w14:textId="6C8AE6D7" w:rsidR="3D950BF3" w:rsidRPr="00D36DCD" w:rsidRDefault="3D950BF3">
            <w:pPr>
              <w:rPr>
                <w:rFonts w:cstheme="minorHAnsi"/>
              </w:rPr>
            </w:pPr>
            <w:r w:rsidRPr="00D36DCD">
              <w:rPr>
                <w:rFonts w:eastAsia="Calibri" w:cstheme="minorHAnsi"/>
              </w:rPr>
              <w:t>Stakeholder</w:t>
            </w:r>
          </w:p>
        </w:tc>
        <w:tc>
          <w:tcPr>
            <w:tcW w:w="1800" w:type="dxa"/>
            <w:tcBorders>
              <w:top w:val="single" w:sz="8" w:space="0" w:color="auto"/>
              <w:left w:val="single" w:sz="8" w:space="0" w:color="auto"/>
              <w:bottom w:val="single" w:sz="8" w:space="0" w:color="auto"/>
              <w:right w:val="single" w:sz="8" w:space="0" w:color="auto"/>
            </w:tcBorders>
          </w:tcPr>
          <w:p w14:paraId="328430DC" w14:textId="0B0E32A2" w:rsidR="3D950BF3" w:rsidRPr="00D36DCD" w:rsidRDefault="3D950BF3">
            <w:pPr>
              <w:rPr>
                <w:rFonts w:cstheme="minorHAnsi"/>
              </w:rPr>
            </w:pPr>
            <w:proofErr w:type="spellStart"/>
            <w:r w:rsidRPr="00D36DCD">
              <w:rPr>
                <w:rFonts w:eastAsia="Calibri" w:cstheme="minorHAnsi"/>
              </w:rPr>
              <w:t>Interest</w:t>
            </w:r>
            <w:proofErr w:type="spellEnd"/>
          </w:p>
        </w:tc>
        <w:tc>
          <w:tcPr>
            <w:tcW w:w="1204" w:type="dxa"/>
            <w:tcBorders>
              <w:top w:val="single" w:sz="8" w:space="0" w:color="auto"/>
              <w:left w:val="single" w:sz="8" w:space="0" w:color="auto"/>
              <w:bottom w:val="single" w:sz="8" w:space="0" w:color="auto"/>
              <w:right w:val="single" w:sz="8" w:space="0" w:color="auto"/>
            </w:tcBorders>
          </w:tcPr>
          <w:p w14:paraId="20DDB291" w14:textId="467DDEE9" w:rsidR="3D950BF3" w:rsidRPr="00D36DCD" w:rsidRDefault="3D950BF3">
            <w:pPr>
              <w:rPr>
                <w:rFonts w:cstheme="minorHAnsi"/>
              </w:rPr>
            </w:pPr>
            <w:proofErr w:type="spellStart"/>
            <w:r w:rsidRPr="00D36DCD">
              <w:rPr>
                <w:rFonts w:eastAsia="Calibri" w:cstheme="minorHAnsi"/>
              </w:rPr>
              <w:t>Influence</w:t>
            </w:r>
            <w:proofErr w:type="spellEnd"/>
            <w:r w:rsidRPr="00D36DCD">
              <w:rPr>
                <w:rFonts w:eastAsia="Calibri" w:cstheme="minorHAnsi"/>
              </w:rPr>
              <w:t>/</w:t>
            </w:r>
          </w:p>
          <w:p w14:paraId="546D2746" w14:textId="0794BE46" w:rsidR="3D950BF3" w:rsidRPr="00D36DCD" w:rsidRDefault="3D950BF3">
            <w:pPr>
              <w:rPr>
                <w:rFonts w:cstheme="minorHAnsi"/>
              </w:rPr>
            </w:pPr>
            <w:r w:rsidRPr="00D36DCD">
              <w:rPr>
                <w:rFonts w:eastAsia="Calibri" w:cstheme="minorHAnsi"/>
              </w:rPr>
              <w:t>attitude</w:t>
            </w:r>
          </w:p>
        </w:tc>
        <w:tc>
          <w:tcPr>
            <w:tcW w:w="1502" w:type="dxa"/>
            <w:tcBorders>
              <w:top w:val="single" w:sz="8" w:space="0" w:color="auto"/>
              <w:left w:val="single" w:sz="8" w:space="0" w:color="auto"/>
              <w:bottom w:val="single" w:sz="8" w:space="0" w:color="auto"/>
              <w:right w:val="single" w:sz="8" w:space="0" w:color="auto"/>
            </w:tcBorders>
          </w:tcPr>
          <w:p w14:paraId="6A93A0B6" w14:textId="6D84AD97" w:rsidR="3D950BF3" w:rsidRPr="00D36DCD" w:rsidRDefault="3D950BF3">
            <w:pPr>
              <w:rPr>
                <w:rFonts w:cstheme="minorHAnsi"/>
              </w:rPr>
            </w:pPr>
            <w:proofErr w:type="spellStart"/>
            <w:r w:rsidRPr="00D36DCD">
              <w:rPr>
                <w:rFonts w:eastAsia="Calibri" w:cstheme="minorHAnsi"/>
              </w:rPr>
              <w:t>Contribution</w:t>
            </w:r>
            <w:proofErr w:type="spellEnd"/>
          </w:p>
        </w:tc>
        <w:tc>
          <w:tcPr>
            <w:tcW w:w="1502" w:type="dxa"/>
            <w:tcBorders>
              <w:top w:val="single" w:sz="8" w:space="0" w:color="auto"/>
              <w:left w:val="single" w:sz="8" w:space="0" w:color="auto"/>
              <w:bottom w:val="single" w:sz="8" w:space="0" w:color="auto"/>
              <w:right w:val="single" w:sz="8" w:space="0" w:color="auto"/>
            </w:tcBorders>
          </w:tcPr>
          <w:p w14:paraId="720C83A2" w14:textId="0C6B8599" w:rsidR="3D950BF3" w:rsidRPr="00D36DCD" w:rsidRDefault="3D950BF3">
            <w:pPr>
              <w:rPr>
                <w:rFonts w:cstheme="minorHAnsi"/>
              </w:rPr>
            </w:pPr>
            <w:proofErr w:type="spellStart"/>
            <w:r w:rsidRPr="00D36DCD">
              <w:rPr>
                <w:rFonts w:eastAsia="Calibri" w:cstheme="minorHAnsi"/>
              </w:rPr>
              <w:t>Importance</w:t>
            </w:r>
            <w:proofErr w:type="spellEnd"/>
          </w:p>
        </w:tc>
        <w:tc>
          <w:tcPr>
            <w:tcW w:w="1502" w:type="dxa"/>
            <w:tcBorders>
              <w:top w:val="single" w:sz="8" w:space="0" w:color="auto"/>
              <w:left w:val="single" w:sz="8" w:space="0" w:color="auto"/>
              <w:bottom w:val="single" w:sz="8" w:space="0" w:color="auto"/>
              <w:right w:val="single" w:sz="8" w:space="0" w:color="auto"/>
            </w:tcBorders>
          </w:tcPr>
          <w:p w14:paraId="3BE77008" w14:textId="73F55DB9" w:rsidR="3D950BF3" w:rsidRPr="00D36DCD" w:rsidRDefault="3D950BF3">
            <w:pPr>
              <w:rPr>
                <w:rFonts w:cstheme="minorHAnsi"/>
              </w:rPr>
            </w:pPr>
            <w:r w:rsidRPr="00D36DCD">
              <w:rPr>
                <w:rFonts w:eastAsia="Calibri" w:cstheme="minorHAnsi"/>
              </w:rPr>
              <w:t>Handling</w:t>
            </w:r>
          </w:p>
        </w:tc>
      </w:tr>
      <w:tr w:rsidR="3D950BF3" w:rsidRPr="00205D43" w14:paraId="59181B0D" w14:textId="77777777" w:rsidTr="5E1FF665">
        <w:tc>
          <w:tcPr>
            <w:tcW w:w="1502" w:type="dxa"/>
            <w:tcBorders>
              <w:top w:val="single" w:sz="8" w:space="0" w:color="auto"/>
              <w:left w:val="single" w:sz="8" w:space="0" w:color="auto"/>
              <w:bottom w:val="single" w:sz="8" w:space="0" w:color="auto"/>
              <w:right w:val="single" w:sz="8" w:space="0" w:color="auto"/>
            </w:tcBorders>
          </w:tcPr>
          <w:p w14:paraId="6F46386B" w14:textId="2D43803A" w:rsidR="3D950BF3" w:rsidRPr="00D36DCD" w:rsidRDefault="3D950BF3">
            <w:pPr>
              <w:rPr>
                <w:rFonts w:cstheme="minorHAnsi"/>
              </w:rPr>
            </w:pPr>
            <w:r w:rsidRPr="00D36DCD">
              <w:rPr>
                <w:rFonts w:eastAsia="Calibri" w:cstheme="minorHAnsi"/>
              </w:rPr>
              <w:t>Anders Olesen</w:t>
            </w:r>
          </w:p>
        </w:tc>
        <w:tc>
          <w:tcPr>
            <w:tcW w:w="1800" w:type="dxa"/>
            <w:tcBorders>
              <w:top w:val="single" w:sz="8" w:space="0" w:color="auto"/>
              <w:left w:val="single" w:sz="8" w:space="0" w:color="auto"/>
              <w:bottom w:val="single" w:sz="8" w:space="0" w:color="auto"/>
              <w:right w:val="single" w:sz="8" w:space="0" w:color="auto"/>
            </w:tcBorders>
          </w:tcPr>
          <w:p w14:paraId="35646D2A" w14:textId="6A7AA905" w:rsidR="3D950BF3" w:rsidRPr="00D36DCD" w:rsidRDefault="3D950BF3">
            <w:pPr>
              <w:rPr>
                <w:rFonts w:cstheme="minorHAnsi"/>
              </w:rPr>
            </w:pPr>
            <w:r w:rsidRPr="00D36DCD">
              <w:rPr>
                <w:rFonts w:eastAsia="Calibri" w:cstheme="minorHAnsi"/>
              </w:rPr>
              <w:t xml:space="preserve">Vækst og </w:t>
            </w:r>
          </w:p>
          <w:p w14:paraId="33E83187" w14:textId="59965B60" w:rsidR="3D950BF3" w:rsidRPr="00D36DCD" w:rsidRDefault="3D950BF3">
            <w:pPr>
              <w:rPr>
                <w:rFonts w:cstheme="minorHAnsi"/>
              </w:rPr>
            </w:pPr>
            <w:r w:rsidRPr="00D36DCD">
              <w:rPr>
                <w:rFonts w:eastAsia="Calibri" w:cstheme="minorHAnsi"/>
              </w:rPr>
              <w:t>vedligeholdelse</w:t>
            </w:r>
          </w:p>
        </w:tc>
        <w:tc>
          <w:tcPr>
            <w:tcW w:w="1204" w:type="dxa"/>
            <w:tcBorders>
              <w:top w:val="single" w:sz="8" w:space="0" w:color="auto"/>
              <w:left w:val="single" w:sz="8" w:space="0" w:color="auto"/>
              <w:bottom w:val="single" w:sz="8" w:space="0" w:color="auto"/>
              <w:right w:val="single" w:sz="8" w:space="0" w:color="auto"/>
            </w:tcBorders>
          </w:tcPr>
          <w:p w14:paraId="3EAFD52A" w14:textId="62123D07" w:rsidR="3D950BF3" w:rsidRPr="00D36DCD" w:rsidRDefault="3D950BF3">
            <w:pPr>
              <w:rPr>
                <w:rFonts w:cstheme="minorHAnsi"/>
              </w:rPr>
            </w:pPr>
            <w:r w:rsidRPr="00D36DCD">
              <w:rPr>
                <w:rFonts w:eastAsia="Calibri" w:cstheme="minorHAnsi"/>
              </w:rPr>
              <w:t>High/</w:t>
            </w:r>
          </w:p>
          <w:p w14:paraId="7D4B63AA" w14:textId="5CD6A888" w:rsidR="3D950BF3" w:rsidRPr="00D36DCD" w:rsidRDefault="3D950BF3">
            <w:pPr>
              <w:rPr>
                <w:rFonts w:cstheme="minorHAnsi"/>
              </w:rPr>
            </w:pPr>
            <w:r w:rsidRPr="00D36DCD">
              <w:rPr>
                <w:rFonts w:eastAsia="Calibri" w:cstheme="minorHAnsi"/>
              </w:rPr>
              <w:t>Positive</w:t>
            </w:r>
          </w:p>
        </w:tc>
        <w:tc>
          <w:tcPr>
            <w:tcW w:w="1502" w:type="dxa"/>
            <w:tcBorders>
              <w:top w:val="single" w:sz="8" w:space="0" w:color="auto"/>
              <w:left w:val="single" w:sz="8" w:space="0" w:color="auto"/>
              <w:bottom w:val="single" w:sz="8" w:space="0" w:color="auto"/>
              <w:right w:val="single" w:sz="8" w:space="0" w:color="auto"/>
            </w:tcBorders>
          </w:tcPr>
          <w:p w14:paraId="2CEF41EF" w14:textId="149F6F0C" w:rsidR="3D950BF3" w:rsidRPr="00D36DCD" w:rsidRDefault="3D950BF3">
            <w:pPr>
              <w:rPr>
                <w:rFonts w:cstheme="minorHAnsi"/>
              </w:rPr>
            </w:pPr>
            <w:proofErr w:type="spellStart"/>
            <w:r w:rsidRPr="00D36DCD">
              <w:rPr>
                <w:rFonts w:eastAsia="Calibri" w:cstheme="minorHAnsi"/>
              </w:rPr>
              <w:t>Leadership</w:t>
            </w:r>
            <w:proofErr w:type="spellEnd"/>
            <w:r w:rsidRPr="00D36DCD">
              <w:rPr>
                <w:rFonts w:eastAsia="Calibri" w:cstheme="minorHAnsi"/>
              </w:rPr>
              <w:t>/</w:t>
            </w:r>
          </w:p>
          <w:p w14:paraId="6C96C56E" w14:textId="01F2EF1F" w:rsidR="3D950BF3" w:rsidRPr="00D36DCD" w:rsidRDefault="3D950BF3">
            <w:pPr>
              <w:rPr>
                <w:rFonts w:cstheme="minorHAnsi"/>
              </w:rPr>
            </w:pPr>
            <w:r w:rsidRPr="00D36DCD">
              <w:rPr>
                <w:rFonts w:eastAsia="Calibri" w:cstheme="minorHAnsi"/>
              </w:rPr>
              <w:t>Knowledge</w:t>
            </w:r>
          </w:p>
        </w:tc>
        <w:tc>
          <w:tcPr>
            <w:tcW w:w="1502" w:type="dxa"/>
            <w:tcBorders>
              <w:top w:val="single" w:sz="8" w:space="0" w:color="auto"/>
              <w:left w:val="single" w:sz="8" w:space="0" w:color="auto"/>
              <w:bottom w:val="single" w:sz="8" w:space="0" w:color="auto"/>
              <w:right w:val="single" w:sz="8" w:space="0" w:color="auto"/>
            </w:tcBorders>
          </w:tcPr>
          <w:p w14:paraId="28633EB2" w14:textId="48D95BE7" w:rsidR="3D950BF3" w:rsidRPr="00D36DCD" w:rsidRDefault="3D950BF3">
            <w:pPr>
              <w:rPr>
                <w:rFonts w:cstheme="minorHAnsi"/>
              </w:rPr>
            </w:pPr>
            <w:r w:rsidRPr="00D36DCD">
              <w:rPr>
                <w:rFonts w:eastAsia="Calibri" w:cstheme="minorHAnsi"/>
              </w:rPr>
              <w:t>High</w:t>
            </w:r>
          </w:p>
        </w:tc>
        <w:tc>
          <w:tcPr>
            <w:tcW w:w="1502" w:type="dxa"/>
            <w:tcBorders>
              <w:top w:val="single" w:sz="8" w:space="0" w:color="auto"/>
              <w:left w:val="single" w:sz="8" w:space="0" w:color="auto"/>
              <w:bottom w:val="single" w:sz="8" w:space="0" w:color="auto"/>
              <w:right w:val="single" w:sz="8" w:space="0" w:color="auto"/>
            </w:tcBorders>
          </w:tcPr>
          <w:p w14:paraId="7A178A2D" w14:textId="6CD9A686" w:rsidR="3D950BF3" w:rsidRPr="004A3556" w:rsidRDefault="3D950BF3">
            <w:pPr>
              <w:rPr>
                <w:rFonts w:cstheme="minorHAnsi"/>
                <w:lang w:val="en-US"/>
              </w:rPr>
            </w:pPr>
            <w:r w:rsidRPr="004A3556">
              <w:rPr>
                <w:rFonts w:eastAsia="Calibri" w:cstheme="minorHAnsi"/>
                <w:lang w:val="en-US"/>
              </w:rPr>
              <w:t>Old fashioned, need to learn</w:t>
            </w:r>
            <w:r w:rsidR="6C06A5E3" w:rsidRPr="004A3556">
              <w:rPr>
                <w:rFonts w:eastAsia="Calibri" w:cstheme="minorHAnsi"/>
                <w:lang w:val="en-US"/>
              </w:rPr>
              <w:t xml:space="preserve">  </w:t>
            </w:r>
          </w:p>
        </w:tc>
      </w:tr>
      <w:tr w:rsidR="3D950BF3" w:rsidRPr="00205D43" w14:paraId="4C4C55C2" w14:textId="77777777" w:rsidTr="5E1FF665">
        <w:tc>
          <w:tcPr>
            <w:tcW w:w="1502" w:type="dxa"/>
            <w:tcBorders>
              <w:top w:val="single" w:sz="8" w:space="0" w:color="auto"/>
              <w:left w:val="single" w:sz="8" w:space="0" w:color="auto"/>
              <w:bottom w:val="single" w:sz="8" w:space="0" w:color="auto"/>
              <w:right w:val="single" w:sz="8" w:space="0" w:color="auto"/>
            </w:tcBorders>
          </w:tcPr>
          <w:p w14:paraId="0C0F3525" w14:textId="25D89069" w:rsidR="3D950BF3" w:rsidRPr="00D36DCD" w:rsidRDefault="3D950BF3">
            <w:pPr>
              <w:rPr>
                <w:rFonts w:cstheme="minorHAnsi"/>
              </w:rPr>
            </w:pPr>
            <w:r w:rsidRPr="00D36DCD">
              <w:rPr>
                <w:rFonts w:eastAsia="Calibri" w:cstheme="minorHAnsi"/>
              </w:rPr>
              <w:t>Management</w:t>
            </w:r>
          </w:p>
        </w:tc>
        <w:tc>
          <w:tcPr>
            <w:tcW w:w="1800" w:type="dxa"/>
            <w:tcBorders>
              <w:top w:val="single" w:sz="8" w:space="0" w:color="auto"/>
              <w:left w:val="single" w:sz="8" w:space="0" w:color="auto"/>
              <w:bottom w:val="single" w:sz="8" w:space="0" w:color="auto"/>
              <w:right w:val="single" w:sz="8" w:space="0" w:color="auto"/>
            </w:tcBorders>
          </w:tcPr>
          <w:p w14:paraId="4C4E926C" w14:textId="2F9D87A1" w:rsidR="3D950BF3" w:rsidRPr="00D36DCD" w:rsidRDefault="3D950BF3">
            <w:pPr>
              <w:rPr>
                <w:rFonts w:cstheme="minorHAnsi"/>
              </w:rPr>
            </w:pPr>
            <w:r w:rsidRPr="00D36DCD">
              <w:rPr>
                <w:rFonts w:eastAsia="Calibri" w:cstheme="minorHAnsi"/>
              </w:rPr>
              <w:t xml:space="preserve">Vækst og </w:t>
            </w:r>
          </w:p>
          <w:p w14:paraId="76B0011A" w14:textId="627A266D" w:rsidR="3D950BF3" w:rsidRPr="00D36DCD" w:rsidRDefault="3D950BF3">
            <w:pPr>
              <w:rPr>
                <w:rFonts w:cstheme="minorHAnsi"/>
              </w:rPr>
            </w:pPr>
            <w:r w:rsidRPr="00D36DCD">
              <w:rPr>
                <w:rFonts w:eastAsia="Calibri" w:cstheme="minorHAnsi"/>
              </w:rPr>
              <w:t>vedligeholdelse</w:t>
            </w:r>
          </w:p>
        </w:tc>
        <w:tc>
          <w:tcPr>
            <w:tcW w:w="1204" w:type="dxa"/>
            <w:tcBorders>
              <w:top w:val="single" w:sz="8" w:space="0" w:color="auto"/>
              <w:left w:val="single" w:sz="8" w:space="0" w:color="auto"/>
              <w:bottom w:val="single" w:sz="8" w:space="0" w:color="auto"/>
              <w:right w:val="single" w:sz="8" w:space="0" w:color="auto"/>
            </w:tcBorders>
          </w:tcPr>
          <w:p w14:paraId="6BE857D3" w14:textId="4CDC2942" w:rsidR="3D950BF3" w:rsidRPr="00D36DCD" w:rsidRDefault="3D950BF3">
            <w:pPr>
              <w:rPr>
                <w:rFonts w:cstheme="minorHAnsi"/>
              </w:rPr>
            </w:pPr>
            <w:r w:rsidRPr="00D36DCD">
              <w:rPr>
                <w:rFonts w:eastAsia="Calibri" w:cstheme="minorHAnsi"/>
              </w:rPr>
              <w:t>High/</w:t>
            </w:r>
          </w:p>
          <w:p w14:paraId="42D2D872" w14:textId="050B046C" w:rsidR="3D950BF3" w:rsidRPr="00D36DCD" w:rsidRDefault="3D950BF3">
            <w:pPr>
              <w:rPr>
                <w:rFonts w:cstheme="minorHAnsi"/>
              </w:rPr>
            </w:pPr>
            <w:r w:rsidRPr="00D36DCD">
              <w:rPr>
                <w:rFonts w:eastAsia="Calibri" w:cstheme="minorHAnsi"/>
              </w:rPr>
              <w:t>Positive</w:t>
            </w:r>
          </w:p>
        </w:tc>
        <w:tc>
          <w:tcPr>
            <w:tcW w:w="1502" w:type="dxa"/>
            <w:tcBorders>
              <w:top w:val="single" w:sz="8" w:space="0" w:color="auto"/>
              <w:left w:val="single" w:sz="8" w:space="0" w:color="auto"/>
              <w:bottom w:val="single" w:sz="8" w:space="0" w:color="auto"/>
              <w:right w:val="single" w:sz="8" w:space="0" w:color="auto"/>
            </w:tcBorders>
          </w:tcPr>
          <w:p w14:paraId="79272992" w14:textId="7E251E0B" w:rsidR="3D950BF3" w:rsidRPr="00D36DCD" w:rsidRDefault="3D950BF3">
            <w:pPr>
              <w:rPr>
                <w:rFonts w:cstheme="minorHAnsi"/>
              </w:rPr>
            </w:pPr>
            <w:proofErr w:type="spellStart"/>
            <w:r w:rsidRPr="00D36DCD">
              <w:rPr>
                <w:rFonts w:eastAsia="Calibri" w:cstheme="minorHAnsi"/>
              </w:rPr>
              <w:t>Leadership</w:t>
            </w:r>
            <w:proofErr w:type="spellEnd"/>
          </w:p>
        </w:tc>
        <w:tc>
          <w:tcPr>
            <w:tcW w:w="1502" w:type="dxa"/>
            <w:tcBorders>
              <w:top w:val="single" w:sz="8" w:space="0" w:color="auto"/>
              <w:left w:val="single" w:sz="8" w:space="0" w:color="auto"/>
              <w:bottom w:val="single" w:sz="8" w:space="0" w:color="auto"/>
              <w:right w:val="single" w:sz="8" w:space="0" w:color="auto"/>
            </w:tcBorders>
          </w:tcPr>
          <w:p w14:paraId="56F03113" w14:textId="3D57448C" w:rsidR="3D950BF3" w:rsidRPr="00D36DCD" w:rsidRDefault="3D950BF3">
            <w:pPr>
              <w:rPr>
                <w:rFonts w:cstheme="minorHAnsi"/>
              </w:rPr>
            </w:pPr>
            <w:r w:rsidRPr="00D36DCD">
              <w:rPr>
                <w:rFonts w:eastAsia="Calibri" w:cstheme="minorHAnsi"/>
              </w:rPr>
              <w:t>High</w:t>
            </w:r>
          </w:p>
        </w:tc>
        <w:tc>
          <w:tcPr>
            <w:tcW w:w="1502" w:type="dxa"/>
            <w:tcBorders>
              <w:top w:val="single" w:sz="8" w:space="0" w:color="auto"/>
              <w:left w:val="single" w:sz="8" w:space="0" w:color="auto"/>
              <w:bottom w:val="single" w:sz="8" w:space="0" w:color="auto"/>
              <w:right w:val="single" w:sz="8" w:space="0" w:color="auto"/>
            </w:tcBorders>
          </w:tcPr>
          <w:p w14:paraId="0BB60366" w14:textId="2BB1F735" w:rsidR="3D950BF3" w:rsidRPr="004A3556" w:rsidRDefault="3D950BF3">
            <w:pPr>
              <w:rPr>
                <w:rFonts w:cstheme="minorHAnsi"/>
                <w:lang w:val="en-US"/>
              </w:rPr>
            </w:pPr>
            <w:r w:rsidRPr="004A3556">
              <w:rPr>
                <w:rFonts w:eastAsia="Calibri" w:cstheme="minorHAnsi"/>
                <w:lang w:val="en-US"/>
              </w:rPr>
              <w:t xml:space="preserve">Need to learn </w:t>
            </w:r>
          </w:p>
          <w:p w14:paraId="42D0E610" w14:textId="28492010" w:rsidR="3D950BF3" w:rsidRPr="004A3556" w:rsidRDefault="3D950BF3">
            <w:pPr>
              <w:rPr>
                <w:rFonts w:cstheme="minorHAnsi"/>
                <w:lang w:val="en-US"/>
              </w:rPr>
            </w:pPr>
            <w:r w:rsidRPr="004A3556">
              <w:rPr>
                <w:rFonts w:eastAsia="Calibri" w:cstheme="minorHAnsi"/>
                <w:lang w:val="en-US"/>
              </w:rPr>
              <w:t>the system</w:t>
            </w:r>
          </w:p>
        </w:tc>
      </w:tr>
      <w:tr w:rsidR="3D950BF3" w:rsidRPr="00205D43" w14:paraId="36B4D848" w14:textId="77777777" w:rsidTr="5E1FF665">
        <w:tc>
          <w:tcPr>
            <w:tcW w:w="1502" w:type="dxa"/>
            <w:tcBorders>
              <w:top w:val="single" w:sz="8" w:space="0" w:color="auto"/>
              <w:left w:val="single" w:sz="8" w:space="0" w:color="auto"/>
              <w:bottom w:val="single" w:sz="8" w:space="0" w:color="auto"/>
              <w:right w:val="single" w:sz="8" w:space="0" w:color="auto"/>
            </w:tcBorders>
          </w:tcPr>
          <w:p w14:paraId="066B4E34" w14:textId="1CF85F28" w:rsidR="3D950BF3" w:rsidRPr="00D36DCD" w:rsidRDefault="3D950BF3">
            <w:pPr>
              <w:rPr>
                <w:rFonts w:cstheme="minorHAnsi"/>
              </w:rPr>
            </w:pPr>
            <w:r w:rsidRPr="00D36DCD">
              <w:rPr>
                <w:rFonts w:eastAsia="Calibri" w:cstheme="minorHAnsi"/>
              </w:rPr>
              <w:t>Medarbejder</w:t>
            </w:r>
          </w:p>
        </w:tc>
        <w:tc>
          <w:tcPr>
            <w:tcW w:w="1800" w:type="dxa"/>
            <w:tcBorders>
              <w:top w:val="single" w:sz="8" w:space="0" w:color="auto"/>
              <w:left w:val="single" w:sz="8" w:space="0" w:color="auto"/>
              <w:bottom w:val="single" w:sz="8" w:space="0" w:color="auto"/>
              <w:right w:val="single" w:sz="8" w:space="0" w:color="auto"/>
            </w:tcBorders>
          </w:tcPr>
          <w:p w14:paraId="36CE96DE" w14:textId="0FF5B629" w:rsidR="3D950BF3" w:rsidRPr="00D36DCD" w:rsidRDefault="3D950BF3">
            <w:pPr>
              <w:rPr>
                <w:rFonts w:cstheme="minorHAnsi"/>
              </w:rPr>
            </w:pPr>
            <w:r w:rsidRPr="00D36DCD">
              <w:rPr>
                <w:rFonts w:eastAsia="Calibri" w:cstheme="minorHAnsi"/>
              </w:rPr>
              <w:t>Bedre kunde hjælp</w:t>
            </w:r>
          </w:p>
        </w:tc>
        <w:tc>
          <w:tcPr>
            <w:tcW w:w="1204" w:type="dxa"/>
            <w:tcBorders>
              <w:top w:val="single" w:sz="8" w:space="0" w:color="auto"/>
              <w:left w:val="single" w:sz="8" w:space="0" w:color="auto"/>
              <w:bottom w:val="single" w:sz="8" w:space="0" w:color="auto"/>
              <w:right w:val="single" w:sz="8" w:space="0" w:color="auto"/>
            </w:tcBorders>
          </w:tcPr>
          <w:p w14:paraId="1296ABC2" w14:textId="05076395" w:rsidR="3D950BF3" w:rsidRPr="00D36DCD" w:rsidRDefault="3D950BF3">
            <w:pPr>
              <w:rPr>
                <w:rFonts w:cstheme="minorHAnsi"/>
              </w:rPr>
            </w:pPr>
            <w:r w:rsidRPr="00D36DCD">
              <w:rPr>
                <w:rFonts w:eastAsia="Calibri" w:cstheme="minorHAnsi"/>
              </w:rPr>
              <w:t>Low/</w:t>
            </w:r>
          </w:p>
          <w:p w14:paraId="49B0C3A6" w14:textId="11D7005A" w:rsidR="3D950BF3" w:rsidRPr="00D36DCD" w:rsidRDefault="3D950BF3">
            <w:pPr>
              <w:rPr>
                <w:rFonts w:cstheme="minorHAnsi"/>
              </w:rPr>
            </w:pPr>
            <w:r w:rsidRPr="00D36DCD">
              <w:rPr>
                <w:rFonts w:eastAsia="Calibri" w:cstheme="minorHAnsi"/>
              </w:rPr>
              <w:t>Positive</w:t>
            </w:r>
          </w:p>
        </w:tc>
        <w:tc>
          <w:tcPr>
            <w:tcW w:w="1502" w:type="dxa"/>
            <w:tcBorders>
              <w:top w:val="single" w:sz="8" w:space="0" w:color="auto"/>
              <w:left w:val="single" w:sz="8" w:space="0" w:color="auto"/>
              <w:bottom w:val="single" w:sz="8" w:space="0" w:color="auto"/>
              <w:right w:val="single" w:sz="8" w:space="0" w:color="auto"/>
            </w:tcBorders>
          </w:tcPr>
          <w:p w14:paraId="60DBB706" w14:textId="442B5B57" w:rsidR="3D950BF3" w:rsidRPr="00D36DCD" w:rsidRDefault="3D950BF3">
            <w:pPr>
              <w:rPr>
                <w:rFonts w:cstheme="minorHAnsi"/>
              </w:rPr>
            </w:pPr>
            <w:r w:rsidRPr="00D36DCD">
              <w:rPr>
                <w:rFonts w:eastAsia="Calibri" w:cstheme="minorHAnsi"/>
              </w:rPr>
              <w:t>Shop Maintenance</w:t>
            </w:r>
          </w:p>
        </w:tc>
        <w:tc>
          <w:tcPr>
            <w:tcW w:w="1502" w:type="dxa"/>
            <w:tcBorders>
              <w:top w:val="single" w:sz="8" w:space="0" w:color="auto"/>
              <w:left w:val="single" w:sz="8" w:space="0" w:color="auto"/>
              <w:bottom w:val="single" w:sz="8" w:space="0" w:color="auto"/>
              <w:right w:val="single" w:sz="8" w:space="0" w:color="auto"/>
            </w:tcBorders>
          </w:tcPr>
          <w:p w14:paraId="2DC117CE" w14:textId="16412ED1" w:rsidR="3D950BF3" w:rsidRPr="00D36DCD" w:rsidRDefault="1F08E58D">
            <w:pPr>
              <w:rPr>
                <w:rFonts w:eastAsia="Calibri" w:cstheme="minorHAnsi"/>
              </w:rPr>
            </w:pPr>
            <w:r w:rsidRPr="00D36DCD">
              <w:rPr>
                <w:rFonts w:eastAsia="Calibri" w:cstheme="minorHAnsi"/>
              </w:rPr>
              <w:t>Mediu</w:t>
            </w:r>
            <w:r w:rsidR="4201EEC4" w:rsidRPr="00D36DCD">
              <w:rPr>
                <w:rFonts w:eastAsia="Calibri" w:cstheme="minorHAnsi"/>
              </w:rPr>
              <w:t>m</w:t>
            </w:r>
          </w:p>
        </w:tc>
        <w:tc>
          <w:tcPr>
            <w:tcW w:w="1502" w:type="dxa"/>
            <w:tcBorders>
              <w:top w:val="single" w:sz="8" w:space="0" w:color="auto"/>
              <w:left w:val="single" w:sz="8" w:space="0" w:color="auto"/>
              <w:bottom w:val="single" w:sz="8" w:space="0" w:color="auto"/>
              <w:right w:val="single" w:sz="8" w:space="0" w:color="auto"/>
            </w:tcBorders>
          </w:tcPr>
          <w:p w14:paraId="21A4399D" w14:textId="64F19B45" w:rsidR="3D950BF3" w:rsidRPr="004A3556" w:rsidRDefault="3D950BF3">
            <w:pPr>
              <w:rPr>
                <w:rFonts w:cstheme="minorHAnsi"/>
                <w:lang w:val="en-US"/>
              </w:rPr>
            </w:pPr>
            <w:r w:rsidRPr="004A3556">
              <w:rPr>
                <w:rFonts w:eastAsia="Calibri" w:cstheme="minorHAnsi"/>
                <w:lang w:val="en-US"/>
              </w:rPr>
              <w:t>Need to learn the system</w:t>
            </w:r>
          </w:p>
        </w:tc>
      </w:tr>
      <w:tr w:rsidR="3D950BF3" w14:paraId="0864A6E6" w14:textId="77777777" w:rsidTr="5E1FF665">
        <w:tc>
          <w:tcPr>
            <w:tcW w:w="1502" w:type="dxa"/>
            <w:tcBorders>
              <w:top w:val="single" w:sz="8" w:space="0" w:color="auto"/>
              <w:left w:val="single" w:sz="8" w:space="0" w:color="auto"/>
              <w:bottom w:val="single" w:sz="8" w:space="0" w:color="auto"/>
              <w:right w:val="single" w:sz="8" w:space="0" w:color="auto"/>
            </w:tcBorders>
          </w:tcPr>
          <w:p w14:paraId="212A9103" w14:textId="7D714D30" w:rsidR="3D950BF3" w:rsidRPr="00D36DCD" w:rsidRDefault="3D950BF3">
            <w:pPr>
              <w:rPr>
                <w:rFonts w:cstheme="minorHAnsi"/>
              </w:rPr>
            </w:pPr>
            <w:r w:rsidRPr="00D36DCD">
              <w:rPr>
                <w:rFonts w:eastAsia="Calibri" w:cstheme="minorHAnsi"/>
              </w:rPr>
              <w:t>Aktionærer</w:t>
            </w:r>
          </w:p>
        </w:tc>
        <w:tc>
          <w:tcPr>
            <w:tcW w:w="1800" w:type="dxa"/>
            <w:tcBorders>
              <w:top w:val="single" w:sz="8" w:space="0" w:color="auto"/>
              <w:left w:val="single" w:sz="8" w:space="0" w:color="auto"/>
              <w:bottom w:val="single" w:sz="8" w:space="0" w:color="auto"/>
              <w:right w:val="single" w:sz="8" w:space="0" w:color="auto"/>
            </w:tcBorders>
          </w:tcPr>
          <w:p w14:paraId="4C2DC4A5" w14:textId="7138E971" w:rsidR="3D950BF3" w:rsidRPr="00D36DCD" w:rsidRDefault="3D950BF3">
            <w:pPr>
              <w:rPr>
                <w:rFonts w:cstheme="minorHAnsi"/>
              </w:rPr>
            </w:pPr>
            <w:r w:rsidRPr="00D36DCD">
              <w:rPr>
                <w:rFonts w:eastAsia="Calibri" w:cstheme="minorHAnsi"/>
              </w:rPr>
              <w:t>Vækst</w:t>
            </w:r>
          </w:p>
        </w:tc>
        <w:tc>
          <w:tcPr>
            <w:tcW w:w="1204" w:type="dxa"/>
            <w:tcBorders>
              <w:top w:val="single" w:sz="8" w:space="0" w:color="auto"/>
              <w:left w:val="single" w:sz="8" w:space="0" w:color="auto"/>
              <w:bottom w:val="single" w:sz="8" w:space="0" w:color="auto"/>
              <w:right w:val="single" w:sz="8" w:space="0" w:color="auto"/>
            </w:tcBorders>
          </w:tcPr>
          <w:p w14:paraId="28A59825" w14:textId="0FF97D82" w:rsidR="3D950BF3" w:rsidRPr="00D36DCD" w:rsidRDefault="3D950BF3">
            <w:pPr>
              <w:rPr>
                <w:rFonts w:cstheme="minorHAnsi"/>
              </w:rPr>
            </w:pPr>
            <w:r w:rsidRPr="00D36DCD">
              <w:rPr>
                <w:rFonts w:eastAsia="Calibri" w:cstheme="minorHAnsi"/>
              </w:rPr>
              <w:t>Medium/</w:t>
            </w:r>
          </w:p>
          <w:p w14:paraId="5CF9E7BE" w14:textId="6F049984" w:rsidR="3D950BF3" w:rsidRPr="00D36DCD" w:rsidRDefault="3D950BF3">
            <w:pPr>
              <w:rPr>
                <w:rFonts w:cstheme="minorHAnsi"/>
              </w:rPr>
            </w:pPr>
            <w:r w:rsidRPr="00D36DCD">
              <w:rPr>
                <w:rFonts w:eastAsia="Calibri" w:cstheme="minorHAnsi"/>
              </w:rPr>
              <w:t>medium</w:t>
            </w:r>
          </w:p>
        </w:tc>
        <w:tc>
          <w:tcPr>
            <w:tcW w:w="1502" w:type="dxa"/>
            <w:tcBorders>
              <w:top w:val="single" w:sz="8" w:space="0" w:color="auto"/>
              <w:left w:val="single" w:sz="8" w:space="0" w:color="auto"/>
              <w:bottom w:val="single" w:sz="8" w:space="0" w:color="auto"/>
              <w:right w:val="single" w:sz="8" w:space="0" w:color="auto"/>
            </w:tcBorders>
          </w:tcPr>
          <w:p w14:paraId="42DC5529" w14:textId="57DCDA99" w:rsidR="3D950BF3" w:rsidRPr="00D36DCD" w:rsidRDefault="3D950BF3">
            <w:pPr>
              <w:rPr>
                <w:rFonts w:cstheme="minorHAnsi"/>
              </w:rPr>
            </w:pPr>
            <w:r w:rsidRPr="00D36DCD">
              <w:rPr>
                <w:rFonts w:eastAsia="Calibri" w:cstheme="minorHAnsi"/>
              </w:rPr>
              <w:t>Money</w:t>
            </w:r>
          </w:p>
        </w:tc>
        <w:tc>
          <w:tcPr>
            <w:tcW w:w="1502" w:type="dxa"/>
            <w:tcBorders>
              <w:top w:val="single" w:sz="8" w:space="0" w:color="auto"/>
              <w:left w:val="single" w:sz="8" w:space="0" w:color="auto"/>
              <w:bottom w:val="single" w:sz="8" w:space="0" w:color="auto"/>
              <w:right w:val="single" w:sz="8" w:space="0" w:color="auto"/>
            </w:tcBorders>
          </w:tcPr>
          <w:p w14:paraId="754A8BB5" w14:textId="4909CF11" w:rsidR="3D950BF3" w:rsidRPr="00D36DCD" w:rsidRDefault="3D950BF3">
            <w:pPr>
              <w:rPr>
                <w:rFonts w:cstheme="minorHAnsi"/>
              </w:rPr>
            </w:pPr>
            <w:r w:rsidRPr="00D36DCD">
              <w:rPr>
                <w:rFonts w:eastAsia="Calibri" w:cstheme="minorHAnsi"/>
              </w:rPr>
              <w:t>Medium</w:t>
            </w:r>
          </w:p>
        </w:tc>
        <w:tc>
          <w:tcPr>
            <w:tcW w:w="1502" w:type="dxa"/>
            <w:tcBorders>
              <w:top w:val="single" w:sz="8" w:space="0" w:color="auto"/>
              <w:left w:val="single" w:sz="8" w:space="0" w:color="auto"/>
              <w:bottom w:val="single" w:sz="8" w:space="0" w:color="auto"/>
              <w:right w:val="single" w:sz="8" w:space="0" w:color="auto"/>
            </w:tcBorders>
          </w:tcPr>
          <w:p w14:paraId="4115FA30" w14:textId="3683A772" w:rsidR="3D950BF3" w:rsidRPr="00D36DCD" w:rsidRDefault="3D950BF3">
            <w:pPr>
              <w:rPr>
                <w:rFonts w:eastAsia="Calibri" w:cstheme="minorHAnsi"/>
              </w:rPr>
            </w:pPr>
          </w:p>
        </w:tc>
      </w:tr>
      <w:tr w:rsidR="3D950BF3" w14:paraId="3E9C0D01" w14:textId="77777777" w:rsidTr="5E1FF665">
        <w:tc>
          <w:tcPr>
            <w:tcW w:w="1502" w:type="dxa"/>
            <w:tcBorders>
              <w:top w:val="single" w:sz="8" w:space="0" w:color="auto"/>
              <w:left w:val="single" w:sz="8" w:space="0" w:color="auto"/>
              <w:bottom w:val="single" w:sz="8" w:space="0" w:color="auto"/>
              <w:right w:val="single" w:sz="8" w:space="0" w:color="auto"/>
            </w:tcBorders>
          </w:tcPr>
          <w:p w14:paraId="280A5C72" w14:textId="5E5DBAF9" w:rsidR="3D950BF3" w:rsidRPr="00D36DCD" w:rsidRDefault="3D950BF3">
            <w:pPr>
              <w:rPr>
                <w:rFonts w:cstheme="minorHAnsi"/>
              </w:rPr>
            </w:pPr>
            <w:r w:rsidRPr="00D36DCD">
              <w:rPr>
                <w:rFonts w:eastAsia="Calibri" w:cstheme="minorHAnsi"/>
              </w:rPr>
              <w:t>Kunder</w:t>
            </w:r>
          </w:p>
        </w:tc>
        <w:tc>
          <w:tcPr>
            <w:tcW w:w="1800" w:type="dxa"/>
            <w:tcBorders>
              <w:top w:val="single" w:sz="8" w:space="0" w:color="auto"/>
              <w:left w:val="single" w:sz="8" w:space="0" w:color="auto"/>
              <w:bottom w:val="single" w:sz="8" w:space="0" w:color="auto"/>
              <w:right w:val="single" w:sz="8" w:space="0" w:color="auto"/>
            </w:tcBorders>
          </w:tcPr>
          <w:p w14:paraId="573F3952" w14:textId="00ED7061" w:rsidR="3D950BF3" w:rsidRPr="00D36DCD" w:rsidRDefault="3D950BF3">
            <w:pPr>
              <w:rPr>
                <w:rFonts w:cstheme="minorHAnsi"/>
              </w:rPr>
            </w:pPr>
            <w:r w:rsidRPr="00D36DCD">
              <w:rPr>
                <w:rFonts w:eastAsia="Calibri" w:cstheme="minorHAnsi"/>
              </w:rPr>
              <w:t>Større udvalg af produkter</w:t>
            </w:r>
          </w:p>
        </w:tc>
        <w:tc>
          <w:tcPr>
            <w:tcW w:w="1204" w:type="dxa"/>
            <w:tcBorders>
              <w:top w:val="single" w:sz="8" w:space="0" w:color="auto"/>
              <w:left w:val="single" w:sz="8" w:space="0" w:color="auto"/>
              <w:bottom w:val="single" w:sz="8" w:space="0" w:color="auto"/>
              <w:right w:val="single" w:sz="8" w:space="0" w:color="auto"/>
            </w:tcBorders>
          </w:tcPr>
          <w:p w14:paraId="44EB0D5B" w14:textId="5D396A6B" w:rsidR="3D950BF3" w:rsidRPr="00D36DCD" w:rsidRDefault="3D950BF3">
            <w:pPr>
              <w:rPr>
                <w:rFonts w:cstheme="minorHAnsi"/>
              </w:rPr>
            </w:pPr>
            <w:r w:rsidRPr="00D36DCD">
              <w:rPr>
                <w:rFonts w:eastAsia="Calibri" w:cstheme="minorHAnsi"/>
              </w:rPr>
              <w:t>High/</w:t>
            </w:r>
          </w:p>
          <w:p w14:paraId="4B7B4CD6" w14:textId="4140953D" w:rsidR="3D950BF3" w:rsidRPr="00D36DCD" w:rsidRDefault="3D950BF3">
            <w:pPr>
              <w:rPr>
                <w:rFonts w:cstheme="minorHAnsi"/>
              </w:rPr>
            </w:pPr>
            <w:r w:rsidRPr="00D36DCD">
              <w:rPr>
                <w:rFonts w:eastAsia="Calibri" w:cstheme="minorHAnsi"/>
              </w:rPr>
              <w:t>High</w:t>
            </w:r>
          </w:p>
        </w:tc>
        <w:tc>
          <w:tcPr>
            <w:tcW w:w="1502" w:type="dxa"/>
            <w:tcBorders>
              <w:top w:val="single" w:sz="8" w:space="0" w:color="auto"/>
              <w:left w:val="single" w:sz="8" w:space="0" w:color="auto"/>
              <w:bottom w:val="single" w:sz="8" w:space="0" w:color="auto"/>
              <w:right w:val="single" w:sz="8" w:space="0" w:color="auto"/>
            </w:tcBorders>
          </w:tcPr>
          <w:p w14:paraId="318FC9CA" w14:textId="37EA96EC" w:rsidR="3D950BF3" w:rsidRPr="00D36DCD" w:rsidRDefault="3D950BF3">
            <w:pPr>
              <w:rPr>
                <w:rFonts w:cstheme="minorHAnsi"/>
              </w:rPr>
            </w:pPr>
            <w:r w:rsidRPr="00D36DCD">
              <w:rPr>
                <w:rFonts w:eastAsia="Calibri" w:cstheme="minorHAnsi"/>
              </w:rPr>
              <w:t>Money</w:t>
            </w:r>
          </w:p>
        </w:tc>
        <w:tc>
          <w:tcPr>
            <w:tcW w:w="1502" w:type="dxa"/>
            <w:tcBorders>
              <w:top w:val="single" w:sz="8" w:space="0" w:color="auto"/>
              <w:left w:val="single" w:sz="8" w:space="0" w:color="auto"/>
              <w:bottom w:val="single" w:sz="8" w:space="0" w:color="auto"/>
              <w:right w:val="single" w:sz="8" w:space="0" w:color="auto"/>
            </w:tcBorders>
          </w:tcPr>
          <w:p w14:paraId="6030E59B" w14:textId="05A95CDE" w:rsidR="3D950BF3" w:rsidRPr="00D36DCD" w:rsidRDefault="3D950BF3">
            <w:pPr>
              <w:rPr>
                <w:rFonts w:cstheme="minorHAnsi"/>
              </w:rPr>
            </w:pPr>
            <w:r w:rsidRPr="00D36DCD">
              <w:rPr>
                <w:rFonts w:eastAsia="Calibri" w:cstheme="minorHAnsi"/>
              </w:rPr>
              <w:t>High</w:t>
            </w:r>
          </w:p>
        </w:tc>
        <w:tc>
          <w:tcPr>
            <w:tcW w:w="1502" w:type="dxa"/>
            <w:tcBorders>
              <w:top w:val="single" w:sz="8" w:space="0" w:color="auto"/>
              <w:left w:val="single" w:sz="8" w:space="0" w:color="auto"/>
              <w:bottom w:val="single" w:sz="8" w:space="0" w:color="auto"/>
              <w:right w:val="single" w:sz="8" w:space="0" w:color="auto"/>
            </w:tcBorders>
          </w:tcPr>
          <w:p w14:paraId="1C9F061A" w14:textId="72A969CE" w:rsidR="3D950BF3" w:rsidRPr="00D36DCD" w:rsidRDefault="3D950BF3">
            <w:pPr>
              <w:rPr>
                <w:rFonts w:eastAsia="Calibri" w:cstheme="minorHAnsi"/>
              </w:rPr>
            </w:pPr>
          </w:p>
        </w:tc>
      </w:tr>
    </w:tbl>
    <w:p w14:paraId="3F794742" w14:textId="77F9E2C1" w:rsidR="073CCCCF" w:rsidRPr="00D36DCD" w:rsidRDefault="0059430F" w:rsidP="3D950BF3">
      <w:pPr>
        <w:spacing w:line="257" w:lineRule="auto"/>
        <w:rPr>
          <w:rFonts w:cstheme="minorHAnsi"/>
        </w:rPr>
      </w:pPr>
      <w:r>
        <w:rPr>
          <w:rFonts w:eastAsia="Calibri" w:cstheme="minorHAnsi"/>
        </w:rPr>
        <w:br/>
      </w:r>
      <w:r w:rsidR="073CCCCF" w:rsidRPr="00D36DCD">
        <w:rPr>
          <w:rFonts w:eastAsia="Calibri" w:cstheme="minorHAnsi"/>
        </w:rPr>
        <w:t>Forventninger</w:t>
      </w:r>
      <w:r w:rsidR="00034007">
        <w:rPr>
          <w:rFonts w:eastAsia="Calibri" w:cstheme="minorHAnsi"/>
        </w:rPr>
        <w:t xml:space="preserve"> fra stakeholde</w:t>
      </w:r>
      <w:r w:rsidR="00B92EAE">
        <w:rPr>
          <w:rFonts w:eastAsia="Calibri" w:cstheme="minorHAnsi"/>
        </w:rPr>
        <w:t>rne beskrives nedenfor.</w:t>
      </w:r>
    </w:p>
    <w:p w14:paraId="35FEB523" w14:textId="575EFD3F" w:rsidR="073CCCCF" w:rsidRPr="00D36DCD" w:rsidRDefault="073CCCCF" w:rsidP="3D950BF3">
      <w:pPr>
        <w:spacing w:line="257" w:lineRule="auto"/>
        <w:rPr>
          <w:rFonts w:cstheme="minorHAnsi"/>
        </w:rPr>
      </w:pPr>
      <w:r w:rsidRPr="00D36DCD">
        <w:rPr>
          <w:rFonts w:eastAsia="Calibri" w:cstheme="minorHAnsi"/>
        </w:rPr>
        <w:t xml:space="preserve">Anders Olesen. </w:t>
      </w:r>
      <w:r w:rsidRPr="00D36DCD">
        <w:rPr>
          <w:rFonts w:cstheme="minorHAnsi"/>
        </w:rPr>
        <w:br/>
      </w:r>
      <w:r w:rsidRPr="00D36DCD">
        <w:rPr>
          <w:rFonts w:eastAsia="Calibri" w:cstheme="minorHAnsi"/>
        </w:rPr>
        <w:t>Forventer at systemet vil gøre det muligt at udvide kundegruppen og produkter for følgende år.</w:t>
      </w:r>
    </w:p>
    <w:p w14:paraId="2368C355" w14:textId="06DC7075" w:rsidR="073CCCCF" w:rsidRPr="00D36DCD" w:rsidRDefault="073CCCCF" w:rsidP="3D950BF3">
      <w:pPr>
        <w:spacing w:line="257" w:lineRule="auto"/>
        <w:rPr>
          <w:rFonts w:cstheme="minorHAnsi"/>
        </w:rPr>
      </w:pPr>
      <w:r w:rsidRPr="00D36DCD">
        <w:rPr>
          <w:rFonts w:eastAsia="Calibri" w:cstheme="minorHAnsi"/>
        </w:rPr>
        <w:t>Management.</w:t>
      </w:r>
      <w:r w:rsidRPr="00D36DCD">
        <w:rPr>
          <w:rFonts w:cstheme="minorHAnsi"/>
        </w:rPr>
        <w:br/>
      </w:r>
      <w:r w:rsidRPr="00D36DCD">
        <w:rPr>
          <w:rFonts w:eastAsia="Calibri" w:cstheme="minorHAnsi"/>
        </w:rPr>
        <w:t xml:space="preserve"> Et system hvor de kan lave salgsstatistikker over nye kunder, produkter, entreprenører og en statistik over medarbejderne. System skal også kunne lave en registrering for et tilbud. Der skal også være mulighed for at lave en ordre, bekræftelse af ordre, afsendelse af ordre, følgeseddel og faktura.</w:t>
      </w:r>
      <w:r w:rsidRPr="00D36DCD">
        <w:rPr>
          <w:rFonts w:cstheme="minorHAnsi"/>
        </w:rPr>
        <w:br/>
      </w:r>
      <w:r w:rsidRPr="00D36DCD">
        <w:rPr>
          <w:rFonts w:eastAsia="Calibri" w:cstheme="minorHAnsi"/>
        </w:rPr>
        <w:t xml:space="preserve"> Det skal også være muligt at bruge stregkoder for inventar kontrol. På lageret skal det være muligt </w:t>
      </w:r>
      <w:r w:rsidRPr="00D36DCD">
        <w:rPr>
          <w:rFonts w:eastAsia="Calibri" w:cstheme="minorHAnsi"/>
        </w:rPr>
        <w:lastRenderedPageBreak/>
        <w:t>at se minimum lager og maksimum lager af produkter samtidigt med at det skal kunne bestille nye produkter når produktets lager når under minimumsbeholdning. Der skal også være et tjek om at kundebestilling af et produkt ikke overgår produktets beholdning.</w:t>
      </w:r>
    </w:p>
    <w:p w14:paraId="669CA38C" w14:textId="4B492283" w:rsidR="3D950BF3" w:rsidRPr="00D36DCD" w:rsidRDefault="073CCCCF" w:rsidP="0012140A">
      <w:pPr>
        <w:spacing w:line="257" w:lineRule="auto"/>
        <w:rPr>
          <w:rFonts w:cstheme="minorHAnsi"/>
        </w:rPr>
      </w:pPr>
      <w:r w:rsidRPr="00D36DCD">
        <w:rPr>
          <w:rFonts w:eastAsia="Calibri" w:cstheme="minorHAnsi"/>
        </w:rPr>
        <w:t>Medarbejder.</w:t>
      </w:r>
      <w:r w:rsidRPr="00D36DCD">
        <w:rPr>
          <w:rFonts w:cstheme="minorHAnsi"/>
        </w:rPr>
        <w:br/>
      </w:r>
      <w:r w:rsidRPr="00D36DCD">
        <w:rPr>
          <w:rFonts w:eastAsia="Calibri" w:cstheme="minorHAnsi"/>
        </w:rPr>
        <w:t xml:space="preserve"> Medarbejderne skulle kunne være i stand til at registrere nye kunder, produkter og information om entreprenørerne.  Det er dog ikke muligt for alm. Medarbejdere at sætte priser og tilbud på varer, dette er kun tilgængeligt for medlemmerne af “management” teamet. Det skal være nemt at logge ind som medarbejder, det skal på samme tid dog også være sikkert.</w:t>
      </w:r>
    </w:p>
    <w:p w14:paraId="50976594" w14:textId="68E734BD" w:rsidR="411537F0" w:rsidRPr="00D36DCD" w:rsidRDefault="411537F0" w:rsidP="003F74A3">
      <w:pPr>
        <w:pStyle w:val="Listeafsnit"/>
        <w:numPr>
          <w:ilvl w:val="0"/>
          <w:numId w:val="5"/>
        </w:numPr>
        <w:rPr>
          <w:rFonts w:eastAsiaTheme="minorEastAsia" w:cstheme="minorHAnsi"/>
        </w:rPr>
      </w:pPr>
      <w:proofErr w:type="spellStart"/>
      <w:r w:rsidRPr="00D36DCD">
        <w:rPr>
          <w:rFonts w:eastAsia="Calibri" w:cstheme="minorHAnsi"/>
        </w:rPr>
        <w:t>Considerations</w:t>
      </w:r>
      <w:proofErr w:type="spellEnd"/>
      <w:r w:rsidRPr="00D36DCD">
        <w:rPr>
          <w:rFonts w:eastAsia="Calibri" w:cstheme="minorHAnsi"/>
        </w:rPr>
        <w:t xml:space="preserve"> </w:t>
      </w:r>
      <w:proofErr w:type="spellStart"/>
      <w:r w:rsidRPr="00D36DCD">
        <w:rPr>
          <w:rFonts w:eastAsia="Calibri" w:cstheme="minorHAnsi"/>
        </w:rPr>
        <w:t>about</w:t>
      </w:r>
      <w:proofErr w:type="spellEnd"/>
      <w:r w:rsidRPr="00D36DCD">
        <w:rPr>
          <w:rFonts w:eastAsia="Calibri" w:cstheme="minorHAnsi"/>
        </w:rPr>
        <w:t xml:space="preserve"> management</w:t>
      </w:r>
      <w:r w:rsidR="2116612E" w:rsidRPr="00D36DCD">
        <w:rPr>
          <w:rFonts w:eastAsia="Calibri" w:cstheme="minorHAnsi"/>
        </w:rPr>
        <w:t xml:space="preserve"> </w:t>
      </w:r>
      <w:proofErr w:type="spellStart"/>
      <w:r w:rsidR="2116612E" w:rsidRPr="00D36DCD">
        <w:rPr>
          <w:rFonts w:eastAsia="Calibri" w:cstheme="minorHAnsi"/>
        </w:rPr>
        <w:t>change</w:t>
      </w:r>
      <w:proofErr w:type="spellEnd"/>
    </w:p>
    <w:p w14:paraId="6E360A42" w14:textId="7C6E13A3" w:rsidR="411537F0" w:rsidRPr="00D36DCD" w:rsidRDefault="411537F0" w:rsidP="3D950BF3">
      <w:pPr>
        <w:spacing w:line="257" w:lineRule="auto"/>
        <w:rPr>
          <w:rFonts w:cstheme="minorHAnsi"/>
        </w:rPr>
      </w:pPr>
      <w:r w:rsidRPr="00D36DCD">
        <w:rPr>
          <w:rFonts w:eastAsia="Calibri" w:cstheme="minorHAnsi"/>
        </w:rPr>
        <w:t>Vi tænker på at tilføje en IT-leder med et hold med 1-2 personer under sig til vedligeholdelse af det nye system, ellers tænker vi ikke at ændre noget på management.</w:t>
      </w:r>
    </w:p>
    <w:p w14:paraId="039E8856" w14:textId="27059B39" w:rsidR="3D950BF3" w:rsidRPr="00D36DCD" w:rsidRDefault="411537F0" w:rsidP="5E1FF665">
      <w:pPr>
        <w:spacing w:line="257" w:lineRule="auto"/>
        <w:rPr>
          <w:rFonts w:eastAsia="Calibri" w:cstheme="minorHAnsi"/>
        </w:rPr>
      </w:pPr>
      <w:r w:rsidRPr="00D36DCD">
        <w:rPr>
          <w:rFonts w:eastAsia="Calibri" w:cstheme="minorHAnsi"/>
        </w:rPr>
        <w:t xml:space="preserve">Management behøves ikke at laves om da det er godt at have dedikeret folk til hver afdeling af køkken, baderum og </w:t>
      </w:r>
      <w:proofErr w:type="spellStart"/>
      <w:r w:rsidRPr="00D36DCD">
        <w:rPr>
          <w:rFonts w:eastAsia="Calibri" w:cstheme="minorHAnsi"/>
        </w:rPr>
        <w:t>deputy</w:t>
      </w:r>
      <w:proofErr w:type="spellEnd"/>
      <w:r w:rsidRPr="00D36DCD">
        <w:rPr>
          <w:rFonts w:eastAsia="Calibri" w:cstheme="minorHAnsi"/>
        </w:rPr>
        <w:t xml:space="preserve"> manager. Samtidigt behøves der ikke laves om i tømmerafdelingen, fordi vi tænker der ikke behøves en manager, da det ikke er så viden nødvendigt i forhold til køkken og baderum.</w:t>
      </w:r>
    </w:p>
    <w:p w14:paraId="638484B0" w14:textId="7F396F4F" w:rsidR="003E55AF" w:rsidRPr="003E55AF" w:rsidRDefault="003E55AF" w:rsidP="00A561EB">
      <w:pPr>
        <w:pStyle w:val="Overskrift2"/>
        <w:rPr>
          <w:rFonts w:asciiTheme="minorHAnsi" w:hAnsiTheme="minorHAnsi"/>
          <w:sz w:val="22"/>
          <w:szCs w:val="22"/>
          <w:lang w:eastAsia="da-DK"/>
        </w:rPr>
      </w:pPr>
      <w:bookmarkStart w:id="7" w:name="_Toc90632384"/>
      <w:r w:rsidRPr="00190F69">
        <w:rPr>
          <w:lang w:eastAsia="da-DK"/>
        </w:rPr>
        <w:t>SWOT</w:t>
      </w:r>
      <w:r w:rsidR="00190F69" w:rsidRPr="00190F69">
        <w:rPr>
          <w:lang w:eastAsia="da-DK"/>
        </w:rPr>
        <w:t>-analyse</w:t>
      </w:r>
      <w:bookmarkEnd w:id="7"/>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00"/>
        <w:gridCol w:w="4500"/>
      </w:tblGrid>
      <w:tr w:rsidR="003E55AF" w:rsidRPr="003E55AF" w14:paraId="229810BA" w14:textId="77777777" w:rsidTr="003E55AF">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6DE34F0B"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Styrker</w:t>
            </w:r>
            <w:r w:rsidRPr="003E55AF">
              <w:rPr>
                <w:rFonts w:eastAsia="Times New Roman" w:cstheme="minorHAnsi"/>
                <w:lang w:eastAsia="da-DK"/>
              </w:rPr>
              <w:t>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445C438B"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Svagheder</w:t>
            </w:r>
            <w:r w:rsidRPr="003E55AF">
              <w:rPr>
                <w:rFonts w:eastAsia="Times New Roman" w:cstheme="minorHAnsi"/>
                <w:lang w:eastAsia="da-DK"/>
              </w:rPr>
              <w:t> </w:t>
            </w:r>
          </w:p>
        </w:tc>
      </w:tr>
      <w:tr w:rsidR="003E55AF" w:rsidRPr="003E55AF" w14:paraId="6ECB0AA6" w14:textId="77777777" w:rsidTr="003E55AF">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3EC67242"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Effektiv personalegruppe </w:t>
            </w:r>
          </w:p>
          <w:p w14:paraId="5E1A1AC7"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amilieejet virksomhed </w:t>
            </w:r>
          </w:p>
          <w:p w14:paraId="2A82251A"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Samarbejde med fx. </w:t>
            </w:r>
            <w:proofErr w:type="gramStart"/>
            <w:r w:rsidRPr="003E55AF">
              <w:rPr>
                <w:rFonts w:eastAsia="Times New Roman" w:cstheme="minorHAnsi"/>
                <w:lang w:eastAsia="da-DK"/>
              </w:rPr>
              <w:t>XL byg</w:t>
            </w:r>
            <w:proofErr w:type="gramEnd"/>
            <w:r w:rsidRPr="003E55AF">
              <w:rPr>
                <w:rFonts w:eastAsia="Times New Roman" w:cstheme="minorHAnsi"/>
                <w:lang w:eastAsia="da-DK"/>
              </w:rPr>
              <w:t> </w:t>
            </w:r>
          </w:p>
          <w:p w14:paraId="5DD623FF"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å medarbejdere </w:t>
            </w:r>
          </w:p>
          <w:p w14:paraId="7B2FC766"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Store tilbagevendende kunder som står for en stor del af indkomsten </w:t>
            </w:r>
          </w:p>
          <w:p w14:paraId="7301851E"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1C5CD3DA"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orældet teknologi </w:t>
            </w:r>
          </w:p>
          <w:p w14:paraId="303800BA"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amilieejet virksomhed </w:t>
            </w:r>
          </w:p>
          <w:p w14:paraId="6F80B1B0"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å medarbejdere </w:t>
            </w:r>
          </w:p>
          <w:p w14:paraId="372DB023"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Holder ikke øje med hvor meget deres salgsassistenter sælger for </w:t>
            </w:r>
          </w:p>
        </w:tc>
      </w:tr>
      <w:tr w:rsidR="003E55AF" w:rsidRPr="003E55AF" w14:paraId="303BDBDE" w14:textId="77777777" w:rsidTr="003E55AF">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7E647DA2"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Muligheder</w:t>
            </w:r>
            <w:r w:rsidRPr="003E55AF">
              <w:rPr>
                <w:rFonts w:eastAsia="Times New Roman" w:cstheme="minorHAnsi"/>
                <w:lang w:eastAsia="da-DK"/>
              </w:rPr>
              <w:t>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7034AF74"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Trusler</w:t>
            </w:r>
            <w:r w:rsidRPr="003E55AF">
              <w:rPr>
                <w:rFonts w:eastAsia="Times New Roman" w:cstheme="minorHAnsi"/>
                <w:lang w:eastAsia="da-DK"/>
              </w:rPr>
              <w:t> </w:t>
            </w:r>
          </w:p>
        </w:tc>
      </w:tr>
      <w:tr w:rsidR="003E55AF" w:rsidRPr="003E55AF" w14:paraId="5DD76BCB" w14:textId="77777777" w:rsidTr="003E55AF">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036EAEB1"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Interesserede investorer </w:t>
            </w:r>
          </w:p>
          <w:p w14:paraId="48306403"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Udvidelse i form af afdelinger i andre byer </w:t>
            </w:r>
          </w:p>
          <w:p w14:paraId="0379AB46"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Flere store kunder </w:t>
            </w:r>
          </w:p>
          <w:p w14:paraId="6DAC4A49"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 </w:t>
            </w:r>
          </w:p>
        </w:tc>
        <w:tc>
          <w:tcPr>
            <w:tcW w:w="4500" w:type="dxa"/>
            <w:tcBorders>
              <w:top w:val="single" w:sz="6" w:space="0" w:color="000000"/>
              <w:left w:val="single" w:sz="6" w:space="0" w:color="000000"/>
              <w:bottom w:val="single" w:sz="6" w:space="0" w:color="000000"/>
              <w:right w:val="single" w:sz="6" w:space="0" w:color="000000"/>
            </w:tcBorders>
            <w:shd w:val="clear" w:color="auto" w:fill="auto"/>
            <w:hideMark/>
          </w:tcPr>
          <w:p w14:paraId="05AAB2A8"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Eventuelle konkurrenter i samme by </w:t>
            </w:r>
          </w:p>
          <w:p w14:paraId="00948C4F"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De store kunder finder et andet sted at handle </w:t>
            </w:r>
          </w:p>
        </w:tc>
      </w:tr>
    </w:tbl>
    <w:p w14:paraId="2C4F3453"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 </w:t>
      </w:r>
    </w:p>
    <w:p w14:paraId="75971077"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Vision</w:t>
      </w:r>
      <w:r w:rsidRPr="003E55AF">
        <w:rPr>
          <w:rFonts w:eastAsia="Times New Roman" w:cstheme="minorHAnsi"/>
          <w:lang w:eastAsia="da-DK"/>
        </w:rPr>
        <w:t> </w:t>
      </w:r>
      <w:r w:rsidRPr="003E55AF">
        <w:rPr>
          <w:rFonts w:eastAsia="Times New Roman" w:cstheme="minorHAnsi"/>
          <w:lang w:eastAsia="da-DK"/>
        </w:rPr>
        <w:br/>
        <w:t>Vores vision er at være kundernes nummer 1 valg, når det kommer til kvalitets byggemateriale. Vi ønsker at være det fornuftige valg en kunde foretager sig.  </w:t>
      </w:r>
      <w:r w:rsidRPr="003E55AF">
        <w:rPr>
          <w:rFonts w:eastAsia="Times New Roman" w:cstheme="minorHAnsi"/>
          <w:lang w:eastAsia="da-DK"/>
        </w:rPr>
        <w:br/>
        <w:t>Vi vil gerne skabe et godt samarbejdsmiljø for vores arbejdsgruppe, for dermed at have den bedst mulige arbejdsstruktur og motivation.   </w:t>
      </w:r>
    </w:p>
    <w:p w14:paraId="3F5FADE6"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 </w:t>
      </w:r>
    </w:p>
    <w:p w14:paraId="549F3662"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Mission</w:t>
      </w:r>
      <w:r w:rsidRPr="003E55AF">
        <w:rPr>
          <w:rFonts w:eastAsia="Times New Roman" w:cstheme="minorHAnsi"/>
          <w:lang w:eastAsia="da-DK"/>
        </w:rPr>
        <w:t> </w:t>
      </w:r>
    </w:p>
    <w:p w14:paraId="7AF621AB"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Virksomhedens mission er at give kunderne et udvalg af kvalitetsrige samt bæredygtige byggematerialer og specielle materialer, der kan bruges til at udføre kundernes ønsker indenfor byggerier og andre projekter. </w:t>
      </w:r>
    </w:p>
    <w:p w14:paraId="4F7695AE"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 </w:t>
      </w:r>
    </w:p>
    <w:p w14:paraId="13591818"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b/>
          <w:bCs/>
          <w:lang w:eastAsia="da-DK"/>
        </w:rPr>
        <w:t>Strategiske mål:</w:t>
      </w:r>
      <w:r w:rsidRPr="003E55AF">
        <w:rPr>
          <w:rFonts w:eastAsia="Times New Roman" w:cstheme="minorHAnsi"/>
          <w:lang w:eastAsia="da-DK"/>
        </w:rPr>
        <w:t> </w:t>
      </w:r>
    </w:p>
    <w:p w14:paraId="5BFE0910" w14:textId="77777777" w:rsidR="003E55AF" w:rsidRPr="003E55AF" w:rsidRDefault="003E55AF" w:rsidP="003E55AF">
      <w:pPr>
        <w:numPr>
          <w:ilvl w:val="0"/>
          <w:numId w:val="42"/>
        </w:numPr>
        <w:spacing w:after="0" w:line="240" w:lineRule="auto"/>
        <w:ind w:left="1080" w:firstLine="0"/>
        <w:textAlignment w:val="baseline"/>
        <w:rPr>
          <w:rFonts w:eastAsia="Times New Roman" w:cstheme="minorHAnsi"/>
          <w:lang w:eastAsia="da-DK"/>
        </w:rPr>
      </w:pPr>
      <w:r w:rsidRPr="003E55AF">
        <w:rPr>
          <w:rFonts w:eastAsia="Times New Roman" w:cstheme="minorHAnsi"/>
          <w:lang w:eastAsia="da-DK"/>
        </w:rPr>
        <w:t>Øge den årlige omsætningen med 10% </w:t>
      </w:r>
    </w:p>
    <w:p w14:paraId="3BAE9B6E" w14:textId="77777777" w:rsidR="003E55AF" w:rsidRPr="003E55AF" w:rsidRDefault="003E55AF" w:rsidP="003E55AF">
      <w:pPr>
        <w:numPr>
          <w:ilvl w:val="0"/>
          <w:numId w:val="42"/>
        </w:numPr>
        <w:spacing w:after="0" w:line="240" w:lineRule="auto"/>
        <w:ind w:left="1080" w:firstLine="0"/>
        <w:textAlignment w:val="baseline"/>
        <w:rPr>
          <w:rFonts w:eastAsia="Times New Roman" w:cstheme="minorHAnsi"/>
          <w:lang w:eastAsia="da-DK"/>
        </w:rPr>
      </w:pPr>
      <w:r w:rsidRPr="003E55AF">
        <w:rPr>
          <w:rFonts w:eastAsia="Times New Roman" w:cstheme="minorHAnsi"/>
          <w:lang w:eastAsia="da-DK"/>
        </w:rPr>
        <w:t>At udvide udvalget af produkter og få flere kunder indenfor næste par år. </w:t>
      </w:r>
    </w:p>
    <w:p w14:paraId="4DD2EFE9" w14:textId="32055119" w:rsidR="003E55AF" w:rsidRPr="003E55AF" w:rsidRDefault="003E55AF" w:rsidP="003E55AF">
      <w:pPr>
        <w:spacing w:after="0" w:line="240" w:lineRule="auto"/>
        <w:textAlignment w:val="baseline"/>
        <w:rPr>
          <w:rFonts w:eastAsia="Times New Roman"/>
          <w:lang w:eastAsia="da-DK"/>
        </w:rPr>
      </w:pPr>
    </w:p>
    <w:p w14:paraId="1DE98487" w14:textId="77777777" w:rsidR="003E55AF" w:rsidRPr="003E55AF" w:rsidRDefault="003E55AF" w:rsidP="00A561EB">
      <w:pPr>
        <w:pStyle w:val="Overskrift2"/>
        <w:rPr>
          <w:lang w:eastAsia="da-DK"/>
        </w:rPr>
      </w:pPr>
      <w:bookmarkStart w:id="8" w:name="_Toc90632385"/>
      <w:r w:rsidRPr="003E55AF">
        <w:rPr>
          <w:lang w:eastAsia="da-DK"/>
        </w:rPr>
        <w:lastRenderedPageBreak/>
        <w:t>Systemets mål og vigtighed</w:t>
      </w:r>
      <w:bookmarkEnd w:id="8"/>
      <w:r w:rsidRPr="003E55AF">
        <w:rPr>
          <w:lang w:eastAsia="da-DK"/>
        </w:rPr>
        <w:t> </w:t>
      </w:r>
    </w:p>
    <w:p w14:paraId="228DDED9" w14:textId="31A5E6CA"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Målet er at løse de problemer og mangler som Vestbjerg A/S oplever fordi de ikke har et opdateret system, der kan give overblik over deres lagre og arbejdere. Systemet er vigtigt da deres nuværende system er gammelt, og et nyt system vil give virksomheden muligheden for at holde bedre styr på produkterne og arbejdspladsen, og dermed vil virksomheden også undgå at spilde for meget tid. Hvis arbejdet kører hurtigere, vil det også være nemmere at holde kunderne tilfredse.  </w:t>
      </w:r>
    </w:p>
    <w:p w14:paraId="363853A8" w14:textId="4A1CFE84" w:rsidR="003E55AF" w:rsidRPr="003E55AF" w:rsidRDefault="003E55AF" w:rsidP="003E55AF">
      <w:pPr>
        <w:spacing w:after="0" w:line="240" w:lineRule="auto"/>
        <w:textAlignment w:val="baseline"/>
        <w:rPr>
          <w:rFonts w:eastAsia="Times New Roman" w:cstheme="minorHAnsi"/>
          <w:color w:val="1F3763"/>
          <w:lang w:eastAsia="da-DK"/>
        </w:rPr>
      </w:pPr>
    </w:p>
    <w:p w14:paraId="29EE3644" w14:textId="77777777" w:rsidR="003E55AF" w:rsidRPr="003E55AF" w:rsidRDefault="003E55AF" w:rsidP="00A561EB">
      <w:pPr>
        <w:pStyle w:val="Overskrift2"/>
        <w:rPr>
          <w:lang w:eastAsia="da-DK"/>
        </w:rPr>
      </w:pPr>
      <w:bookmarkStart w:id="9" w:name="_Toc90632386"/>
      <w:proofErr w:type="spellStart"/>
      <w:r w:rsidRPr="003E55AF">
        <w:rPr>
          <w:lang w:eastAsia="da-DK"/>
        </w:rPr>
        <w:t>Costs</w:t>
      </w:r>
      <w:proofErr w:type="spellEnd"/>
      <w:r w:rsidRPr="003E55AF">
        <w:rPr>
          <w:lang w:eastAsia="da-DK"/>
        </w:rPr>
        <w:t> and </w:t>
      </w:r>
      <w:proofErr w:type="spellStart"/>
      <w:r w:rsidRPr="003E55AF">
        <w:rPr>
          <w:lang w:eastAsia="da-DK"/>
        </w:rPr>
        <w:t>benefits</w:t>
      </w:r>
      <w:bookmarkEnd w:id="9"/>
      <w:proofErr w:type="spellEnd"/>
      <w:r w:rsidRPr="003E55AF">
        <w:rPr>
          <w:lang w:eastAsia="da-DK"/>
        </w:rPr>
        <w:t> </w:t>
      </w:r>
    </w:p>
    <w:p w14:paraId="32A48733"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Der vil være et engangsbeløb for it-systemet, og så er det permanent hos virksomheden. Virksomheden vil så år efter år tjene flere penge og vokse mere som virksomhed med det nye system. Med et forbedret overblik over kunder, salg, produkter og medarbejdere, som virksomheden får gennem systemet, vil virksomheden hurtigt kunne tjene pengene tilbage som de har givet for systemet og derefter vokse nemmere som virksomhed. </w:t>
      </w:r>
    </w:p>
    <w:p w14:paraId="6CE387B7"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Systemet vil for virksomheden være en langsigtet investering, som ikke kun vil gøre arbejdet nemmere for dem, men også hjælpe dem med at vokse som virksomhed, få flere kunder som de kan skabe et bedre forhold med, og dermed også give en vækst i omsætning.  </w:t>
      </w:r>
    </w:p>
    <w:p w14:paraId="6FDA6FAA" w14:textId="77777777" w:rsidR="003E55AF" w:rsidRPr="003E55AF" w:rsidRDefault="003E55AF" w:rsidP="003E55AF">
      <w:pPr>
        <w:spacing w:after="0" w:line="240" w:lineRule="auto"/>
        <w:textAlignment w:val="baseline"/>
        <w:rPr>
          <w:rFonts w:eastAsia="Times New Roman" w:cstheme="minorHAnsi"/>
          <w:lang w:eastAsia="da-DK"/>
        </w:rPr>
      </w:pPr>
      <w:r w:rsidRPr="003E55AF">
        <w:rPr>
          <w:rFonts w:eastAsia="Times New Roman" w:cstheme="minorHAnsi"/>
          <w:lang w:eastAsia="da-DK"/>
        </w:rPr>
        <w:t>Alt i alt vil systemet være en klog investering for virksomheden, da arbejdspladsen har brug for et nyt system, som kan hjælpe virksomheden med at vokse, og personalet er også blevet trætte af deres nuværende system.  </w:t>
      </w:r>
    </w:p>
    <w:p w14:paraId="43638F98" w14:textId="77777777" w:rsidR="0012140A" w:rsidRPr="00DC73B0" w:rsidRDefault="0012140A" w:rsidP="5E1FF665">
      <w:pPr>
        <w:spacing w:line="257" w:lineRule="auto"/>
      </w:pPr>
    </w:p>
    <w:p w14:paraId="6065FB7C" w14:textId="1E527660" w:rsidR="337CFE36" w:rsidRPr="005D7CC0" w:rsidRDefault="1DEFE922" w:rsidP="00580D5A">
      <w:pPr>
        <w:pStyle w:val="Overskrift1"/>
        <w:rPr>
          <w:rFonts w:eastAsia="Calibri"/>
        </w:rPr>
      </w:pPr>
      <w:bookmarkStart w:id="10" w:name="_Toc90632387"/>
      <w:r w:rsidRPr="005D7CC0">
        <w:rPr>
          <w:rFonts w:eastAsia="Calibri"/>
        </w:rPr>
        <w:t>IT-Forundersøgelse:</w:t>
      </w:r>
      <w:bookmarkEnd w:id="10"/>
    </w:p>
    <w:p w14:paraId="53831994" w14:textId="06B8B811" w:rsidR="3D950BF3" w:rsidRDefault="1DEFE922" w:rsidP="0012140A">
      <w:pPr>
        <w:pStyle w:val="Overskrift2"/>
      </w:pPr>
      <w:bookmarkStart w:id="11" w:name="_Toc90632388"/>
      <w:r>
        <w:t>Medarbejdermål</w:t>
      </w:r>
      <w:r w:rsidR="005D7CC0">
        <w:t xml:space="preserve"> </w:t>
      </w:r>
      <w:r>
        <w:t>tabel</w:t>
      </w:r>
      <w:bookmarkEnd w:id="11"/>
      <w:r w:rsidR="5AF0846C">
        <w:t xml:space="preserve"> </w:t>
      </w:r>
    </w:p>
    <w:tbl>
      <w:tblPr>
        <w:tblStyle w:val="Tabel-Gitter"/>
        <w:tblW w:w="0" w:type="auto"/>
        <w:tblLayout w:type="fixed"/>
        <w:tblLook w:val="06A0" w:firstRow="1" w:lastRow="0" w:firstColumn="1" w:lastColumn="0" w:noHBand="1" w:noVBand="1"/>
      </w:tblPr>
      <w:tblGrid>
        <w:gridCol w:w="3005"/>
        <w:gridCol w:w="3005"/>
        <w:gridCol w:w="3005"/>
      </w:tblGrid>
      <w:tr w:rsidR="3D950BF3" w14:paraId="31948399"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5EA8661" w14:textId="26A75608" w:rsidR="3D950BF3" w:rsidRPr="00D36DCD" w:rsidRDefault="3D950BF3">
            <w:pPr>
              <w:rPr>
                <w:rFonts w:eastAsia="Arial" w:cstheme="minorHAnsi"/>
                <w:color w:val="000000" w:themeColor="text1"/>
                <w:u w:val="single"/>
              </w:rPr>
            </w:pPr>
            <w:r w:rsidRPr="00D36DCD">
              <w:rPr>
                <w:rFonts w:eastAsia="Arial" w:cstheme="minorHAnsi"/>
                <w:color w:val="000000" w:themeColor="text1"/>
                <w:u w:val="single"/>
              </w:rPr>
              <w:t>Medarbejder</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150E7B4" w14:textId="30208319" w:rsidR="3D950BF3" w:rsidRPr="00D36DCD" w:rsidRDefault="3D950BF3">
            <w:pPr>
              <w:rPr>
                <w:rFonts w:eastAsia="Arial" w:cstheme="minorHAnsi"/>
                <w:color w:val="000000" w:themeColor="text1"/>
                <w:u w:val="single"/>
              </w:rPr>
            </w:pPr>
            <w:r w:rsidRPr="00D36DCD">
              <w:rPr>
                <w:rFonts w:eastAsia="Arial" w:cstheme="minorHAnsi"/>
                <w:color w:val="000000" w:themeColor="text1"/>
                <w:u w:val="single"/>
              </w:rPr>
              <w:t>Mål</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5BD623A" w14:textId="4B6FB3AC" w:rsidR="3D950BF3" w:rsidRPr="00D36DCD" w:rsidRDefault="3D950BF3">
            <w:pPr>
              <w:rPr>
                <w:rFonts w:eastAsia="Arial" w:cstheme="minorHAnsi"/>
                <w:color w:val="000000" w:themeColor="text1"/>
                <w:u w:val="single"/>
              </w:rPr>
            </w:pPr>
            <w:r w:rsidRPr="00D36DCD">
              <w:rPr>
                <w:rFonts w:eastAsia="Arial" w:cstheme="minorHAnsi"/>
                <w:color w:val="000000" w:themeColor="text1"/>
                <w:u w:val="single"/>
              </w:rPr>
              <w:t>Trin</w:t>
            </w:r>
          </w:p>
        </w:tc>
      </w:tr>
      <w:tr w:rsidR="3D950BF3" w14:paraId="5DA7172B" w14:textId="77777777" w:rsidTr="3D950BF3">
        <w:trPr>
          <w:trHeight w:val="960"/>
        </w:trPr>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90AD80A" w14:textId="3AC79916" w:rsidR="44F3E909" w:rsidRPr="00D36DCD" w:rsidRDefault="44F3E909" w:rsidP="3D950BF3">
            <w:pPr>
              <w:rPr>
                <w:rFonts w:eastAsia="Arial" w:cstheme="minorHAnsi"/>
                <w:color w:val="000000" w:themeColor="text1"/>
              </w:rPr>
            </w:pPr>
            <w:r w:rsidRPr="00D36DCD">
              <w:rPr>
                <w:rFonts w:eastAsia="Arial" w:cstheme="minorHAnsi"/>
                <w:color w:val="000000" w:themeColor="text1"/>
              </w:rPr>
              <w:t>Sales Assistent</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EBE2A47" w14:textId="582D4A3D" w:rsidR="301593AA" w:rsidRPr="00D36DCD" w:rsidRDefault="301593AA" w:rsidP="3D950BF3">
            <w:pPr>
              <w:rPr>
                <w:rFonts w:eastAsia="Arial" w:cstheme="minorHAnsi"/>
                <w:color w:val="000000" w:themeColor="text1"/>
              </w:rPr>
            </w:pPr>
            <w:r w:rsidRPr="00D36DCD">
              <w:rPr>
                <w:rFonts w:eastAsia="Arial" w:cstheme="minorHAnsi"/>
                <w:color w:val="000000" w:themeColor="text1"/>
              </w:rPr>
              <w:t xml:space="preserve">Opret ny </w:t>
            </w:r>
            <w:r w:rsidR="17DAE667" w:rsidRPr="00D36DCD">
              <w:rPr>
                <w:rFonts w:eastAsia="Arial" w:cstheme="minorHAnsi"/>
                <w:color w:val="000000" w:themeColor="text1"/>
              </w:rPr>
              <w:t>ordre</w:t>
            </w:r>
            <w:r w:rsidRPr="00D36DCD">
              <w:rPr>
                <w:rFonts w:eastAsia="Arial" w:cstheme="minorHAnsi"/>
                <w:color w:val="000000" w:themeColor="text1"/>
              </w:rPr>
              <w:t xml:space="preserve"> </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3EE38C" w14:textId="6738714B" w:rsidR="3D950BF3" w:rsidRPr="00D36DCD" w:rsidRDefault="18722699" w:rsidP="45EDCB9B">
            <w:pPr>
              <w:spacing w:line="259" w:lineRule="auto"/>
              <w:rPr>
                <w:rFonts w:eastAsia="Arial" w:cstheme="minorHAnsi"/>
                <w:color w:val="000000" w:themeColor="text1"/>
              </w:rPr>
            </w:pPr>
            <w:r w:rsidRPr="00D36DCD">
              <w:rPr>
                <w:rFonts w:eastAsia="Arial" w:cstheme="minorHAnsi"/>
                <w:color w:val="000000" w:themeColor="text1"/>
              </w:rPr>
              <w:t>Kunde bekræfter hvilke han skal have, og derefter laver S.A dem til en ordre</w:t>
            </w:r>
          </w:p>
        </w:tc>
      </w:tr>
      <w:tr w:rsidR="3D950BF3" w14:paraId="529E707D" w14:textId="77777777" w:rsidTr="009D29A9">
        <w:trPr>
          <w:trHeight w:val="95"/>
        </w:trPr>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60D80CB" w14:textId="07398C11" w:rsidR="691E6576" w:rsidRPr="00D36DCD" w:rsidRDefault="691E6576" w:rsidP="3D950BF3">
            <w:pPr>
              <w:rPr>
                <w:rFonts w:eastAsia="Arial" w:cstheme="minorHAnsi"/>
                <w:color w:val="000000" w:themeColor="text1"/>
              </w:rPr>
            </w:pPr>
            <w:r w:rsidRPr="00D36DCD">
              <w:rPr>
                <w:rFonts w:eastAsia="Arial" w:cstheme="minorHAnsi"/>
                <w:color w:val="000000" w:themeColor="text1"/>
              </w:rPr>
              <w:t>Sales Assist</w:t>
            </w:r>
            <w:r w:rsidR="24465BA2" w:rsidRPr="00D36DCD">
              <w:rPr>
                <w:rFonts w:eastAsia="Arial" w:cstheme="minorHAnsi"/>
                <w:color w:val="000000" w:themeColor="text1"/>
              </w:rPr>
              <w:t>e</w:t>
            </w:r>
            <w:r w:rsidRPr="00D36DCD">
              <w:rPr>
                <w:rFonts w:eastAsia="Arial" w:cstheme="minorHAnsi"/>
                <w:color w:val="000000" w:themeColor="text1"/>
              </w:rPr>
              <w:t>nt</w:t>
            </w:r>
          </w:p>
          <w:p w14:paraId="6102B8A6" w14:textId="7E5B2A63" w:rsidR="3D950BF3" w:rsidRPr="00D36DCD" w:rsidRDefault="3D950BF3" w:rsidP="3D950BF3">
            <w:pPr>
              <w:spacing w:line="259" w:lineRule="auto"/>
              <w:rPr>
                <w:rFonts w:eastAsia="Arial" w:cstheme="minorHAnsi"/>
                <w:color w:val="000000" w:themeColor="text1"/>
              </w:rPr>
            </w:pP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E7384AD" w14:textId="5289BD63" w:rsidR="3D950BF3" w:rsidRPr="00D36DCD" w:rsidRDefault="3D950BF3">
            <w:pPr>
              <w:rPr>
                <w:rFonts w:eastAsia="Arial" w:cstheme="minorHAnsi"/>
                <w:color w:val="000000" w:themeColor="text1"/>
              </w:rPr>
            </w:pPr>
            <w:r w:rsidRPr="00D36DCD">
              <w:rPr>
                <w:rFonts w:eastAsia="Arial" w:cstheme="minorHAnsi"/>
                <w:color w:val="000000" w:themeColor="text1"/>
              </w:rPr>
              <w:t>Registrer</w:t>
            </w:r>
            <w:r w:rsidR="14C2F93D" w:rsidRPr="00D36DCD">
              <w:rPr>
                <w:rFonts w:eastAsia="Arial" w:cstheme="minorHAnsi"/>
                <w:color w:val="000000" w:themeColor="text1"/>
              </w:rPr>
              <w:t xml:space="preserve"> ny kunde</w:t>
            </w:r>
            <w:r w:rsidRPr="00D36DCD">
              <w:rPr>
                <w:rFonts w:eastAsia="Arial" w:cstheme="minorHAnsi"/>
                <w:color w:val="000000" w:themeColor="text1"/>
              </w:rPr>
              <w:t xml:space="preserve"> </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6858432" w14:textId="6C875C75" w:rsidR="3D950BF3" w:rsidRPr="00D36DCD" w:rsidRDefault="44D7DA14">
            <w:pPr>
              <w:rPr>
                <w:rFonts w:eastAsia="Arial" w:cstheme="minorHAnsi"/>
                <w:color w:val="000000" w:themeColor="text1"/>
              </w:rPr>
            </w:pPr>
            <w:r w:rsidRPr="00D36DCD">
              <w:rPr>
                <w:rFonts w:eastAsia="Arial" w:cstheme="minorHAnsi"/>
                <w:color w:val="000000" w:themeColor="text1"/>
              </w:rPr>
              <w:t>En ny</w:t>
            </w:r>
            <w:r w:rsidR="3B58BCF3" w:rsidRPr="00D36DCD">
              <w:rPr>
                <w:rFonts w:eastAsia="Arial" w:cstheme="minorHAnsi"/>
                <w:color w:val="000000" w:themeColor="text1"/>
              </w:rPr>
              <w:t xml:space="preserve"> kunde </w:t>
            </w:r>
            <w:r w:rsidRPr="00D36DCD">
              <w:rPr>
                <w:rFonts w:eastAsia="Arial" w:cstheme="minorHAnsi"/>
                <w:color w:val="000000" w:themeColor="text1"/>
              </w:rPr>
              <w:t>bliver</w:t>
            </w:r>
            <w:r w:rsidR="3B58BCF3" w:rsidRPr="00D36DCD">
              <w:rPr>
                <w:rFonts w:eastAsia="Arial" w:cstheme="minorHAnsi"/>
                <w:color w:val="000000" w:themeColor="text1"/>
              </w:rPr>
              <w:t xml:space="preserve"> registreret </w:t>
            </w:r>
          </w:p>
        </w:tc>
      </w:tr>
      <w:tr w:rsidR="3D950BF3" w14:paraId="5BE763AA"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07CEFDA" w14:textId="07398C11" w:rsidR="2BA1466E" w:rsidRPr="00D36DCD" w:rsidRDefault="2BA1466E" w:rsidP="3D950BF3">
            <w:pPr>
              <w:rPr>
                <w:rFonts w:eastAsia="Arial" w:cstheme="minorHAnsi"/>
                <w:color w:val="000000" w:themeColor="text1"/>
              </w:rPr>
            </w:pPr>
            <w:r w:rsidRPr="00D36DCD">
              <w:rPr>
                <w:rFonts w:eastAsia="Arial" w:cstheme="minorHAnsi"/>
                <w:color w:val="000000" w:themeColor="text1"/>
              </w:rPr>
              <w:t>Sales Assistent</w:t>
            </w:r>
          </w:p>
          <w:p w14:paraId="055D0D3D" w14:textId="2CD3E6C6" w:rsidR="3D950BF3" w:rsidRPr="00D36DCD" w:rsidRDefault="3D950BF3" w:rsidP="3D950BF3">
            <w:pPr>
              <w:rPr>
                <w:rFonts w:eastAsia="Arial" w:cstheme="minorHAnsi"/>
                <w:color w:val="000000" w:themeColor="text1"/>
              </w:rPr>
            </w:pP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35C05BF" w14:textId="025FD6C8" w:rsidR="3D950BF3" w:rsidRPr="00D36DCD" w:rsidRDefault="224C0344" w:rsidP="3D950BF3">
            <w:pPr>
              <w:rPr>
                <w:rFonts w:eastAsia="Arial" w:cstheme="minorHAnsi"/>
                <w:color w:val="000000" w:themeColor="text1"/>
              </w:rPr>
            </w:pPr>
            <w:r w:rsidRPr="00D36DCD">
              <w:rPr>
                <w:rFonts w:eastAsia="Arial" w:cstheme="minorHAnsi"/>
                <w:color w:val="000000" w:themeColor="text1"/>
              </w:rPr>
              <w:t>Oprette</w:t>
            </w:r>
            <w:r w:rsidR="70EF3A23" w:rsidRPr="00D36DCD">
              <w:rPr>
                <w:rFonts w:eastAsia="Arial" w:cstheme="minorHAnsi"/>
                <w:color w:val="000000" w:themeColor="text1"/>
              </w:rPr>
              <w:t xml:space="preserve"> et salg</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13A655" w14:textId="5119FFA3" w:rsidR="3D950BF3" w:rsidRPr="00D36DCD" w:rsidRDefault="70EF3A23">
            <w:pPr>
              <w:rPr>
                <w:rFonts w:eastAsia="Arial" w:cstheme="minorHAnsi"/>
                <w:color w:val="000000" w:themeColor="text1"/>
              </w:rPr>
            </w:pPr>
            <w:r w:rsidRPr="00D36DCD">
              <w:rPr>
                <w:rFonts w:eastAsia="Arial" w:cstheme="minorHAnsi"/>
                <w:color w:val="000000" w:themeColor="text1"/>
              </w:rPr>
              <w:t>Kunden vil købe nogle produkter, så S.A registrerer salget i systemet</w:t>
            </w:r>
          </w:p>
        </w:tc>
      </w:tr>
      <w:tr w:rsidR="3D950BF3" w14:paraId="216E9AA7"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C7A6A6C" w14:textId="51A8AF0A" w:rsidR="3D950BF3" w:rsidRPr="00D36DCD" w:rsidRDefault="3AA60C27" w:rsidP="3D950BF3">
            <w:pPr>
              <w:rPr>
                <w:rFonts w:eastAsia="Arial" w:cstheme="minorHAnsi"/>
                <w:color w:val="000000" w:themeColor="text1"/>
              </w:rPr>
            </w:pPr>
            <w:r w:rsidRPr="00D36DCD">
              <w:rPr>
                <w:rFonts w:eastAsia="Arial" w:cstheme="minorHAnsi"/>
                <w:color w:val="000000" w:themeColor="text1"/>
              </w:rPr>
              <w:t>Sales Assistent</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2FF5704" w14:textId="5AE60E66" w:rsidR="3D950BF3" w:rsidRPr="00D36DCD" w:rsidRDefault="3D950BF3">
            <w:pPr>
              <w:rPr>
                <w:rFonts w:eastAsia="Arial" w:cstheme="minorHAnsi"/>
                <w:color w:val="000000" w:themeColor="text1"/>
              </w:rPr>
            </w:pPr>
            <w:r w:rsidRPr="00D36DCD">
              <w:rPr>
                <w:rFonts w:eastAsia="Arial" w:cstheme="minorHAnsi"/>
                <w:color w:val="000000" w:themeColor="text1"/>
              </w:rPr>
              <w:t xml:space="preserve">Katalogisering  </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ACC671" w14:textId="21E5F0C3" w:rsidR="3D950BF3" w:rsidRPr="00D36DCD" w:rsidRDefault="00F533DE">
            <w:pPr>
              <w:rPr>
                <w:rFonts w:eastAsia="Arial" w:cstheme="minorHAnsi"/>
                <w:color w:val="000000" w:themeColor="text1"/>
              </w:rPr>
            </w:pPr>
            <w:r w:rsidRPr="00D36DCD">
              <w:rPr>
                <w:rFonts w:eastAsia="Arial" w:cstheme="minorHAnsi"/>
                <w:color w:val="000000" w:themeColor="text1"/>
              </w:rPr>
              <w:t xml:space="preserve">En ny vare skal sættes på en </w:t>
            </w:r>
            <w:r w:rsidR="1039F4A8" w:rsidRPr="00D36DCD">
              <w:rPr>
                <w:rFonts w:eastAsia="Arial" w:cstheme="minorHAnsi"/>
                <w:color w:val="000000" w:themeColor="text1"/>
              </w:rPr>
              <w:t>fast plads</w:t>
            </w:r>
          </w:p>
        </w:tc>
      </w:tr>
      <w:tr w:rsidR="3D950BF3" w14:paraId="6E984BF3"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C5C976" w14:textId="07398C11" w:rsidR="09A7D7ED" w:rsidRPr="00D36DCD" w:rsidRDefault="09A7D7ED" w:rsidP="3D950BF3">
            <w:pPr>
              <w:rPr>
                <w:rFonts w:eastAsia="Arial" w:cstheme="minorHAnsi"/>
                <w:color w:val="000000" w:themeColor="text1"/>
              </w:rPr>
            </w:pPr>
            <w:r w:rsidRPr="00D36DCD">
              <w:rPr>
                <w:rFonts w:eastAsia="Arial" w:cstheme="minorHAnsi"/>
                <w:color w:val="000000" w:themeColor="text1"/>
              </w:rPr>
              <w:t>Sales Assistent</w:t>
            </w:r>
          </w:p>
          <w:p w14:paraId="57E86670" w14:textId="26F17E31" w:rsidR="3D950BF3" w:rsidRPr="00D36DCD" w:rsidRDefault="3D950BF3" w:rsidP="3D950BF3">
            <w:pPr>
              <w:rPr>
                <w:rFonts w:eastAsia="Arial" w:cstheme="minorHAnsi"/>
                <w:color w:val="000000" w:themeColor="text1"/>
              </w:rPr>
            </w:pP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2E75348" w14:textId="2CBF276C" w:rsidR="3D950BF3" w:rsidRPr="00D36DCD" w:rsidRDefault="17F4FD33">
            <w:pPr>
              <w:rPr>
                <w:rFonts w:eastAsia="Arial" w:cstheme="minorHAnsi"/>
                <w:color w:val="000000" w:themeColor="text1"/>
              </w:rPr>
            </w:pPr>
            <w:r w:rsidRPr="00D36DCD">
              <w:rPr>
                <w:rFonts w:eastAsia="Arial" w:cstheme="minorHAnsi"/>
                <w:color w:val="000000" w:themeColor="text1"/>
              </w:rPr>
              <w:t>Sender faktura</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F88EBB8" w14:textId="5983FF2C" w:rsidR="3D950BF3" w:rsidRPr="00D36DCD" w:rsidRDefault="5EB57A7F">
            <w:pPr>
              <w:rPr>
                <w:rFonts w:eastAsia="Arial" w:cstheme="minorHAnsi"/>
                <w:color w:val="000000" w:themeColor="text1"/>
              </w:rPr>
            </w:pPr>
            <w:r w:rsidRPr="00D36DCD">
              <w:rPr>
                <w:rFonts w:eastAsia="Arial" w:cstheme="minorHAnsi"/>
                <w:color w:val="000000" w:themeColor="text1"/>
              </w:rPr>
              <w:t>Sidst på måneden sendes en faktura ud til kunderne</w:t>
            </w:r>
          </w:p>
        </w:tc>
      </w:tr>
      <w:tr w:rsidR="3D950BF3" w14:paraId="14C2A1B7"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FDD0700" w14:textId="0096933B" w:rsidR="4BF94705" w:rsidRPr="00D36DCD" w:rsidRDefault="4BF94705" w:rsidP="0C8940D6">
            <w:pPr>
              <w:rPr>
                <w:rFonts w:eastAsia="Arial" w:cstheme="minorHAnsi"/>
                <w:color w:val="000000" w:themeColor="text1"/>
              </w:rPr>
            </w:pPr>
            <w:r w:rsidRPr="00D36DCD">
              <w:rPr>
                <w:rFonts w:eastAsia="Arial" w:cstheme="minorHAnsi"/>
                <w:color w:val="000000" w:themeColor="text1"/>
              </w:rPr>
              <w:t>Sales Assistent</w:t>
            </w:r>
          </w:p>
          <w:p w14:paraId="7528A0CC" w14:textId="0096933B" w:rsidR="5C7138AB" w:rsidRPr="00D36DCD" w:rsidRDefault="5C7138AB" w:rsidP="0C8940D6">
            <w:pPr>
              <w:rPr>
                <w:rFonts w:eastAsia="Arial" w:cstheme="minorHAnsi"/>
                <w:color w:val="000000" w:themeColor="text1"/>
              </w:rPr>
            </w:pPr>
          </w:p>
          <w:p w14:paraId="4C58B267" w14:textId="0096933B" w:rsidR="3D950BF3" w:rsidRPr="00D36DCD" w:rsidRDefault="3D950BF3" w:rsidP="3D950BF3">
            <w:pPr>
              <w:rPr>
                <w:rFonts w:eastAsia="Arial" w:cstheme="minorHAnsi"/>
                <w:color w:val="000000" w:themeColor="text1"/>
              </w:rPr>
            </w:pP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B1C04B" w14:textId="58C60B68" w:rsidR="070553C2" w:rsidRPr="00D36DCD" w:rsidRDefault="75DE7BF7" w:rsidP="3D950BF3">
            <w:pPr>
              <w:spacing w:line="259" w:lineRule="auto"/>
              <w:rPr>
                <w:rFonts w:eastAsia="Arial" w:cstheme="minorHAnsi"/>
                <w:color w:val="000000" w:themeColor="text1"/>
              </w:rPr>
            </w:pPr>
            <w:r w:rsidRPr="00D36DCD">
              <w:rPr>
                <w:rFonts w:eastAsia="Arial" w:cstheme="minorHAnsi"/>
                <w:color w:val="000000" w:themeColor="text1"/>
              </w:rPr>
              <w:t>Udlån</w:t>
            </w:r>
            <w:r w:rsidR="285A7A90" w:rsidRPr="00D36DCD">
              <w:rPr>
                <w:rFonts w:eastAsia="Arial" w:cstheme="minorHAnsi"/>
                <w:color w:val="000000" w:themeColor="text1"/>
              </w:rPr>
              <w:t xml:space="preserve"> af værktøjer</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5C49C24" w14:textId="2FCCD544" w:rsidR="3D950BF3" w:rsidRPr="00D36DCD" w:rsidRDefault="08CD1757">
            <w:pPr>
              <w:rPr>
                <w:rFonts w:eastAsia="Arial" w:cstheme="minorHAnsi"/>
                <w:color w:val="000000" w:themeColor="text1"/>
              </w:rPr>
            </w:pPr>
            <w:r w:rsidRPr="00D36DCD">
              <w:rPr>
                <w:rFonts w:eastAsia="Arial" w:cstheme="minorHAnsi"/>
                <w:color w:val="000000" w:themeColor="text1"/>
              </w:rPr>
              <w:t>V</w:t>
            </w:r>
            <w:r w:rsidR="4DFE2F3E" w:rsidRPr="00D36DCD">
              <w:rPr>
                <w:rFonts w:eastAsia="Arial" w:cstheme="minorHAnsi"/>
                <w:color w:val="000000" w:themeColor="text1"/>
              </w:rPr>
              <w:t>ærktøjet</w:t>
            </w:r>
            <w:r w:rsidR="0CA62DB7" w:rsidRPr="00D36DCD">
              <w:rPr>
                <w:rFonts w:eastAsia="Arial" w:cstheme="minorHAnsi"/>
                <w:color w:val="000000" w:themeColor="text1"/>
              </w:rPr>
              <w:t xml:space="preserve"> kan lånes ud</w:t>
            </w:r>
            <w:r w:rsidR="12FE8B01" w:rsidRPr="00D36DCD">
              <w:rPr>
                <w:rFonts w:eastAsia="Arial" w:cstheme="minorHAnsi"/>
                <w:color w:val="000000" w:themeColor="text1"/>
              </w:rPr>
              <w:t xml:space="preserve"> via en registrering</w:t>
            </w:r>
          </w:p>
        </w:tc>
      </w:tr>
      <w:tr w:rsidR="3D950BF3" w14:paraId="116993D7" w14:textId="77777777" w:rsidTr="3D950BF3">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70CBAB" w14:textId="3D898061" w:rsidR="69D1CBA5" w:rsidRPr="00D36DCD" w:rsidRDefault="531E9864" w:rsidP="3D950BF3">
            <w:pPr>
              <w:spacing w:line="259" w:lineRule="auto"/>
              <w:rPr>
                <w:rFonts w:eastAsia="Arial" w:cstheme="minorHAnsi"/>
                <w:color w:val="000000" w:themeColor="text1"/>
              </w:rPr>
            </w:pPr>
            <w:r w:rsidRPr="00D36DCD">
              <w:rPr>
                <w:rFonts w:eastAsia="Arial" w:cstheme="minorHAnsi"/>
                <w:color w:val="000000" w:themeColor="text1"/>
              </w:rPr>
              <w:t>Sales assistent</w:t>
            </w:r>
          </w:p>
          <w:p w14:paraId="19CE6DDF" w14:textId="1333F810" w:rsidR="3D950BF3" w:rsidRPr="00D36DCD" w:rsidRDefault="3D950BF3" w:rsidP="3D950BF3">
            <w:pPr>
              <w:rPr>
                <w:rFonts w:eastAsia="Arial" w:cstheme="minorHAnsi"/>
                <w:color w:val="000000" w:themeColor="text1"/>
              </w:rPr>
            </w:pP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6C7F19D" w14:textId="7BE5CC8D" w:rsidR="69D1CBA5" w:rsidRPr="00D36DCD" w:rsidRDefault="69D1CBA5" w:rsidP="3D950BF3">
            <w:pPr>
              <w:rPr>
                <w:rFonts w:eastAsia="Arial" w:cstheme="minorHAnsi"/>
                <w:color w:val="000000" w:themeColor="text1"/>
              </w:rPr>
            </w:pPr>
            <w:r w:rsidRPr="00D36DCD">
              <w:rPr>
                <w:rFonts w:eastAsia="Arial" w:cstheme="minorHAnsi"/>
                <w:color w:val="000000" w:themeColor="text1"/>
              </w:rPr>
              <w:t>Registrer nyt produkt</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9CE9E88" w14:textId="4986DC48" w:rsidR="3D950BF3" w:rsidRPr="00D36DCD" w:rsidRDefault="3D950BF3">
            <w:pPr>
              <w:rPr>
                <w:rFonts w:eastAsia="Arial" w:cstheme="minorHAnsi"/>
                <w:color w:val="000000" w:themeColor="text1"/>
              </w:rPr>
            </w:pPr>
            <w:r w:rsidRPr="00D36DCD">
              <w:rPr>
                <w:rFonts w:eastAsia="Arial" w:cstheme="minorHAnsi"/>
                <w:color w:val="000000" w:themeColor="text1"/>
              </w:rPr>
              <w:t>Der skal registreres at bogen er blevet afleveret af låner, og så skal bogen sættes på plads</w:t>
            </w:r>
          </w:p>
        </w:tc>
      </w:tr>
      <w:tr w:rsidR="1E220CA4" w14:paraId="594F7118" w14:textId="77777777" w:rsidTr="1E220CA4">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9FBA98D" w14:textId="4C0E7486" w:rsidR="797B3192" w:rsidRPr="00D36DCD" w:rsidRDefault="2626E2F0" w:rsidP="1E220CA4">
            <w:pPr>
              <w:spacing w:line="259" w:lineRule="auto"/>
              <w:rPr>
                <w:rFonts w:eastAsia="Arial" w:cstheme="minorHAnsi"/>
                <w:color w:val="000000" w:themeColor="text1"/>
              </w:rPr>
            </w:pPr>
            <w:r w:rsidRPr="00D36DCD">
              <w:rPr>
                <w:rFonts w:eastAsia="Arial" w:cstheme="minorHAnsi"/>
                <w:color w:val="000000" w:themeColor="text1"/>
              </w:rPr>
              <w:t>Sales assistent</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7DCE3E9" w14:textId="58997A08" w:rsidR="797B3192" w:rsidRPr="00D36DCD" w:rsidRDefault="797B3192" w:rsidP="1E220CA4">
            <w:pPr>
              <w:rPr>
                <w:rFonts w:eastAsia="Arial" w:cstheme="minorHAnsi"/>
                <w:color w:val="000000" w:themeColor="text1"/>
              </w:rPr>
            </w:pPr>
            <w:r w:rsidRPr="00D36DCD">
              <w:rPr>
                <w:rFonts w:eastAsia="Arial" w:cstheme="minorHAnsi"/>
                <w:color w:val="000000" w:themeColor="text1"/>
              </w:rPr>
              <w:t>Bestil produkter</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43EEF15" w14:textId="4DA75FDC" w:rsidR="1E220CA4" w:rsidRPr="00D36DCD" w:rsidRDefault="406B0C16" w:rsidP="1E220CA4">
            <w:pPr>
              <w:rPr>
                <w:rFonts w:eastAsia="Arial" w:cstheme="minorHAnsi"/>
                <w:color w:val="000000" w:themeColor="text1"/>
              </w:rPr>
            </w:pPr>
            <w:r w:rsidRPr="00D36DCD">
              <w:rPr>
                <w:rFonts w:eastAsia="Arial" w:cstheme="minorHAnsi"/>
                <w:color w:val="000000" w:themeColor="text1"/>
              </w:rPr>
              <w:t>Ringer leverandøren eller bestille varer igennem deres system</w:t>
            </w:r>
          </w:p>
        </w:tc>
      </w:tr>
      <w:tr w:rsidR="2D3DD3A0" w14:paraId="13C4841C" w14:textId="77777777" w:rsidTr="1D4DEEC2">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451A26E" w14:textId="19E8218E" w:rsidR="2D3DD3A0" w:rsidRPr="00D36DCD" w:rsidRDefault="7285ECBE" w:rsidP="2D3DD3A0">
            <w:pPr>
              <w:spacing w:line="259" w:lineRule="auto"/>
              <w:rPr>
                <w:rFonts w:eastAsia="Arial" w:cstheme="minorHAnsi"/>
                <w:color w:val="000000" w:themeColor="text1"/>
              </w:rPr>
            </w:pPr>
            <w:r w:rsidRPr="00D36DCD">
              <w:rPr>
                <w:rFonts w:eastAsia="Arial" w:cstheme="minorHAnsi"/>
                <w:color w:val="000000" w:themeColor="text1"/>
              </w:rPr>
              <w:t>Sales assistent</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2F50209" w14:textId="19E8218E" w:rsidR="2D3DD3A0" w:rsidRPr="00D36DCD" w:rsidRDefault="7285ECBE" w:rsidP="2D3DD3A0">
            <w:pPr>
              <w:rPr>
                <w:rFonts w:eastAsia="Arial" w:cstheme="minorHAnsi"/>
                <w:color w:val="000000" w:themeColor="text1"/>
              </w:rPr>
            </w:pPr>
            <w:r w:rsidRPr="00D36DCD">
              <w:rPr>
                <w:rFonts w:eastAsia="Arial" w:cstheme="minorHAnsi"/>
                <w:color w:val="000000" w:themeColor="text1"/>
              </w:rPr>
              <w:t>Ændre pris</w:t>
            </w:r>
          </w:p>
        </w:tc>
        <w:tc>
          <w:tcPr>
            <w:tcW w:w="300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649F3F3" w14:textId="52852DF2" w:rsidR="2D3DD3A0" w:rsidRPr="00D36DCD" w:rsidRDefault="20D27419" w:rsidP="2D3DD3A0">
            <w:pPr>
              <w:rPr>
                <w:rFonts w:eastAsia="Arial" w:cstheme="minorHAnsi"/>
                <w:color w:val="000000" w:themeColor="text1"/>
              </w:rPr>
            </w:pPr>
            <w:r w:rsidRPr="00D36DCD">
              <w:rPr>
                <w:rFonts w:eastAsia="Arial" w:cstheme="minorHAnsi"/>
                <w:color w:val="000000" w:themeColor="text1"/>
              </w:rPr>
              <w:t>S.A skal nedsætte varer</w:t>
            </w:r>
          </w:p>
        </w:tc>
      </w:tr>
    </w:tbl>
    <w:p w14:paraId="3F26292D" w14:textId="39A082C1" w:rsidR="00002B15" w:rsidRDefault="00002B15" w:rsidP="3D950BF3"/>
    <w:p w14:paraId="32AF3A3D" w14:textId="4D95C0CB" w:rsidR="00002B15" w:rsidRDefault="1DEFE922" w:rsidP="00616DF6">
      <w:pPr>
        <w:pStyle w:val="Overskrift2"/>
      </w:pPr>
      <w:bookmarkStart w:id="12" w:name="_Toc90632389"/>
      <w:r>
        <w:lastRenderedPageBreak/>
        <w:t>Workflow</w:t>
      </w:r>
      <w:bookmarkEnd w:id="12"/>
    </w:p>
    <w:p w14:paraId="7BE730B7" w14:textId="682C464F" w:rsidR="00002B15" w:rsidRDefault="00002B15" w:rsidP="00002B15">
      <w:r>
        <w:t>Et workflow bli</w:t>
      </w:r>
      <w:r w:rsidR="005B5784">
        <w:t xml:space="preserve">ver </w:t>
      </w:r>
      <w:r w:rsidR="00813BDD">
        <w:t xml:space="preserve">lavet ud fra de mål som er blevet lavet i medarbejdermål tabellen, og informationer i virksomheden. </w:t>
      </w:r>
    </w:p>
    <w:p w14:paraId="6D3AA22B" w14:textId="048A9534" w:rsidR="00A20636" w:rsidRPr="00002B15" w:rsidRDefault="00A20636" w:rsidP="00002B15">
      <w:r>
        <w:t xml:space="preserve">Workflowet har med formål at vise en rækkefølge i </w:t>
      </w:r>
      <w:r w:rsidR="001F7D34">
        <w:t xml:space="preserve">mindre opgaver som skal </w:t>
      </w:r>
      <w:r w:rsidR="00B07D9C">
        <w:t xml:space="preserve">løse et primært eller større opgave i virksomheden. </w:t>
      </w:r>
    </w:p>
    <w:p w14:paraId="1D6DB685" w14:textId="77777777" w:rsidR="008D14AE" w:rsidRPr="008D14AE" w:rsidRDefault="008D14AE" w:rsidP="008D14AE"/>
    <w:p w14:paraId="10122A54" w14:textId="65EEDF0B" w:rsidR="3D950BF3" w:rsidRDefault="27961994" w:rsidP="06C19905">
      <w:r w:rsidRPr="00DC73B0">
        <w:rPr>
          <w:noProof/>
        </w:rPr>
        <w:drawing>
          <wp:inline distT="0" distB="0" distL="0" distR="0" wp14:anchorId="58FE49A9" wp14:editId="78A451C5">
            <wp:extent cx="2316480" cy="2937618"/>
            <wp:effectExtent l="0" t="0" r="7620" b="0"/>
            <wp:docPr id="1883102249" name="Billede 1883102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883102249"/>
                    <pic:cNvPicPr/>
                  </pic:nvPicPr>
                  <pic:blipFill>
                    <a:blip r:embed="rId14">
                      <a:extLst>
                        <a:ext uri="{28A0092B-C50C-407E-A947-70E740481C1C}">
                          <a14:useLocalDpi xmlns:a14="http://schemas.microsoft.com/office/drawing/2010/main" val="0"/>
                        </a:ext>
                      </a:extLst>
                    </a:blip>
                    <a:stretch>
                      <a:fillRect/>
                    </a:stretch>
                  </pic:blipFill>
                  <pic:spPr>
                    <a:xfrm>
                      <a:off x="0" y="0"/>
                      <a:ext cx="2331520" cy="2956691"/>
                    </a:xfrm>
                    <a:prstGeom prst="rect">
                      <a:avLst/>
                    </a:prstGeom>
                  </pic:spPr>
                </pic:pic>
              </a:graphicData>
            </a:graphic>
          </wp:inline>
        </w:drawing>
      </w:r>
    </w:p>
    <w:p w14:paraId="6EEF0AF9" w14:textId="13B5F1FD" w:rsidR="00B07D9C" w:rsidRDefault="00B07D9C" w:rsidP="06C19905">
      <w:r>
        <w:t>Workflow: Kassesalg</w:t>
      </w:r>
    </w:p>
    <w:p w14:paraId="3CF3307F" w14:textId="68F04D3D" w:rsidR="00B07D9C" w:rsidRDefault="00B07D9C" w:rsidP="06C19905">
      <w:r>
        <w:t>I kassesalget starter det med at oprette en ord</w:t>
      </w:r>
      <w:r w:rsidR="00A9470B">
        <w:t>re, hvorefter kunden kan vælge om de vil betale med kontant eller faktura, hvorefter ordren afsluttes.</w:t>
      </w:r>
    </w:p>
    <w:p w14:paraId="18670C5A" w14:textId="5246CC5C" w:rsidR="3D950BF3" w:rsidRDefault="3D1937B4" w:rsidP="3D950BF3">
      <w:r w:rsidRPr="00DC73B0">
        <w:rPr>
          <w:noProof/>
        </w:rPr>
        <w:lastRenderedPageBreak/>
        <w:drawing>
          <wp:inline distT="0" distB="0" distL="0" distR="0" wp14:anchorId="515A1A19" wp14:editId="2B6CC1A3">
            <wp:extent cx="2180432" cy="5105400"/>
            <wp:effectExtent l="0" t="0" r="0" b="0"/>
            <wp:docPr id="1289373518" name="Billede 1289373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183254" cy="5112007"/>
                    </a:xfrm>
                    <a:prstGeom prst="rect">
                      <a:avLst/>
                    </a:prstGeom>
                  </pic:spPr>
                </pic:pic>
              </a:graphicData>
            </a:graphic>
          </wp:inline>
        </w:drawing>
      </w:r>
    </w:p>
    <w:p w14:paraId="376AE38A" w14:textId="4C1E9951" w:rsidR="3D950BF3" w:rsidRDefault="00A9470B" w:rsidP="3D950BF3">
      <w:r>
        <w:t>Workflow: Salg</w:t>
      </w:r>
      <w:r w:rsidR="00DC72E8">
        <w:t xml:space="preserve"> </w:t>
      </w:r>
      <w:r>
        <w:t>(Ordre)</w:t>
      </w:r>
    </w:p>
    <w:p w14:paraId="003FD540" w14:textId="62C3661D" w:rsidR="00A9470B" w:rsidRDefault="00A9470B" w:rsidP="3D950BF3">
      <w:r>
        <w:t xml:space="preserve">Der er 2 </w:t>
      </w:r>
      <w:r w:rsidR="00DC72E8" w:rsidRPr="00DC73B0">
        <w:t>starts punkter</w:t>
      </w:r>
      <w:r>
        <w:t xml:space="preserve"> i dette workflow</w:t>
      </w:r>
      <w:r w:rsidR="002341AB">
        <w:t xml:space="preserve">, </w:t>
      </w:r>
      <w:r w:rsidR="000212F7">
        <w:t xml:space="preserve">da man kan være registeret som kunde eller ikke kunde. </w:t>
      </w:r>
      <w:r w:rsidR="00252D76">
        <w:t>Når en kunde</w:t>
      </w:r>
      <w:r w:rsidR="00252D76">
        <w:t xml:space="preserve"> </w:t>
      </w:r>
      <w:r w:rsidR="00317FD2">
        <w:t xml:space="preserve">er registeret og </w:t>
      </w:r>
      <w:r w:rsidR="00252D76">
        <w:t xml:space="preserve">har fundet varerne, kan vi oprette et tilbud til dem, hvorefter </w:t>
      </w:r>
      <w:proofErr w:type="spellStart"/>
      <w:r w:rsidR="00252D76">
        <w:t>tilbudet</w:t>
      </w:r>
      <w:proofErr w:type="spellEnd"/>
      <w:r w:rsidR="00252D76">
        <w:t xml:space="preserve"> bliver lavet om til en ordre</w:t>
      </w:r>
      <w:r w:rsidR="00252D76">
        <w:t>.</w:t>
      </w:r>
      <w:r w:rsidR="00252D76">
        <w:t xml:space="preserve"> </w:t>
      </w:r>
      <w:r w:rsidR="00317FD2">
        <w:t xml:space="preserve">Hvis kunden allerede eksisterer i </w:t>
      </w:r>
      <w:proofErr w:type="gramStart"/>
      <w:r w:rsidR="00317FD2">
        <w:t>systemet</w:t>
      </w:r>
      <w:proofErr w:type="gramEnd"/>
      <w:r w:rsidR="00317FD2">
        <w:t xml:space="preserve"> kan vi gå direkte hen og oprette tilbuddet, som derefter bliver til en ordre.</w:t>
      </w:r>
      <w:r w:rsidR="00252D76">
        <w:t xml:space="preserve"> I dette salg betaler kunden med faktura, hvor</w:t>
      </w:r>
      <w:r w:rsidR="00E93AA6">
        <w:t>efter</w:t>
      </w:r>
      <w:r w:rsidR="00252D76">
        <w:t xml:space="preserve"> de har mulighed for at bestille</w:t>
      </w:r>
      <w:r w:rsidR="00E93AA6">
        <w:t xml:space="preserve"> levering eller afhentning selv. </w:t>
      </w:r>
    </w:p>
    <w:p w14:paraId="096734B0" w14:textId="344E1AFE" w:rsidR="00616DF6" w:rsidRPr="00DC73B0" w:rsidRDefault="00616DF6" w:rsidP="3D950BF3">
      <w:r w:rsidRPr="00DC73B0">
        <w:rPr>
          <w:noProof/>
        </w:rPr>
        <w:lastRenderedPageBreak/>
        <w:drawing>
          <wp:anchor distT="0" distB="0" distL="114300" distR="114300" simplePos="0" relativeHeight="251658244" behindDoc="1" locked="0" layoutInCell="1" allowOverlap="1" wp14:anchorId="336E63E8" wp14:editId="6F5D21F8">
            <wp:simplePos x="0" y="0"/>
            <wp:positionH relativeFrom="margin">
              <wp:align>left</wp:align>
            </wp:positionH>
            <wp:positionV relativeFrom="paragraph">
              <wp:posOffset>285750</wp:posOffset>
            </wp:positionV>
            <wp:extent cx="2476500" cy="3610610"/>
            <wp:effectExtent l="0" t="0" r="0" b="8890"/>
            <wp:wrapTight wrapText="bothSides">
              <wp:wrapPolygon edited="0">
                <wp:start x="0" y="0"/>
                <wp:lineTo x="0" y="21539"/>
                <wp:lineTo x="21434" y="21539"/>
                <wp:lineTo x="21434" y="0"/>
                <wp:lineTo x="0" y="0"/>
              </wp:wrapPolygon>
            </wp:wrapTight>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76500" cy="3610610"/>
                    </a:xfrm>
                    <a:prstGeom prst="rect">
                      <a:avLst/>
                    </a:prstGeom>
                  </pic:spPr>
                </pic:pic>
              </a:graphicData>
            </a:graphic>
            <wp14:sizeRelH relativeFrom="margin">
              <wp14:pctWidth>0</wp14:pctWidth>
            </wp14:sizeRelH>
            <wp14:sizeRelV relativeFrom="margin">
              <wp14:pctHeight>0</wp14:pctHeight>
            </wp14:sizeRelV>
          </wp:anchor>
        </w:drawing>
      </w:r>
    </w:p>
    <w:p w14:paraId="699538AF" w14:textId="77777777" w:rsidR="00616DF6" w:rsidRPr="00DC73B0" w:rsidRDefault="00616DF6" w:rsidP="00616DF6"/>
    <w:p w14:paraId="1E7C095A" w14:textId="77777777" w:rsidR="00616DF6" w:rsidRPr="00DC73B0" w:rsidRDefault="00616DF6" w:rsidP="00616DF6"/>
    <w:p w14:paraId="147BF415" w14:textId="77777777" w:rsidR="00616DF6" w:rsidRPr="00DC73B0" w:rsidRDefault="00616DF6" w:rsidP="00616DF6"/>
    <w:p w14:paraId="72451B06" w14:textId="77777777" w:rsidR="00616DF6" w:rsidRPr="00DC73B0" w:rsidRDefault="00616DF6" w:rsidP="00616DF6"/>
    <w:p w14:paraId="60E7C912" w14:textId="77777777" w:rsidR="00616DF6" w:rsidRPr="00DC73B0" w:rsidRDefault="00616DF6" w:rsidP="00616DF6"/>
    <w:p w14:paraId="6F4375DC" w14:textId="77777777" w:rsidR="00616DF6" w:rsidRPr="00DC73B0" w:rsidRDefault="00616DF6" w:rsidP="00616DF6"/>
    <w:p w14:paraId="3E9118F7" w14:textId="77777777" w:rsidR="00616DF6" w:rsidRPr="00DC73B0" w:rsidRDefault="00616DF6" w:rsidP="00616DF6"/>
    <w:p w14:paraId="0A4FEC9A" w14:textId="77777777" w:rsidR="00616DF6" w:rsidRPr="00DC73B0" w:rsidRDefault="00616DF6" w:rsidP="00616DF6"/>
    <w:p w14:paraId="7518729A" w14:textId="77777777" w:rsidR="00616DF6" w:rsidRPr="00DC73B0" w:rsidRDefault="00616DF6" w:rsidP="00616DF6"/>
    <w:p w14:paraId="5A1D052C" w14:textId="77777777" w:rsidR="00616DF6" w:rsidRPr="00DC73B0" w:rsidRDefault="00616DF6" w:rsidP="00616DF6"/>
    <w:p w14:paraId="3DD27AEF" w14:textId="77777777" w:rsidR="00616DF6" w:rsidRPr="00DC73B0" w:rsidRDefault="00616DF6" w:rsidP="00616DF6"/>
    <w:p w14:paraId="2A91A9DA" w14:textId="77777777" w:rsidR="00616DF6" w:rsidRPr="00DC73B0" w:rsidRDefault="00616DF6" w:rsidP="00616DF6"/>
    <w:p w14:paraId="3CB93AFF" w14:textId="77777777" w:rsidR="00616DF6" w:rsidRPr="00DC73B0" w:rsidRDefault="00616DF6" w:rsidP="00616DF6"/>
    <w:p w14:paraId="624037DF" w14:textId="62ED17DC" w:rsidR="00616DF6" w:rsidRPr="00DC73B0" w:rsidRDefault="00616DF6" w:rsidP="00616DF6">
      <w:r w:rsidRPr="00DC73B0">
        <w:t>Workflow: udlån af værktøj</w:t>
      </w:r>
    </w:p>
    <w:p w14:paraId="7E3834C4" w14:textId="62416D2B" w:rsidR="00616DF6" w:rsidRPr="00DC73B0" w:rsidRDefault="004255E0" w:rsidP="3D950BF3">
      <w:r>
        <w:t>I dette workflow er der 2 startpunkter.</w:t>
      </w:r>
      <w:r>
        <w:t xml:space="preserve"> </w:t>
      </w:r>
      <w:r w:rsidR="005B5573">
        <w:t xml:space="preserve">Da </w:t>
      </w:r>
      <w:r w:rsidR="005B5573">
        <w:t xml:space="preserve">man </w:t>
      </w:r>
      <w:r w:rsidR="009038FB">
        <w:t xml:space="preserve">kan være ny kunde eller </w:t>
      </w:r>
      <w:r w:rsidR="005B5573">
        <w:t xml:space="preserve">allerede </w:t>
      </w:r>
      <w:r w:rsidR="009038FB">
        <w:t xml:space="preserve">være oprettet som kunde. Hvis vi starter med at oprette </w:t>
      </w:r>
      <w:r w:rsidR="005B5573">
        <w:t xml:space="preserve">en </w:t>
      </w:r>
      <w:proofErr w:type="gramStart"/>
      <w:r w:rsidR="005B5573">
        <w:t>kunde</w:t>
      </w:r>
      <w:proofErr w:type="gramEnd"/>
      <w:r w:rsidR="00616DF6" w:rsidRPr="00DC73B0">
        <w:t xml:space="preserve"> </w:t>
      </w:r>
      <w:r w:rsidR="009038FB">
        <w:t>kan vi derefter</w:t>
      </w:r>
      <w:r w:rsidR="00616DF6" w:rsidRPr="00DC73B0">
        <w:t xml:space="preserve"> starte med at oprette et lån. </w:t>
      </w:r>
      <w:r w:rsidR="003F2FFD">
        <w:t xml:space="preserve"> Hvis kunden allerede er oprettede starter vi </w:t>
      </w:r>
      <w:r w:rsidR="002D2979">
        <w:t xml:space="preserve">med at oprette et udlån. </w:t>
      </w:r>
      <w:r w:rsidR="00616DF6" w:rsidRPr="00DC73B0">
        <w:t>I det næste skridt kan værktøjet lånes ud, hvis den er ledig. Efter udlån af værktøj sendes der en faktura ud til kunden.</w:t>
      </w:r>
    </w:p>
    <w:p w14:paraId="28D4D675" w14:textId="08341063" w:rsidR="00616DF6" w:rsidRPr="00DC73B0" w:rsidRDefault="00616DF6" w:rsidP="3D950BF3">
      <w:r w:rsidRPr="00DC73B0">
        <w:rPr>
          <w:noProof/>
        </w:rPr>
        <w:drawing>
          <wp:inline distT="0" distB="0" distL="0" distR="0" wp14:anchorId="50655D30" wp14:editId="2E76D7C5">
            <wp:extent cx="1943100" cy="2747612"/>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8"/>
                    <pic:cNvPicPr/>
                  </pic:nvPicPr>
                  <pic:blipFill>
                    <a:blip r:embed="rId17">
                      <a:extLst>
                        <a:ext uri="{28A0092B-C50C-407E-A947-70E740481C1C}">
                          <a14:useLocalDpi xmlns:a14="http://schemas.microsoft.com/office/drawing/2010/main" val="0"/>
                        </a:ext>
                      </a:extLst>
                    </a:blip>
                    <a:stretch>
                      <a:fillRect/>
                    </a:stretch>
                  </pic:blipFill>
                  <pic:spPr>
                    <a:xfrm>
                      <a:off x="0" y="0"/>
                      <a:ext cx="1943100" cy="2747612"/>
                    </a:xfrm>
                    <a:prstGeom prst="rect">
                      <a:avLst/>
                    </a:prstGeom>
                  </pic:spPr>
                </pic:pic>
              </a:graphicData>
            </a:graphic>
          </wp:inline>
        </w:drawing>
      </w:r>
    </w:p>
    <w:p w14:paraId="0C607790" w14:textId="451FF9E9" w:rsidR="036D3D7B" w:rsidRPr="00DC73B0" w:rsidRDefault="036D3D7B" w:rsidP="0FDF0D3E">
      <w:r w:rsidRPr="00DC73B0">
        <w:t>Workflow: registrering af produkt</w:t>
      </w:r>
    </w:p>
    <w:p w14:paraId="499BBEEE" w14:textId="2047E46C" w:rsidR="00F17899" w:rsidRPr="00E93AA6" w:rsidRDefault="00EA4B14" w:rsidP="3D950BF3">
      <w:r w:rsidRPr="00DC73B0">
        <w:t xml:space="preserve">I dette workflow er der 2 </w:t>
      </w:r>
      <w:r w:rsidR="00616DF6" w:rsidRPr="00DC73B0">
        <w:t>startpunkter</w:t>
      </w:r>
      <w:r>
        <w:t xml:space="preserve">, da man allerede kan have produktet eller skal til at </w:t>
      </w:r>
      <w:r w:rsidR="00616DF6" w:rsidRPr="00DC73B0">
        <w:t>registrere</w:t>
      </w:r>
      <w:r>
        <w:t xml:space="preserve"> produktet. Vi starter med at </w:t>
      </w:r>
      <w:r w:rsidR="00616DF6" w:rsidRPr="00DC73B0">
        <w:t>registrere</w:t>
      </w:r>
      <w:r>
        <w:t xml:space="preserve"> produktet i vores system, derefter katalogiser vi den, altså vi vælger hvor dens plads er på hylden.</w:t>
      </w:r>
    </w:p>
    <w:p w14:paraId="7FF5A519" w14:textId="41487491" w:rsidR="337CFE36" w:rsidRPr="00DC73B0" w:rsidRDefault="1DEFE922" w:rsidP="005E1DE5">
      <w:pPr>
        <w:pStyle w:val="Overskrift2"/>
      </w:pPr>
      <w:bookmarkStart w:id="13" w:name="_Toc90632390"/>
      <w:proofErr w:type="spellStart"/>
      <w:r w:rsidRPr="00DC73B0">
        <w:lastRenderedPageBreak/>
        <w:t>Mock</w:t>
      </w:r>
      <w:proofErr w:type="spellEnd"/>
      <w:r w:rsidRPr="00DC73B0">
        <w:t>-ups</w:t>
      </w:r>
      <w:bookmarkEnd w:id="13"/>
    </w:p>
    <w:p w14:paraId="15EB4902" w14:textId="4DF046A3" w:rsidR="58E8B72B" w:rsidRPr="00A42EF1" w:rsidRDefault="742C5C8B" w:rsidP="58E8B72B">
      <w:r w:rsidRPr="0E42F8F9">
        <w:t>Mockups</w:t>
      </w:r>
      <w:r w:rsidR="3DB75B3E" w:rsidRPr="007332ED">
        <w:t xml:space="preserve"> </w:t>
      </w:r>
      <w:r w:rsidRPr="0C905E1B">
        <w:t>viser</w:t>
      </w:r>
      <w:r w:rsidR="3DB75B3E" w:rsidRPr="007332ED">
        <w:t xml:space="preserve"> gruppens </w:t>
      </w:r>
      <w:r w:rsidR="72682134">
        <w:t xml:space="preserve">første sketch af hvordan man forstiller sig systemets interface skal se ud, lavet ud fra det gruppen indtil videre ved </w:t>
      </w:r>
      <w:r w:rsidR="3571FAA9">
        <w:t>om virksomhedens ønsker til systemet og de generelle krav.</w:t>
      </w:r>
      <w:r w:rsidR="53DC774E">
        <w:t xml:space="preserve"> Gruppens mockups skal så bruges til en tænke</w:t>
      </w:r>
      <w:r w:rsidR="772D4CD8">
        <w:t xml:space="preserve"> </w:t>
      </w:r>
      <w:r w:rsidR="53DC774E">
        <w:t>højt test, som laves på en mulig bruger af systemet.</w:t>
      </w:r>
    </w:p>
    <w:p w14:paraId="5218F615" w14:textId="09C80DA2" w:rsidR="646D037E" w:rsidRDefault="4D9FB292" w:rsidP="646D037E">
      <w:r>
        <w:rPr>
          <w:noProof/>
        </w:rPr>
        <w:drawing>
          <wp:inline distT="0" distB="0" distL="0" distR="0" wp14:anchorId="04A6FAA1" wp14:editId="7EF73B7A">
            <wp:extent cx="3429000" cy="4572000"/>
            <wp:effectExtent l="571500" t="0" r="571500" b="0"/>
            <wp:docPr id="1792274260" name="Picture 1792274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2274260"/>
                    <pic:cNvPicPr/>
                  </pic:nvPicPr>
                  <pic:blipFill>
                    <a:blip r:embed="rId18">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r>
        <w:rPr>
          <w:noProof/>
        </w:rPr>
        <w:drawing>
          <wp:inline distT="0" distB="0" distL="0" distR="0" wp14:anchorId="297CBB3D" wp14:editId="6C3D7B10">
            <wp:extent cx="3429000" cy="4572000"/>
            <wp:effectExtent l="571500" t="0" r="571500" b="0"/>
            <wp:docPr id="1916236854" name="Picture 191623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236854"/>
                    <pic:cNvPicPr/>
                  </pic:nvPicPr>
                  <pic:blipFill>
                    <a:blip r:embed="rId19">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r>
        <w:rPr>
          <w:noProof/>
        </w:rPr>
        <w:lastRenderedPageBreak/>
        <w:drawing>
          <wp:inline distT="0" distB="0" distL="0" distR="0" wp14:anchorId="0AB54348" wp14:editId="180D334A">
            <wp:extent cx="3429000" cy="4572000"/>
            <wp:effectExtent l="601074" t="0" r="601074" b="0"/>
            <wp:docPr id="759077676" name="Picture 759077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9077676"/>
                    <pic:cNvPicPr/>
                  </pic:nvPicPr>
                  <pic:blipFill>
                    <a:blip r:embed="rId20">
                      <a:extLst>
                        <a:ext uri="{28A0092B-C50C-407E-A947-70E740481C1C}">
                          <a14:useLocalDpi xmlns:a14="http://schemas.microsoft.com/office/drawing/2010/main" val="0"/>
                        </a:ext>
                      </a:extLst>
                    </a:blip>
                    <a:stretch>
                      <a:fillRect/>
                    </a:stretch>
                  </pic:blipFill>
                  <pic:spPr>
                    <a:xfrm rot="16140000">
                      <a:off x="0" y="0"/>
                      <a:ext cx="3429000" cy="4572000"/>
                    </a:xfrm>
                    <a:prstGeom prst="rect">
                      <a:avLst/>
                    </a:prstGeom>
                  </pic:spPr>
                </pic:pic>
              </a:graphicData>
            </a:graphic>
          </wp:inline>
        </w:drawing>
      </w:r>
      <w:r>
        <w:rPr>
          <w:noProof/>
        </w:rPr>
        <w:drawing>
          <wp:inline distT="0" distB="0" distL="0" distR="0" wp14:anchorId="3A74DC4F" wp14:editId="124BD468">
            <wp:extent cx="3429000" cy="4572000"/>
            <wp:effectExtent l="571500" t="0" r="571500" b="0"/>
            <wp:docPr id="173420476" name="Picture 173420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420476"/>
                    <pic:cNvPicPr/>
                  </pic:nvPicPr>
                  <pic:blipFill>
                    <a:blip r:embed="rId21">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r>
        <w:rPr>
          <w:noProof/>
        </w:rPr>
        <w:lastRenderedPageBreak/>
        <w:drawing>
          <wp:inline distT="0" distB="0" distL="0" distR="0" wp14:anchorId="1682FF35" wp14:editId="6897284A">
            <wp:extent cx="3429000" cy="4572000"/>
            <wp:effectExtent l="571500" t="0" r="571500" b="0"/>
            <wp:docPr id="897400019" name="Picture 89740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400019"/>
                    <pic:cNvPicPr/>
                  </pic:nvPicPr>
                  <pic:blipFill>
                    <a:blip r:embed="rId22">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r>
        <w:rPr>
          <w:noProof/>
        </w:rPr>
        <w:drawing>
          <wp:inline distT="0" distB="0" distL="0" distR="0" wp14:anchorId="23460674" wp14:editId="5E97C02E">
            <wp:extent cx="3429000" cy="4572000"/>
            <wp:effectExtent l="601074" t="0" r="601074" b="0"/>
            <wp:docPr id="673669550" name="Picture 67366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669550"/>
                    <pic:cNvPicPr/>
                  </pic:nvPicPr>
                  <pic:blipFill>
                    <a:blip r:embed="rId23">
                      <a:extLst>
                        <a:ext uri="{28A0092B-C50C-407E-A947-70E740481C1C}">
                          <a14:useLocalDpi xmlns:a14="http://schemas.microsoft.com/office/drawing/2010/main" val="0"/>
                        </a:ext>
                      </a:extLst>
                    </a:blip>
                    <a:stretch>
                      <a:fillRect/>
                    </a:stretch>
                  </pic:blipFill>
                  <pic:spPr>
                    <a:xfrm rot="16140000">
                      <a:off x="0" y="0"/>
                      <a:ext cx="3429000" cy="4572000"/>
                    </a:xfrm>
                    <a:prstGeom prst="rect">
                      <a:avLst/>
                    </a:prstGeom>
                  </pic:spPr>
                </pic:pic>
              </a:graphicData>
            </a:graphic>
          </wp:inline>
        </w:drawing>
      </w:r>
    </w:p>
    <w:p w14:paraId="4F3FE202" w14:textId="3566F5FD" w:rsidR="0F1BEDD1" w:rsidRDefault="7D965F3C" w:rsidP="0F35BED2">
      <w:r>
        <w:t xml:space="preserve">Vi fik lavet mockups af vores system, </w:t>
      </w:r>
      <w:r w:rsidR="09BAE1D5">
        <w:t xml:space="preserve">dem lavede vi sådan </w:t>
      </w:r>
      <w:r w:rsidR="40ABC8E3">
        <w:t>som</w:t>
      </w:r>
      <w:r>
        <w:t xml:space="preserve"> vi tror det burde se ud hvis programmet så dagslys. </w:t>
      </w:r>
      <w:r w:rsidR="70A063E4">
        <w:t xml:space="preserve">Man starter med at logge ind, måden vi har valgt at gøre det på er: Du </w:t>
      </w:r>
      <w:r w:rsidR="1189DC54">
        <w:t>finder</w:t>
      </w:r>
      <w:r w:rsidR="70A063E4">
        <w:t xml:space="preserve"> dit navn</w:t>
      </w:r>
      <w:r w:rsidR="1189DC54">
        <w:t xml:space="preserve"> blandt medarbejder-navnene til venstre, og skriver din unikke kode. </w:t>
      </w:r>
      <w:r w:rsidR="315E9A58">
        <w:t xml:space="preserve">Herefter </w:t>
      </w:r>
      <w:r w:rsidR="0AABD825">
        <w:t>vælger man</w:t>
      </w:r>
      <w:r w:rsidR="315E9A58">
        <w:t xml:space="preserve"> </w:t>
      </w:r>
      <w:r w:rsidR="20E4F466">
        <w:t>den</w:t>
      </w:r>
      <w:r w:rsidR="69DB41C8">
        <w:t xml:space="preserve"> opgave man skal til at gå i gang med, man kan </w:t>
      </w:r>
      <w:r w:rsidR="00616DF6" w:rsidRPr="00DC73B0">
        <w:t>bland</w:t>
      </w:r>
      <w:r w:rsidR="00D36DCD">
        <w:t>t</w:t>
      </w:r>
      <w:r w:rsidR="00616DF6" w:rsidRPr="00DC73B0">
        <w:t xml:space="preserve"> andet</w:t>
      </w:r>
      <w:r w:rsidR="69DB41C8" w:rsidRPr="00DC73B0">
        <w:t xml:space="preserve"> </w:t>
      </w:r>
      <w:r w:rsidR="00616DF6" w:rsidRPr="00DC73B0">
        <w:t>f</w:t>
      </w:r>
      <w:r w:rsidR="69DB41C8" w:rsidRPr="00DC73B0">
        <w:t xml:space="preserve">inde </w:t>
      </w:r>
      <w:r w:rsidR="00616DF6" w:rsidRPr="00DC73B0">
        <w:t>et bestemt</w:t>
      </w:r>
      <w:r w:rsidR="69DB41C8">
        <w:t xml:space="preserve"> produkt og dens information, registrere/finde k</w:t>
      </w:r>
      <w:r w:rsidR="4E3F9F77">
        <w:t xml:space="preserve">unde. </w:t>
      </w:r>
      <w:r w:rsidR="2F9107B9">
        <w:t>Oprette et kasse</w:t>
      </w:r>
      <w:r w:rsidR="00D36DCD" w:rsidRPr="00DC73B0">
        <w:t>-/ordresalg</w:t>
      </w:r>
      <w:r w:rsidR="2F9107B9">
        <w:t xml:space="preserve"> på stedet. </w:t>
      </w:r>
    </w:p>
    <w:p w14:paraId="5E1A7E08" w14:textId="0792AF21" w:rsidR="549441AB" w:rsidRDefault="549441AB" w:rsidP="1B89BD7F">
      <w:pPr>
        <w:pStyle w:val="Overskrift2"/>
        <w:rPr>
          <w:rFonts w:ascii="Calibri Light" w:eastAsia="MS Gothic" w:hAnsi="Calibri Light" w:cs="Times New Roman"/>
        </w:rPr>
      </w:pPr>
      <w:bookmarkStart w:id="14" w:name="_Toc90632391"/>
      <w:r w:rsidRPr="1B89BD7F">
        <w:rPr>
          <w:rFonts w:ascii="Calibri Light" w:eastAsia="MS Gothic" w:hAnsi="Calibri Light" w:cs="Times New Roman"/>
        </w:rPr>
        <w:t xml:space="preserve">Resultat </w:t>
      </w:r>
      <w:r w:rsidR="57B91850" w:rsidRPr="2B481BEC">
        <w:rPr>
          <w:rFonts w:ascii="Calibri Light" w:eastAsia="MS Gothic" w:hAnsi="Calibri Light" w:cs="Times New Roman"/>
        </w:rPr>
        <w:t>af</w:t>
      </w:r>
      <w:r w:rsidRPr="1B89BD7F">
        <w:rPr>
          <w:rFonts w:ascii="Calibri Light" w:eastAsia="MS Gothic" w:hAnsi="Calibri Light" w:cs="Times New Roman"/>
        </w:rPr>
        <w:t xml:space="preserve"> Tænk-</w:t>
      </w:r>
      <w:r w:rsidR="2CF270C6" w:rsidRPr="00DC73B0">
        <w:rPr>
          <w:rFonts w:ascii="Calibri Light" w:eastAsia="MS Gothic" w:hAnsi="Calibri Light" w:cs="Times New Roman"/>
        </w:rPr>
        <w:t>høj</w:t>
      </w:r>
      <w:r w:rsidRPr="1B89BD7F">
        <w:rPr>
          <w:rFonts w:ascii="Calibri Light" w:eastAsia="MS Gothic" w:hAnsi="Calibri Light" w:cs="Times New Roman"/>
        </w:rPr>
        <w:t xml:space="preserve"> test</w:t>
      </w:r>
      <w:bookmarkEnd w:id="14"/>
    </w:p>
    <w:p w14:paraId="4EC4F9E9" w14:textId="63934C42" w:rsidR="5453C327" w:rsidRDefault="5453C327" w:rsidP="2B481BEC">
      <w:r>
        <w:t>Ud fra tæn</w:t>
      </w:r>
      <w:r w:rsidR="49C2F87F">
        <w:t>keh</w:t>
      </w:r>
      <w:r>
        <w:t xml:space="preserve">øjt testen har gruppen lært mere om hvordan systemet ønskes, </w:t>
      </w:r>
      <w:r w:rsidR="7CCAB532">
        <w:t xml:space="preserve">testen fungerede egentlig godt, og i mange tilfælde var testpersonen tilfreds. Der er selvfølgelig plads til forbedringer, </w:t>
      </w:r>
      <w:r w:rsidR="7CCAB532">
        <w:lastRenderedPageBreak/>
        <w:t xml:space="preserve">som gruppen også er </w:t>
      </w:r>
      <w:r w:rsidR="7401C781">
        <w:t>gjort opmærksomme på</w:t>
      </w:r>
      <w:r w:rsidR="0014208F">
        <w:t>, men de ønskede funktioner for programmer</w:t>
      </w:r>
      <w:r w:rsidR="009E7D15">
        <w:t>et er med.</w:t>
      </w:r>
    </w:p>
    <w:p w14:paraId="31FC2D5D" w14:textId="3C25A17B" w:rsidR="12074B9F" w:rsidRDefault="1DEFE922" w:rsidP="212BCB84">
      <w:pPr>
        <w:pStyle w:val="Overskrift2"/>
      </w:pPr>
      <w:bookmarkStart w:id="15" w:name="_Toc90632392"/>
      <w:r w:rsidRPr="005D7CC0">
        <w:t>Systemvision</w:t>
      </w:r>
      <w:bookmarkEnd w:id="15"/>
    </w:p>
    <w:p w14:paraId="3C038D86" w14:textId="6419F8E6" w:rsidR="3159350B" w:rsidRDefault="3490D5CD" w:rsidP="3159350B">
      <w:pPr>
        <w:rPr>
          <w:b/>
          <w:sz w:val="24"/>
          <w:szCs w:val="24"/>
        </w:rPr>
      </w:pPr>
      <w:r w:rsidRPr="580A0696">
        <w:rPr>
          <w:b/>
          <w:bCs/>
        </w:rPr>
        <w:t xml:space="preserve">Formål og afgrænsning </w:t>
      </w:r>
    </w:p>
    <w:p w14:paraId="1D1E4B5B" w14:textId="0575DDE7" w:rsidR="69343198" w:rsidRDefault="69343198" w:rsidP="12074B9F">
      <w:r w:rsidRPr="12074B9F">
        <w:t xml:space="preserve">Formålet med systemet er at </w:t>
      </w:r>
      <w:r w:rsidR="5658EDC2">
        <w:t>gøre</w:t>
      </w:r>
      <w:r w:rsidRPr="12074B9F">
        <w:t xml:space="preserve"> </w:t>
      </w:r>
      <w:r w:rsidRPr="75EBF4E8">
        <w:t>medarbejdernes arbejdsproces</w:t>
      </w:r>
      <w:r w:rsidR="5658EDC2">
        <w:t xml:space="preserve"> nemmere end den allerede er med det gamle system</w:t>
      </w:r>
      <w:r w:rsidR="579FBB4D">
        <w:t>.</w:t>
      </w:r>
      <w:r w:rsidRPr="75EBF4E8">
        <w:t xml:space="preserve"> Systemet skal kunne være i stand til at oprette nye </w:t>
      </w:r>
      <w:r w:rsidR="613F4880" w:rsidRPr="75EBF4E8">
        <w:t>kunder som</w:t>
      </w:r>
      <w:r w:rsidR="613F4880" w:rsidRPr="47368CEB">
        <w:t xml:space="preserve"> brugere, </w:t>
      </w:r>
      <w:r w:rsidR="613F4880" w:rsidRPr="29238384">
        <w:t xml:space="preserve">tilføje varer til en </w:t>
      </w:r>
      <w:r w:rsidR="59DABA58">
        <w:t>ordre</w:t>
      </w:r>
      <w:r w:rsidR="4B440A2C" w:rsidRPr="29238384">
        <w:t xml:space="preserve">, </w:t>
      </w:r>
      <w:r w:rsidR="1E2FACDD">
        <w:t>administrer tilbud på varer, oprette udlånskontrakter på</w:t>
      </w:r>
      <w:r w:rsidR="26D7B82F">
        <w:t xml:space="preserve"> værktøj mv, ændre i kundernes information, slette kunder fra </w:t>
      </w:r>
      <w:r w:rsidR="7DBDD699">
        <w:t>arkivet</w:t>
      </w:r>
      <w:r w:rsidR="1A0A6FFE">
        <w:t xml:space="preserve"> og </w:t>
      </w:r>
      <w:r w:rsidR="7CDBFDBD">
        <w:t xml:space="preserve">afslutte ordrer. </w:t>
      </w:r>
    </w:p>
    <w:p w14:paraId="2801E228" w14:textId="54150FF3" w:rsidR="3159350B" w:rsidRDefault="13EA7D11" w:rsidP="3159350B">
      <w:pPr>
        <w:rPr>
          <w:rFonts w:ascii="Arial" w:eastAsia="Arial" w:hAnsi="Arial" w:cs="Arial"/>
          <w:b/>
          <w:color w:val="000000" w:themeColor="text1"/>
          <w:sz w:val="32"/>
          <w:szCs w:val="32"/>
        </w:rPr>
      </w:pPr>
      <w:r w:rsidRPr="020262AC">
        <w:rPr>
          <w:b/>
          <w:bCs/>
        </w:rPr>
        <w:t>Problem Statement</w:t>
      </w:r>
    </w:p>
    <w:p w14:paraId="25064222" w14:textId="6E505695" w:rsidR="6BC64337" w:rsidRDefault="48D8D6C9" w:rsidP="6BC64337">
      <w:r>
        <w:t>Både management teamet o</w:t>
      </w:r>
      <w:r w:rsidR="434E4F25">
        <w:t>g</w:t>
      </w:r>
      <w:r>
        <w:t xml:space="preserve"> de </w:t>
      </w:r>
      <w:r w:rsidR="6533E1A6">
        <w:t>almindelige</w:t>
      </w:r>
      <w:r>
        <w:t xml:space="preserve"> medarbejdere er trætte af deres nuværende system.</w:t>
      </w:r>
      <w:r w:rsidR="20240C9C">
        <w:t xml:space="preserve"> Det der f.eks. mangler i det nuværende system, er salgsstatistikker over kunderne, </w:t>
      </w:r>
      <w:r w:rsidR="1B4F9BAD">
        <w:t>produkter</w:t>
      </w:r>
      <w:r w:rsidR="5FCABE39">
        <w:t>ne</w:t>
      </w:r>
      <w:r w:rsidR="20240C9C">
        <w:t xml:space="preserve"> og </w:t>
      </w:r>
      <w:r w:rsidR="0DA5D8AC">
        <w:t>entreprenørerne</w:t>
      </w:r>
      <w:r w:rsidR="1D7C6B0D">
        <w:t>.</w:t>
      </w:r>
      <w:r w:rsidR="20240C9C">
        <w:t xml:space="preserve"> </w:t>
      </w:r>
      <w:r w:rsidR="7D48D52E">
        <w:t xml:space="preserve">Man skal også kunne se statistikker </w:t>
      </w:r>
      <w:r w:rsidR="2BC43CA8">
        <w:t xml:space="preserve">over enhver medarbejder. </w:t>
      </w:r>
    </w:p>
    <w:p w14:paraId="0ACBDD11" w14:textId="59B6489C" w:rsidR="020262AC" w:rsidRDefault="13EA7D11" w:rsidP="7C7EF694">
      <w:pPr>
        <w:rPr>
          <w:rFonts w:ascii="Arial" w:eastAsia="Arial" w:hAnsi="Arial" w:cs="Arial"/>
          <w:b/>
          <w:bCs/>
          <w:color w:val="000000" w:themeColor="text1"/>
          <w:sz w:val="32"/>
          <w:szCs w:val="32"/>
        </w:rPr>
      </w:pPr>
      <w:r w:rsidRPr="61508357">
        <w:rPr>
          <w:rStyle w:val="Strk"/>
        </w:rPr>
        <w:t>Interessenter og Brugere</w:t>
      </w:r>
    </w:p>
    <w:p w14:paraId="5A8208E6" w14:textId="2AACABFE" w:rsidR="020262AC" w:rsidRDefault="7A75E64F" w:rsidP="020262AC">
      <w:r>
        <w:t>De største interessenter er de almindelige medarbejdere og management teamet.</w:t>
      </w:r>
      <w:r w:rsidR="1705B03B">
        <w:t xml:space="preserve"> Brugerne kommer til at </w:t>
      </w:r>
      <w:r w:rsidR="0E698D3B">
        <w:t xml:space="preserve">være </w:t>
      </w:r>
      <w:r w:rsidR="1705B03B">
        <w:t>de almindelige medarbejdere</w:t>
      </w:r>
      <w:r w:rsidR="0AED8D02">
        <w:t xml:space="preserve">, det er dog stadig muligt for management teamet at udføre de samme opgaver. </w:t>
      </w:r>
    </w:p>
    <w:p w14:paraId="4D8E4291" w14:textId="4B246945" w:rsidR="7C7EF694" w:rsidRDefault="295A6727" w:rsidP="7C7EF694">
      <w:pPr>
        <w:rPr>
          <w:rFonts w:ascii="Arial" w:eastAsia="Arial" w:hAnsi="Arial" w:cs="Arial"/>
          <w:color w:val="000000" w:themeColor="text1"/>
          <w:sz w:val="32"/>
          <w:szCs w:val="32"/>
        </w:rPr>
      </w:pPr>
      <w:r w:rsidRPr="61508357">
        <w:rPr>
          <w:rStyle w:val="Strk"/>
        </w:rPr>
        <w:t>Teknologi</w:t>
      </w:r>
    </w:p>
    <w:p w14:paraId="074687AA" w14:textId="487C6D94" w:rsidR="7C7EF694" w:rsidRDefault="287E8940" w:rsidP="7C7EF694">
      <w:r>
        <w:t>Vi regner med at systemet kommer til at køre på de lokale computere i</w:t>
      </w:r>
      <w:r w:rsidR="471EDFA5">
        <w:t xml:space="preserve"> byggemarkederne. </w:t>
      </w:r>
      <w:r w:rsidR="201FCC0B">
        <w:t xml:space="preserve">Disse lokale computere skal have adgang til et fælles datasystem, som også bliver delt med XL-Byg, </w:t>
      </w:r>
      <w:r w:rsidR="459CE7B8">
        <w:t>d</w:t>
      </w:r>
      <w:r w:rsidR="7BB49D10">
        <w:t>et</w:t>
      </w:r>
      <w:r w:rsidR="201FCC0B">
        <w:t xml:space="preserve"> giver firmaet </w:t>
      </w:r>
      <w:r w:rsidR="459CE7B8">
        <w:t>mulighe</w:t>
      </w:r>
      <w:r w:rsidR="67482EF9">
        <w:t>den</w:t>
      </w:r>
      <w:r w:rsidR="201FCC0B">
        <w:t xml:space="preserve"> for at </w:t>
      </w:r>
      <w:r w:rsidR="0EBEC2E2">
        <w:t xml:space="preserve">fortælle kunderne </w:t>
      </w:r>
      <w:r w:rsidR="407494A6">
        <w:t xml:space="preserve">om </w:t>
      </w:r>
      <w:r w:rsidR="0EBEC2E2">
        <w:t xml:space="preserve">hvilke varer </w:t>
      </w:r>
      <w:r w:rsidR="3C3A2129">
        <w:t>firmaet</w:t>
      </w:r>
      <w:r w:rsidR="0EBEC2E2">
        <w:t xml:space="preserve"> har på lager.</w:t>
      </w:r>
      <w:r w:rsidR="0D3492FA">
        <w:t xml:space="preserve"> </w:t>
      </w:r>
    </w:p>
    <w:p w14:paraId="6FA03F5C" w14:textId="05E356A8" w:rsidR="61508357" w:rsidRDefault="43A01794" w:rsidP="61508357">
      <w:pPr>
        <w:rPr>
          <w:rFonts w:ascii="Arial" w:eastAsia="Arial" w:hAnsi="Arial" w:cs="Arial"/>
          <w:color w:val="000000" w:themeColor="text1"/>
          <w:sz w:val="32"/>
          <w:szCs w:val="32"/>
        </w:rPr>
      </w:pPr>
      <w:r w:rsidRPr="61508357">
        <w:rPr>
          <w:rStyle w:val="Strk"/>
        </w:rPr>
        <w:t>Features</w:t>
      </w:r>
    </w:p>
    <w:p w14:paraId="3DFF650B" w14:textId="57AE1069" w:rsidR="53D8BF08" w:rsidRDefault="1EC0FE6F" w:rsidP="37B42AF8">
      <w:pPr>
        <w:pStyle w:val="Listeafsnit"/>
        <w:numPr>
          <w:ilvl w:val="0"/>
          <w:numId w:val="27"/>
        </w:numPr>
        <w:rPr>
          <w:rStyle w:val="Strk"/>
          <w:rFonts w:eastAsiaTheme="minorEastAsia"/>
          <w:b w:val="0"/>
        </w:rPr>
      </w:pPr>
      <w:r w:rsidRPr="5D7DDAE6">
        <w:rPr>
          <w:rStyle w:val="Strk"/>
          <w:b w:val="0"/>
          <w:bCs w:val="0"/>
        </w:rPr>
        <w:t xml:space="preserve">Systemet skal </w:t>
      </w:r>
      <w:r w:rsidRPr="2B41436D">
        <w:rPr>
          <w:rStyle w:val="Strk"/>
          <w:b w:val="0"/>
          <w:bCs w:val="0"/>
        </w:rPr>
        <w:t xml:space="preserve">kunne </w:t>
      </w:r>
      <w:r w:rsidRPr="395CE012">
        <w:rPr>
          <w:rStyle w:val="Strk"/>
          <w:b w:val="0"/>
          <w:bCs w:val="0"/>
        </w:rPr>
        <w:t xml:space="preserve">oprette </w:t>
      </w:r>
      <w:r w:rsidRPr="5432873B">
        <w:rPr>
          <w:rStyle w:val="Strk"/>
          <w:b w:val="0"/>
          <w:bCs w:val="0"/>
        </w:rPr>
        <w:t>ordrer</w:t>
      </w:r>
      <w:r w:rsidR="69EE25BB" w:rsidRPr="47276B58">
        <w:rPr>
          <w:rStyle w:val="Strk"/>
          <w:b w:val="0"/>
          <w:bCs w:val="0"/>
        </w:rPr>
        <w:t>.</w:t>
      </w:r>
    </w:p>
    <w:p w14:paraId="13BDC6E9" w14:textId="50F34AB8" w:rsidR="5432873B" w:rsidRDefault="1EC0FE6F" w:rsidP="37B42AF8">
      <w:pPr>
        <w:pStyle w:val="Listeafsnit"/>
        <w:numPr>
          <w:ilvl w:val="0"/>
          <w:numId w:val="27"/>
        </w:numPr>
        <w:rPr>
          <w:rStyle w:val="Strk"/>
          <w:b w:val="0"/>
          <w:bCs w:val="0"/>
        </w:rPr>
      </w:pPr>
      <w:r w:rsidRPr="0195EC16">
        <w:rPr>
          <w:rStyle w:val="Strk"/>
          <w:b w:val="0"/>
          <w:bCs w:val="0"/>
        </w:rPr>
        <w:t xml:space="preserve">Systemet skal kunne </w:t>
      </w:r>
      <w:r w:rsidRPr="24A30B2E">
        <w:rPr>
          <w:rStyle w:val="Strk"/>
          <w:b w:val="0"/>
          <w:bCs w:val="0"/>
        </w:rPr>
        <w:t>oprette nye</w:t>
      </w:r>
      <w:r w:rsidRPr="1CB08A2E">
        <w:rPr>
          <w:rStyle w:val="Strk"/>
          <w:b w:val="0"/>
          <w:bCs w:val="0"/>
        </w:rPr>
        <w:t xml:space="preserve"> kunder som </w:t>
      </w:r>
      <w:r w:rsidRPr="04430782">
        <w:rPr>
          <w:rStyle w:val="Strk"/>
          <w:b w:val="0"/>
          <w:bCs w:val="0"/>
        </w:rPr>
        <w:t>brugere</w:t>
      </w:r>
      <w:r w:rsidR="1601D726" w:rsidRPr="47276B58">
        <w:rPr>
          <w:rStyle w:val="Strk"/>
          <w:b w:val="0"/>
          <w:bCs w:val="0"/>
        </w:rPr>
        <w:t>.</w:t>
      </w:r>
    </w:p>
    <w:p w14:paraId="0964A02D" w14:textId="1F91D9F1" w:rsidR="04430782" w:rsidRDefault="1EC0FE6F" w:rsidP="37B42AF8">
      <w:pPr>
        <w:pStyle w:val="Listeafsnit"/>
        <w:numPr>
          <w:ilvl w:val="0"/>
          <w:numId w:val="27"/>
        </w:numPr>
        <w:rPr>
          <w:rStyle w:val="Strk"/>
          <w:b w:val="0"/>
          <w:bCs w:val="0"/>
        </w:rPr>
      </w:pPr>
      <w:r w:rsidRPr="31FBD4D4">
        <w:rPr>
          <w:rStyle w:val="Strk"/>
          <w:b w:val="0"/>
          <w:bCs w:val="0"/>
        </w:rPr>
        <w:t>Systemet</w:t>
      </w:r>
      <w:r w:rsidRPr="2391C023">
        <w:rPr>
          <w:rStyle w:val="Strk"/>
          <w:b w:val="0"/>
          <w:bCs w:val="0"/>
        </w:rPr>
        <w:t xml:space="preserve"> skal kunne give medarbejderne muligheden for at slette </w:t>
      </w:r>
      <w:r w:rsidRPr="484A89AD">
        <w:rPr>
          <w:rStyle w:val="Strk"/>
          <w:b w:val="0"/>
          <w:bCs w:val="0"/>
        </w:rPr>
        <w:t xml:space="preserve">kundernes </w:t>
      </w:r>
      <w:r w:rsidRPr="3DAF4CFC">
        <w:rPr>
          <w:rStyle w:val="Strk"/>
          <w:b w:val="0"/>
          <w:bCs w:val="0"/>
        </w:rPr>
        <w:t>profiler</w:t>
      </w:r>
      <w:r w:rsidRPr="3D6A560D">
        <w:rPr>
          <w:rStyle w:val="Strk"/>
          <w:b w:val="0"/>
          <w:bCs w:val="0"/>
        </w:rPr>
        <w:t xml:space="preserve"> efter behov</w:t>
      </w:r>
      <w:r w:rsidR="6FE2C52E" w:rsidRPr="3162A45D">
        <w:rPr>
          <w:rStyle w:val="Strk"/>
          <w:b w:val="0"/>
          <w:bCs w:val="0"/>
        </w:rPr>
        <w:t>.</w:t>
      </w:r>
    </w:p>
    <w:p w14:paraId="4E36E27D" w14:textId="1F22D90D" w:rsidR="3D6A560D" w:rsidRDefault="1EC0FE6F" w:rsidP="37B42AF8">
      <w:pPr>
        <w:pStyle w:val="Listeafsnit"/>
        <w:numPr>
          <w:ilvl w:val="0"/>
          <w:numId w:val="27"/>
        </w:numPr>
        <w:rPr>
          <w:rStyle w:val="Strk"/>
          <w:b w:val="0"/>
          <w:bCs w:val="0"/>
        </w:rPr>
      </w:pPr>
      <w:r w:rsidRPr="2E589895">
        <w:rPr>
          <w:rStyle w:val="Strk"/>
          <w:b w:val="0"/>
          <w:bCs w:val="0"/>
        </w:rPr>
        <w:t>Systemet</w:t>
      </w:r>
      <w:r w:rsidRPr="17369F34">
        <w:rPr>
          <w:rStyle w:val="Strk"/>
          <w:b w:val="0"/>
          <w:bCs w:val="0"/>
        </w:rPr>
        <w:t xml:space="preserve"> skal</w:t>
      </w:r>
      <w:r w:rsidRPr="0C9B6283">
        <w:rPr>
          <w:rStyle w:val="Strk"/>
          <w:b w:val="0"/>
          <w:bCs w:val="0"/>
        </w:rPr>
        <w:t xml:space="preserve"> give </w:t>
      </w:r>
      <w:r w:rsidRPr="08B32F55">
        <w:rPr>
          <w:rStyle w:val="Strk"/>
          <w:b w:val="0"/>
          <w:bCs w:val="0"/>
        </w:rPr>
        <w:t xml:space="preserve">medarbejderen mulighed for </w:t>
      </w:r>
      <w:r w:rsidRPr="2FA8819B">
        <w:rPr>
          <w:rStyle w:val="Strk"/>
          <w:b w:val="0"/>
          <w:bCs w:val="0"/>
        </w:rPr>
        <w:t xml:space="preserve">at ændre i kundernes </w:t>
      </w:r>
      <w:r w:rsidRPr="6BF667E7">
        <w:rPr>
          <w:rStyle w:val="Strk"/>
          <w:b w:val="0"/>
          <w:bCs w:val="0"/>
        </w:rPr>
        <w:t>oplysninger</w:t>
      </w:r>
      <w:r w:rsidR="7E81DD50" w:rsidRPr="3162A45D">
        <w:rPr>
          <w:rStyle w:val="Strk"/>
          <w:b w:val="0"/>
          <w:bCs w:val="0"/>
        </w:rPr>
        <w:t>.</w:t>
      </w:r>
    </w:p>
    <w:p w14:paraId="489164D0" w14:textId="3B913102" w:rsidR="1EC0FE6F" w:rsidRDefault="1EC0FE6F" w:rsidP="37B42AF8">
      <w:pPr>
        <w:pStyle w:val="Listeafsnit"/>
        <w:numPr>
          <w:ilvl w:val="0"/>
          <w:numId w:val="27"/>
        </w:numPr>
        <w:rPr>
          <w:rStyle w:val="Strk"/>
          <w:b w:val="0"/>
          <w:bCs w:val="0"/>
        </w:rPr>
      </w:pPr>
      <w:r w:rsidRPr="3F9DF524">
        <w:rPr>
          <w:rStyle w:val="Strk"/>
          <w:b w:val="0"/>
          <w:bCs w:val="0"/>
        </w:rPr>
        <w:t xml:space="preserve">Systemet skal være </w:t>
      </w:r>
      <w:r w:rsidRPr="0C66DD1D">
        <w:rPr>
          <w:rStyle w:val="Strk"/>
          <w:b w:val="0"/>
          <w:bCs w:val="0"/>
        </w:rPr>
        <w:t>pålideligt</w:t>
      </w:r>
      <w:r w:rsidR="5D456F55" w:rsidRPr="69A63CD7">
        <w:rPr>
          <w:rStyle w:val="Strk"/>
          <w:b w:val="0"/>
          <w:bCs w:val="0"/>
        </w:rPr>
        <w:t>.</w:t>
      </w:r>
    </w:p>
    <w:p w14:paraId="6F198B57" w14:textId="3B913102" w:rsidR="0C66DD1D" w:rsidRDefault="1EC0FE6F" w:rsidP="37B42AF8">
      <w:pPr>
        <w:pStyle w:val="Listeafsnit"/>
        <w:numPr>
          <w:ilvl w:val="0"/>
          <w:numId w:val="27"/>
        </w:numPr>
        <w:rPr>
          <w:rStyle w:val="Strk"/>
          <w:b w:val="0"/>
          <w:bCs w:val="0"/>
        </w:rPr>
      </w:pPr>
      <w:r w:rsidRPr="0BDCEF3F">
        <w:rPr>
          <w:rStyle w:val="Strk"/>
          <w:b w:val="0"/>
          <w:bCs w:val="0"/>
        </w:rPr>
        <w:t>Systemet skal</w:t>
      </w:r>
      <w:r w:rsidRPr="5CD7610F">
        <w:rPr>
          <w:rStyle w:val="Strk"/>
          <w:b w:val="0"/>
          <w:bCs w:val="0"/>
        </w:rPr>
        <w:t xml:space="preserve"> </w:t>
      </w:r>
      <w:r w:rsidRPr="52CD02A8">
        <w:rPr>
          <w:rStyle w:val="Strk"/>
          <w:b w:val="0"/>
          <w:bCs w:val="0"/>
        </w:rPr>
        <w:t xml:space="preserve">kunne </w:t>
      </w:r>
      <w:r w:rsidRPr="6AF2FDB4">
        <w:rPr>
          <w:rStyle w:val="Strk"/>
          <w:b w:val="0"/>
          <w:bCs w:val="0"/>
        </w:rPr>
        <w:t>give en oversigt af alle varer</w:t>
      </w:r>
      <w:r w:rsidRPr="3C326674">
        <w:rPr>
          <w:rStyle w:val="Strk"/>
          <w:b w:val="0"/>
          <w:bCs w:val="0"/>
        </w:rPr>
        <w:t>, om de</w:t>
      </w:r>
      <w:r w:rsidRPr="065292BC">
        <w:rPr>
          <w:rStyle w:val="Strk"/>
          <w:b w:val="0"/>
          <w:bCs w:val="0"/>
        </w:rPr>
        <w:t xml:space="preserve"> er på lager,</w:t>
      </w:r>
      <w:r w:rsidRPr="62BB85C5">
        <w:rPr>
          <w:rStyle w:val="Strk"/>
          <w:b w:val="0"/>
          <w:bCs w:val="0"/>
        </w:rPr>
        <w:t xml:space="preserve"> hvor </w:t>
      </w:r>
      <w:r w:rsidRPr="45D78252">
        <w:rPr>
          <w:rStyle w:val="Strk"/>
          <w:b w:val="0"/>
          <w:bCs w:val="0"/>
        </w:rPr>
        <w:t>mange der er</w:t>
      </w:r>
      <w:r w:rsidRPr="1ABA2751">
        <w:rPr>
          <w:rStyle w:val="Strk"/>
          <w:b w:val="0"/>
          <w:bCs w:val="0"/>
        </w:rPr>
        <w:t xml:space="preserve"> eller </w:t>
      </w:r>
      <w:r w:rsidRPr="101EEAA0">
        <w:rPr>
          <w:rStyle w:val="Strk"/>
          <w:b w:val="0"/>
          <w:bCs w:val="0"/>
        </w:rPr>
        <w:t xml:space="preserve">hvornår de </w:t>
      </w:r>
      <w:r w:rsidRPr="2EB588F1">
        <w:rPr>
          <w:rStyle w:val="Strk"/>
          <w:b w:val="0"/>
          <w:bCs w:val="0"/>
        </w:rPr>
        <w:t>ca. kommer</w:t>
      </w:r>
      <w:r w:rsidRPr="101EEAA0">
        <w:rPr>
          <w:rStyle w:val="Strk"/>
          <w:b w:val="0"/>
          <w:bCs w:val="0"/>
        </w:rPr>
        <w:t xml:space="preserve"> på </w:t>
      </w:r>
      <w:r w:rsidRPr="7A5A23A4">
        <w:rPr>
          <w:rStyle w:val="Strk"/>
          <w:b w:val="0"/>
          <w:bCs w:val="0"/>
        </w:rPr>
        <w:t>lager</w:t>
      </w:r>
      <w:r w:rsidR="3BD6B414" w:rsidRPr="69A63CD7">
        <w:rPr>
          <w:rStyle w:val="Strk"/>
          <w:b w:val="0"/>
          <w:bCs w:val="0"/>
        </w:rPr>
        <w:t>.</w:t>
      </w:r>
    </w:p>
    <w:p w14:paraId="34330875" w14:textId="3B913102" w:rsidR="337CFE36" w:rsidRPr="00DC73B0" w:rsidRDefault="337CFE36" w:rsidP="00FD2CB9">
      <w:pPr>
        <w:ind w:left="360"/>
      </w:pPr>
    </w:p>
    <w:p w14:paraId="727143C1" w14:textId="3B913102" w:rsidR="337CFE36" w:rsidRPr="005D7CC0" w:rsidRDefault="1DEFE922" w:rsidP="005E1DE5">
      <w:pPr>
        <w:pStyle w:val="Overskrift1"/>
      </w:pPr>
      <w:bookmarkStart w:id="16" w:name="_Toc90632393"/>
      <w:r w:rsidRPr="005D7CC0">
        <w:t>Ikke-funktionelle krav:</w:t>
      </w:r>
      <w:bookmarkEnd w:id="16"/>
    </w:p>
    <w:p w14:paraId="1BEE7C31" w14:textId="3B913102" w:rsidR="72575F77" w:rsidRDefault="72575F77" w:rsidP="4088ABED">
      <w:r>
        <w:t>Før man begynder at arbejde på de funktionelle krav</w:t>
      </w:r>
      <w:r w:rsidR="63BDDDB7">
        <w:t>,</w:t>
      </w:r>
      <w:r>
        <w:t xml:space="preserve"> altså </w:t>
      </w:r>
      <w:proofErr w:type="spellStart"/>
      <w:r>
        <w:t>use</w:t>
      </w:r>
      <w:proofErr w:type="spellEnd"/>
      <w:r>
        <w:t>-cases, skal man have defineret nogle</w:t>
      </w:r>
      <w:r w:rsidR="128A6ED2">
        <w:t xml:space="preserve"> generelle</w:t>
      </w:r>
      <w:r>
        <w:t xml:space="preserve"> ikke-funktionelle krav, som systemet skal kunne overholde.</w:t>
      </w:r>
      <w:r w:rsidR="3ADF4EBD">
        <w:t xml:space="preserve"> Altså ting man forventer af systemet, som ikke har noget med systemets mål eller funktion at gøre, men mere </w:t>
      </w:r>
      <w:r w:rsidR="2DC9C012">
        <w:t xml:space="preserve">at gøre </w:t>
      </w:r>
      <w:r w:rsidR="3ADF4EBD">
        <w:t>med vedligeholdelsen</w:t>
      </w:r>
      <w:r w:rsidR="27943D94">
        <w:t xml:space="preserve"> og andre interne ting</w:t>
      </w:r>
      <w:r w:rsidR="3ADF4EBD">
        <w:t xml:space="preserve">. </w:t>
      </w:r>
    </w:p>
    <w:p w14:paraId="320FE559" w14:textId="3B913102" w:rsidR="337CFE36" w:rsidRPr="005D7CC0" w:rsidRDefault="1DEFE922" w:rsidP="005E1DE5">
      <w:pPr>
        <w:pStyle w:val="Overskrift2"/>
      </w:pPr>
      <w:bookmarkStart w:id="17" w:name="_Toc90632394"/>
      <w:r w:rsidRPr="005D7CC0">
        <w:t>Punkopstillet liste</w:t>
      </w:r>
      <w:bookmarkEnd w:id="17"/>
    </w:p>
    <w:p w14:paraId="3CFE1F46" w14:textId="3B913102" w:rsidR="1AAEC603" w:rsidRPr="00A220E3" w:rsidRDefault="1AAEC603" w:rsidP="5E1FF665">
      <w:pPr>
        <w:pStyle w:val="Listeafsnit"/>
        <w:numPr>
          <w:ilvl w:val="0"/>
          <w:numId w:val="37"/>
        </w:numPr>
        <w:rPr>
          <w:rFonts w:eastAsiaTheme="minorEastAsia"/>
        </w:rPr>
      </w:pPr>
      <w:r w:rsidRPr="00A220E3">
        <w:t xml:space="preserve">Systemet skal være </w:t>
      </w:r>
      <w:r w:rsidR="17E0A6B8" w:rsidRPr="00A220E3">
        <w:t>overskueligt</w:t>
      </w:r>
      <w:r w:rsidRPr="00A220E3">
        <w:t xml:space="preserve"> og</w:t>
      </w:r>
      <w:r w:rsidR="57E3F6D8" w:rsidRPr="00A220E3">
        <w:t xml:space="preserve"> nemt</w:t>
      </w:r>
      <w:r w:rsidRPr="00A220E3">
        <w:t xml:space="preserve"> finde rundt i. </w:t>
      </w:r>
    </w:p>
    <w:p w14:paraId="718CA7D3" w14:textId="3B913102" w:rsidR="1AAEC603" w:rsidRPr="00A220E3" w:rsidRDefault="1AAEC603" w:rsidP="5E1FF665">
      <w:pPr>
        <w:pStyle w:val="Listeafsnit"/>
        <w:numPr>
          <w:ilvl w:val="0"/>
          <w:numId w:val="37"/>
        </w:numPr>
      </w:pPr>
      <w:r w:rsidRPr="00A220E3">
        <w:t xml:space="preserve">Systemet skal være effektivt og </w:t>
      </w:r>
      <w:r w:rsidR="5C71D195" w:rsidRPr="00A220E3">
        <w:t>leve op til formålet</w:t>
      </w:r>
      <w:r w:rsidRPr="00A220E3">
        <w:t>.</w:t>
      </w:r>
    </w:p>
    <w:p w14:paraId="4F175ADC" w14:textId="3B913102" w:rsidR="14A04EC3" w:rsidRPr="00A220E3" w:rsidRDefault="14A04EC3" w:rsidP="5E1FF665">
      <w:pPr>
        <w:pStyle w:val="Listeafsnit"/>
        <w:numPr>
          <w:ilvl w:val="0"/>
          <w:numId w:val="37"/>
        </w:numPr>
      </w:pPr>
      <w:r w:rsidRPr="00A220E3">
        <w:t xml:space="preserve">Systemet skal være </w:t>
      </w:r>
      <w:r w:rsidR="07C67998" w:rsidRPr="00A220E3">
        <w:t>brugervenligt</w:t>
      </w:r>
      <w:r w:rsidR="2563EE22" w:rsidRPr="00A220E3">
        <w:t>.</w:t>
      </w:r>
    </w:p>
    <w:p w14:paraId="45AB0D18" w14:textId="3B913102" w:rsidR="6E57D3EF" w:rsidRPr="00A220E3" w:rsidRDefault="6E57D3EF" w:rsidP="5E1FF665">
      <w:pPr>
        <w:pStyle w:val="Listeafsnit"/>
        <w:numPr>
          <w:ilvl w:val="0"/>
          <w:numId w:val="37"/>
        </w:numPr>
      </w:pPr>
      <w:r w:rsidRPr="00A220E3">
        <w:lastRenderedPageBreak/>
        <w:t>Systemet skal testes hyppigt, for at sikre et velkørende system.</w:t>
      </w:r>
    </w:p>
    <w:p w14:paraId="56EBA1F5" w14:textId="3B913102" w:rsidR="5E1FF665" w:rsidRPr="00A220E3" w:rsidRDefault="7A20F0A7" w:rsidP="5E1FF665">
      <w:pPr>
        <w:pStyle w:val="Listeafsnit"/>
        <w:numPr>
          <w:ilvl w:val="0"/>
          <w:numId w:val="37"/>
        </w:numPr>
      </w:pPr>
      <w:r>
        <w:t>Systemet skal have en hurtig responstid, så arbejdspladsen ikke bliver forsinket.</w:t>
      </w:r>
    </w:p>
    <w:p w14:paraId="126FC71F" w14:textId="3B913102" w:rsidR="66EA0C5C" w:rsidRDefault="66EA0C5C" w:rsidP="4088ABED">
      <w:pPr>
        <w:pStyle w:val="Listeafsnit"/>
        <w:numPr>
          <w:ilvl w:val="0"/>
          <w:numId w:val="37"/>
        </w:numPr>
      </w:pPr>
      <w:r>
        <w:t>Systemet må ikke have en for lang opstartstid.</w:t>
      </w:r>
    </w:p>
    <w:p w14:paraId="0C693BE1" w14:textId="3B913102" w:rsidR="337CFE36" w:rsidRPr="005D7CC0" w:rsidRDefault="1DEFE922" w:rsidP="005D7CC0">
      <w:pPr>
        <w:pStyle w:val="Overskrift1"/>
      </w:pPr>
      <w:bookmarkStart w:id="18" w:name="_Toc90632395"/>
      <w:r w:rsidRPr="005D7CC0">
        <w:t>Funktionelle krav:</w:t>
      </w:r>
      <w:bookmarkEnd w:id="18"/>
    </w:p>
    <w:p w14:paraId="653E16A0" w14:textId="0ED92C12" w:rsidR="337CFE36" w:rsidRPr="005D7CC0" w:rsidRDefault="1DEFE922" w:rsidP="005D7CC0">
      <w:pPr>
        <w:pStyle w:val="Overskrift2"/>
      </w:pPr>
      <w:bookmarkStart w:id="19" w:name="_Toc90632396"/>
      <w:proofErr w:type="spellStart"/>
      <w:r w:rsidRPr="005D7CC0">
        <w:t>Use</w:t>
      </w:r>
      <w:proofErr w:type="spellEnd"/>
      <w:r w:rsidRPr="005D7CC0">
        <w:t>-case Diagram</w:t>
      </w:r>
      <w:bookmarkEnd w:id="19"/>
    </w:p>
    <w:p w14:paraId="292D91E1" w14:textId="3B913102" w:rsidR="28D9544B" w:rsidRDefault="697E241F" w:rsidP="286F160F">
      <w:r w:rsidRPr="00DC73B0">
        <w:rPr>
          <w:noProof/>
        </w:rPr>
        <w:drawing>
          <wp:inline distT="0" distB="0" distL="0" distR="0" wp14:anchorId="7E621951" wp14:editId="313D4E5F">
            <wp:extent cx="4572000" cy="4143375"/>
            <wp:effectExtent l="0" t="0" r="0" b="0"/>
            <wp:docPr id="2002563188" name="Picture 2002563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2563188"/>
                    <pic:cNvPicPr/>
                  </pic:nvPicPr>
                  <pic:blipFill>
                    <a:blip r:embed="rId24">
                      <a:extLst>
                        <a:ext uri="{28A0092B-C50C-407E-A947-70E740481C1C}">
                          <a14:useLocalDpi xmlns:a14="http://schemas.microsoft.com/office/drawing/2010/main" val="0"/>
                        </a:ext>
                      </a:extLst>
                    </a:blip>
                    <a:stretch>
                      <a:fillRect/>
                    </a:stretch>
                  </pic:blipFill>
                  <pic:spPr>
                    <a:xfrm>
                      <a:off x="0" y="0"/>
                      <a:ext cx="4572000" cy="4143375"/>
                    </a:xfrm>
                    <a:prstGeom prst="rect">
                      <a:avLst/>
                    </a:prstGeom>
                  </pic:spPr>
                </pic:pic>
              </a:graphicData>
            </a:graphic>
          </wp:inline>
        </w:drawing>
      </w:r>
    </w:p>
    <w:p w14:paraId="2B125500" w14:textId="63DF4F71" w:rsidR="00A42EF1" w:rsidRDefault="1DEFE922" w:rsidP="00FD2CB9">
      <w:pPr>
        <w:pStyle w:val="Overskrift2"/>
      </w:pPr>
      <w:bookmarkStart w:id="20" w:name="_Toc90632397"/>
      <w:proofErr w:type="spellStart"/>
      <w:r w:rsidRPr="00954F27">
        <w:t>Use</w:t>
      </w:r>
      <w:proofErr w:type="spellEnd"/>
      <w:r w:rsidRPr="00954F27">
        <w:t xml:space="preserve">-case </w:t>
      </w:r>
      <w:proofErr w:type="spellStart"/>
      <w:r w:rsidRPr="00954F27">
        <w:t>Briefs</w:t>
      </w:r>
      <w:bookmarkEnd w:id="20"/>
      <w:proofErr w:type="spellEnd"/>
    </w:p>
    <w:p w14:paraId="17E0ED92" w14:textId="1F045BF7" w:rsidR="00A42EF1" w:rsidRDefault="00A42EF1" w:rsidP="00A42EF1">
      <w:proofErr w:type="spellStart"/>
      <w:r w:rsidRPr="00A42EF1">
        <w:t>Use</w:t>
      </w:r>
      <w:proofErr w:type="spellEnd"/>
      <w:r w:rsidRPr="00A42EF1">
        <w:t xml:space="preserve">-case </w:t>
      </w:r>
      <w:proofErr w:type="spellStart"/>
      <w:r w:rsidRPr="00A42EF1">
        <w:t>briefs</w:t>
      </w:r>
      <w:proofErr w:type="spellEnd"/>
      <w:r w:rsidRPr="00A42EF1">
        <w:t xml:space="preserve"> er en </w:t>
      </w:r>
      <w:r w:rsidR="5EB08793">
        <w:t>hurtig</w:t>
      </w:r>
      <w:r>
        <w:t xml:space="preserve"> forklaring</w:t>
      </w:r>
      <w:r w:rsidR="00EC1E38">
        <w:t xml:space="preserve"> med nok detaljer </w:t>
      </w:r>
      <w:r w:rsidR="003A759E">
        <w:t>til at forstå hvad aktø</w:t>
      </w:r>
      <w:r w:rsidR="00E07EC9">
        <w:t>ren gør.</w:t>
      </w:r>
    </w:p>
    <w:p w14:paraId="560C4091" w14:textId="1F045BF7" w:rsidR="00E07EC9" w:rsidRPr="00A42EF1" w:rsidRDefault="00E07EC9" w:rsidP="00A42EF1"/>
    <w:p w14:paraId="015B20FA" w14:textId="78302CEC" w:rsidR="07B704EB" w:rsidRPr="006F27AB" w:rsidRDefault="23BD50DE" w:rsidP="0F461577">
      <w:proofErr w:type="spellStart"/>
      <w:r w:rsidRPr="35EC86ED">
        <w:rPr>
          <w:b/>
          <w:i/>
        </w:rPr>
        <w:t>Use</w:t>
      </w:r>
      <w:proofErr w:type="spellEnd"/>
      <w:r w:rsidRPr="35EC86ED">
        <w:rPr>
          <w:b/>
          <w:i/>
        </w:rPr>
        <w:t>-case: Opret ordre</w:t>
      </w:r>
      <w:r w:rsidR="7C81D477" w:rsidRPr="35EC86ED">
        <w:rPr>
          <w:b/>
          <w:i/>
        </w:rPr>
        <w:t xml:space="preserve"> (kassesalg)</w:t>
      </w:r>
      <w:r w:rsidR="1273FF29" w:rsidRPr="35EC86ED">
        <w:rPr>
          <w:i/>
        </w:rPr>
        <w:t>:</w:t>
      </w:r>
      <w:r w:rsidR="2B630E08" w:rsidRPr="35EC86ED">
        <w:rPr>
          <w:b/>
          <w:i/>
        </w:rPr>
        <w:t xml:space="preserve"> </w:t>
      </w:r>
      <w:r w:rsidR="00486FEE">
        <w:br/>
      </w:r>
      <w:r w:rsidR="2B630E08">
        <w:t>E</w:t>
      </w:r>
      <w:r w:rsidR="1D960D22">
        <w:t>n</w:t>
      </w:r>
      <w:r w:rsidR="2B630E08">
        <w:t xml:space="preserve"> kunde </w:t>
      </w:r>
      <w:r w:rsidR="500C5045">
        <w:t>(ikke oprettet)</w:t>
      </w:r>
      <w:r w:rsidR="357CAAC8">
        <w:t xml:space="preserve"> </w:t>
      </w:r>
      <w:r w:rsidR="2B630E08">
        <w:t xml:space="preserve">vil købe et eller flere produkter. </w:t>
      </w:r>
      <w:r w:rsidR="2F1E6BFC">
        <w:t>I dette tilfælde behøver kunden ikke at være oprettet i systemet, man kan derfor oprette en ordre uden at tilknytte en kunde</w:t>
      </w:r>
      <w:r w:rsidR="7EFD7E0C">
        <w:t xml:space="preserve"> til salget</w:t>
      </w:r>
      <w:r w:rsidR="2F1E6BFC">
        <w:t>.</w:t>
      </w:r>
    </w:p>
    <w:p w14:paraId="352D075E" w14:textId="6D4E92A1" w:rsidR="2F1E6BFC" w:rsidRDefault="2F1E6BFC" w:rsidP="38BAB83C">
      <w:pPr>
        <w:rPr>
          <w:b/>
          <w:i/>
        </w:rPr>
      </w:pPr>
      <w:proofErr w:type="spellStart"/>
      <w:r w:rsidRPr="35EC86ED">
        <w:rPr>
          <w:b/>
          <w:i/>
        </w:rPr>
        <w:t>Use</w:t>
      </w:r>
      <w:proofErr w:type="spellEnd"/>
      <w:r w:rsidRPr="35EC86ED">
        <w:rPr>
          <w:b/>
          <w:i/>
        </w:rPr>
        <w:t>-case: Opret ordre (salg):</w:t>
      </w:r>
    </w:p>
    <w:p w14:paraId="6C85F3EB" w14:textId="49DC4813" w:rsidR="38BAB83C" w:rsidRPr="00E55775" w:rsidRDefault="2F1E6BFC" w:rsidP="38BAB83C">
      <w:r>
        <w:t>En kunde vil købe et eller flere produkter. Hvis personen er registreret som kunde i systemet, kan ordren blive lavet med det samme, ellers skal personen registreres som kunde først.</w:t>
      </w:r>
    </w:p>
    <w:p w14:paraId="78CE305C" w14:textId="4895AC99" w:rsidR="003424CC" w:rsidRPr="007E18BB" w:rsidRDefault="00591015" w:rsidP="003424CC">
      <w:pPr>
        <w:rPr>
          <w:sz w:val="24"/>
          <w:szCs w:val="24"/>
        </w:rPr>
      </w:pPr>
      <w:r w:rsidRPr="35EC86ED">
        <w:rPr>
          <w:b/>
          <w:i/>
        </w:rPr>
        <w:t>CRUD Kunde</w:t>
      </w:r>
      <w:r w:rsidR="00C73A36" w:rsidRPr="35EC86ED">
        <w:rPr>
          <w:b/>
          <w:i/>
        </w:rPr>
        <w:t>:</w:t>
      </w:r>
      <w:r w:rsidR="0069011E">
        <w:br/>
        <w:t xml:space="preserve">En kunde bliver oprettet i systemet </w:t>
      </w:r>
      <w:r w:rsidR="007A3128">
        <w:t xml:space="preserve">med navn, telefon, </w:t>
      </w:r>
      <w:proofErr w:type="spellStart"/>
      <w:r w:rsidR="007A3128">
        <w:t>email</w:t>
      </w:r>
      <w:proofErr w:type="spellEnd"/>
      <w:r w:rsidR="007A3128">
        <w:t xml:space="preserve"> og adresse.</w:t>
      </w:r>
      <w:r w:rsidR="006F27AB">
        <w:t xml:space="preserve"> Ellers kan kunden blive fjernet fra systemet.</w:t>
      </w:r>
    </w:p>
    <w:p w14:paraId="3B423BE8" w14:textId="6E47CE79" w:rsidR="00591015" w:rsidRDefault="2FB7493B" w:rsidP="003424CC">
      <w:pPr>
        <w:rPr>
          <w:b/>
          <w:i/>
        </w:rPr>
      </w:pPr>
      <w:r w:rsidRPr="79A5910C">
        <w:rPr>
          <w:b/>
          <w:i/>
        </w:rPr>
        <w:t xml:space="preserve">CRUD </w:t>
      </w:r>
      <w:r w:rsidR="087D0B8E" w:rsidRPr="06C19905">
        <w:rPr>
          <w:b/>
          <w:bCs/>
          <w:i/>
          <w:iCs/>
        </w:rPr>
        <w:t>Item</w:t>
      </w:r>
      <w:r w:rsidR="45C299AD" w:rsidRPr="79A5910C">
        <w:rPr>
          <w:b/>
          <w:i/>
        </w:rPr>
        <w:t>:</w:t>
      </w:r>
      <w:r w:rsidR="223DDFC8" w:rsidRPr="79A5910C">
        <w:rPr>
          <w:b/>
          <w:i/>
        </w:rPr>
        <w:t xml:space="preserve"> </w:t>
      </w:r>
    </w:p>
    <w:p w14:paraId="2F25FF20" w14:textId="572F04AA" w:rsidR="2FBD76FB" w:rsidRDefault="2FBD76FB">
      <w:r>
        <w:t>CRUD</w:t>
      </w:r>
      <w:r w:rsidR="162AA93E">
        <w:t>-</w:t>
      </w:r>
      <w:r w:rsidR="5649B2D5">
        <w:t>item</w:t>
      </w:r>
      <w:r w:rsidR="5680544A">
        <w:t xml:space="preserve"> handler om at tilføje nye produkter til </w:t>
      </w:r>
      <w:r w:rsidR="121FD47D">
        <w:t>systemet, og at kunne opdatere og slette dem.</w:t>
      </w:r>
    </w:p>
    <w:p w14:paraId="521A4AB1" w14:textId="4782B6A4" w:rsidR="357CDA3C" w:rsidRDefault="357CDA3C" w:rsidP="06C19905">
      <w:pPr>
        <w:rPr>
          <w:b/>
          <w:bCs/>
          <w:i/>
          <w:iCs/>
        </w:rPr>
      </w:pPr>
      <w:r w:rsidRPr="06C19905">
        <w:rPr>
          <w:b/>
          <w:bCs/>
          <w:i/>
          <w:iCs/>
        </w:rPr>
        <w:lastRenderedPageBreak/>
        <w:t>CRUD Tool</w:t>
      </w:r>
    </w:p>
    <w:p w14:paraId="17366EC9" w14:textId="5419C247" w:rsidR="23B6FD5D" w:rsidRDefault="23B6FD5D" w:rsidP="06C19905">
      <w:r w:rsidRPr="06C19905">
        <w:t xml:space="preserve">CRUD </w:t>
      </w:r>
      <w:proofErr w:type="spellStart"/>
      <w:r w:rsidRPr="06C19905">
        <w:t>tool</w:t>
      </w:r>
      <w:proofErr w:type="spellEnd"/>
      <w:r w:rsidRPr="06C19905">
        <w:t xml:space="preserve"> skal bruges til at oprette nye værktøjer som virksomheden låner ud. Den kan også bruges til at redigerer </w:t>
      </w:r>
      <w:r w:rsidR="00D03C1D" w:rsidRPr="06C19905">
        <w:t>e</w:t>
      </w:r>
      <w:r w:rsidRPr="06C19905">
        <w:t>ksisterende værktøjer eller slette dem.</w:t>
      </w:r>
    </w:p>
    <w:p w14:paraId="2C399363" w14:textId="77777777" w:rsidR="003B66FB" w:rsidRDefault="003B66FB" w:rsidP="06C19905"/>
    <w:p w14:paraId="1DDA33BF" w14:textId="4B110CFD" w:rsidR="00733A4E" w:rsidRPr="00954F27" w:rsidRDefault="00733A4E" w:rsidP="003424CC">
      <w:pPr>
        <w:rPr>
          <w:b/>
          <w:i/>
        </w:rPr>
      </w:pPr>
      <w:proofErr w:type="spellStart"/>
      <w:r w:rsidRPr="00954F27">
        <w:rPr>
          <w:b/>
          <w:i/>
        </w:rPr>
        <w:t>Use</w:t>
      </w:r>
      <w:proofErr w:type="spellEnd"/>
      <w:r w:rsidRPr="00954F27">
        <w:rPr>
          <w:b/>
          <w:i/>
        </w:rPr>
        <w:t>-case: Udlån værktøj</w:t>
      </w:r>
      <w:r w:rsidR="00DC2795" w:rsidRPr="00954F27">
        <w:rPr>
          <w:b/>
          <w:i/>
        </w:rPr>
        <w:t>:</w:t>
      </w:r>
    </w:p>
    <w:p w14:paraId="78D4F946" w14:textId="1177CC00" w:rsidR="00857CDF" w:rsidRDefault="00857CDF" w:rsidP="003424CC">
      <w:r w:rsidRPr="00857CDF">
        <w:t>En ku</w:t>
      </w:r>
      <w:r>
        <w:t>nde h</w:t>
      </w:r>
      <w:r w:rsidR="00CB2C06">
        <w:t xml:space="preserve">envender sig til en salgsassistent for at </w:t>
      </w:r>
      <w:r w:rsidR="004F681B">
        <w:t xml:space="preserve">låne et eller flere værktøj. </w:t>
      </w:r>
      <w:r w:rsidR="00C32DA9">
        <w:t>Salgsassistenten</w:t>
      </w:r>
      <w:r w:rsidR="003A661E">
        <w:t xml:space="preserve"> </w:t>
      </w:r>
      <w:r w:rsidR="00D36C4F">
        <w:t>opretter et udlån</w:t>
      </w:r>
      <w:r w:rsidR="00901E9D">
        <w:t xml:space="preserve">, </w:t>
      </w:r>
      <w:r w:rsidR="009C5067">
        <w:t>giver værktøj og reserver dem til en given dato.</w:t>
      </w:r>
    </w:p>
    <w:p w14:paraId="734E2D9A" w14:textId="072746FC" w:rsidR="006D5D43" w:rsidRDefault="00A505A1" w:rsidP="003424CC">
      <w:pPr>
        <w:rPr>
          <w:b/>
          <w:i/>
        </w:rPr>
      </w:pPr>
      <w:proofErr w:type="spellStart"/>
      <w:r w:rsidRPr="79A5910C">
        <w:rPr>
          <w:b/>
          <w:i/>
        </w:rPr>
        <w:t>Use</w:t>
      </w:r>
      <w:proofErr w:type="spellEnd"/>
      <w:r w:rsidRPr="79A5910C">
        <w:rPr>
          <w:b/>
          <w:i/>
        </w:rPr>
        <w:t>-case: Aflever værktøj:</w:t>
      </w:r>
    </w:p>
    <w:p w14:paraId="517F7E1E" w14:textId="3F30FA83" w:rsidR="00A505A1" w:rsidRPr="00857CDF" w:rsidRDefault="00A505A1" w:rsidP="003424CC">
      <w:r>
        <w:t>En kunde aflever værktøjet, salgsassistenten registrer at værktøjet er afleveret. Værktøjet er klar til at blive udlånt igen.</w:t>
      </w:r>
    </w:p>
    <w:p w14:paraId="75E48E4C" w14:textId="4378EF0C" w:rsidR="00A65CC7" w:rsidRPr="00B63BF2" w:rsidRDefault="00923524" w:rsidP="003424CC">
      <w:proofErr w:type="spellStart"/>
      <w:r w:rsidRPr="298A7592">
        <w:rPr>
          <w:b/>
          <w:i/>
        </w:rPr>
        <w:t>Use</w:t>
      </w:r>
      <w:proofErr w:type="spellEnd"/>
      <w:r w:rsidRPr="298A7592">
        <w:rPr>
          <w:b/>
          <w:i/>
        </w:rPr>
        <w:t xml:space="preserve">-case: </w:t>
      </w:r>
      <w:r w:rsidR="34B06D8C" w:rsidRPr="298A7592">
        <w:rPr>
          <w:b/>
          <w:i/>
        </w:rPr>
        <w:t>Returner</w:t>
      </w:r>
      <w:r w:rsidR="4A169C60" w:rsidRPr="298A7592">
        <w:rPr>
          <w:b/>
          <w:i/>
        </w:rPr>
        <w:t xml:space="preserve"> produkt:</w:t>
      </w:r>
      <w:r w:rsidR="4F0C00E8" w:rsidRPr="298A7592">
        <w:rPr>
          <w:b/>
          <w:i/>
        </w:rPr>
        <w:t xml:space="preserve"> </w:t>
      </w:r>
      <w:r w:rsidR="00486FEE">
        <w:br/>
      </w:r>
      <w:r w:rsidR="4F0C00E8">
        <w:t>Hvis en kunde har købt et produkt og ombestemmer sig, har han muligheden for at retu</w:t>
      </w:r>
      <w:r w:rsidR="7C602329">
        <w:t>r</w:t>
      </w:r>
      <w:r w:rsidR="4F0C00E8">
        <w:t>nere produktet. Det skal så registrere</w:t>
      </w:r>
      <w:r w:rsidR="55B620C6">
        <w:t>s</w:t>
      </w:r>
      <w:r w:rsidR="4F0C00E8">
        <w:t xml:space="preserve"> i systemet at produktet er blev retu</w:t>
      </w:r>
      <w:r w:rsidR="03C8B64C">
        <w:t>r</w:t>
      </w:r>
      <w:r w:rsidR="4F0C00E8">
        <w:t>neret</w:t>
      </w:r>
      <w:r w:rsidR="494D1EFF">
        <w:t>.</w:t>
      </w:r>
    </w:p>
    <w:p w14:paraId="1F12F977" w14:textId="09BC0E23" w:rsidR="58455A29" w:rsidRDefault="58455A29" w:rsidP="58455A29"/>
    <w:p w14:paraId="62689A55" w14:textId="569F3586" w:rsidR="337CFE36" w:rsidRPr="00A220E3" w:rsidRDefault="1DEFE922" w:rsidP="005D7CC0">
      <w:pPr>
        <w:pStyle w:val="Overskrift2"/>
      </w:pPr>
      <w:bookmarkStart w:id="21" w:name="_Toc90632398"/>
      <w:proofErr w:type="spellStart"/>
      <w:r w:rsidRPr="00A220E3">
        <w:t>Use</w:t>
      </w:r>
      <w:proofErr w:type="spellEnd"/>
      <w:r w:rsidRPr="00A220E3">
        <w:t xml:space="preserve">-case </w:t>
      </w:r>
      <w:r w:rsidRPr="329D8FC9">
        <w:t>prioriteringstabel</w:t>
      </w:r>
      <w:bookmarkEnd w:id="21"/>
    </w:p>
    <w:p w14:paraId="41B3E661" w14:textId="490D0408" w:rsidR="00D36DCD" w:rsidRPr="00D36DCD" w:rsidRDefault="00D36DCD" w:rsidP="00D36DCD">
      <w:r>
        <w:t>Der laves en prio</w:t>
      </w:r>
      <w:r w:rsidR="006B7D08">
        <w:t xml:space="preserve">riteringstabel for alle </w:t>
      </w:r>
      <w:proofErr w:type="spellStart"/>
      <w:r w:rsidR="00B21C97">
        <w:t>use</w:t>
      </w:r>
      <w:proofErr w:type="spellEnd"/>
      <w:r w:rsidR="00B21C97">
        <w:t xml:space="preserve"> casene i projektet</w:t>
      </w:r>
      <w:r w:rsidR="00533AAB">
        <w:t xml:space="preserve">, tabellen bruges til at prioritere </w:t>
      </w:r>
      <w:r w:rsidR="006D58F1">
        <w:t xml:space="preserve">de vigtige </w:t>
      </w:r>
      <w:r w:rsidR="00F36B5C">
        <w:t xml:space="preserve">opgaver </w:t>
      </w:r>
      <w:r w:rsidR="00752E67">
        <w:t>programmet skal kunne.</w:t>
      </w:r>
    </w:p>
    <w:tbl>
      <w:tblPr>
        <w:tblStyle w:val="Tabel-Gitter"/>
        <w:tblW w:w="0" w:type="auto"/>
        <w:tblLayout w:type="fixed"/>
        <w:tblLook w:val="06A0" w:firstRow="1" w:lastRow="0" w:firstColumn="1" w:lastColumn="0" w:noHBand="1" w:noVBand="1"/>
      </w:tblPr>
      <w:tblGrid>
        <w:gridCol w:w="3005"/>
        <w:gridCol w:w="3005"/>
        <w:gridCol w:w="3005"/>
      </w:tblGrid>
      <w:tr w:rsidR="06C19905" w14:paraId="1EFA5FAB" w14:textId="77777777" w:rsidTr="06C19905">
        <w:tc>
          <w:tcPr>
            <w:tcW w:w="3005" w:type="dxa"/>
          </w:tcPr>
          <w:p w14:paraId="3A1AC163" w14:textId="19B0B764" w:rsidR="0A7DC021" w:rsidRDefault="0A7DC021" w:rsidP="06C19905">
            <w:proofErr w:type="spellStart"/>
            <w:r>
              <w:t>Priority</w:t>
            </w:r>
            <w:proofErr w:type="spellEnd"/>
          </w:p>
        </w:tc>
        <w:tc>
          <w:tcPr>
            <w:tcW w:w="3005" w:type="dxa"/>
          </w:tcPr>
          <w:p w14:paraId="5C69393D" w14:textId="5897AD92" w:rsidR="0A7DC021" w:rsidRDefault="0A7DC021" w:rsidP="06C19905">
            <w:proofErr w:type="spellStart"/>
            <w:r>
              <w:t>Use</w:t>
            </w:r>
            <w:proofErr w:type="spellEnd"/>
            <w:r>
              <w:t xml:space="preserve"> Case </w:t>
            </w:r>
            <w:proofErr w:type="spellStart"/>
            <w:r>
              <w:t>Name</w:t>
            </w:r>
            <w:proofErr w:type="spellEnd"/>
          </w:p>
        </w:tc>
        <w:tc>
          <w:tcPr>
            <w:tcW w:w="3005" w:type="dxa"/>
          </w:tcPr>
          <w:p w14:paraId="3B31707A" w14:textId="6549C6F1" w:rsidR="0A7DC021" w:rsidRDefault="0A7DC021" w:rsidP="06C19905">
            <w:r>
              <w:t xml:space="preserve">UP </w:t>
            </w:r>
            <w:proofErr w:type="spellStart"/>
            <w:r>
              <w:t>phase</w:t>
            </w:r>
            <w:proofErr w:type="spellEnd"/>
          </w:p>
        </w:tc>
      </w:tr>
      <w:tr w:rsidR="06C19905" w14:paraId="53869945" w14:textId="77777777" w:rsidTr="06C19905">
        <w:tc>
          <w:tcPr>
            <w:tcW w:w="3005" w:type="dxa"/>
          </w:tcPr>
          <w:p w14:paraId="53C10C94" w14:textId="487393C5" w:rsidR="777AF0D5" w:rsidRDefault="777AF0D5" w:rsidP="06C19905">
            <w:r>
              <w:t>1</w:t>
            </w:r>
          </w:p>
        </w:tc>
        <w:tc>
          <w:tcPr>
            <w:tcW w:w="3005" w:type="dxa"/>
          </w:tcPr>
          <w:p w14:paraId="71542233" w14:textId="7FB6044E" w:rsidR="0A7DC021" w:rsidRDefault="0A7DC021" w:rsidP="06C19905">
            <w:r>
              <w:t>Salg</w:t>
            </w:r>
          </w:p>
        </w:tc>
        <w:tc>
          <w:tcPr>
            <w:tcW w:w="3005" w:type="dxa"/>
          </w:tcPr>
          <w:p w14:paraId="4BC8F5D3" w14:textId="5156DB75" w:rsidR="20FEA3F6" w:rsidRDefault="20FEA3F6" w:rsidP="06C19905">
            <w:proofErr w:type="spellStart"/>
            <w:r>
              <w:t>Elaboration</w:t>
            </w:r>
            <w:proofErr w:type="spellEnd"/>
          </w:p>
        </w:tc>
      </w:tr>
      <w:tr w:rsidR="06C19905" w14:paraId="3CED46E3" w14:textId="77777777" w:rsidTr="06C19905">
        <w:tc>
          <w:tcPr>
            <w:tcW w:w="3005" w:type="dxa"/>
          </w:tcPr>
          <w:p w14:paraId="5CC81BCC" w14:textId="7A3FBFD3" w:rsidR="139AED35" w:rsidRDefault="139AED35" w:rsidP="06C19905">
            <w:r>
              <w:t>2</w:t>
            </w:r>
          </w:p>
        </w:tc>
        <w:tc>
          <w:tcPr>
            <w:tcW w:w="3005" w:type="dxa"/>
          </w:tcPr>
          <w:p w14:paraId="6C03FFF6" w14:textId="5514B200" w:rsidR="0A7DC021" w:rsidRDefault="0A7DC021" w:rsidP="06C19905">
            <w:r>
              <w:t>Kassesalg</w:t>
            </w:r>
          </w:p>
        </w:tc>
        <w:tc>
          <w:tcPr>
            <w:tcW w:w="3005" w:type="dxa"/>
          </w:tcPr>
          <w:p w14:paraId="60E6F9A0" w14:textId="4C61FB87" w:rsidR="6BAA2D5C" w:rsidRDefault="6BAA2D5C" w:rsidP="06C19905">
            <w:proofErr w:type="spellStart"/>
            <w:r>
              <w:t>Elaboration</w:t>
            </w:r>
            <w:proofErr w:type="spellEnd"/>
          </w:p>
        </w:tc>
      </w:tr>
      <w:tr w:rsidR="06C19905" w14:paraId="24475097" w14:textId="77777777" w:rsidTr="06C19905">
        <w:tc>
          <w:tcPr>
            <w:tcW w:w="3005" w:type="dxa"/>
          </w:tcPr>
          <w:p w14:paraId="598E4FAB" w14:textId="7A739BD8" w:rsidR="139AED35" w:rsidRDefault="139AED35" w:rsidP="06C19905">
            <w:r>
              <w:t>3</w:t>
            </w:r>
          </w:p>
        </w:tc>
        <w:tc>
          <w:tcPr>
            <w:tcW w:w="3005" w:type="dxa"/>
          </w:tcPr>
          <w:p w14:paraId="39CEA301" w14:textId="0AD0C984" w:rsidR="0A7DC021" w:rsidRDefault="0A7DC021" w:rsidP="06C19905">
            <w:r>
              <w:t>Udlån værktøj</w:t>
            </w:r>
          </w:p>
        </w:tc>
        <w:tc>
          <w:tcPr>
            <w:tcW w:w="3005" w:type="dxa"/>
          </w:tcPr>
          <w:p w14:paraId="3D99CFBC" w14:textId="5FB309DA" w:rsidR="38887E6B" w:rsidRDefault="38887E6B" w:rsidP="06C19905">
            <w:r>
              <w:t>Construction</w:t>
            </w:r>
          </w:p>
        </w:tc>
      </w:tr>
      <w:tr w:rsidR="06C19905" w14:paraId="3FC5244F" w14:textId="77777777" w:rsidTr="06C19905">
        <w:tc>
          <w:tcPr>
            <w:tcW w:w="3005" w:type="dxa"/>
          </w:tcPr>
          <w:p w14:paraId="3EFB6A75" w14:textId="6DC7359A" w:rsidR="139AED35" w:rsidRDefault="139AED35" w:rsidP="06C19905">
            <w:r>
              <w:t>4</w:t>
            </w:r>
          </w:p>
        </w:tc>
        <w:tc>
          <w:tcPr>
            <w:tcW w:w="3005" w:type="dxa"/>
          </w:tcPr>
          <w:p w14:paraId="764CC2EA" w14:textId="29813F86" w:rsidR="0A7DC021" w:rsidRDefault="0A7DC021" w:rsidP="06C19905">
            <w:r>
              <w:t>CRUD Produkt</w:t>
            </w:r>
          </w:p>
        </w:tc>
        <w:tc>
          <w:tcPr>
            <w:tcW w:w="3005" w:type="dxa"/>
          </w:tcPr>
          <w:p w14:paraId="181F00A2" w14:textId="618D2B75" w:rsidR="74081BE8" w:rsidRDefault="74081BE8" w:rsidP="06C19905">
            <w:r>
              <w:t>Construction</w:t>
            </w:r>
          </w:p>
        </w:tc>
      </w:tr>
      <w:tr w:rsidR="06C19905" w14:paraId="6BA8FEE0" w14:textId="77777777" w:rsidTr="06C19905">
        <w:tc>
          <w:tcPr>
            <w:tcW w:w="3005" w:type="dxa"/>
          </w:tcPr>
          <w:p w14:paraId="390706AF" w14:textId="4C2F6C1F" w:rsidR="567CE51F" w:rsidRDefault="567CE51F" w:rsidP="06C19905">
            <w:r>
              <w:t>5</w:t>
            </w:r>
          </w:p>
        </w:tc>
        <w:tc>
          <w:tcPr>
            <w:tcW w:w="3005" w:type="dxa"/>
          </w:tcPr>
          <w:p w14:paraId="62484A86" w14:textId="486C8D24" w:rsidR="0A7DC021" w:rsidRDefault="0A7DC021" w:rsidP="06C19905">
            <w:r>
              <w:t>CRUD Kunde</w:t>
            </w:r>
          </w:p>
        </w:tc>
        <w:tc>
          <w:tcPr>
            <w:tcW w:w="3005" w:type="dxa"/>
          </w:tcPr>
          <w:p w14:paraId="3D65A2CC" w14:textId="46DC5F8F" w:rsidR="5897769D" w:rsidRDefault="5897769D" w:rsidP="06C19905">
            <w:r>
              <w:t>Construction</w:t>
            </w:r>
          </w:p>
        </w:tc>
      </w:tr>
      <w:tr w:rsidR="06C19905" w14:paraId="6FF29A9B" w14:textId="77777777" w:rsidTr="06C19905">
        <w:tc>
          <w:tcPr>
            <w:tcW w:w="3005" w:type="dxa"/>
          </w:tcPr>
          <w:p w14:paraId="6F5F2B00" w14:textId="51855004" w:rsidR="49C9ED42" w:rsidRDefault="49C9ED42" w:rsidP="06C19905">
            <w:r>
              <w:t>6</w:t>
            </w:r>
          </w:p>
        </w:tc>
        <w:tc>
          <w:tcPr>
            <w:tcW w:w="3005" w:type="dxa"/>
          </w:tcPr>
          <w:p w14:paraId="604E989C" w14:textId="569A2D23" w:rsidR="0F92911B" w:rsidRDefault="0F92911B" w:rsidP="06C19905">
            <w:r>
              <w:t>CRUD Tool</w:t>
            </w:r>
          </w:p>
        </w:tc>
        <w:tc>
          <w:tcPr>
            <w:tcW w:w="3005" w:type="dxa"/>
          </w:tcPr>
          <w:p w14:paraId="2AD92B40" w14:textId="51FB8E5E" w:rsidR="0F92911B" w:rsidRDefault="0F92911B" w:rsidP="06C19905">
            <w:r>
              <w:t>Construction</w:t>
            </w:r>
          </w:p>
        </w:tc>
      </w:tr>
      <w:tr w:rsidR="06C19905" w14:paraId="60D63669" w14:textId="77777777" w:rsidTr="06C19905">
        <w:trPr>
          <w:trHeight w:val="360"/>
        </w:trPr>
        <w:tc>
          <w:tcPr>
            <w:tcW w:w="3005" w:type="dxa"/>
          </w:tcPr>
          <w:p w14:paraId="5B8ED809" w14:textId="3B0FA85F" w:rsidR="49C9ED42" w:rsidRDefault="49C9ED42" w:rsidP="06C19905">
            <w:r>
              <w:t>7</w:t>
            </w:r>
          </w:p>
        </w:tc>
        <w:tc>
          <w:tcPr>
            <w:tcW w:w="3005" w:type="dxa"/>
          </w:tcPr>
          <w:p w14:paraId="3F7507B3" w14:textId="5BC6C992" w:rsidR="0A7DC021" w:rsidRDefault="0A7DC021" w:rsidP="06C19905">
            <w:r>
              <w:t>Aflever værktøj</w:t>
            </w:r>
          </w:p>
        </w:tc>
        <w:tc>
          <w:tcPr>
            <w:tcW w:w="3005" w:type="dxa"/>
          </w:tcPr>
          <w:p w14:paraId="16708EE5" w14:textId="1A53BE01" w:rsidR="45656F31" w:rsidRDefault="45656F31" w:rsidP="06C19905">
            <w:r>
              <w:t>Construction</w:t>
            </w:r>
          </w:p>
        </w:tc>
      </w:tr>
      <w:tr w:rsidR="06C19905" w14:paraId="76640A1D" w14:textId="77777777" w:rsidTr="06C19905">
        <w:trPr>
          <w:trHeight w:val="360"/>
        </w:trPr>
        <w:tc>
          <w:tcPr>
            <w:tcW w:w="3005" w:type="dxa"/>
          </w:tcPr>
          <w:p w14:paraId="63170A3F" w14:textId="78C15EA2" w:rsidR="062D8ECB" w:rsidRDefault="062D8ECB" w:rsidP="06C19905">
            <w:r>
              <w:t>8</w:t>
            </w:r>
          </w:p>
        </w:tc>
        <w:tc>
          <w:tcPr>
            <w:tcW w:w="3005" w:type="dxa"/>
          </w:tcPr>
          <w:p w14:paraId="341C1F60" w14:textId="37928825" w:rsidR="58AD3815" w:rsidRDefault="58AD3815" w:rsidP="06C19905">
            <w:r>
              <w:t>Returner produkt</w:t>
            </w:r>
          </w:p>
        </w:tc>
        <w:tc>
          <w:tcPr>
            <w:tcW w:w="3005" w:type="dxa"/>
          </w:tcPr>
          <w:p w14:paraId="3AD262BA" w14:textId="762BD2C0" w:rsidR="56165C79" w:rsidRDefault="56165C79" w:rsidP="06C19905">
            <w:r>
              <w:t>Construction</w:t>
            </w:r>
          </w:p>
        </w:tc>
      </w:tr>
    </w:tbl>
    <w:p w14:paraId="7060F9C2" w14:textId="3B913102" w:rsidR="00D51649" w:rsidRDefault="00D51649"/>
    <w:p w14:paraId="2B8EAE7A" w14:textId="118F8696" w:rsidR="007A1E25" w:rsidRDefault="1DEFE922" w:rsidP="00FD2CB9">
      <w:pPr>
        <w:pStyle w:val="Overskrift2"/>
      </w:pPr>
      <w:bookmarkStart w:id="22" w:name="_Toc90632399"/>
      <w:proofErr w:type="spellStart"/>
      <w:r w:rsidRPr="00A220E3">
        <w:t>Use</w:t>
      </w:r>
      <w:proofErr w:type="spellEnd"/>
      <w:r w:rsidRPr="00A220E3">
        <w:t xml:space="preserve">-case </w:t>
      </w:r>
      <w:proofErr w:type="spellStart"/>
      <w:r w:rsidRPr="00A220E3">
        <w:t>fully</w:t>
      </w:r>
      <w:proofErr w:type="spellEnd"/>
      <w:r w:rsidRPr="00A220E3">
        <w:t xml:space="preserve"> </w:t>
      </w:r>
      <w:proofErr w:type="spellStart"/>
      <w:r w:rsidRPr="00A220E3">
        <w:t>dressed</w:t>
      </w:r>
      <w:bookmarkEnd w:id="22"/>
      <w:proofErr w:type="spellEnd"/>
    </w:p>
    <w:p w14:paraId="618F106D" w14:textId="3AFD92DB" w:rsidR="00746227" w:rsidRPr="007A1E25" w:rsidRDefault="007A1E25" w:rsidP="007A1E25">
      <w:proofErr w:type="spellStart"/>
      <w:r>
        <w:t>Fully</w:t>
      </w:r>
      <w:proofErr w:type="spellEnd"/>
      <w:r>
        <w:t xml:space="preserve"> </w:t>
      </w:r>
      <w:proofErr w:type="spellStart"/>
      <w:r>
        <w:t>dressed</w:t>
      </w:r>
      <w:proofErr w:type="spellEnd"/>
      <w:r>
        <w:t xml:space="preserve"> er </w:t>
      </w:r>
      <w:r w:rsidR="003A14DC">
        <w:t>en</w:t>
      </w:r>
      <w:r w:rsidR="008C191D">
        <w:t xml:space="preserve"> </w:t>
      </w:r>
      <w:r w:rsidR="003A2BE5">
        <w:t xml:space="preserve">detaljeret </w:t>
      </w:r>
      <w:proofErr w:type="spellStart"/>
      <w:r w:rsidR="003A2BE5">
        <w:t>use</w:t>
      </w:r>
      <w:proofErr w:type="spellEnd"/>
      <w:r w:rsidR="003A2BE5">
        <w:t xml:space="preserve">-case hvor man </w:t>
      </w:r>
      <w:r w:rsidR="001921CA">
        <w:t>beskriver, aktører, præbetingelse</w:t>
      </w:r>
      <w:r w:rsidR="00746227">
        <w:t>, postbetingelse, frekvens o</w:t>
      </w:r>
      <w:r w:rsidR="002A6905">
        <w:t>g</w:t>
      </w:r>
      <w:r w:rsidR="00746227">
        <w:t xml:space="preserve"> flow of events.</w:t>
      </w:r>
      <w:r w:rsidR="00746227">
        <w:br/>
        <w:t xml:space="preserve">Aktører er personer </w:t>
      </w:r>
      <w:r w:rsidR="008924E3">
        <w:t>som</w:t>
      </w:r>
      <w:r w:rsidR="00AB0D0D">
        <w:t xml:space="preserve"> er</w:t>
      </w:r>
      <w:r w:rsidR="00DC539A">
        <w:t xml:space="preserve"> involveret i </w:t>
      </w:r>
      <w:proofErr w:type="spellStart"/>
      <w:r w:rsidR="00DC539A">
        <w:t>use</w:t>
      </w:r>
      <w:proofErr w:type="spellEnd"/>
      <w:r w:rsidR="00DC539A">
        <w:t>-casen, og det kan være alt fra en til mange</w:t>
      </w:r>
      <w:r w:rsidR="00D13A33">
        <w:t>, salgsassisten</w:t>
      </w:r>
      <w:r w:rsidR="002A6905">
        <w:t xml:space="preserve">t </w:t>
      </w:r>
      <w:r w:rsidR="00D13A33">
        <w:t>til kunde.</w:t>
      </w:r>
      <w:r w:rsidR="00DC539A">
        <w:br/>
        <w:t xml:space="preserve">Præbetingelse beskriver hvilke forhold skal være til stede inden </w:t>
      </w:r>
      <w:proofErr w:type="spellStart"/>
      <w:r w:rsidR="00DC539A">
        <w:t>use</w:t>
      </w:r>
      <w:proofErr w:type="spellEnd"/>
      <w:r w:rsidR="00DC539A">
        <w:t xml:space="preserve">-case handlingen sker, det kan </w:t>
      </w:r>
      <w:proofErr w:type="spellStart"/>
      <w:r w:rsidR="00DC539A">
        <w:t>f.eks</w:t>
      </w:r>
      <w:proofErr w:type="spellEnd"/>
      <w:r w:rsidR="00DC539A">
        <w:t xml:space="preserve"> være at der skal være ting </w:t>
      </w:r>
      <w:proofErr w:type="spellStart"/>
      <w:r w:rsidR="00DC539A">
        <w:t>tilgængelse</w:t>
      </w:r>
      <w:proofErr w:type="spellEnd"/>
      <w:r w:rsidR="00DC539A">
        <w:t>.</w:t>
      </w:r>
      <w:r w:rsidR="00DC539A">
        <w:br/>
        <w:t xml:space="preserve">Postbetingelse beskriver hvilke handlinger er sket </w:t>
      </w:r>
      <w:r w:rsidR="00322E2D">
        <w:t xml:space="preserve">og skal være opfyldt </w:t>
      </w:r>
      <w:r w:rsidR="00DC539A">
        <w:t xml:space="preserve">efter </w:t>
      </w:r>
      <w:proofErr w:type="spellStart"/>
      <w:r w:rsidR="00DC539A">
        <w:t>use</w:t>
      </w:r>
      <w:proofErr w:type="spellEnd"/>
      <w:r w:rsidR="00DC539A">
        <w:t>-casen er gennemført, det kan f.eks. være at når et salg et færdig skal ordren være gemt.</w:t>
      </w:r>
      <w:r w:rsidR="00DC539A">
        <w:br/>
        <w:t xml:space="preserve">Frekvens beskriver hvor mange gange denne </w:t>
      </w:r>
      <w:proofErr w:type="spellStart"/>
      <w:r w:rsidR="00DC539A">
        <w:t>use</w:t>
      </w:r>
      <w:proofErr w:type="spellEnd"/>
      <w:r w:rsidR="00DC539A">
        <w:t>-casen sker gennem dagen, ugen eller måneden, og det kan ske flere gange</w:t>
      </w:r>
      <w:r w:rsidR="00301E86">
        <w:t xml:space="preserve"> på samme dag,</w:t>
      </w:r>
      <w:r w:rsidR="002B160C">
        <w:t xml:space="preserve"> uge eller måned</w:t>
      </w:r>
      <w:r w:rsidR="00DC539A">
        <w:t xml:space="preserve"> som f.eks. 10+ gange om dagen eller 2+ gange om måneden.</w:t>
      </w:r>
      <w:r w:rsidR="00DC539A">
        <w:br/>
        <w:t>Flow of events beskriver hvilke handlinger vores aktør gør og hv</w:t>
      </w:r>
      <w:r w:rsidR="00015972">
        <w:t xml:space="preserve">ilke handlinger systemet vil give tilbage, når </w:t>
      </w:r>
      <w:proofErr w:type="spellStart"/>
      <w:r w:rsidR="00015972">
        <w:t>aktøreren</w:t>
      </w:r>
      <w:proofErr w:type="spellEnd"/>
      <w:r w:rsidR="00015972">
        <w:t xml:space="preserve"> har gjort en handling</w:t>
      </w:r>
      <w:r w:rsidR="00FF47BB">
        <w:t xml:space="preserve">. Hver handling i flow of events har et sekvensnummer </w:t>
      </w:r>
      <w:r w:rsidR="00FF47BB">
        <w:lastRenderedPageBreak/>
        <w:t>som viser hvornår handlingen sker.</w:t>
      </w:r>
      <w:r w:rsidR="005C421C">
        <w:br/>
        <w:t>Alternative</w:t>
      </w:r>
      <w:r w:rsidR="008E5CB1">
        <w:t xml:space="preserve"> flows beskriver </w:t>
      </w:r>
      <w:r w:rsidR="00E511F5">
        <w:t>f</w:t>
      </w:r>
      <w:r w:rsidR="00F54105">
        <w:t xml:space="preserve">lows som kan ske </w:t>
      </w:r>
      <w:r w:rsidR="002C0966">
        <w:t>hvis en handling i Flow of Events ikke opfylder</w:t>
      </w:r>
      <w:r w:rsidR="00AB00D2">
        <w:t xml:space="preserve"> eller mangler </w:t>
      </w:r>
      <w:r w:rsidR="00FD3613">
        <w:t>noget. Det kan f.eks. i Flow of Events henter vi et telefonnummer på en kunde, men kunden findes ikke</w:t>
      </w:r>
      <w:r w:rsidR="001C6E59">
        <w:t>. Så vi springer ind i et alternative flow hvor vi opretter kunden og derefter fortsætter på Flow of Events</w:t>
      </w:r>
    </w:p>
    <w:p w14:paraId="4CDF7D4C" w14:textId="3296454E" w:rsidR="466B8E3F" w:rsidRPr="00A220E3" w:rsidRDefault="466B8E3F" w:rsidP="06C19905">
      <w:pPr>
        <w:pStyle w:val="Overskrift3"/>
        <w:rPr>
          <w:rFonts w:ascii="Calibri Light" w:eastAsia="MS Gothic" w:hAnsi="Calibri Light" w:cs="Times New Roman"/>
          <w:color w:val="1F3763"/>
        </w:rPr>
      </w:pPr>
      <w:bookmarkStart w:id="23" w:name="_Toc90632400"/>
      <w:proofErr w:type="spellStart"/>
      <w:r w:rsidRPr="00A220E3">
        <w:rPr>
          <w:rFonts w:ascii="Calibri Light" w:eastAsia="MS Gothic" w:hAnsi="Calibri Light" w:cs="Times New Roman"/>
          <w:color w:val="1F3763"/>
        </w:rPr>
        <w:t>Fully</w:t>
      </w:r>
      <w:proofErr w:type="spellEnd"/>
      <w:r w:rsidRPr="00A220E3">
        <w:rPr>
          <w:rFonts w:ascii="Calibri Light" w:eastAsia="MS Gothic" w:hAnsi="Calibri Light" w:cs="Times New Roman"/>
          <w:color w:val="1F3763"/>
        </w:rPr>
        <w:t xml:space="preserve"> </w:t>
      </w:r>
      <w:proofErr w:type="spellStart"/>
      <w:r w:rsidRPr="00A220E3">
        <w:rPr>
          <w:rFonts w:ascii="Calibri Light" w:eastAsia="MS Gothic" w:hAnsi="Calibri Light" w:cs="Times New Roman"/>
          <w:color w:val="1F3763"/>
        </w:rPr>
        <w:t>dressed</w:t>
      </w:r>
      <w:proofErr w:type="spellEnd"/>
      <w:r w:rsidRPr="00A220E3">
        <w:rPr>
          <w:rFonts w:ascii="Calibri Light" w:eastAsia="MS Gothic" w:hAnsi="Calibri Light" w:cs="Times New Roman"/>
          <w:color w:val="1F3763"/>
        </w:rPr>
        <w:t xml:space="preserve">: </w:t>
      </w:r>
      <w:r w:rsidR="40624A6D" w:rsidRPr="00A220E3">
        <w:rPr>
          <w:rFonts w:ascii="Calibri Light" w:eastAsia="MS Gothic" w:hAnsi="Calibri Light" w:cs="Times New Roman"/>
          <w:color w:val="1F3763"/>
        </w:rPr>
        <w:t>S</w:t>
      </w:r>
      <w:r w:rsidRPr="00A220E3">
        <w:rPr>
          <w:rFonts w:ascii="Calibri Light" w:eastAsia="MS Gothic" w:hAnsi="Calibri Light" w:cs="Times New Roman"/>
          <w:color w:val="1F3763"/>
        </w:rPr>
        <w:t>alg</w:t>
      </w:r>
      <w:bookmarkEnd w:id="23"/>
    </w:p>
    <w:tbl>
      <w:tblPr>
        <w:tblStyle w:val="Tabel-Gitter"/>
        <w:tblW w:w="0" w:type="auto"/>
        <w:tblLook w:val="04A0" w:firstRow="1" w:lastRow="0" w:firstColumn="1" w:lastColumn="0" w:noHBand="0" w:noVBand="1"/>
      </w:tblPr>
      <w:tblGrid>
        <w:gridCol w:w="1615"/>
        <w:gridCol w:w="3846"/>
        <w:gridCol w:w="3555"/>
      </w:tblGrid>
      <w:tr w:rsidR="005D37BE" w:rsidRPr="00FC5E91" w14:paraId="437A3635" w14:textId="77777777" w:rsidTr="000D3D3B">
        <w:tc>
          <w:tcPr>
            <w:tcW w:w="1615" w:type="dxa"/>
          </w:tcPr>
          <w:p w14:paraId="1B5E4875" w14:textId="77777777" w:rsidR="005D37BE" w:rsidRPr="00D922AB" w:rsidRDefault="005D37BE" w:rsidP="00795B88">
            <w:pPr>
              <w:rPr>
                <w:rFonts w:cstheme="minorHAnsi"/>
              </w:rPr>
            </w:pPr>
            <w:proofErr w:type="spellStart"/>
            <w:r w:rsidRPr="00D922AB">
              <w:rPr>
                <w:rFonts w:cstheme="minorHAnsi"/>
              </w:rPr>
              <w:t>Use</w:t>
            </w:r>
            <w:proofErr w:type="spellEnd"/>
            <w:r w:rsidRPr="00D922AB">
              <w:rPr>
                <w:rFonts w:cstheme="minorHAnsi"/>
              </w:rPr>
              <w:t xml:space="preserve"> case navn</w:t>
            </w:r>
          </w:p>
        </w:tc>
        <w:tc>
          <w:tcPr>
            <w:tcW w:w="7401" w:type="dxa"/>
            <w:gridSpan w:val="2"/>
          </w:tcPr>
          <w:p w14:paraId="0B0E6D0D" w14:textId="227EC25E" w:rsidR="005D37BE" w:rsidRPr="00D922AB" w:rsidRDefault="500F7E8C" w:rsidP="1DEA46AA">
            <w:pPr>
              <w:spacing w:line="259" w:lineRule="auto"/>
              <w:rPr>
                <w:rFonts w:cstheme="minorHAnsi"/>
                <w:b/>
              </w:rPr>
            </w:pPr>
            <w:r w:rsidRPr="00D922AB">
              <w:rPr>
                <w:rFonts w:cstheme="minorHAnsi"/>
                <w:b/>
              </w:rPr>
              <w:t>Salg</w:t>
            </w:r>
          </w:p>
        </w:tc>
      </w:tr>
      <w:tr w:rsidR="005D37BE" w:rsidRPr="00FC5E91" w14:paraId="1833B744" w14:textId="77777777" w:rsidTr="000D3D3B">
        <w:tc>
          <w:tcPr>
            <w:tcW w:w="1615" w:type="dxa"/>
          </w:tcPr>
          <w:p w14:paraId="427E68B8" w14:textId="77777777" w:rsidR="005D37BE" w:rsidRPr="00D922AB" w:rsidRDefault="005D37BE" w:rsidP="00795B88">
            <w:pPr>
              <w:rPr>
                <w:rFonts w:cstheme="minorHAnsi"/>
              </w:rPr>
            </w:pPr>
            <w:r w:rsidRPr="00D922AB">
              <w:rPr>
                <w:rFonts w:cstheme="minorHAnsi"/>
              </w:rPr>
              <w:t>Aktører</w:t>
            </w:r>
          </w:p>
        </w:tc>
        <w:tc>
          <w:tcPr>
            <w:tcW w:w="7401" w:type="dxa"/>
            <w:gridSpan w:val="2"/>
          </w:tcPr>
          <w:p w14:paraId="0684300B" w14:textId="29A27D2E" w:rsidR="005D37BE" w:rsidRPr="00D922AB" w:rsidRDefault="38837911" w:rsidP="460FCDD4">
            <w:pPr>
              <w:spacing w:line="259" w:lineRule="auto"/>
              <w:rPr>
                <w:rFonts w:cstheme="minorHAnsi"/>
              </w:rPr>
            </w:pPr>
            <w:r w:rsidRPr="00D922AB">
              <w:rPr>
                <w:rFonts w:cstheme="minorHAnsi"/>
              </w:rPr>
              <w:t>Salgsassistent</w:t>
            </w:r>
          </w:p>
        </w:tc>
      </w:tr>
      <w:tr w:rsidR="005D37BE" w:rsidRPr="00D565EC" w14:paraId="5DE191B1" w14:textId="77777777" w:rsidTr="000D3D3B">
        <w:tc>
          <w:tcPr>
            <w:tcW w:w="1615" w:type="dxa"/>
          </w:tcPr>
          <w:p w14:paraId="130A780F" w14:textId="77777777" w:rsidR="005D37BE" w:rsidRPr="00D922AB" w:rsidRDefault="005D37BE" w:rsidP="00795B88">
            <w:pPr>
              <w:rPr>
                <w:rFonts w:cstheme="minorHAnsi"/>
              </w:rPr>
            </w:pPr>
            <w:r w:rsidRPr="00D922AB">
              <w:rPr>
                <w:rFonts w:cstheme="minorHAnsi"/>
              </w:rPr>
              <w:t>Præbetingelse</w:t>
            </w:r>
          </w:p>
        </w:tc>
        <w:tc>
          <w:tcPr>
            <w:tcW w:w="7401" w:type="dxa"/>
            <w:gridSpan w:val="2"/>
          </w:tcPr>
          <w:p w14:paraId="13AC8E73" w14:textId="7E18DF59" w:rsidR="005D37BE" w:rsidRPr="00D922AB" w:rsidRDefault="5723D653" w:rsidP="00795B88">
            <w:pPr>
              <w:rPr>
                <w:rFonts w:cstheme="minorHAnsi"/>
              </w:rPr>
            </w:pPr>
            <w:r w:rsidRPr="00D922AB">
              <w:rPr>
                <w:rFonts w:cstheme="minorHAnsi"/>
              </w:rPr>
              <w:t>D</w:t>
            </w:r>
            <w:r w:rsidR="356EB70D" w:rsidRPr="00D922AB">
              <w:rPr>
                <w:rFonts w:cstheme="minorHAnsi"/>
              </w:rPr>
              <w:t>e</w:t>
            </w:r>
            <w:r w:rsidR="6DE8DDCF" w:rsidRPr="00D922AB">
              <w:rPr>
                <w:rFonts w:cstheme="minorHAnsi"/>
              </w:rPr>
              <w:t xml:space="preserve"> ønsked</w:t>
            </w:r>
            <w:r w:rsidR="28AB6C14" w:rsidRPr="00D922AB">
              <w:rPr>
                <w:rFonts w:cstheme="minorHAnsi"/>
              </w:rPr>
              <w:t xml:space="preserve">e produkter er </w:t>
            </w:r>
            <w:r w:rsidR="08B8090C" w:rsidRPr="00D922AB">
              <w:rPr>
                <w:rFonts w:cstheme="minorHAnsi"/>
              </w:rPr>
              <w:t>tilgængelige</w:t>
            </w:r>
            <w:r w:rsidR="60FB6792" w:rsidRPr="00D922AB">
              <w:rPr>
                <w:rFonts w:cstheme="minorHAnsi"/>
              </w:rPr>
              <w:t xml:space="preserve"> og </w:t>
            </w:r>
            <w:r w:rsidR="75D62BAE" w:rsidRPr="00D922AB">
              <w:rPr>
                <w:rFonts w:cstheme="minorHAnsi"/>
              </w:rPr>
              <w:t>salgsassistenten er logget ind.</w:t>
            </w:r>
          </w:p>
        </w:tc>
      </w:tr>
      <w:tr w:rsidR="005D37BE" w:rsidRPr="00D565EC" w14:paraId="5FBE9F87" w14:textId="77777777" w:rsidTr="000D3D3B">
        <w:tc>
          <w:tcPr>
            <w:tcW w:w="1615" w:type="dxa"/>
          </w:tcPr>
          <w:p w14:paraId="319F0AD1" w14:textId="77777777" w:rsidR="005D37BE" w:rsidRPr="00D922AB" w:rsidRDefault="005D37BE" w:rsidP="00795B88">
            <w:pPr>
              <w:rPr>
                <w:rFonts w:cstheme="minorHAnsi"/>
              </w:rPr>
            </w:pPr>
            <w:r w:rsidRPr="00D922AB">
              <w:rPr>
                <w:rFonts w:cstheme="minorHAnsi"/>
              </w:rPr>
              <w:t>Postbetingelse</w:t>
            </w:r>
          </w:p>
        </w:tc>
        <w:tc>
          <w:tcPr>
            <w:tcW w:w="7401" w:type="dxa"/>
            <w:gridSpan w:val="2"/>
          </w:tcPr>
          <w:p w14:paraId="3D6ED3C2" w14:textId="73E7D80D" w:rsidR="005D37BE" w:rsidRPr="00D922AB" w:rsidRDefault="6AA6E8C8" w:rsidP="00795B88">
            <w:pPr>
              <w:rPr>
                <w:rFonts w:cstheme="minorHAnsi"/>
              </w:rPr>
            </w:pPr>
            <w:r w:rsidRPr="00D922AB">
              <w:rPr>
                <w:rFonts w:cstheme="minorHAnsi"/>
              </w:rPr>
              <w:t xml:space="preserve">Ordren </w:t>
            </w:r>
            <w:r w:rsidR="50E13423" w:rsidRPr="00D922AB">
              <w:rPr>
                <w:rFonts w:cstheme="minorHAnsi"/>
              </w:rPr>
              <w:t xml:space="preserve">er gemt og </w:t>
            </w:r>
            <w:r w:rsidR="1F914008" w:rsidRPr="00D922AB">
              <w:rPr>
                <w:rFonts w:cstheme="minorHAnsi"/>
              </w:rPr>
              <w:t>betalingsmåde</w:t>
            </w:r>
            <w:r w:rsidR="40C9E7F2" w:rsidRPr="00D922AB">
              <w:rPr>
                <w:rFonts w:cstheme="minorHAnsi"/>
              </w:rPr>
              <w:t>n</w:t>
            </w:r>
            <w:r w:rsidR="20A25E6E" w:rsidRPr="00D922AB">
              <w:rPr>
                <w:rFonts w:cstheme="minorHAnsi"/>
              </w:rPr>
              <w:t xml:space="preserve"> er valgt</w:t>
            </w:r>
          </w:p>
        </w:tc>
      </w:tr>
      <w:tr w:rsidR="005D37BE" w:rsidRPr="00FC5E91" w14:paraId="6957753B" w14:textId="77777777" w:rsidTr="000D3D3B">
        <w:tc>
          <w:tcPr>
            <w:tcW w:w="1615" w:type="dxa"/>
          </w:tcPr>
          <w:p w14:paraId="2EFAE705" w14:textId="77777777" w:rsidR="005D37BE" w:rsidRPr="00D922AB" w:rsidRDefault="005D37BE" w:rsidP="00795B88">
            <w:pPr>
              <w:rPr>
                <w:rFonts w:cstheme="minorHAnsi"/>
              </w:rPr>
            </w:pPr>
            <w:r w:rsidRPr="00D922AB">
              <w:rPr>
                <w:rFonts w:cstheme="minorHAnsi"/>
              </w:rPr>
              <w:t>Frekvens</w:t>
            </w:r>
          </w:p>
        </w:tc>
        <w:tc>
          <w:tcPr>
            <w:tcW w:w="7401" w:type="dxa"/>
            <w:gridSpan w:val="2"/>
          </w:tcPr>
          <w:p w14:paraId="6A7D70A6" w14:textId="316EA3F6" w:rsidR="005D37BE" w:rsidRPr="00D922AB" w:rsidRDefault="7C8AA6B1" w:rsidP="00795B88">
            <w:pPr>
              <w:rPr>
                <w:rFonts w:cstheme="minorHAnsi"/>
              </w:rPr>
            </w:pPr>
            <w:r w:rsidRPr="00D922AB">
              <w:rPr>
                <w:rFonts w:cstheme="minorHAnsi"/>
              </w:rPr>
              <w:t xml:space="preserve">20+ </w:t>
            </w:r>
            <w:r w:rsidR="005D37BE" w:rsidRPr="00D922AB">
              <w:rPr>
                <w:rFonts w:cstheme="minorHAnsi"/>
              </w:rPr>
              <w:t xml:space="preserve">gange jævnt fordelt over dagen </w:t>
            </w:r>
          </w:p>
        </w:tc>
      </w:tr>
      <w:tr w:rsidR="005D37BE" w:rsidRPr="00FC5E91" w14:paraId="70835C83" w14:textId="77777777" w:rsidTr="000D3D3B">
        <w:tc>
          <w:tcPr>
            <w:tcW w:w="1615" w:type="dxa"/>
            <w:vMerge w:val="restart"/>
          </w:tcPr>
          <w:p w14:paraId="5B394BF9" w14:textId="77777777" w:rsidR="005D37BE" w:rsidRPr="00D922AB" w:rsidRDefault="005D37BE" w:rsidP="00795B88">
            <w:pPr>
              <w:rPr>
                <w:rFonts w:cstheme="minorHAnsi"/>
              </w:rPr>
            </w:pPr>
            <w:r w:rsidRPr="00D922AB">
              <w:rPr>
                <w:rFonts w:cstheme="minorHAnsi"/>
              </w:rPr>
              <w:t>Flow of events</w:t>
            </w:r>
          </w:p>
        </w:tc>
        <w:tc>
          <w:tcPr>
            <w:tcW w:w="3846" w:type="dxa"/>
          </w:tcPr>
          <w:p w14:paraId="40246CBE" w14:textId="77777777" w:rsidR="005D37BE" w:rsidRPr="00D922AB" w:rsidRDefault="005D37BE" w:rsidP="00795B88">
            <w:pPr>
              <w:jc w:val="center"/>
              <w:rPr>
                <w:rFonts w:cstheme="minorHAnsi"/>
                <w:b/>
              </w:rPr>
            </w:pPr>
            <w:r w:rsidRPr="00D922AB">
              <w:rPr>
                <w:rFonts w:cstheme="minorHAnsi"/>
                <w:b/>
              </w:rPr>
              <w:t>Aktør</w:t>
            </w:r>
          </w:p>
        </w:tc>
        <w:tc>
          <w:tcPr>
            <w:tcW w:w="3555" w:type="dxa"/>
          </w:tcPr>
          <w:p w14:paraId="506C9455" w14:textId="77777777" w:rsidR="005D37BE" w:rsidRPr="00D922AB" w:rsidRDefault="005D37BE" w:rsidP="00795B88">
            <w:pPr>
              <w:jc w:val="center"/>
              <w:rPr>
                <w:rFonts w:cstheme="minorHAnsi"/>
                <w:b/>
              </w:rPr>
            </w:pPr>
            <w:r w:rsidRPr="00D922AB">
              <w:rPr>
                <w:rFonts w:cstheme="minorHAnsi"/>
                <w:b/>
              </w:rPr>
              <w:t>System</w:t>
            </w:r>
          </w:p>
        </w:tc>
      </w:tr>
      <w:tr w:rsidR="005D37BE" w:rsidRPr="00FC5E91" w14:paraId="43B54B6D" w14:textId="77777777" w:rsidTr="000D3D3B">
        <w:tc>
          <w:tcPr>
            <w:tcW w:w="1615" w:type="dxa"/>
            <w:vMerge/>
          </w:tcPr>
          <w:p w14:paraId="7A811369" w14:textId="77777777" w:rsidR="005D37BE" w:rsidRPr="00D922AB" w:rsidRDefault="005D37BE" w:rsidP="00795B88">
            <w:pPr>
              <w:rPr>
                <w:rFonts w:cstheme="minorHAnsi"/>
              </w:rPr>
            </w:pPr>
          </w:p>
        </w:tc>
        <w:tc>
          <w:tcPr>
            <w:tcW w:w="3846" w:type="dxa"/>
          </w:tcPr>
          <w:p w14:paraId="44D28CDE" w14:textId="31E28CF5" w:rsidR="005D37BE" w:rsidRPr="00D922AB" w:rsidRDefault="4421E123" w:rsidP="005D37BE">
            <w:pPr>
              <w:pStyle w:val="Listeafsnit"/>
              <w:numPr>
                <w:ilvl w:val="0"/>
                <w:numId w:val="28"/>
              </w:numPr>
              <w:spacing w:after="200" w:line="276" w:lineRule="auto"/>
              <w:rPr>
                <w:rFonts w:cstheme="minorHAnsi"/>
                <w:color w:val="000000" w:themeColor="text1"/>
                <w:kern w:val="24"/>
              </w:rPr>
            </w:pPr>
            <w:r w:rsidRPr="00D922AB">
              <w:rPr>
                <w:rFonts w:cstheme="minorHAnsi"/>
              </w:rPr>
              <w:t>Flowet</w:t>
            </w:r>
            <w:r w:rsidR="005D37BE" w:rsidRPr="00D922AB">
              <w:rPr>
                <w:rFonts w:cstheme="minorHAnsi"/>
              </w:rPr>
              <w:t xml:space="preserve"> starter med at en kunde </w:t>
            </w:r>
            <w:r w:rsidR="5434473F" w:rsidRPr="00D922AB">
              <w:rPr>
                <w:rFonts w:cstheme="minorHAnsi"/>
              </w:rPr>
              <w:t>vil købe nogle produkter</w:t>
            </w:r>
            <w:r w:rsidR="1AB401D3" w:rsidRPr="00D922AB">
              <w:rPr>
                <w:rFonts w:cstheme="minorHAnsi"/>
              </w:rPr>
              <w:t>.</w:t>
            </w:r>
          </w:p>
        </w:tc>
        <w:tc>
          <w:tcPr>
            <w:tcW w:w="3555" w:type="dxa"/>
          </w:tcPr>
          <w:p w14:paraId="5C7305E0" w14:textId="77777777" w:rsidR="005D37BE" w:rsidRPr="00D922AB" w:rsidRDefault="005D37BE" w:rsidP="00795B88">
            <w:pPr>
              <w:pStyle w:val="NormalWeb"/>
              <w:spacing w:before="0" w:beforeAutospacing="0" w:after="0" w:afterAutospacing="0"/>
              <w:rPr>
                <w:rFonts w:cstheme="minorHAnsi"/>
                <w:color w:val="000000" w:themeColor="dark1"/>
                <w:kern w:val="24"/>
              </w:rPr>
            </w:pPr>
          </w:p>
        </w:tc>
      </w:tr>
      <w:tr w:rsidR="005D37BE" w:rsidRPr="00FC5E91" w14:paraId="5E6F6081" w14:textId="77777777" w:rsidTr="000D3D3B">
        <w:tc>
          <w:tcPr>
            <w:tcW w:w="1615" w:type="dxa"/>
            <w:vMerge/>
          </w:tcPr>
          <w:p w14:paraId="1D1B6167" w14:textId="77777777" w:rsidR="005D37BE" w:rsidRPr="00D922AB" w:rsidRDefault="005D37BE" w:rsidP="00795B88">
            <w:pPr>
              <w:rPr>
                <w:rFonts w:cstheme="minorHAnsi"/>
              </w:rPr>
            </w:pPr>
          </w:p>
        </w:tc>
        <w:tc>
          <w:tcPr>
            <w:tcW w:w="3846" w:type="dxa"/>
          </w:tcPr>
          <w:p w14:paraId="3E7466DD" w14:textId="0AAD65AC" w:rsidR="005D37BE" w:rsidRPr="00D922AB" w:rsidRDefault="5ABCFD84" w:rsidP="005D37BE">
            <w:pPr>
              <w:pStyle w:val="NormalWeb"/>
              <w:numPr>
                <w:ilvl w:val="0"/>
                <w:numId w:val="28"/>
              </w:numPr>
              <w:spacing w:before="0" w:beforeAutospacing="0" w:after="0" w:afterAutospacing="0"/>
              <w:rPr>
                <w:rFonts w:cstheme="minorHAnsi"/>
              </w:rPr>
            </w:pPr>
            <w:r w:rsidRPr="00D922AB">
              <w:rPr>
                <w:rFonts w:cstheme="minorHAnsi"/>
              </w:rPr>
              <w:t>Assistenten opretter en ordre</w:t>
            </w:r>
          </w:p>
        </w:tc>
        <w:tc>
          <w:tcPr>
            <w:tcW w:w="3555" w:type="dxa"/>
          </w:tcPr>
          <w:p w14:paraId="129AF9D7" w14:textId="3956EDB8" w:rsidR="005D37BE" w:rsidRPr="00D922AB" w:rsidRDefault="005D37BE" w:rsidP="031D6C24">
            <w:pPr>
              <w:pStyle w:val="NormalWeb"/>
              <w:spacing w:before="0" w:beforeAutospacing="0" w:after="0" w:afterAutospacing="0"/>
              <w:rPr>
                <w:rFonts w:cstheme="minorHAnsi"/>
              </w:rPr>
            </w:pPr>
          </w:p>
        </w:tc>
      </w:tr>
      <w:tr w:rsidR="005D37BE" w:rsidRPr="00FC5E91" w14:paraId="579D43F9" w14:textId="77777777" w:rsidTr="000D3D3B">
        <w:tc>
          <w:tcPr>
            <w:tcW w:w="1615" w:type="dxa"/>
            <w:vMerge/>
          </w:tcPr>
          <w:p w14:paraId="71D625ED" w14:textId="77777777" w:rsidR="005D37BE" w:rsidRPr="00D922AB" w:rsidRDefault="005D37BE" w:rsidP="00795B88">
            <w:pPr>
              <w:rPr>
                <w:rFonts w:cstheme="minorHAnsi"/>
              </w:rPr>
            </w:pPr>
          </w:p>
        </w:tc>
        <w:tc>
          <w:tcPr>
            <w:tcW w:w="3846" w:type="dxa"/>
          </w:tcPr>
          <w:p w14:paraId="3F79F8F9" w14:textId="37607643" w:rsidR="005D37BE" w:rsidRPr="00D922AB" w:rsidRDefault="2A3A7FA7" w:rsidP="031D6C24">
            <w:pPr>
              <w:pStyle w:val="NormalWeb"/>
              <w:numPr>
                <w:ilvl w:val="0"/>
                <w:numId w:val="28"/>
              </w:numPr>
              <w:spacing w:before="0" w:beforeAutospacing="0" w:after="0" w:afterAutospacing="0"/>
              <w:rPr>
                <w:rFonts w:cstheme="minorHAnsi"/>
                <w:color w:val="000000" w:themeColor="text1"/>
                <w:kern w:val="24"/>
              </w:rPr>
            </w:pPr>
            <w:r w:rsidRPr="00D922AB">
              <w:rPr>
                <w:rFonts w:cstheme="minorHAnsi"/>
              </w:rPr>
              <w:t>Assistenten tilføjer kunden til ordren.</w:t>
            </w:r>
          </w:p>
        </w:tc>
        <w:tc>
          <w:tcPr>
            <w:tcW w:w="3555" w:type="dxa"/>
          </w:tcPr>
          <w:p w14:paraId="4551364F" w14:textId="7B74B7DE" w:rsidR="005D37BE" w:rsidRPr="00D922AB" w:rsidRDefault="59115341" w:rsidP="031D6C24">
            <w:pPr>
              <w:pStyle w:val="NormalWeb"/>
              <w:numPr>
                <w:ilvl w:val="0"/>
                <w:numId w:val="28"/>
              </w:numPr>
              <w:spacing w:before="0" w:beforeAutospacing="0" w:after="0" w:afterAutospacing="0"/>
              <w:rPr>
                <w:rFonts w:cstheme="minorHAnsi"/>
                <w:color w:val="000000" w:themeColor="text1"/>
                <w:kern w:val="24"/>
              </w:rPr>
            </w:pPr>
            <w:r w:rsidRPr="00D922AB">
              <w:rPr>
                <w:rFonts w:cstheme="minorHAnsi"/>
              </w:rPr>
              <w:t>Systemet gemmer kunden under ordren</w:t>
            </w:r>
          </w:p>
        </w:tc>
      </w:tr>
      <w:tr w:rsidR="005D37BE" w:rsidRPr="00FC5E91" w14:paraId="52045455" w14:textId="77777777" w:rsidTr="000D3D3B">
        <w:tc>
          <w:tcPr>
            <w:tcW w:w="1615" w:type="dxa"/>
            <w:vMerge/>
          </w:tcPr>
          <w:p w14:paraId="4745880A" w14:textId="77777777" w:rsidR="005D37BE" w:rsidRPr="00D922AB" w:rsidRDefault="005D37BE" w:rsidP="00795B88">
            <w:pPr>
              <w:rPr>
                <w:rFonts w:cstheme="minorHAnsi"/>
              </w:rPr>
            </w:pPr>
          </w:p>
        </w:tc>
        <w:tc>
          <w:tcPr>
            <w:tcW w:w="3846" w:type="dxa"/>
          </w:tcPr>
          <w:p w14:paraId="5180C6A4" w14:textId="5D750927" w:rsidR="005D37BE" w:rsidRPr="00D922AB" w:rsidRDefault="456BDB94" w:rsidP="031D6C24">
            <w:pPr>
              <w:pStyle w:val="NormalWeb"/>
              <w:numPr>
                <w:ilvl w:val="0"/>
                <w:numId w:val="28"/>
              </w:numPr>
              <w:spacing w:before="0" w:beforeAutospacing="0" w:after="0" w:afterAutospacing="0"/>
              <w:rPr>
                <w:rFonts w:cstheme="minorHAnsi"/>
              </w:rPr>
            </w:pPr>
            <w:r w:rsidRPr="00D922AB">
              <w:rPr>
                <w:rFonts w:cstheme="minorHAnsi"/>
              </w:rPr>
              <w:t>Assistenten tilføjer de ønskede produkter</w:t>
            </w:r>
          </w:p>
        </w:tc>
        <w:tc>
          <w:tcPr>
            <w:tcW w:w="3555" w:type="dxa"/>
          </w:tcPr>
          <w:p w14:paraId="545167B4" w14:textId="027A8F03" w:rsidR="005D37BE" w:rsidRPr="00D922AB" w:rsidRDefault="3B706ED2" w:rsidP="031D6C24">
            <w:pPr>
              <w:pStyle w:val="NormalWeb"/>
              <w:numPr>
                <w:ilvl w:val="0"/>
                <w:numId w:val="28"/>
              </w:numPr>
              <w:spacing w:before="0" w:beforeAutospacing="0" w:after="0" w:afterAutospacing="0"/>
              <w:rPr>
                <w:rFonts w:cstheme="minorHAnsi"/>
                <w:color w:val="000000" w:themeColor="text1"/>
              </w:rPr>
            </w:pPr>
            <w:r w:rsidRPr="00D922AB">
              <w:rPr>
                <w:rFonts w:cstheme="minorHAnsi"/>
                <w:color w:val="000000" w:themeColor="text1"/>
              </w:rPr>
              <w:t>Systemet tilføjer produkterne til ordren.</w:t>
            </w:r>
          </w:p>
        </w:tc>
      </w:tr>
      <w:tr w:rsidR="005D37BE" w:rsidRPr="00FC5E91" w14:paraId="5B0D07B8" w14:textId="77777777" w:rsidTr="000D3D3B">
        <w:trPr>
          <w:trHeight w:val="405"/>
        </w:trPr>
        <w:tc>
          <w:tcPr>
            <w:tcW w:w="1615" w:type="dxa"/>
            <w:vMerge/>
          </w:tcPr>
          <w:p w14:paraId="0B2428F5" w14:textId="77777777" w:rsidR="005D37BE" w:rsidRPr="00D922AB" w:rsidRDefault="005D37BE" w:rsidP="00795B88">
            <w:pPr>
              <w:rPr>
                <w:rFonts w:cstheme="minorHAnsi"/>
              </w:rPr>
            </w:pPr>
          </w:p>
        </w:tc>
        <w:tc>
          <w:tcPr>
            <w:tcW w:w="3846" w:type="dxa"/>
          </w:tcPr>
          <w:p w14:paraId="0543FDF3" w14:textId="0854FBAA" w:rsidR="005D37BE" w:rsidRPr="00D922AB" w:rsidRDefault="456BDB94" w:rsidP="031D6C24">
            <w:pPr>
              <w:pStyle w:val="NormalWeb"/>
              <w:numPr>
                <w:ilvl w:val="0"/>
                <w:numId w:val="28"/>
              </w:numPr>
              <w:spacing w:before="0" w:beforeAutospacing="0" w:after="0" w:afterAutospacing="0"/>
              <w:rPr>
                <w:rFonts w:cstheme="minorHAnsi"/>
              </w:rPr>
            </w:pPr>
            <w:r w:rsidRPr="00D922AB">
              <w:rPr>
                <w:rFonts w:cstheme="minorHAnsi"/>
              </w:rPr>
              <w:t xml:space="preserve"> Step 5</w:t>
            </w:r>
            <w:r w:rsidR="1E23580B" w:rsidRPr="00D922AB">
              <w:rPr>
                <w:rFonts w:cstheme="minorHAnsi"/>
              </w:rPr>
              <w:t>–6</w:t>
            </w:r>
            <w:r w:rsidRPr="00D922AB">
              <w:rPr>
                <w:rFonts w:cstheme="minorHAnsi"/>
              </w:rPr>
              <w:t xml:space="preserve"> Gentages.</w:t>
            </w:r>
          </w:p>
        </w:tc>
        <w:tc>
          <w:tcPr>
            <w:tcW w:w="3555" w:type="dxa"/>
          </w:tcPr>
          <w:p w14:paraId="1C71F692" w14:textId="36283E9A" w:rsidR="005D37BE" w:rsidRPr="00D922AB" w:rsidRDefault="005D37BE" w:rsidP="031D6C24">
            <w:pPr>
              <w:pStyle w:val="NormalWeb"/>
              <w:spacing w:before="0" w:beforeAutospacing="0" w:after="0" w:afterAutospacing="0"/>
              <w:rPr>
                <w:rFonts w:cstheme="minorHAnsi"/>
              </w:rPr>
            </w:pPr>
          </w:p>
        </w:tc>
      </w:tr>
      <w:tr w:rsidR="005D37BE" w14:paraId="4D43BC85" w14:textId="77777777" w:rsidTr="000D3D3B">
        <w:tc>
          <w:tcPr>
            <w:tcW w:w="1615" w:type="dxa"/>
          </w:tcPr>
          <w:p w14:paraId="0D355FE2" w14:textId="77777777" w:rsidR="005D37BE" w:rsidRPr="00D922AB" w:rsidRDefault="005D37BE" w:rsidP="00795B88">
            <w:pPr>
              <w:rPr>
                <w:rFonts w:cstheme="minorHAnsi"/>
              </w:rPr>
            </w:pPr>
          </w:p>
        </w:tc>
        <w:tc>
          <w:tcPr>
            <w:tcW w:w="3846" w:type="dxa"/>
          </w:tcPr>
          <w:p w14:paraId="3D324FE7" w14:textId="426D7BCE" w:rsidR="005D37BE" w:rsidRPr="00D922AB" w:rsidRDefault="7B039F3A" w:rsidP="031D6C24">
            <w:pPr>
              <w:pStyle w:val="NormalWeb"/>
              <w:numPr>
                <w:ilvl w:val="0"/>
                <w:numId w:val="28"/>
              </w:numPr>
              <w:spacing w:before="0" w:beforeAutospacing="0" w:after="0" w:afterAutospacing="0"/>
              <w:rPr>
                <w:rFonts w:cstheme="minorHAnsi"/>
              </w:rPr>
            </w:pPr>
            <w:r w:rsidRPr="00D922AB">
              <w:rPr>
                <w:rFonts w:cstheme="minorHAnsi"/>
              </w:rPr>
              <w:t>Salgsassistenten sætter en leverings- eller afhentningsdato</w:t>
            </w:r>
          </w:p>
          <w:p w14:paraId="53AC22AA" w14:textId="0B9F0666" w:rsidR="005D37BE" w:rsidRPr="00D922AB" w:rsidRDefault="005D37BE" w:rsidP="031D6C24">
            <w:pPr>
              <w:pStyle w:val="NormalWeb"/>
              <w:spacing w:before="0" w:beforeAutospacing="0" w:after="0" w:afterAutospacing="0"/>
              <w:rPr>
                <w:rFonts w:eastAsia="MS Mincho" w:cstheme="minorHAnsi"/>
              </w:rPr>
            </w:pPr>
          </w:p>
        </w:tc>
        <w:tc>
          <w:tcPr>
            <w:tcW w:w="3555" w:type="dxa"/>
          </w:tcPr>
          <w:p w14:paraId="0DBAAB21" w14:textId="7818E700" w:rsidR="005D37BE" w:rsidRPr="00D922AB" w:rsidRDefault="29F2AE28" w:rsidP="031D6C24">
            <w:pPr>
              <w:pStyle w:val="Listeafsnit"/>
              <w:numPr>
                <w:ilvl w:val="0"/>
                <w:numId w:val="28"/>
              </w:numPr>
              <w:spacing w:after="200" w:line="276" w:lineRule="auto"/>
              <w:rPr>
                <w:rFonts w:eastAsiaTheme="minorEastAsia" w:cstheme="minorHAnsi"/>
              </w:rPr>
            </w:pPr>
            <w:r w:rsidRPr="00D922AB">
              <w:rPr>
                <w:rFonts w:cstheme="minorHAnsi"/>
              </w:rPr>
              <w:t>Systemet gemmer leveringsmetoden og datoen under ordren</w:t>
            </w:r>
          </w:p>
        </w:tc>
      </w:tr>
      <w:tr w:rsidR="005D37BE" w14:paraId="2C7A67BD" w14:textId="77777777" w:rsidTr="000D3D3B">
        <w:tc>
          <w:tcPr>
            <w:tcW w:w="1615" w:type="dxa"/>
          </w:tcPr>
          <w:p w14:paraId="3AA4289D" w14:textId="77777777" w:rsidR="005D37BE" w:rsidRPr="00D922AB" w:rsidRDefault="005D37BE" w:rsidP="00795B88">
            <w:pPr>
              <w:rPr>
                <w:rFonts w:cstheme="minorHAnsi"/>
              </w:rPr>
            </w:pPr>
          </w:p>
        </w:tc>
        <w:tc>
          <w:tcPr>
            <w:tcW w:w="3846" w:type="dxa"/>
          </w:tcPr>
          <w:p w14:paraId="46B6D0E6" w14:textId="0FFA6AA5" w:rsidR="005D37BE" w:rsidRPr="00D922AB" w:rsidRDefault="2D785CC6" w:rsidP="031D6C24">
            <w:pPr>
              <w:pStyle w:val="NormalWeb"/>
              <w:numPr>
                <w:ilvl w:val="0"/>
                <w:numId w:val="28"/>
              </w:numPr>
              <w:spacing w:before="0" w:beforeAutospacing="0" w:after="0" w:afterAutospacing="0"/>
              <w:rPr>
                <w:rFonts w:cstheme="minorHAnsi"/>
              </w:rPr>
            </w:pPr>
            <w:r w:rsidRPr="00D922AB">
              <w:rPr>
                <w:rFonts w:cstheme="minorHAnsi"/>
              </w:rPr>
              <w:t>Ordren afsluttes og gemmes.</w:t>
            </w:r>
          </w:p>
        </w:tc>
        <w:tc>
          <w:tcPr>
            <w:tcW w:w="3555" w:type="dxa"/>
          </w:tcPr>
          <w:p w14:paraId="6E78D46E" w14:textId="34C9C176" w:rsidR="005D37BE" w:rsidRPr="00D922AB" w:rsidRDefault="41904A0A" w:rsidP="005D37BE">
            <w:pPr>
              <w:pStyle w:val="Listeafsnit"/>
              <w:numPr>
                <w:ilvl w:val="0"/>
                <w:numId w:val="28"/>
              </w:numPr>
              <w:spacing w:after="200" w:line="276" w:lineRule="auto"/>
              <w:rPr>
                <w:rFonts w:cstheme="minorHAnsi"/>
              </w:rPr>
            </w:pPr>
            <w:r w:rsidRPr="00D922AB">
              <w:rPr>
                <w:rFonts w:cstheme="minorHAnsi"/>
              </w:rPr>
              <w:t>Systemet gemmer ordren</w:t>
            </w:r>
          </w:p>
        </w:tc>
      </w:tr>
      <w:tr w:rsidR="005D37BE" w:rsidRPr="00FC5E91" w14:paraId="0BCC5C01" w14:textId="77777777" w:rsidTr="000D3D3B">
        <w:tc>
          <w:tcPr>
            <w:tcW w:w="1615" w:type="dxa"/>
          </w:tcPr>
          <w:p w14:paraId="1BD717C2" w14:textId="77777777" w:rsidR="005D37BE" w:rsidRPr="00D922AB" w:rsidRDefault="005D37BE" w:rsidP="00795B88">
            <w:pPr>
              <w:rPr>
                <w:rFonts w:cstheme="minorHAnsi"/>
              </w:rPr>
            </w:pPr>
            <w:r w:rsidRPr="00D922AB">
              <w:rPr>
                <w:rFonts w:cstheme="minorHAnsi"/>
              </w:rPr>
              <w:t>Alternative flow</w:t>
            </w:r>
          </w:p>
        </w:tc>
        <w:tc>
          <w:tcPr>
            <w:tcW w:w="7401" w:type="dxa"/>
            <w:gridSpan w:val="2"/>
          </w:tcPr>
          <w:p w14:paraId="25B73CE7" w14:textId="648ECF7D" w:rsidR="005D37BE" w:rsidRPr="00D922AB" w:rsidRDefault="62562CAD" w:rsidP="031D6C24">
            <w:pPr>
              <w:pStyle w:val="NormalWeb"/>
              <w:spacing w:before="0" w:beforeAutospacing="0" w:after="0" w:afterAutospacing="0"/>
              <w:rPr>
                <w:rFonts w:cstheme="minorHAnsi"/>
                <w:color w:val="000000" w:themeColor="dark1"/>
                <w:kern w:val="24"/>
              </w:rPr>
            </w:pPr>
            <w:r w:rsidRPr="00D922AB">
              <w:rPr>
                <w:rFonts w:cstheme="minorHAnsi"/>
                <w:color w:val="000000" w:themeColor="dark1"/>
                <w:kern w:val="24"/>
              </w:rPr>
              <w:t>3</w:t>
            </w:r>
            <w:r w:rsidR="4807187C" w:rsidRPr="00D922AB">
              <w:rPr>
                <w:rFonts w:cstheme="minorHAnsi"/>
                <w:color w:val="000000" w:themeColor="dark1"/>
                <w:kern w:val="24"/>
              </w:rPr>
              <w:t xml:space="preserve">a: </w:t>
            </w:r>
            <w:r w:rsidR="664A141D" w:rsidRPr="00D922AB">
              <w:rPr>
                <w:rFonts w:cstheme="minorHAnsi"/>
                <w:color w:val="000000" w:themeColor="dark1"/>
                <w:kern w:val="24"/>
              </w:rPr>
              <w:t>kunden er ikke registreret i systemet.</w:t>
            </w:r>
          </w:p>
          <w:p w14:paraId="2C95D9AC" w14:textId="5D1E235E" w:rsidR="005D37BE" w:rsidRPr="00D922AB" w:rsidRDefault="4807187C" w:rsidP="031D6C24">
            <w:pPr>
              <w:pStyle w:val="NormalWeb"/>
              <w:spacing w:before="0" w:beforeAutospacing="0" w:after="0" w:afterAutospacing="0"/>
              <w:rPr>
                <w:rFonts w:cstheme="minorHAnsi"/>
                <w:color w:val="000000" w:themeColor="dark1"/>
                <w:kern w:val="24"/>
              </w:rPr>
            </w:pPr>
            <w:r w:rsidRPr="00D922AB">
              <w:rPr>
                <w:rFonts w:cstheme="minorHAnsi"/>
                <w:color w:val="000000" w:themeColor="dark1"/>
                <w:kern w:val="24"/>
              </w:rPr>
              <w:t xml:space="preserve">       1: </w:t>
            </w:r>
            <w:r w:rsidR="53EF47F5" w:rsidRPr="00D922AB">
              <w:rPr>
                <w:rFonts w:cstheme="minorHAnsi"/>
                <w:color w:val="000000" w:themeColor="dark1"/>
                <w:kern w:val="24"/>
              </w:rPr>
              <w:t>Salgsassistenten opretter</w:t>
            </w:r>
            <w:r w:rsidR="6658DEE5" w:rsidRPr="00D922AB">
              <w:rPr>
                <w:rFonts w:cstheme="minorHAnsi"/>
                <w:color w:val="000000" w:themeColor="dark1"/>
                <w:kern w:val="24"/>
              </w:rPr>
              <w:t xml:space="preserve"> i stedet</w:t>
            </w:r>
            <w:r w:rsidR="53EF47F5" w:rsidRPr="00D922AB">
              <w:rPr>
                <w:rFonts w:cstheme="minorHAnsi"/>
                <w:color w:val="000000" w:themeColor="dark1"/>
                <w:kern w:val="24"/>
              </w:rPr>
              <w:t xml:space="preserve"> en ny konto for kunden, </w:t>
            </w:r>
            <w:r w:rsidR="2DCD0F89" w:rsidRPr="00D922AB">
              <w:rPr>
                <w:rFonts w:cstheme="minorHAnsi"/>
                <w:color w:val="000000" w:themeColor="dark1"/>
                <w:kern w:val="24"/>
              </w:rPr>
              <w:t>og fortsætter som        normalt.</w:t>
            </w:r>
          </w:p>
        </w:tc>
      </w:tr>
    </w:tbl>
    <w:p w14:paraId="565B76D7" w14:textId="3795205C" w:rsidR="00B02E5E" w:rsidRDefault="00B02E5E" w:rsidP="00B02E5E"/>
    <w:p w14:paraId="63DC4D64" w14:textId="5FE0E8FB" w:rsidR="00F65BFF" w:rsidRPr="00A220E3" w:rsidRDefault="11977F9E" w:rsidP="06C19905">
      <w:pPr>
        <w:pStyle w:val="Overskrift3"/>
        <w:rPr>
          <w:rFonts w:ascii="Calibri Light" w:eastAsia="MS Gothic" w:hAnsi="Calibri Light" w:cs="Times New Roman"/>
          <w:color w:val="1F3763"/>
        </w:rPr>
      </w:pPr>
      <w:bookmarkStart w:id="24" w:name="_Toc90632401"/>
      <w:proofErr w:type="spellStart"/>
      <w:r w:rsidRPr="00A220E3">
        <w:rPr>
          <w:rFonts w:ascii="Calibri Light" w:eastAsia="MS Gothic" w:hAnsi="Calibri Light" w:cs="Times New Roman"/>
          <w:color w:val="1F3763"/>
        </w:rPr>
        <w:t>Fully</w:t>
      </w:r>
      <w:proofErr w:type="spellEnd"/>
      <w:r w:rsidRPr="00A220E3">
        <w:rPr>
          <w:rFonts w:ascii="Calibri Light" w:eastAsia="MS Gothic" w:hAnsi="Calibri Light" w:cs="Times New Roman"/>
          <w:color w:val="1F3763"/>
        </w:rPr>
        <w:t xml:space="preserve"> </w:t>
      </w:r>
      <w:proofErr w:type="spellStart"/>
      <w:r w:rsidRPr="00A220E3">
        <w:rPr>
          <w:rFonts w:ascii="Calibri Light" w:eastAsia="MS Gothic" w:hAnsi="Calibri Light" w:cs="Times New Roman"/>
          <w:color w:val="1F3763"/>
        </w:rPr>
        <w:t>dressed</w:t>
      </w:r>
      <w:proofErr w:type="spellEnd"/>
      <w:r w:rsidRPr="00A220E3">
        <w:rPr>
          <w:rFonts w:ascii="Calibri Light" w:eastAsia="MS Gothic" w:hAnsi="Calibri Light" w:cs="Times New Roman"/>
          <w:color w:val="1F3763"/>
        </w:rPr>
        <w:t xml:space="preserve">: </w:t>
      </w:r>
      <w:r w:rsidR="5CD4978B" w:rsidRPr="00A220E3">
        <w:rPr>
          <w:rFonts w:ascii="Calibri Light" w:eastAsia="MS Gothic" w:hAnsi="Calibri Light" w:cs="Times New Roman"/>
          <w:color w:val="1F3763"/>
        </w:rPr>
        <w:t>K</w:t>
      </w:r>
      <w:r w:rsidRPr="00A220E3">
        <w:rPr>
          <w:rFonts w:ascii="Calibri Light" w:eastAsia="MS Gothic" w:hAnsi="Calibri Light" w:cs="Times New Roman"/>
          <w:color w:val="1F3763"/>
        </w:rPr>
        <w:t>asse</w:t>
      </w:r>
      <w:r w:rsidR="0E06B33A" w:rsidRPr="00A220E3">
        <w:rPr>
          <w:rFonts w:ascii="Calibri Light" w:eastAsia="MS Gothic" w:hAnsi="Calibri Light" w:cs="Times New Roman"/>
          <w:color w:val="1F3763"/>
        </w:rPr>
        <w:t xml:space="preserve"> </w:t>
      </w:r>
      <w:r w:rsidRPr="00A220E3">
        <w:rPr>
          <w:rFonts w:ascii="Calibri Light" w:eastAsia="MS Gothic" w:hAnsi="Calibri Light" w:cs="Times New Roman"/>
          <w:color w:val="1F3763"/>
        </w:rPr>
        <w:t>salg</w:t>
      </w:r>
      <w:bookmarkEnd w:id="24"/>
    </w:p>
    <w:tbl>
      <w:tblPr>
        <w:tblStyle w:val="Tabel-Gitter"/>
        <w:tblW w:w="0" w:type="auto"/>
        <w:tblLook w:val="04A0" w:firstRow="1" w:lastRow="0" w:firstColumn="1" w:lastColumn="0" w:noHBand="0" w:noVBand="1"/>
      </w:tblPr>
      <w:tblGrid>
        <w:gridCol w:w="1611"/>
        <w:gridCol w:w="3812"/>
        <w:gridCol w:w="3593"/>
      </w:tblGrid>
      <w:tr w:rsidR="000A1E4E" w:rsidRPr="00FC5E91" w14:paraId="5E32FDF0" w14:textId="77777777" w:rsidTr="47FAA12B">
        <w:tc>
          <w:tcPr>
            <w:tcW w:w="1611" w:type="dxa"/>
          </w:tcPr>
          <w:p w14:paraId="4F27A500" w14:textId="77777777" w:rsidR="000A1E4E" w:rsidRPr="00D922AB" w:rsidRDefault="000A1E4E" w:rsidP="00795B88">
            <w:pPr>
              <w:rPr>
                <w:rFonts w:cstheme="minorHAnsi"/>
              </w:rPr>
            </w:pPr>
            <w:proofErr w:type="spellStart"/>
            <w:r w:rsidRPr="00D922AB">
              <w:rPr>
                <w:rFonts w:cstheme="minorHAnsi"/>
              </w:rPr>
              <w:t>Use</w:t>
            </w:r>
            <w:proofErr w:type="spellEnd"/>
            <w:r w:rsidRPr="00D922AB">
              <w:rPr>
                <w:rFonts w:cstheme="minorHAnsi"/>
              </w:rPr>
              <w:t xml:space="preserve"> case navn</w:t>
            </w:r>
          </w:p>
        </w:tc>
        <w:tc>
          <w:tcPr>
            <w:tcW w:w="7405" w:type="dxa"/>
            <w:gridSpan w:val="2"/>
          </w:tcPr>
          <w:p w14:paraId="3EF1D2DB" w14:textId="1E995017" w:rsidR="000A1E4E" w:rsidRPr="00D922AB" w:rsidRDefault="40F97F4D" w:rsidP="00795B88">
            <w:pPr>
              <w:rPr>
                <w:b/>
              </w:rPr>
            </w:pPr>
            <w:r w:rsidRPr="00D922AB">
              <w:rPr>
                <w:b/>
              </w:rPr>
              <w:t>Kasse salg</w:t>
            </w:r>
          </w:p>
        </w:tc>
      </w:tr>
      <w:tr w:rsidR="000A1E4E" w:rsidRPr="00FC5E91" w14:paraId="7FF16DB4" w14:textId="77777777" w:rsidTr="47FAA12B">
        <w:tc>
          <w:tcPr>
            <w:tcW w:w="1611" w:type="dxa"/>
          </w:tcPr>
          <w:p w14:paraId="6544CCFB" w14:textId="77777777" w:rsidR="000A1E4E" w:rsidRPr="00D922AB" w:rsidRDefault="000A1E4E" w:rsidP="00795B88">
            <w:pPr>
              <w:rPr>
                <w:rFonts w:cstheme="minorHAnsi"/>
              </w:rPr>
            </w:pPr>
            <w:r w:rsidRPr="00D922AB">
              <w:rPr>
                <w:rFonts w:cstheme="minorHAnsi"/>
              </w:rPr>
              <w:t>Aktører</w:t>
            </w:r>
          </w:p>
        </w:tc>
        <w:tc>
          <w:tcPr>
            <w:tcW w:w="7405" w:type="dxa"/>
            <w:gridSpan w:val="2"/>
          </w:tcPr>
          <w:p w14:paraId="1B78AF7F" w14:textId="71D9AB10" w:rsidR="000A1E4E" w:rsidRPr="00D922AB" w:rsidRDefault="000A1E4E" w:rsidP="47FAA12B">
            <w:r w:rsidRPr="00D922AB">
              <w:t xml:space="preserve">Salgsassistent og </w:t>
            </w:r>
            <w:r w:rsidR="372AC8B8" w:rsidRPr="00D922AB">
              <w:t>k</w:t>
            </w:r>
            <w:r w:rsidRPr="00D922AB">
              <w:t>unde</w:t>
            </w:r>
          </w:p>
        </w:tc>
      </w:tr>
      <w:tr w:rsidR="000A1E4E" w:rsidRPr="00D565EC" w14:paraId="5B6E50C2" w14:textId="77777777" w:rsidTr="47FAA12B">
        <w:tc>
          <w:tcPr>
            <w:tcW w:w="1611" w:type="dxa"/>
          </w:tcPr>
          <w:p w14:paraId="6C0A9909" w14:textId="77777777" w:rsidR="000A1E4E" w:rsidRPr="00D922AB" w:rsidRDefault="000A1E4E" w:rsidP="00795B88">
            <w:pPr>
              <w:rPr>
                <w:rFonts w:cstheme="minorHAnsi"/>
              </w:rPr>
            </w:pPr>
            <w:r w:rsidRPr="00D922AB">
              <w:rPr>
                <w:rFonts w:cstheme="minorHAnsi"/>
              </w:rPr>
              <w:t>Præbetingelse</w:t>
            </w:r>
          </w:p>
        </w:tc>
        <w:tc>
          <w:tcPr>
            <w:tcW w:w="7405" w:type="dxa"/>
            <w:gridSpan w:val="2"/>
          </w:tcPr>
          <w:p w14:paraId="6D9DD7D7" w14:textId="2F1D7D98" w:rsidR="000A1E4E" w:rsidRPr="00D922AB" w:rsidRDefault="033EFF06" w:rsidP="56E61FB7">
            <w:pPr>
              <w:spacing w:line="259" w:lineRule="auto"/>
            </w:pPr>
            <w:r w:rsidRPr="00D922AB">
              <w:t>De ønskede varer er tilgængelige også i antal</w:t>
            </w:r>
          </w:p>
        </w:tc>
      </w:tr>
      <w:tr w:rsidR="000A1E4E" w:rsidRPr="00D565EC" w14:paraId="2CAB5724" w14:textId="77777777" w:rsidTr="47FAA12B">
        <w:tc>
          <w:tcPr>
            <w:tcW w:w="1611" w:type="dxa"/>
          </w:tcPr>
          <w:p w14:paraId="321D13D8" w14:textId="77777777" w:rsidR="000A1E4E" w:rsidRPr="00D922AB" w:rsidRDefault="000A1E4E" w:rsidP="00795B88">
            <w:pPr>
              <w:rPr>
                <w:rFonts w:cstheme="minorHAnsi"/>
              </w:rPr>
            </w:pPr>
            <w:r w:rsidRPr="00D922AB">
              <w:rPr>
                <w:rFonts w:cstheme="minorHAnsi"/>
              </w:rPr>
              <w:t>Postbetingelse</w:t>
            </w:r>
          </w:p>
        </w:tc>
        <w:tc>
          <w:tcPr>
            <w:tcW w:w="7405" w:type="dxa"/>
            <w:gridSpan w:val="2"/>
          </w:tcPr>
          <w:p w14:paraId="208F187E" w14:textId="3D000CD6" w:rsidR="000A1E4E" w:rsidRPr="00D922AB" w:rsidRDefault="53C3E16A" w:rsidP="7EED5480">
            <w:pPr>
              <w:spacing w:line="259" w:lineRule="auto"/>
            </w:pPr>
            <w:r w:rsidRPr="00D922AB">
              <w:t>Ordren er gemt og betalingsmåden er valgt</w:t>
            </w:r>
          </w:p>
        </w:tc>
      </w:tr>
      <w:tr w:rsidR="000A1E4E" w:rsidRPr="00FC5E91" w14:paraId="68F9189D" w14:textId="77777777" w:rsidTr="47FAA12B">
        <w:tc>
          <w:tcPr>
            <w:tcW w:w="1611" w:type="dxa"/>
          </w:tcPr>
          <w:p w14:paraId="443AD0DA" w14:textId="77777777" w:rsidR="000A1E4E" w:rsidRPr="00D922AB" w:rsidRDefault="000A1E4E" w:rsidP="00795B88">
            <w:pPr>
              <w:rPr>
                <w:rFonts w:cstheme="minorHAnsi"/>
              </w:rPr>
            </w:pPr>
            <w:r w:rsidRPr="00D922AB">
              <w:rPr>
                <w:rFonts w:cstheme="minorHAnsi"/>
              </w:rPr>
              <w:t>Frekvens</w:t>
            </w:r>
          </w:p>
        </w:tc>
        <w:tc>
          <w:tcPr>
            <w:tcW w:w="7405" w:type="dxa"/>
            <w:gridSpan w:val="2"/>
          </w:tcPr>
          <w:p w14:paraId="1F6B0DB2" w14:textId="0B76B0DD" w:rsidR="000A1E4E" w:rsidRPr="00D922AB" w:rsidRDefault="5FC17A5B" w:rsidP="0DFFA971">
            <w:pPr>
              <w:spacing w:line="259" w:lineRule="auto"/>
            </w:pPr>
            <w:r w:rsidRPr="00D922AB">
              <w:t>20+</w:t>
            </w:r>
            <w:r w:rsidR="000A1E4E" w:rsidRPr="00D922AB">
              <w:t xml:space="preserve"> gange </w:t>
            </w:r>
            <w:r w:rsidRPr="00D922AB">
              <w:t xml:space="preserve">jævnt fordelt </w:t>
            </w:r>
            <w:r w:rsidR="43C93A4E" w:rsidRPr="00D922AB">
              <w:t>over dagen</w:t>
            </w:r>
          </w:p>
        </w:tc>
      </w:tr>
      <w:tr w:rsidR="000A1E4E" w:rsidRPr="00FC5E91" w14:paraId="74E96D81" w14:textId="77777777" w:rsidTr="47FAA12B">
        <w:tc>
          <w:tcPr>
            <w:tcW w:w="1611" w:type="dxa"/>
            <w:vMerge w:val="restart"/>
          </w:tcPr>
          <w:p w14:paraId="37322CA8" w14:textId="77777777" w:rsidR="000A1E4E" w:rsidRPr="00D922AB" w:rsidRDefault="000A1E4E" w:rsidP="00795B88">
            <w:pPr>
              <w:rPr>
                <w:rFonts w:cstheme="minorHAnsi"/>
              </w:rPr>
            </w:pPr>
            <w:r w:rsidRPr="00D922AB">
              <w:rPr>
                <w:rFonts w:cstheme="minorHAnsi"/>
              </w:rPr>
              <w:t>Flow of events</w:t>
            </w:r>
          </w:p>
        </w:tc>
        <w:tc>
          <w:tcPr>
            <w:tcW w:w="3812" w:type="dxa"/>
          </w:tcPr>
          <w:p w14:paraId="1AE7F8E8" w14:textId="77777777" w:rsidR="000A1E4E" w:rsidRPr="00D922AB" w:rsidRDefault="000A1E4E" w:rsidP="00795B88">
            <w:pPr>
              <w:jc w:val="center"/>
              <w:rPr>
                <w:rFonts w:cstheme="minorHAnsi"/>
                <w:b/>
              </w:rPr>
            </w:pPr>
            <w:r w:rsidRPr="00D922AB">
              <w:rPr>
                <w:rFonts w:cstheme="minorHAnsi"/>
                <w:b/>
              </w:rPr>
              <w:t>Aktør</w:t>
            </w:r>
          </w:p>
        </w:tc>
        <w:tc>
          <w:tcPr>
            <w:tcW w:w="3593" w:type="dxa"/>
          </w:tcPr>
          <w:p w14:paraId="5044A7E2" w14:textId="77777777" w:rsidR="000A1E4E" w:rsidRPr="00D922AB" w:rsidRDefault="000A1E4E" w:rsidP="00795B88">
            <w:pPr>
              <w:jc w:val="center"/>
              <w:rPr>
                <w:rFonts w:cstheme="minorHAnsi"/>
                <w:b/>
              </w:rPr>
            </w:pPr>
            <w:r w:rsidRPr="00D922AB">
              <w:rPr>
                <w:rFonts w:cstheme="minorHAnsi"/>
                <w:b/>
              </w:rPr>
              <w:t>System</w:t>
            </w:r>
          </w:p>
        </w:tc>
      </w:tr>
      <w:tr w:rsidR="000A1E4E" w:rsidRPr="00FC5E91" w14:paraId="7D2A155E" w14:textId="77777777" w:rsidTr="47FAA12B">
        <w:tc>
          <w:tcPr>
            <w:tcW w:w="1611" w:type="dxa"/>
            <w:vMerge/>
          </w:tcPr>
          <w:p w14:paraId="3A1AD6FD" w14:textId="77777777" w:rsidR="000A1E4E" w:rsidRPr="00D922AB" w:rsidRDefault="000A1E4E" w:rsidP="00795B88">
            <w:pPr>
              <w:rPr>
                <w:rFonts w:cstheme="minorHAnsi"/>
              </w:rPr>
            </w:pPr>
          </w:p>
        </w:tc>
        <w:tc>
          <w:tcPr>
            <w:tcW w:w="3812" w:type="dxa"/>
          </w:tcPr>
          <w:p w14:paraId="32B67BC2" w14:textId="58A64CC0" w:rsidR="000A1E4E" w:rsidRPr="00D922AB" w:rsidRDefault="000A1E4E" w:rsidP="47FAA12B">
            <w:pPr>
              <w:pStyle w:val="Listeafsnit"/>
              <w:numPr>
                <w:ilvl w:val="0"/>
                <w:numId w:val="29"/>
              </w:numPr>
              <w:spacing w:after="200" w:line="276" w:lineRule="auto"/>
              <w:rPr>
                <w:rFonts w:eastAsiaTheme="minorEastAsia"/>
                <w:color w:val="000000" w:themeColor="text1"/>
                <w:kern w:val="24"/>
              </w:rPr>
            </w:pPr>
            <w:proofErr w:type="spellStart"/>
            <w:r w:rsidRPr="00D922AB">
              <w:t>Use</w:t>
            </w:r>
            <w:proofErr w:type="spellEnd"/>
            <w:r w:rsidRPr="00D922AB">
              <w:t>-casen starter med at en kunde</w:t>
            </w:r>
            <w:r w:rsidR="4909B67E" w:rsidRPr="00D922AB">
              <w:t>/</w:t>
            </w:r>
            <w:r w:rsidR="4909B67E" w:rsidRPr="00D922AB">
              <w:rPr>
                <w:color w:val="000000" w:themeColor="text1"/>
              </w:rPr>
              <w:t xml:space="preserve"> salgsassistenten</w:t>
            </w:r>
            <w:r w:rsidRPr="00D922AB">
              <w:t xml:space="preserve"> </w:t>
            </w:r>
            <w:r w:rsidR="126F3DA4" w:rsidRPr="00D922AB">
              <w:t xml:space="preserve">finder den/de varer </w:t>
            </w:r>
            <w:r w:rsidR="16301C40" w:rsidRPr="00D922AB">
              <w:t>de</w:t>
            </w:r>
            <w:r w:rsidR="126F3DA4" w:rsidRPr="00D922AB">
              <w:t xml:space="preserve"> nu ønsker at købe, og tager dem til kassen.</w:t>
            </w:r>
          </w:p>
        </w:tc>
        <w:tc>
          <w:tcPr>
            <w:tcW w:w="3593" w:type="dxa"/>
          </w:tcPr>
          <w:p w14:paraId="1DB67EC5" w14:textId="77777777" w:rsidR="000A1E4E" w:rsidRPr="00D922AB" w:rsidRDefault="000A1E4E" w:rsidP="00795B88">
            <w:pPr>
              <w:pStyle w:val="NormalWeb"/>
              <w:spacing w:before="0" w:beforeAutospacing="0" w:after="0" w:afterAutospacing="0"/>
              <w:ind w:left="360"/>
              <w:rPr>
                <w:color w:val="000000" w:themeColor="dark1"/>
                <w:kern w:val="24"/>
              </w:rPr>
            </w:pPr>
          </w:p>
        </w:tc>
      </w:tr>
      <w:tr w:rsidR="000A1E4E" w:rsidRPr="00FC5E91" w14:paraId="5B55A7CA" w14:textId="77777777" w:rsidTr="47FAA12B">
        <w:tc>
          <w:tcPr>
            <w:tcW w:w="1611" w:type="dxa"/>
            <w:vMerge/>
          </w:tcPr>
          <w:p w14:paraId="5282B421" w14:textId="77777777" w:rsidR="000A1E4E" w:rsidRPr="00D922AB" w:rsidRDefault="000A1E4E" w:rsidP="00795B88">
            <w:pPr>
              <w:rPr>
                <w:rFonts w:cstheme="minorHAnsi"/>
              </w:rPr>
            </w:pPr>
          </w:p>
        </w:tc>
        <w:tc>
          <w:tcPr>
            <w:tcW w:w="3812" w:type="dxa"/>
          </w:tcPr>
          <w:p w14:paraId="7B452EED" w14:textId="13D46C0E" w:rsidR="000A1E4E" w:rsidRPr="00D922AB" w:rsidRDefault="232A8CDD" w:rsidP="47FAA12B">
            <w:pPr>
              <w:pStyle w:val="NormalWeb"/>
              <w:numPr>
                <w:ilvl w:val="0"/>
                <w:numId w:val="29"/>
              </w:numPr>
              <w:spacing w:before="0" w:beforeAutospacing="0" w:after="0" w:afterAutospacing="0"/>
            </w:pPr>
            <w:r w:rsidRPr="00D922AB">
              <w:rPr>
                <w:color w:val="000000" w:themeColor="text1"/>
              </w:rPr>
              <w:t>S</w:t>
            </w:r>
            <w:r w:rsidR="3F97240C" w:rsidRPr="00D922AB">
              <w:rPr>
                <w:color w:val="000000" w:themeColor="text1"/>
              </w:rPr>
              <w:t>algsassistenten</w:t>
            </w:r>
            <w:r w:rsidR="2DB17FCA" w:rsidRPr="00D922AB">
              <w:t xml:space="preserve"> scanner varen ind</w:t>
            </w:r>
            <w:r w:rsidR="0EA49A21" w:rsidRPr="00D922AB">
              <w:t xml:space="preserve">. </w:t>
            </w:r>
          </w:p>
        </w:tc>
        <w:tc>
          <w:tcPr>
            <w:tcW w:w="3593" w:type="dxa"/>
          </w:tcPr>
          <w:p w14:paraId="28262B3E" w14:textId="287EBE9A" w:rsidR="000A1E4E" w:rsidRPr="00D922AB" w:rsidRDefault="4126EF26" w:rsidP="47FAA12B">
            <w:pPr>
              <w:pStyle w:val="NormalWeb"/>
              <w:numPr>
                <w:ilvl w:val="0"/>
                <w:numId w:val="29"/>
              </w:numPr>
              <w:spacing w:before="0" w:beforeAutospacing="0" w:after="0" w:afterAutospacing="0"/>
            </w:pPr>
            <w:r w:rsidRPr="00D922AB">
              <w:t>System tilføjer varen til salg(?)</w:t>
            </w:r>
          </w:p>
        </w:tc>
      </w:tr>
      <w:tr w:rsidR="000A1E4E" w:rsidRPr="00FC5E91" w14:paraId="7DDDAE9E" w14:textId="77777777" w:rsidTr="47FAA12B">
        <w:tc>
          <w:tcPr>
            <w:tcW w:w="1611" w:type="dxa"/>
            <w:vMerge/>
          </w:tcPr>
          <w:p w14:paraId="0012C80E" w14:textId="77777777" w:rsidR="000A1E4E" w:rsidRPr="00D922AB" w:rsidRDefault="000A1E4E" w:rsidP="00795B88">
            <w:pPr>
              <w:rPr>
                <w:rFonts w:cstheme="minorHAnsi"/>
              </w:rPr>
            </w:pPr>
          </w:p>
        </w:tc>
        <w:tc>
          <w:tcPr>
            <w:tcW w:w="3812" w:type="dxa"/>
          </w:tcPr>
          <w:p w14:paraId="6B916221" w14:textId="49B8A9A3" w:rsidR="000A1E4E" w:rsidRPr="00D922AB" w:rsidRDefault="32C03640" w:rsidP="47FAA12B">
            <w:pPr>
              <w:pStyle w:val="NormalWeb"/>
              <w:numPr>
                <w:ilvl w:val="0"/>
                <w:numId w:val="29"/>
              </w:numPr>
              <w:spacing w:before="0" w:beforeAutospacing="0" w:after="0" w:afterAutospacing="0"/>
              <w:rPr>
                <w:color w:val="000000" w:themeColor="text1"/>
              </w:rPr>
            </w:pPr>
            <w:r w:rsidRPr="00D922AB">
              <w:rPr>
                <w:color w:val="000000" w:themeColor="text1"/>
              </w:rPr>
              <w:t>Step 2-3 gentages til der ikke er flere varer.</w:t>
            </w:r>
          </w:p>
        </w:tc>
        <w:tc>
          <w:tcPr>
            <w:tcW w:w="3593" w:type="dxa"/>
          </w:tcPr>
          <w:p w14:paraId="436E69CD" w14:textId="5B2FA4E4" w:rsidR="000A1E4E" w:rsidRPr="00D922AB" w:rsidRDefault="000A1E4E" w:rsidP="0397567F">
            <w:pPr>
              <w:pStyle w:val="NormalWeb"/>
              <w:spacing w:before="0" w:beforeAutospacing="0" w:after="0" w:afterAutospacing="0"/>
              <w:rPr>
                <w:color w:val="000000" w:themeColor="text1"/>
              </w:rPr>
            </w:pPr>
          </w:p>
        </w:tc>
      </w:tr>
      <w:tr w:rsidR="000A1E4E" w:rsidRPr="00FC5E91" w14:paraId="04C363FE" w14:textId="77777777" w:rsidTr="47FAA12B">
        <w:tc>
          <w:tcPr>
            <w:tcW w:w="1611" w:type="dxa"/>
            <w:vMerge/>
          </w:tcPr>
          <w:p w14:paraId="3C80D8BD" w14:textId="77777777" w:rsidR="000A1E4E" w:rsidRPr="00D922AB" w:rsidRDefault="000A1E4E" w:rsidP="00795B88">
            <w:pPr>
              <w:rPr>
                <w:rFonts w:cstheme="minorHAnsi"/>
              </w:rPr>
            </w:pPr>
          </w:p>
        </w:tc>
        <w:tc>
          <w:tcPr>
            <w:tcW w:w="3812" w:type="dxa"/>
          </w:tcPr>
          <w:p w14:paraId="36078F85" w14:textId="04E29829" w:rsidR="000A1E4E" w:rsidRPr="00D922AB" w:rsidRDefault="00D922AB" w:rsidP="47FAA12B">
            <w:pPr>
              <w:pStyle w:val="NormalWeb"/>
              <w:numPr>
                <w:ilvl w:val="0"/>
                <w:numId w:val="29"/>
              </w:numPr>
              <w:spacing w:before="0" w:beforeAutospacing="0" w:after="0" w:afterAutospacing="0"/>
              <w:rPr>
                <w:color w:val="000000" w:themeColor="text1"/>
              </w:rPr>
            </w:pPr>
            <w:r w:rsidRPr="00D922AB">
              <w:rPr>
                <w:color w:val="000000" w:themeColor="text1"/>
              </w:rPr>
              <w:t>Salgsassistenten</w:t>
            </w:r>
            <w:r w:rsidR="19B8B9D8" w:rsidRPr="00D922AB">
              <w:rPr>
                <w:color w:val="000000" w:themeColor="text1"/>
              </w:rPr>
              <w:t xml:space="preserve"> afslutter ordren</w:t>
            </w:r>
            <w:r w:rsidR="59B739D2" w:rsidRPr="00D922AB">
              <w:rPr>
                <w:color w:val="000000" w:themeColor="text1"/>
              </w:rPr>
              <w:t>, og det totale beløb bliver betalt.</w:t>
            </w:r>
          </w:p>
        </w:tc>
        <w:tc>
          <w:tcPr>
            <w:tcW w:w="3593" w:type="dxa"/>
          </w:tcPr>
          <w:p w14:paraId="5B19B862" w14:textId="233FF7CA" w:rsidR="000A1E4E" w:rsidRPr="00D922AB" w:rsidRDefault="27E7241D" w:rsidP="06C19905">
            <w:pPr>
              <w:pStyle w:val="NormalWeb"/>
              <w:spacing w:before="0" w:beforeAutospacing="0" w:after="0" w:afterAutospacing="0"/>
              <w:rPr>
                <w:color w:val="000000" w:themeColor="dark1"/>
                <w:kern w:val="24"/>
              </w:rPr>
            </w:pPr>
            <w:r w:rsidRPr="00D922AB">
              <w:rPr>
                <w:color w:val="000000" w:themeColor="text1"/>
              </w:rPr>
              <w:t>Systemet gemmer o</w:t>
            </w:r>
            <w:r w:rsidR="0D75C521" w:rsidRPr="00D922AB">
              <w:rPr>
                <w:color w:val="000000" w:themeColor="text1"/>
              </w:rPr>
              <w:t xml:space="preserve">g afslutter </w:t>
            </w:r>
            <w:r w:rsidR="00D922AB" w:rsidRPr="00D922AB">
              <w:rPr>
                <w:color w:val="000000" w:themeColor="text1"/>
              </w:rPr>
              <w:t>orden</w:t>
            </w:r>
            <w:r w:rsidRPr="00D922AB">
              <w:rPr>
                <w:color w:val="000000" w:themeColor="text1"/>
              </w:rPr>
              <w:t xml:space="preserve"> </w:t>
            </w:r>
          </w:p>
        </w:tc>
      </w:tr>
      <w:tr w:rsidR="000A1E4E" w:rsidRPr="00FC5E91" w14:paraId="1AC2D90C" w14:textId="77777777" w:rsidTr="47FAA12B">
        <w:tc>
          <w:tcPr>
            <w:tcW w:w="1611" w:type="dxa"/>
          </w:tcPr>
          <w:p w14:paraId="1A3B711E" w14:textId="77777777" w:rsidR="000A1E4E" w:rsidRPr="00D922AB" w:rsidRDefault="000A1E4E" w:rsidP="00795B88">
            <w:pPr>
              <w:rPr>
                <w:rFonts w:cstheme="minorHAnsi"/>
              </w:rPr>
            </w:pPr>
            <w:r w:rsidRPr="00D922AB">
              <w:rPr>
                <w:rFonts w:cstheme="minorHAnsi"/>
              </w:rPr>
              <w:t>Alternative flow</w:t>
            </w:r>
          </w:p>
        </w:tc>
        <w:tc>
          <w:tcPr>
            <w:tcW w:w="7405" w:type="dxa"/>
            <w:gridSpan w:val="2"/>
          </w:tcPr>
          <w:p w14:paraId="4C34A5A0" w14:textId="77777777" w:rsidR="000A1E4E" w:rsidRPr="00D922AB" w:rsidRDefault="712D647C" w:rsidP="00795B88">
            <w:pPr>
              <w:pStyle w:val="NormalWeb"/>
              <w:spacing w:before="0" w:beforeAutospacing="0" w:after="0" w:afterAutospacing="0"/>
              <w:rPr>
                <w:color w:val="000000" w:themeColor="dark1"/>
                <w:kern w:val="24"/>
              </w:rPr>
            </w:pPr>
            <w:r w:rsidRPr="00D922AB">
              <w:rPr>
                <w:color w:val="000000" w:themeColor="dark1"/>
                <w:kern w:val="24"/>
              </w:rPr>
              <w:t xml:space="preserve">       </w:t>
            </w:r>
          </w:p>
        </w:tc>
      </w:tr>
    </w:tbl>
    <w:p w14:paraId="434B4C40" w14:textId="3B913102" w:rsidR="00BA17A0" w:rsidRDefault="00BA17A0" w:rsidP="00B02E5E"/>
    <w:p w14:paraId="7F952F51" w14:textId="12401F26" w:rsidR="5AD8A2CD" w:rsidRPr="00A220E3" w:rsidRDefault="5AD8A2CD" w:rsidP="06C19905">
      <w:pPr>
        <w:pStyle w:val="Overskrift3"/>
        <w:rPr>
          <w:rFonts w:ascii="Calibri Light" w:eastAsia="MS Gothic" w:hAnsi="Calibri Light" w:cs="Times New Roman"/>
          <w:color w:val="1F3763"/>
        </w:rPr>
      </w:pPr>
      <w:bookmarkStart w:id="25" w:name="_Toc90632402"/>
      <w:proofErr w:type="spellStart"/>
      <w:r w:rsidRPr="00A220E3">
        <w:rPr>
          <w:rFonts w:ascii="Calibri Light" w:eastAsia="MS Gothic" w:hAnsi="Calibri Light" w:cs="Times New Roman"/>
          <w:color w:val="1F3763"/>
        </w:rPr>
        <w:t>Fully</w:t>
      </w:r>
      <w:proofErr w:type="spellEnd"/>
      <w:r w:rsidRPr="00A220E3">
        <w:rPr>
          <w:rFonts w:ascii="Calibri Light" w:eastAsia="MS Gothic" w:hAnsi="Calibri Light" w:cs="Times New Roman"/>
          <w:color w:val="1F3763"/>
        </w:rPr>
        <w:t xml:space="preserve"> </w:t>
      </w:r>
      <w:proofErr w:type="spellStart"/>
      <w:r w:rsidRPr="00A220E3">
        <w:rPr>
          <w:rFonts w:ascii="Calibri Light" w:eastAsia="MS Gothic" w:hAnsi="Calibri Light" w:cs="Times New Roman"/>
          <w:color w:val="1F3763"/>
        </w:rPr>
        <w:t>dressed</w:t>
      </w:r>
      <w:proofErr w:type="spellEnd"/>
      <w:r w:rsidRPr="00A220E3">
        <w:rPr>
          <w:rFonts w:ascii="Calibri Light" w:eastAsia="MS Gothic" w:hAnsi="Calibri Light" w:cs="Times New Roman"/>
          <w:color w:val="1F3763"/>
        </w:rPr>
        <w:t xml:space="preserve">: </w:t>
      </w:r>
      <w:r w:rsidR="18DF5DF8" w:rsidRPr="00A220E3">
        <w:rPr>
          <w:rFonts w:ascii="Calibri Light" w:eastAsia="MS Gothic" w:hAnsi="Calibri Light" w:cs="Times New Roman"/>
          <w:color w:val="1F3763"/>
        </w:rPr>
        <w:t>U</w:t>
      </w:r>
      <w:r w:rsidRPr="00A220E3">
        <w:rPr>
          <w:rFonts w:ascii="Calibri Light" w:eastAsia="MS Gothic" w:hAnsi="Calibri Light" w:cs="Times New Roman"/>
          <w:color w:val="1F3763"/>
        </w:rPr>
        <w:t>dlån værktøj</w:t>
      </w:r>
      <w:bookmarkEnd w:id="25"/>
    </w:p>
    <w:tbl>
      <w:tblPr>
        <w:tblStyle w:val="Tabel-Gitter"/>
        <w:tblW w:w="0" w:type="auto"/>
        <w:tblLook w:val="04A0" w:firstRow="1" w:lastRow="0" w:firstColumn="1" w:lastColumn="0" w:noHBand="0" w:noVBand="1"/>
      </w:tblPr>
      <w:tblGrid>
        <w:gridCol w:w="1611"/>
        <w:gridCol w:w="3812"/>
        <w:gridCol w:w="3593"/>
      </w:tblGrid>
      <w:tr w:rsidR="005D37BE" w:rsidRPr="00FC5E91" w14:paraId="625D0DFE" w14:textId="77777777" w:rsidTr="47FAA12B">
        <w:tc>
          <w:tcPr>
            <w:tcW w:w="1611" w:type="dxa"/>
          </w:tcPr>
          <w:p w14:paraId="6C6E27B1" w14:textId="77777777" w:rsidR="005D37BE" w:rsidRPr="00D922AB" w:rsidRDefault="005D37BE" w:rsidP="00795B88">
            <w:pPr>
              <w:rPr>
                <w:rFonts w:cstheme="minorHAnsi"/>
              </w:rPr>
            </w:pPr>
            <w:proofErr w:type="spellStart"/>
            <w:r w:rsidRPr="00D922AB">
              <w:rPr>
                <w:rFonts w:cstheme="minorHAnsi"/>
              </w:rPr>
              <w:t>Use</w:t>
            </w:r>
            <w:proofErr w:type="spellEnd"/>
            <w:r w:rsidRPr="00D922AB">
              <w:rPr>
                <w:rFonts w:cstheme="minorHAnsi"/>
              </w:rPr>
              <w:t xml:space="preserve"> case navn</w:t>
            </w:r>
          </w:p>
        </w:tc>
        <w:tc>
          <w:tcPr>
            <w:tcW w:w="7405" w:type="dxa"/>
            <w:gridSpan w:val="2"/>
          </w:tcPr>
          <w:p w14:paraId="58F5A237" w14:textId="7CADD3AE" w:rsidR="005D37BE" w:rsidRPr="00D922AB" w:rsidRDefault="005D37BE" w:rsidP="00795B88">
            <w:pPr>
              <w:rPr>
                <w:rFonts w:cstheme="minorHAnsi"/>
                <w:b/>
              </w:rPr>
            </w:pPr>
            <w:r w:rsidRPr="00D922AB">
              <w:rPr>
                <w:rFonts w:cstheme="minorHAnsi"/>
                <w:b/>
              </w:rPr>
              <w:t>Udlån værktøj</w:t>
            </w:r>
          </w:p>
        </w:tc>
      </w:tr>
      <w:tr w:rsidR="005D37BE" w:rsidRPr="00FC5E91" w14:paraId="5F15D0F1" w14:textId="77777777" w:rsidTr="47FAA12B">
        <w:tc>
          <w:tcPr>
            <w:tcW w:w="1611" w:type="dxa"/>
          </w:tcPr>
          <w:p w14:paraId="26EEA656" w14:textId="77777777" w:rsidR="005D37BE" w:rsidRPr="00D922AB" w:rsidRDefault="005D37BE" w:rsidP="00795B88">
            <w:pPr>
              <w:rPr>
                <w:rFonts w:cstheme="minorHAnsi"/>
              </w:rPr>
            </w:pPr>
            <w:r w:rsidRPr="00D922AB">
              <w:rPr>
                <w:rFonts w:cstheme="minorHAnsi"/>
              </w:rPr>
              <w:t>Aktører</w:t>
            </w:r>
          </w:p>
        </w:tc>
        <w:tc>
          <w:tcPr>
            <w:tcW w:w="7405" w:type="dxa"/>
            <w:gridSpan w:val="2"/>
          </w:tcPr>
          <w:p w14:paraId="2C6FFBA6" w14:textId="36ADB9ED" w:rsidR="005D37BE" w:rsidRPr="00D922AB" w:rsidRDefault="005D37BE" w:rsidP="00795B88">
            <w:pPr>
              <w:rPr>
                <w:rFonts w:cstheme="minorHAnsi"/>
              </w:rPr>
            </w:pPr>
            <w:r w:rsidRPr="00D922AB">
              <w:rPr>
                <w:rFonts w:cstheme="minorHAnsi"/>
              </w:rPr>
              <w:t>Salgsassistent og Kunde</w:t>
            </w:r>
          </w:p>
        </w:tc>
      </w:tr>
      <w:tr w:rsidR="005D37BE" w:rsidRPr="00D565EC" w14:paraId="0BF57FD5" w14:textId="77777777" w:rsidTr="47FAA12B">
        <w:tc>
          <w:tcPr>
            <w:tcW w:w="1611" w:type="dxa"/>
          </w:tcPr>
          <w:p w14:paraId="62FD8BE2" w14:textId="77777777" w:rsidR="005D37BE" w:rsidRPr="00D922AB" w:rsidRDefault="005D37BE" w:rsidP="00795B88">
            <w:pPr>
              <w:rPr>
                <w:rFonts w:cstheme="minorHAnsi"/>
              </w:rPr>
            </w:pPr>
            <w:r w:rsidRPr="00D922AB">
              <w:rPr>
                <w:rFonts w:cstheme="minorHAnsi"/>
              </w:rPr>
              <w:t>Præbetingelse</w:t>
            </w:r>
          </w:p>
        </w:tc>
        <w:tc>
          <w:tcPr>
            <w:tcW w:w="7405" w:type="dxa"/>
            <w:gridSpan w:val="2"/>
          </w:tcPr>
          <w:p w14:paraId="33EC513E" w14:textId="5360DF2E" w:rsidR="005D37BE" w:rsidRPr="00D922AB" w:rsidRDefault="005D37BE" w:rsidP="00795B88">
            <w:r w:rsidRPr="00D922AB">
              <w:t>At værktøjet er frigivet til udlån</w:t>
            </w:r>
          </w:p>
        </w:tc>
      </w:tr>
      <w:tr w:rsidR="005D37BE" w:rsidRPr="00D565EC" w14:paraId="136F6AF9" w14:textId="77777777" w:rsidTr="47FAA12B">
        <w:tc>
          <w:tcPr>
            <w:tcW w:w="1611" w:type="dxa"/>
          </w:tcPr>
          <w:p w14:paraId="6435CCB8" w14:textId="77777777" w:rsidR="005D37BE" w:rsidRPr="00D922AB" w:rsidRDefault="005D37BE" w:rsidP="00795B88">
            <w:pPr>
              <w:rPr>
                <w:rFonts w:cstheme="minorHAnsi"/>
              </w:rPr>
            </w:pPr>
            <w:r w:rsidRPr="00D922AB">
              <w:rPr>
                <w:rFonts w:cstheme="minorHAnsi"/>
              </w:rPr>
              <w:t>Postbetingelse</w:t>
            </w:r>
          </w:p>
        </w:tc>
        <w:tc>
          <w:tcPr>
            <w:tcW w:w="7405" w:type="dxa"/>
            <w:gridSpan w:val="2"/>
          </w:tcPr>
          <w:p w14:paraId="7EFB8D7A" w14:textId="342A9049" w:rsidR="005D37BE" w:rsidRPr="00D922AB" w:rsidRDefault="00AD0ECE" w:rsidP="00795B88">
            <w:r w:rsidRPr="00D922AB">
              <w:t>Et lån er blevet registeret</w:t>
            </w:r>
            <w:r w:rsidR="0041135D" w:rsidRPr="00D922AB">
              <w:t xml:space="preserve"> </w:t>
            </w:r>
            <w:r w:rsidR="00472C48" w:rsidRPr="00D922AB">
              <w:t>og asso</w:t>
            </w:r>
            <w:r w:rsidR="000F2D5E" w:rsidRPr="00D922AB">
              <w:t xml:space="preserve">cieret </w:t>
            </w:r>
            <w:r w:rsidR="00795B88" w:rsidRPr="00D922AB">
              <w:t>med en kunde og produkter.</w:t>
            </w:r>
          </w:p>
        </w:tc>
      </w:tr>
      <w:tr w:rsidR="005D37BE" w:rsidRPr="00FC5E91" w14:paraId="59CFF9F7" w14:textId="77777777" w:rsidTr="47FAA12B">
        <w:tc>
          <w:tcPr>
            <w:tcW w:w="1611" w:type="dxa"/>
          </w:tcPr>
          <w:p w14:paraId="34678A6E" w14:textId="77777777" w:rsidR="005D37BE" w:rsidRPr="00D922AB" w:rsidRDefault="005D37BE" w:rsidP="00795B88">
            <w:pPr>
              <w:rPr>
                <w:rFonts w:cstheme="minorHAnsi"/>
              </w:rPr>
            </w:pPr>
            <w:r w:rsidRPr="00D922AB">
              <w:rPr>
                <w:rFonts w:cstheme="minorHAnsi"/>
              </w:rPr>
              <w:t>Frekvens</w:t>
            </w:r>
          </w:p>
        </w:tc>
        <w:tc>
          <w:tcPr>
            <w:tcW w:w="7405" w:type="dxa"/>
            <w:gridSpan w:val="2"/>
          </w:tcPr>
          <w:p w14:paraId="03366BBE" w14:textId="314A1CE3" w:rsidR="005D37BE" w:rsidRPr="00D922AB" w:rsidRDefault="00497B39" w:rsidP="00795B88">
            <w:r w:rsidRPr="00D922AB">
              <w:t>1-5 gange om ugen</w:t>
            </w:r>
          </w:p>
        </w:tc>
      </w:tr>
      <w:tr w:rsidR="005D37BE" w:rsidRPr="00FC5E91" w14:paraId="073A524A" w14:textId="77777777" w:rsidTr="47FAA12B">
        <w:tc>
          <w:tcPr>
            <w:tcW w:w="1611" w:type="dxa"/>
            <w:vMerge w:val="restart"/>
          </w:tcPr>
          <w:p w14:paraId="1AB55D70" w14:textId="77777777" w:rsidR="005D37BE" w:rsidRPr="00D922AB" w:rsidRDefault="005D37BE" w:rsidP="00795B88">
            <w:pPr>
              <w:rPr>
                <w:rFonts w:cstheme="minorHAnsi"/>
              </w:rPr>
            </w:pPr>
            <w:r w:rsidRPr="00D922AB">
              <w:rPr>
                <w:rFonts w:cstheme="minorHAnsi"/>
              </w:rPr>
              <w:t>Flow of events</w:t>
            </w:r>
          </w:p>
        </w:tc>
        <w:tc>
          <w:tcPr>
            <w:tcW w:w="3812" w:type="dxa"/>
          </w:tcPr>
          <w:p w14:paraId="3ACE60F6" w14:textId="77777777" w:rsidR="005D37BE" w:rsidRPr="00D922AB" w:rsidRDefault="005D37BE" w:rsidP="00795B88">
            <w:pPr>
              <w:jc w:val="center"/>
              <w:rPr>
                <w:rFonts w:cstheme="minorHAnsi"/>
                <w:b/>
              </w:rPr>
            </w:pPr>
            <w:r w:rsidRPr="00D922AB">
              <w:rPr>
                <w:rFonts w:cstheme="minorHAnsi"/>
                <w:b/>
              </w:rPr>
              <w:t>Aktør</w:t>
            </w:r>
          </w:p>
        </w:tc>
        <w:tc>
          <w:tcPr>
            <w:tcW w:w="3593" w:type="dxa"/>
          </w:tcPr>
          <w:p w14:paraId="1A6A9DF4" w14:textId="77777777" w:rsidR="005D37BE" w:rsidRPr="00D922AB" w:rsidRDefault="005D37BE" w:rsidP="00795B88">
            <w:pPr>
              <w:jc w:val="center"/>
              <w:rPr>
                <w:rFonts w:cstheme="minorHAnsi"/>
                <w:b/>
              </w:rPr>
            </w:pPr>
            <w:r w:rsidRPr="00D922AB">
              <w:rPr>
                <w:rFonts w:cstheme="minorHAnsi"/>
                <w:b/>
              </w:rPr>
              <w:t>System</w:t>
            </w:r>
          </w:p>
        </w:tc>
      </w:tr>
      <w:tr w:rsidR="005D37BE" w:rsidRPr="00FC5E91" w14:paraId="480E62A7" w14:textId="77777777" w:rsidTr="47FAA12B">
        <w:tc>
          <w:tcPr>
            <w:tcW w:w="1611" w:type="dxa"/>
            <w:vMerge/>
          </w:tcPr>
          <w:p w14:paraId="6373A0A5" w14:textId="77777777" w:rsidR="005D37BE" w:rsidRPr="00D922AB" w:rsidRDefault="005D37BE" w:rsidP="00795B88">
            <w:pPr>
              <w:rPr>
                <w:rFonts w:cstheme="minorHAnsi"/>
              </w:rPr>
            </w:pPr>
          </w:p>
        </w:tc>
        <w:tc>
          <w:tcPr>
            <w:tcW w:w="3812" w:type="dxa"/>
          </w:tcPr>
          <w:p w14:paraId="65E6C9E2" w14:textId="496D7D2F" w:rsidR="005D37BE" w:rsidRPr="00D922AB" w:rsidRDefault="7CE93E4E" w:rsidP="0397567F">
            <w:pPr>
              <w:pStyle w:val="Listeafsnit"/>
              <w:numPr>
                <w:ilvl w:val="0"/>
                <w:numId w:val="36"/>
              </w:numPr>
              <w:spacing w:after="200" w:line="276" w:lineRule="auto"/>
              <w:rPr>
                <w:rFonts w:eastAsiaTheme="minorEastAsia"/>
                <w:kern w:val="24"/>
              </w:rPr>
            </w:pPr>
            <w:proofErr w:type="spellStart"/>
            <w:r w:rsidRPr="00D922AB">
              <w:t>Use</w:t>
            </w:r>
            <w:proofErr w:type="spellEnd"/>
            <w:r w:rsidRPr="00D922AB">
              <w:t xml:space="preserve">-casen starter med at en kunde henvender sig </w:t>
            </w:r>
            <w:r w:rsidR="00A73A6A" w:rsidRPr="00D922AB">
              <w:t xml:space="preserve">for at låne et </w:t>
            </w:r>
            <w:r w:rsidR="2C78E2DA" w:rsidRPr="00D922AB">
              <w:t xml:space="preserve">eller flere </w:t>
            </w:r>
            <w:r w:rsidR="00A73A6A" w:rsidRPr="00D922AB">
              <w:t>værktøj</w:t>
            </w:r>
            <w:r w:rsidR="2C78E2DA" w:rsidRPr="00D922AB">
              <w:t>.</w:t>
            </w:r>
            <w:r w:rsidRPr="00D922AB">
              <w:t xml:space="preserve"> </w:t>
            </w:r>
          </w:p>
        </w:tc>
        <w:tc>
          <w:tcPr>
            <w:tcW w:w="3593" w:type="dxa"/>
          </w:tcPr>
          <w:p w14:paraId="61DBCB2D" w14:textId="38A552B9" w:rsidR="005D37BE" w:rsidRPr="00D922AB" w:rsidRDefault="005D37BE" w:rsidP="00394149">
            <w:pPr>
              <w:pStyle w:val="NormalWeb"/>
              <w:spacing w:before="0" w:beforeAutospacing="0" w:after="0" w:afterAutospacing="0"/>
              <w:ind w:left="360"/>
              <w:rPr>
                <w:color w:val="000000" w:themeColor="dark1"/>
                <w:kern w:val="24"/>
              </w:rPr>
            </w:pPr>
          </w:p>
        </w:tc>
      </w:tr>
      <w:tr w:rsidR="005D37BE" w:rsidRPr="00FC5E91" w14:paraId="2D444416" w14:textId="77777777" w:rsidTr="47FAA12B">
        <w:tc>
          <w:tcPr>
            <w:tcW w:w="1611" w:type="dxa"/>
            <w:vMerge/>
          </w:tcPr>
          <w:p w14:paraId="6AEB6A52" w14:textId="77777777" w:rsidR="005D37BE" w:rsidRPr="00D922AB" w:rsidRDefault="005D37BE" w:rsidP="00795B88">
            <w:pPr>
              <w:rPr>
                <w:rFonts w:cstheme="minorHAnsi"/>
              </w:rPr>
            </w:pPr>
          </w:p>
        </w:tc>
        <w:tc>
          <w:tcPr>
            <w:tcW w:w="3812" w:type="dxa"/>
          </w:tcPr>
          <w:p w14:paraId="645ABAD5" w14:textId="5BC90359" w:rsidR="005D37BE" w:rsidRPr="00D922AB" w:rsidRDefault="4B76B931" w:rsidP="0397567F">
            <w:pPr>
              <w:pStyle w:val="NormalWeb"/>
              <w:numPr>
                <w:ilvl w:val="0"/>
                <w:numId w:val="36"/>
              </w:numPr>
              <w:spacing w:before="0" w:beforeAutospacing="0" w:after="0" w:afterAutospacing="0"/>
            </w:pPr>
            <w:r w:rsidRPr="00D922AB">
              <w:t>Salgs</w:t>
            </w:r>
            <w:r w:rsidR="1F1889CF" w:rsidRPr="00D922AB">
              <w:t>assisten</w:t>
            </w:r>
            <w:r w:rsidR="027F1927" w:rsidRPr="00D922AB">
              <w:t>t</w:t>
            </w:r>
            <w:r w:rsidR="1F1889CF" w:rsidRPr="00D922AB">
              <w:t>en opretter et udlån</w:t>
            </w:r>
            <w:r w:rsidR="13E60DFA" w:rsidRPr="00D922AB">
              <w:t>.</w:t>
            </w:r>
            <w:r w:rsidR="7C5AB9C0" w:rsidRPr="00D922AB">
              <w:t xml:space="preserve"> </w:t>
            </w:r>
          </w:p>
        </w:tc>
        <w:tc>
          <w:tcPr>
            <w:tcW w:w="3593" w:type="dxa"/>
          </w:tcPr>
          <w:p w14:paraId="07BE5EB7" w14:textId="4C2B9715" w:rsidR="005D37BE" w:rsidRPr="00D922AB" w:rsidRDefault="027F1927" w:rsidP="0397567F">
            <w:pPr>
              <w:pStyle w:val="NormalWeb"/>
              <w:numPr>
                <w:ilvl w:val="0"/>
                <w:numId w:val="36"/>
              </w:numPr>
              <w:spacing w:before="0" w:beforeAutospacing="0" w:after="0" w:afterAutospacing="0"/>
            </w:pPr>
            <w:r w:rsidRPr="00D922AB">
              <w:t>Systemet opretter et udlån.</w:t>
            </w:r>
          </w:p>
        </w:tc>
      </w:tr>
      <w:tr w:rsidR="005D37BE" w:rsidRPr="00FC5E91" w14:paraId="18A1F692" w14:textId="77777777" w:rsidTr="47FAA12B">
        <w:tc>
          <w:tcPr>
            <w:tcW w:w="1611" w:type="dxa"/>
            <w:vMerge/>
          </w:tcPr>
          <w:p w14:paraId="2EF4BCE9" w14:textId="77777777" w:rsidR="005D37BE" w:rsidRPr="00D922AB" w:rsidRDefault="005D37BE" w:rsidP="00795B88">
            <w:pPr>
              <w:rPr>
                <w:rFonts w:cstheme="minorHAnsi"/>
              </w:rPr>
            </w:pPr>
          </w:p>
        </w:tc>
        <w:tc>
          <w:tcPr>
            <w:tcW w:w="3812" w:type="dxa"/>
          </w:tcPr>
          <w:p w14:paraId="7E0003F8" w14:textId="6CF836E7" w:rsidR="005D37BE" w:rsidRPr="00D922AB" w:rsidRDefault="027F1927" w:rsidP="0397567F">
            <w:pPr>
              <w:pStyle w:val="NormalWeb"/>
              <w:numPr>
                <w:ilvl w:val="0"/>
                <w:numId w:val="36"/>
              </w:numPr>
              <w:spacing w:before="0" w:beforeAutospacing="0" w:after="0" w:afterAutospacing="0"/>
              <w:rPr>
                <w:color w:val="000000" w:themeColor="dark1"/>
                <w:kern w:val="24"/>
              </w:rPr>
            </w:pPr>
            <w:r w:rsidRPr="00D922AB">
              <w:rPr>
                <w:color w:val="000000" w:themeColor="dark1"/>
                <w:kern w:val="24"/>
              </w:rPr>
              <w:t>Salgsassistenten tilføjer værktøjer.</w:t>
            </w:r>
          </w:p>
        </w:tc>
        <w:tc>
          <w:tcPr>
            <w:tcW w:w="3593" w:type="dxa"/>
          </w:tcPr>
          <w:p w14:paraId="61A52C50" w14:textId="64E4B811" w:rsidR="005D37BE" w:rsidRPr="00D922AB" w:rsidRDefault="027F1927" w:rsidP="0397567F">
            <w:pPr>
              <w:pStyle w:val="NormalWeb"/>
              <w:numPr>
                <w:ilvl w:val="0"/>
                <w:numId w:val="36"/>
              </w:numPr>
              <w:spacing w:before="0" w:beforeAutospacing="0" w:after="0" w:afterAutospacing="0"/>
              <w:rPr>
                <w:color w:val="000000" w:themeColor="dark1"/>
                <w:kern w:val="24"/>
              </w:rPr>
            </w:pPr>
            <w:r w:rsidRPr="00D922AB">
              <w:rPr>
                <w:color w:val="000000" w:themeColor="dark1"/>
                <w:kern w:val="24"/>
              </w:rPr>
              <w:t xml:space="preserve">Systemet tilføjer </w:t>
            </w:r>
            <w:r w:rsidR="66265C92" w:rsidRPr="00D922AB">
              <w:rPr>
                <w:color w:val="000000" w:themeColor="dark1"/>
                <w:kern w:val="24"/>
              </w:rPr>
              <w:t>værktøj til udlån.</w:t>
            </w:r>
          </w:p>
        </w:tc>
      </w:tr>
      <w:tr w:rsidR="008B1629" w:rsidRPr="00FC5E91" w14:paraId="476AB9FE" w14:textId="77777777" w:rsidTr="47FAA12B">
        <w:tc>
          <w:tcPr>
            <w:tcW w:w="1611" w:type="dxa"/>
            <w:vMerge/>
          </w:tcPr>
          <w:p w14:paraId="588FD6B8" w14:textId="77777777" w:rsidR="008B1629" w:rsidRPr="00D922AB" w:rsidRDefault="008B1629" w:rsidP="00795B88">
            <w:pPr>
              <w:rPr>
                <w:rFonts w:cstheme="minorHAnsi"/>
              </w:rPr>
            </w:pPr>
          </w:p>
        </w:tc>
        <w:tc>
          <w:tcPr>
            <w:tcW w:w="3812" w:type="dxa"/>
          </w:tcPr>
          <w:p w14:paraId="212D2358" w14:textId="5181C24D" w:rsidR="008B1629" w:rsidRPr="00D922AB" w:rsidRDefault="0A98EDE2" w:rsidP="0397567F">
            <w:pPr>
              <w:pStyle w:val="NormalWeb"/>
              <w:numPr>
                <w:ilvl w:val="0"/>
                <w:numId w:val="36"/>
              </w:numPr>
              <w:spacing w:before="0" w:beforeAutospacing="0" w:after="0" w:afterAutospacing="0"/>
              <w:rPr>
                <w:color w:val="000000" w:themeColor="dark1"/>
                <w:kern w:val="24"/>
              </w:rPr>
            </w:pPr>
            <w:r w:rsidRPr="00D922AB">
              <w:rPr>
                <w:color w:val="000000" w:themeColor="dark1"/>
                <w:kern w:val="24"/>
              </w:rPr>
              <w:t>Step 4-5 gentages</w:t>
            </w:r>
            <w:r w:rsidR="1DCCA85B" w:rsidRPr="00D922AB">
              <w:rPr>
                <w:color w:val="000000" w:themeColor="dark1"/>
                <w:kern w:val="24"/>
              </w:rPr>
              <w:t xml:space="preserve"> til kunden er færdig.</w:t>
            </w:r>
          </w:p>
        </w:tc>
        <w:tc>
          <w:tcPr>
            <w:tcW w:w="3593" w:type="dxa"/>
          </w:tcPr>
          <w:p w14:paraId="5BB199EB" w14:textId="77777777" w:rsidR="008B1629" w:rsidRPr="00D922AB" w:rsidRDefault="008B1629" w:rsidP="00733F6E">
            <w:pPr>
              <w:pStyle w:val="NormalWeb"/>
              <w:spacing w:before="0" w:beforeAutospacing="0" w:after="0" w:afterAutospacing="0"/>
              <w:ind w:left="720"/>
              <w:rPr>
                <w:rFonts w:cstheme="minorHAnsi"/>
                <w:color w:val="000000" w:themeColor="dark1"/>
                <w:kern w:val="24"/>
              </w:rPr>
            </w:pPr>
          </w:p>
        </w:tc>
      </w:tr>
      <w:tr w:rsidR="005D37BE" w:rsidRPr="00FC5E91" w14:paraId="23BCE1EF" w14:textId="77777777" w:rsidTr="47FAA12B">
        <w:tc>
          <w:tcPr>
            <w:tcW w:w="1611" w:type="dxa"/>
            <w:vMerge/>
          </w:tcPr>
          <w:p w14:paraId="187CFC09" w14:textId="77777777" w:rsidR="005D37BE" w:rsidRPr="00D922AB" w:rsidRDefault="005D37BE" w:rsidP="00795B88">
            <w:pPr>
              <w:rPr>
                <w:rFonts w:cstheme="minorHAnsi"/>
              </w:rPr>
            </w:pPr>
          </w:p>
        </w:tc>
        <w:tc>
          <w:tcPr>
            <w:tcW w:w="3812" w:type="dxa"/>
          </w:tcPr>
          <w:p w14:paraId="0DDD9334" w14:textId="126840AD" w:rsidR="005D37BE" w:rsidRPr="00D922AB" w:rsidRDefault="66265C92" w:rsidP="0397567F">
            <w:pPr>
              <w:pStyle w:val="NormalWeb"/>
              <w:numPr>
                <w:ilvl w:val="0"/>
                <w:numId w:val="36"/>
              </w:numPr>
              <w:spacing w:before="0" w:beforeAutospacing="0" w:after="0" w:afterAutospacing="0"/>
            </w:pPr>
            <w:r w:rsidRPr="00D922AB">
              <w:t xml:space="preserve">Salgsassistenten vil </w:t>
            </w:r>
            <w:r w:rsidR="4BD41A20" w:rsidRPr="00D922AB">
              <w:t>tilføje låne periode.</w:t>
            </w:r>
          </w:p>
        </w:tc>
        <w:tc>
          <w:tcPr>
            <w:tcW w:w="3593" w:type="dxa"/>
          </w:tcPr>
          <w:p w14:paraId="0864F2A2" w14:textId="4496348E" w:rsidR="005D37BE" w:rsidRPr="00D922AB" w:rsidRDefault="7CE93E4E" w:rsidP="0397567F">
            <w:pPr>
              <w:pStyle w:val="NormalWeb"/>
              <w:numPr>
                <w:ilvl w:val="0"/>
                <w:numId w:val="36"/>
              </w:numPr>
              <w:spacing w:before="0" w:beforeAutospacing="0" w:after="0" w:afterAutospacing="0"/>
            </w:pPr>
            <w:r w:rsidRPr="00D922AB">
              <w:t xml:space="preserve">Systemet </w:t>
            </w:r>
            <w:r w:rsidR="4BD41A20" w:rsidRPr="00D922AB">
              <w:t>opretter en periode for udlån.</w:t>
            </w:r>
          </w:p>
        </w:tc>
      </w:tr>
      <w:tr w:rsidR="005D37BE" w:rsidRPr="00FC5E91" w14:paraId="0DCD9779" w14:textId="77777777" w:rsidTr="47FAA12B">
        <w:tc>
          <w:tcPr>
            <w:tcW w:w="1611" w:type="dxa"/>
            <w:vMerge/>
          </w:tcPr>
          <w:p w14:paraId="20344054" w14:textId="77777777" w:rsidR="005D37BE" w:rsidRPr="00D922AB" w:rsidRDefault="005D37BE" w:rsidP="00795B88">
            <w:pPr>
              <w:rPr>
                <w:rFonts w:cstheme="minorHAnsi"/>
              </w:rPr>
            </w:pPr>
          </w:p>
        </w:tc>
        <w:tc>
          <w:tcPr>
            <w:tcW w:w="3812" w:type="dxa"/>
          </w:tcPr>
          <w:p w14:paraId="0F949A54" w14:textId="27A1323E" w:rsidR="005D37BE" w:rsidRPr="00D922AB" w:rsidRDefault="4BFF9975" w:rsidP="0397567F">
            <w:pPr>
              <w:pStyle w:val="NormalWeb"/>
              <w:numPr>
                <w:ilvl w:val="0"/>
                <w:numId w:val="36"/>
              </w:numPr>
              <w:spacing w:before="0" w:beforeAutospacing="0" w:after="0" w:afterAutospacing="0"/>
            </w:pPr>
            <w:r w:rsidRPr="00D922AB">
              <w:t xml:space="preserve">Salgsassistenten </w:t>
            </w:r>
            <w:r w:rsidR="7FA46914" w:rsidRPr="00D922AB">
              <w:t xml:space="preserve">giver/sender </w:t>
            </w:r>
            <w:r w:rsidR="2DBFD95B" w:rsidRPr="00D922AB">
              <w:t xml:space="preserve">kunden </w:t>
            </w:r>
            <w:r w:rsidR="0799D4EF" w:rsidRPr="00D922AB">
              <w:t>fakturaen.</w:t>
            </w:r>
          </w:p>
        </w:tc>
        <w:tc>
          <w:tcPr>
            <w:tcW w:w="3593" w:type="dxa"/>
          </w:tcPr>
          <w:p w14:paraId="52F14AC0" w14:textId="5E2C2A74" w:rsidR="005D37BE" w:rsidRPr="00D922AB" w:rsidRDefault="7CE93E4E" w:rsidP="0397567F">
            <w:pPr>
              <w:pStyle w:val="NormalWeb"/>
              <w:numPr>
                <w:ilvl w:val="0"/>
                <w:numId w:val="36"/>
              </w:numPr>
              <w:spacing w:before="0" w:beforeAutospacing="0" w:after="0" w:afterAutospacing="0"/>
            </w:pPr>
            <w:r w:rsidRPr="00D922AB">
              <w:t xml:space="preserve">Systemet </w:t>
            </w:r>
            <w:r w:rsidR="71D51CAF" w:rsidRPr="00D922AB">
              <w:t xml:space="preserve">sender </w:t>
            </w:r>
            <w:r w:rsidR="034DACD8" w:rsidRPr="00D922AB">
              <w:t>eller udskriver faktura.</w:t>
            </w:r>
          </w:p>
        </w:tc>
      </w:tr>
      <w:tr w:rsidR="005D37BE" w:rsidRPr="00FC5E91" w14:paraId="47B05B90" w14:textId="77777777" w:rsidTr="47FAA12B">
        <w:tc>
          <w:tcPr>
            <w:tcW w:w="1611" w:type="dxa"/>
          </w:tcPr>
          <w:p w14:paraId="5B2843B5" w14:textId="77777777" w:rsidR="005D37BE" w:rsidRPr="00D922AB" w:rsidRDefault="005D37BE" w:rsidP="00795B88">
            <w:pPr>
              <w:rPr>
                <w:rFonts w:cstheme="minorHAnsi"/>
              </w:rPr>
            </w:pPr>
            <w:r w:rsidRPr="00D922AB">
              <w:rPr>
                <w:rFonts w:cstheme="minorHAnsi"/>
              </w:rPr>
              <w:t>Alternative flow</w:t>
            </w:r>
          </w:p>
        </w:tc>
        <w:tc>
          <w:tcPr>
            <w:tcW w:w="7405" w:type="dxa"/>
            <w:gridSpan w:val="2"/>
          </w:tcPr>
          <w:p w14:paraId="32BA5B4F" w14:textId="06D761AF" w:rsidR="005D37BE" w:rsidRPr="00D922AB" w:rsidRDefault="1F8AC59E" w:rsidP="00795B88">
            <w:pPr>
              <w:pStyle w:val="NormalWeb"/>
              <w:spacing w:before="0" w:beforeAutospacing="0" w:after="0" w:afterAutospacing="0"/>
              <w:rPr>
                <w:color w:val="000000" w:themeColor="dark1"/>
                <w:kern w:val="24"/>
              </w:rPr>
            </w:pPr>
            <w:r w:rsidRPr="00D922AB">
              <w:rPr>
                <w:color w:val="000000" w:themeColor="dark1"/>
                <w:kern w:val="24"/>
              </w:rPr>
              <w:t xml:space="preserve">       </w:t>
            </w:r>
            <w:proofErr w:type="gramStart"/>
            <w:r w:rsidR="005D37BE" w:rsidRPr="00D922AB">
              <w:rPr>
                <w:color w:val="000000" w:themeColor="dark1"/>
                <w:kern w:val="24"/>
              </w:rPr>
              <w:t>?a</w:t>
            </w:r>
            <w:proofErr w:type="gramEnd"/>
            <w:r w:rsidR="005D37BE" w:rsidRPr="00D922AB">
              <w:rPr>
                <w:color w:val="000000" w:themeColor="dark1"/>
                <w:kern w:val="24"/>
              </w:rPr>
              <w:t xml:space="preserve">: Der er ingen </w:t>
            </w:r>
            <w:r w:rsidR="008152E8" w:rsidRPr="00D922AB">
              <w:rPr>
                <w:color w:val="000000" w:themeColor="dark1"/>
                <w:kern w:val="24"/>
              </w:rPr>
              <w:t>ledige værktøjer</w:t>
            </w:r>
            <w:r w:rsidR="00B2380E" w:rsidRPr="00D922AB">
              <w:rPr>
                <w:color w:val="000000" w:themeColor="dark1"/>
                <w:kern w:val="24"/>
              </w:rPr>
              <w:t>.</w:t>
            </w:r>
          </w:p>
          <w:p w14:paraId="6A5B3295" w14:textId="7717D6A4" w:rsidR="005D37BE" w:rsidRPr="00D922AB" w:rsidRDefault="005D37BE" w:rsidP="00795B88">
            <w:pPr>
              <w:pStyle w:val="NormalWeb"/>
              <w:spacing w:before="0" w:beforeAutospacing="0" w:after="0" w:afterAutospacing="0"/>
              <w:rPr>
                <w:rFonts w:cstheme="minorHAnsi"/>
                <w:color w:val="000000" w:themeColor="dark1"/>
                <w:kern w:val="24"/>
              </w:rPr>
            </w:pPr>
            <w:r w:rsidRPr="00D922AB">
              <w:rPr>
                <w:rFonts w:cstheme="minorHAnsi"/>
                <w:color w:val="000000" w:themeColor="dark1"/>
                <w:kern w:val="24"/>
              </w:rPr>
              <w:t xml:space="preserve">       1: Systemet </w:t>
            </w:r>
            <w:r w:rsidR="00AC6011" w:rsidRPr="00D922AB">
              <w:rPr>
                <w:rFonts w:cstheme="minorHAnsi"/>
                <w:color w:val="000000" w:themeColor="dark1"/>
                <w:kern w:val="24"/>
              </w:rPr>
              <w:t>vil ikke k</w:t>
            </w:r>
            <w:r w:rsidR="00AC0406" w:rsidRPr="00D922AB">
              <w:rPr>
                <w:rFonts w:cstheme="minorHAnsi"/>
                <w:color w:val="000000" w:themeColor="dark1"/>
                <w:kern w:val="24"/>
              </w:rPr>
              <w:t>unne tilføje værktøj.</w:t>
            </w:r>
          </w:p>
        </w:tc>
      </w:tr>
    </w:tbl>
    <w:p w14:paraId="7DEC4709" w14:textId="77777777" w:rsidR="005D37BE" w:rsidRPr="005D37BE" w:rsidRDefault="005D37BE" w:rsidP="00B02E5E"/>
    <w:p w14:paraId="65C90D23" w14:textId="6554932A" w:rsidR="51448C55" w:rsidRPr="00A220E3" w:rsidRDefault="51448C55" w:rsidP="06C19905">
      <w:pPr>
        <w:pStyle w:val="Overskrift3"/>
        <w:rPr>
          <w:rFonts w:ascii="Calibri Light" w:eastAsia="MS Gothic" w:hAnsi="Calibri Light" w:cs="Times New Roman"/>
          <w:color w:val="1F3763"/>
        </w:rPr>
      </w:pPr>
      <w:bookmarkStart w:id="26" w:name="_Toc90632403"/>
      <w:proofErr w:type="spellStart"/>
      <w:r w:rsidRPr="00A220E3">
        <w:rPr>
          <w:rFonts w:ascii="Calibri Light" w:eastAsia="MS Gothic" w:hAnsi="Calibri Light" w:cs="Times New Roman"/>
          <w:color w:val="1F3763"/>
        </w:rPr>
        <w:t>Fully</w:t>
      </w:r>
      <w:proofErr w:type="spellEnd"/>
      <w:r w:rsidRPr="00A220E3">
        <w:rPr>
          <w:rFonts w:ascii="Calibri Light" w:eastAsia="MS Gothic" w:hAnsi="Calibri Light" w:cs="Times New Roman"/>
          <w:color w:val="1F3763"/>
        </w:rPr>
        <w:t xml:space="preserve"> </w:t>
      </w:r>
      <w:proofErr w:type="spellStart"/>
      <w:r w:rsidRPr="00A220E3">
        <w:rPr>
          <w:rFonts w:ascii="Calibri Light" w:eastAsia="MS Gothic" w:hAnsi="Calibri Light" w:cs="Times New Roman"/>
          <w:color w:val="1F3763"/>
        </w:rPr>
        <w:t>dressed</w:t>
      </w:r>
      <w:proofErr w:type="spellEnd"/>
      <w:r w:rsidRPr="00A220E3">
        <w:rPr>
          <w:rFonts w:ascii="Calibri Light" w:eastAsia="MS Gothic" w:hAnsi="Calibri Light" w:cs="Times New Roman"/>
          <w:color w:val="1F3763"/>
        </w:rPr>
        <w:t xml:space="preserve">: </w:t>
      </w:r>
      <w:r w:rsidR="27D0B411" w:rsidRPr="00A220E3">
        <w:rPr>
          <w:rFonts w:ascii="Calibri Light" w:eastAsia="MS Gothic" w:hAnsi="Calibri Light" w:cs="Times New Roman"/>
          <w:color w:val="1F3763"/>
        </w:rPr>
        <w:t>R</w:t>
      </w:r>
      <w:r w:rsidRPr="00A220E3">
        <w:rPr>
          <w:rFonts w:ascii="Calibri Light" w:eastAsia="MS Gothic" w:hAnsi="Calibri Light" w:cs="Times New Roman"/>
          <w:color w:val="1F3763"/>
        </w:rPr>
        <w:t>eturn</w:t>
      </w:r>
      <w:r w:rsidR="081ED6E4" w:rsidRPr="00A220E3">
        <w:rPr>
          <w:rFonts w:ascii="Calibri Light" w:eastAsia="MS Gothic" w:hAnsi="Calibri Light" w:cs="Times New Roman"/>
          <w:color w:val="1F3763"/>
        </w:rPr>
        <w:t>er</w:t>
      </w:r>
      <w:r w:rsidRPr="00A220E3">
        <w:rPr>
          <w:rFonts w:ascii="Calibri Light" w:eastAsia="MS Gothic" w:hAnsi="Calibri Light" w:cs="Times New Roman"/>
          <w:color w:val="1F3763"/>
        </w:rPr>
        <w:t xml:space="preserve"> </w:t>
      </w:r>
      <w:r w:rsidR="404DFC6A" w:rsidRPr="00A220E3">
        <w:rPr>
          <w:rFonts w:ascii="Calibri Light" w:eastAsia="MS Gothic" w:hAnsi="Calibri Light" w:cs="Times New Roman"/>
          <w:color w:val="1F3763"/>
        </w:rPr>
        <w:t>item</w:t>
      </w:r>
      <w:bookmarkEnd w:id="26"/>
    </w:p>
    <w:tbl>
      <w:tblPr>
        <w:tblStyle w:val="Tabel-Gitter"/>
        <w:tblW w:w="0" w:type="auto"/>
        <w:tblLook w:val="04A0" w:firstRow="1" w:lastRow="0" w:firstColumn="1" w:lastColumn="0" w:noHBand="0" w:noVBand="1"/>
      </w:tblPr>
      <w:tblGrid>
        <w:gridCol w:w="1611"/>
        <w:gridCol w:w="3812"/>
        <w:gridCol w:w="3593"/>
      </w:tblGrid>
      <w:tr w:rsidR="06C19905" w14:paraId="5CDF480D" w14:textId="77777777" w:rsidTr="06C19905">
        <w:tc>
          <w:tcPr>
            <w:tcW w:w="1611" w:type="dxa"/>
          </w:tcPr>
          <w:p w14:paraId="50715F58" w14:textId="77777777" w:rsidR="06C19905" w:rsidRPr="00D922AB" w:rsidRDefault="06C19905" w:rsidP="06C19905">
            <w:proofErr w:type="spellStart"/>
            <w:r w:rsidRPr="00D922AB">
              <w:t>Use</w:t>
            </w:r>
            <w:proofErr w:type="spellEnd"/>
            <w:r w:rsidRPr="00D922AB">
              <w:t xml:space="preserve"> case navn</w:t>
            </w:r>
          </w:p>
        </w:tc>
        <w:tc>
          <w:tcPr>
            <w:tcW w:w="7405" w:type="dxa"/>
            <w:gridSpan w:val="2"/>
          </w:tcPr>
          <w:p w14:paraId="48565008" w14:textId="54BFF8D4" w:rsidR="51F3BE77" w:rsidRPr="00D922AB" w:rsidRDefault="51F3BE77" w:rsidP="06C19905">
            <w:pPr>
              <w:rPr>
                <w:b/>
              </w:rPr>
            </w:pPr>
            <w:r w:rsidRPr="00D922AB">
              <w:rPr>
                <w:b/>
              </w:rPr>
              <w:t>Returner item</w:t>
            </w:r>
          </w:p>
        </w:tc>
      </w:tr>
      <w:tr w:rsidR="06C19905" w14:paraId="21CDD407" w14:textId="77777777" w:rsidTr="06C19905">
        <w:tc>
          <w:tcPr>
            <w:tcW w:w="1611" w:type="dxa"/>
          </w:tcPr>
          <w:p w14:paraId="0DD769CF" w14:textId="77777777" w:rsidR="06C19905" w:rsidRPr="00D922AB" w:rsidRDefault="06C19905" w:rsidP="06C19905">
            <w:r w:rsidRPr="00D922AB">
              <w:t>Aktører</w:t>
            </w:r>
          </w:p>
        </w:tc>
        <w:tc>
          <w:tcPr>
            <w:tcW w:w="7405" w:type="dxa"/>
            <w:gridSpan w:val="2"/>
          </w:tcPr>
          <w:p w14:paraId="16DD6797" w14:textId="549F9444" w:rsidR="06C19905" w:rsidRPr="00D922AB" w:rsidRDefault="06C19905" w:rsidP="06C19905">
            <w:r w:rsidRPr="00D922AB">
              <w:t>Salgsassistent og</w:t>
            </w:r>
            <w:r w:rsidR="342E0FC9" w:rsidRPr="00D922AB">
              <w:t xml:space="preserve"> kunde</w:t>
            </w:r>
          </w:p>
        </w:tc>
      </w:tr>
      <w:tr w:rsidR="06C19905" w14:paraId="5B41B7DD" w14:textId="77777777" w:rsidTr="06C19905">
        <w:tc>
          <w:tcPr>
            <w:tcW w:w="1611" w:type="dxa"/>
          </w:tcPr>
          <w:p w14:paraId="109998F4" w14:textId="77777777" w:rsidR="06C19905" w:rsidRPr="00D922AB" w:rsidRDefault="06C19905" w:rsidP="06C19905">
            <w:r w:rsidRPr="00D922AB">
              <w:t>Præbetingelse</w:t>
            </w:r>
          </w:p>
        </w:tc>
        <w:tc>
          <w:tcPr>
            <w:tcW w:w="7405" w:type="dxa"/>
            <w:gridSpan w:val="2"/>
          </w:tcPr>
          <w:p w14:paraId="6B490C86" w14:textId="25CA1A74" w:rsidR="6DB13672" w:rsidRPr="00D922AB" w:rsidRDefault="6DB13672" w:rsidP="06C19905">
            <w:pPr>
              <w:spacing w:line="259" w:lineRule="auto"/>
            </w:pPr>
            <w:r w:rsidRPr="00D922AB">
              <w:t>Kunde skal have et produkt returneret</w:t>
            </w:r>
            <w:r w:rsidR="5F7B66C5" w:rsidRPr="00D922AB">
              <w:t>, produktet er i systemet</w:t>
            </w:r>
          </w:p>
        </w:tc>
      </w:tr>
      <w:tr w:rsidR="06C19905" w14:paraId="79603D59" w14:textId="77777777" w:rsidTr="06C19905">
        <w:tc>
          <w:tcPr>
            <w:tcW w:w="1611" w:type="dxa"/>
          </w:tcPr>
          <w:p w14:paraId="6A0BCBAE" w14:textId="77777777" w:rsidR="06C19905" w:rsidRPr="00D922AB" w:rsidRDefault="06C19905" w:rsidP="06C19905">
            <w:r w:rsidRPr="00D922AB">
              <w:t>Postbetingelse</w:t>
            </w:r>
          </w:p>
        </w:tc>
        <w:tc>
          <w:tcPr>
            <w:tcW w:w="7405" w:type="dxa"/>
            <w:gridSpan w:val="2"/>
          </w:tcPr>
          <w:p w14:paraId="747D690D" w14:textId="0636AA48" w:rsidR="68371B78" w:rsidRPr="00D922AB" w:rsidRDefault="68371B78" w:rsidP="06C19905">
            <w:r w:rsidRPr="00D922AB">
              <w:t>Produktet</w:t>
            </w:r>
            <w:r w:rsidR="367CBAE3" w:rsidRPr="00D922AB">
              <w:t xml:space="preserve"> </w:t>
            </w:r>
            <w:r w:rsidR="2A833FCF" w:rsidRPr="00D922AB">
              <w:t xml:space="preserve">er </w:t>
            </w:r>
            <w:r w:rsidR="5A6239CC" w:rsidRPr="00D922AB">
              <w:t>returneret, produktet sættes ind i systemet igen, hvis det er god kvalitet</w:t>
            </w:r>
          </w:p>
        </w:tc>
      </w:tr>
      <w:tr w:rsidR="06C19905" w14:paraId="36EEA0D3" w14:textId="77777777" w:rsidTr="06C19905">
        <w:tc>
          <w:tcPr>
            <w:tcW w:w="1611" w:type="dxa"/>
          </w:tcPr>
          <w:p w14:paraId="38AD57C3" w14:textId="77777777" w:rsidR="06C19905" w:rsidRPr="00D922AB" w:rsidRDefault="06C19905" w:rsidP="06C19905">
            <w:r w:rsidRPr="00D922AB">
              <w:t>Frekvens</w:t>
            </w:r>
          </w:p>
        </w:tc>
        <w:tc>
          <w:tcPr>
            <w:tcW w:w="7405" w:type="dxa"/>
            <w:gridSpan w:val="2"/>
          </w:tcPr>
          <w:p w14:paraId="236A9FA1" w14:textId="314A1CE3" w:rsidR="06C19905" w:rsidRPr="00D922AB" w:rsidRDefault="06C19905" w:rsidP="06C19905">
            <w:r w:rsidRPr="00D922AB">
              <w:t>1-5 gange om ugen</w:t>
            </w:r>
          </w:p>
        </w:tc>
      </w:tr>
      <w:tr w:rsidR="06C19905" w14:paraId="1A8A868F" w14:textId="77777777" w:rsidTr="06C19905">
        <w:tc>
          <w:tcPr>
            <w:tcW w:w="1611" w:type="dxa"/>
            <w:vMerge w:val="restart"/>
          </w:tcPr>
          <w:p w14:paraId="6D72D337" w14:textId="77777777" w:rsidR="06C19905" w:rsidRPr="00D922AB" w:rsidRDefault="06C19905" w:rsidP="06C19905">
            <w:r w:rsidRPr="00D922AB">
              <w:t>Flow of events</w:t>
            </w:r>
          </w:p>
        </w:tc>
        <w:tc>
          <w:tcPr>
            <w:tcW w:w="3812" w:type="dxa"/>
          </w:tcPr>
          <w:p w14:paraId="5C0CECFF" w14:textId="77777777" w:rsidR="06C19905" w:rsidRPr="00D922AB" w:rsidRDefault="06C19905" w:rsidP="06C19905">
            <w:pPr>
              <w:jc w:val="center"/>
              <w:rPr>
                <w:b/>
              </w:rPr>
            </w:pPr>
            <w:r w:rsidRPr="00D922AB">
              <w:rPr>
                <w:b/>
              </w:rPr>
              <w:t>Aktør</w:t>
            </w:r>
          </w:p>
        </w:tc>
        <w:tc>
          <w:tcPr>
            <w:tcW w:w="3593" w:type="dxa"/>
          </w:tcPr>
          <w:p w14:paraId="041FA915" w14:textId="77777777" w:rsidR="06C19905" w:rsidRPr="00D922AB" w:rsidRDefault="06C19905" w:rsidP="06C19905">
            <w:pPr>
              <w:jc w:val="center"/>
              <w:rPr>
                <w:b/>
              </w:rPr>
            </w:pPr>
            <w:r w:rsidRPr="00D922AB">
              <w:rPr>
                <w:b/>
              </w:rPr>
              <w:t>System</w:t>
            </w:r>
          </w:p>
        </w:tc>
      </w:tr>
      <w:tr w:rsidR="06C19905" w14:paraId="78509F39" w14:textId="77777777" w:rsidTr="06C19905">
        <w:tc>
          <w:tcPr>
            <w:tcW w:w="1611" w:type="dxa"/>
            <w:vMerge/>
          </w:tcPr>
          <w:p w14:paraId="2C1E0441" w14:textId="77777777" w:rsidR="008111AB" w:rsidRDefault="008111AB"/>
        </w:tc>
        <w:tc>
          <w:tcPr>
            <w:tcW w:w="3812" w:type="dxa"/>
          </w:tcPr>
          <w:p w14:paraId="724DB7D4" w14:textId="71B9CE27" w:rsidR="06C19905" w:rsidRPr="00D922AB" w:rsidRDefault="06C19905" w:rsidP="06C19905">
            <w:pPr>
              <w:pStyle w:val="Listeafsnit"/>
              <w:numPr>
                <w:ilvl w:val="0"/>
                <w:numId w:val="35"/>
              </w:numPr>
              <w:spacing w:after="200" w:line="276" w:lineRule="auto"/>
              <w:rPr>
                <w:rFonts w:eastAsiaTheme="minorEastAsia"/>
              </w:rPr>
            </w:pPr>
            <w:proofErr w:type="spellStart"/>
            <w:r w:rsidRPr="00D922AB">
              <w:t>Use</w:t>
            </w:r>
            <w:proofErr w:type="spellEnd"/>
            <w:r w:rsidRPr="00D922AB">
              <w:t xml:space="preserve">-casen starter med at en kunde henvender sig for at </w:t>
            </w:r>
            <w:r w:rsidR="4A011A64" w:rsidRPr="00D922AB">
              <w:t>returnere et produkt ved kassesalg eller salg</w:t>
            </w:r>
          </w:p>
        </w:tc>
        <w:tc>
          <w:tcPr>
            <w:tcW w:w="3593" w:type="dxa"/>
          </w:tcPr>
          <w:p w14:paraId="5AD85213" w14:textId="38A552B9" w:rsidR="06C19905" w:rsidRPr="00D922AB" w:rsidRDefault="06C19905" w:rsidP="06C19905">
            <w:pPr>
              <w:pStyle w:val="NormalWeb"/>
              <w:spacing w:before="0" w:beforeAutospacing="0" w:after="0" w:afterAutospacing="0"/>
              <w:ind w:left="360"/>
              <w:rPr>
                <w:color w:val="000000" w:themeColor="text1"/>
              </w:rPr>
            </w:pPr>
          </w:p>
        </w:tc>
      </w:tr>
      <w:tr w:rsidR="06C19905" w14:paraId="12B6275F" w14:textId="77777777" w:rsidTr="06C19905">
        <w:tc>
          <w:tcPr>
            <w:tcW w:w="1611" w:type="dxa"/>
            <w:vMerge/>
          </w:tcPr>
          <w:p w14:paraId="51D78322" w14:textId="77777777" w:rsidR="008111AB" w:rsidRDefault="008111AB"/>
        </w:tc>
        <w:tc>
          <w:tcPr>
            <w:tcW w:w="3812" w:type="dxa"/>
          </w:tcPr>
          <w:p w14:paraId="5D404DD6" w14:textId="30275666" w:rsidR="06C19905" w:rsidRPr="00D922AB" w:rsidRDefault="06C19905" w:rsidP="06C19905">
            <w:pPr>
              <w:pStyle w:val="NormalWeb"/>
              <w:numPr>
                <w:ilvl w:val="0"/>
                <w:numId w:val="35"/>
              </w:numPr>
              <w:spacing w:before="0" w:beforeAutospacing="0" w:after="0" w:afterAutospacing="0"/>
            </w:pPr>
            <w:r w:rsidRPr="00D922AB">
              <w:t xml:space="preserve">Salgsassistenten </w:t>
            </w:r>
            <w:r w:rsidR="41AC315D" w:rsidRPr="00D922AB">
              <w:t>tjekker om produktet stadig er i systemet</w:t>
            </w:r>
          </w:p>
        </w:tc>
        <w:tc>
          <w:tcPr>
            <w:tcW w:w="3593" w:type="dxa"/>
          </w:tcPr>
          <w:p w14:paraId="1B46929E" w14:textId="0F83978E" w:rsidR="06C19905" w:rsidRPr="00D922AB" w:rsidRDefault="06C19905" w:rsidP="06C19905">
            <w:pPr>
              <w:pStyle w:val="NormalWeb"/>
              <w:numPr>
                <w:ilvl w:val="0"/>
                <w:numId w:val="35"/>
              </w:numPr>
              <w:spacing w:before="0" w:beforeAutospacing="0" w:after="0" w:afterAutospacing="0"/>
            </w:pPr>
            <w:r w:rsidRPr="00D922AB">
              <w:t xml:space="preserve">Systemet </w:t>
            </w:r>
            <w:r w:rsidR="1E985CB9" w:rsidRPr="00D922AB">
              <w:t>sender info tilbage omkring produktet</w:t>
            </w:r>
          </w:p>
        </w:tc>
      </w:tr>
      <w:tr w:rsidR="06C19905" w14:paraId="40B7CB27" w14:textId="77777777" w:rsidTr="06C19905">
        <w:tc>
          <w:tcPr>
            <w:tcW w:w="1611" w:type="dxa"/>
            <w:vMerge/>
          </w:tcPr>
          <w:p w14:paraId="16CE738E" w14:textId="77777777" w:rsidR="008111AB" w:rsidRDefault="008111AB"/>
        </w:tc>
        <w:tc>
          <w:tcPr>
            <w:tcW w:w="3812" w:type="dxa"/>
          </w:tcPr>
          <w:p w14:paraId="678AAC20" w14:textId="000D7776" w:rsidR="06C19905" w:rsidRPr="00D922AB" w:rsidRDefault="06C19905" w:rsidP="06C19905">
            <w:pPr>
              <w:pStyle w:val="NormalWeb"/>
              <w:numPr>
                <w:ilvl w:val="0"/>
                <w:numId w:val="35"/>
              </w:numPr>
              <w:spacing w:before="0" w:beforeAutospacing="0" w:after="0" w:afterAutospacing="0"/>
              <w:rPr>
                <w:color w:val="000000" w:themeColor="text1"/>
              </w:rPr>
            </w:pPr>
            <w:r w:rsidRPr="00D922AB">
              <w:rPr>
                <w:color w:val="000000" w:themeColor="text1"/>
              </w:rPr>
              <w:t xml:space="preserve">Salgsassistenten </w:t>
            </w:r>
            <w:r w:rsidR="39DC2B20" w:rsidRPr="00D922AB">
              <w:rPr>
                <w:color w:val="000000" w:themeColor="text1"/>
              </w:rPr>
              <w:t>skanner produktet ind, så produktet kan returneres</w:t>
            </w:r>
          </w:p>
        </w:tc>
        <w:tc>
          <w:tcPr>
            <w:tcW w:w="3593" w:type="dxa"/>
          </w:tcPr>
          <w:p w14:paraId="249B8DF8" w14:textId="739F950D" w:rsidR="06C19905" w:rsidRPr="00D922AB" w:rsidRDefault="06C19905" w:rsidP="06C19905">
            <w:pPr>
              <w:pStyle w:val="NormalWeb"/>
              <w:numPr>
                <w:ilvl w:val="0"/>
                <w:numId w:val="35"/>
              </w:numPr>
              <w:spacing w:before="0" w:beforeAutospacing="0" w:after="0" w:afterAutospacing="0"/>
              <w:rPr>
                <w:color w:val="000000" w:themeColor="text1"/>
              </w:rPr>
            </w:pPr>
            <w:r w:rsidRPr="00D922AB">
              <w:rPr>
                <w:color w:val="000000" w:themeColor="text1"/>
              </w:rPr>
              <w:t xml:space="preserve">Systemet </w:t>
            </w:r>
            <w:r w:rsidR="1B8B085E" w:rsidRPr="00D922AB">
              <w:rPr>
                <w:color w:val="000000" w:themeColor="text1"/>
              </w:rPr>
              <w:t>bekræfter at produktet er skannet ind og er klar til at blive returneret</w:t>
            </w:r>
          </w:p>
        </w:tc>
      </w:tr>
      <w:tr w:rsidR="06C19905" w14:paraId="2F34FF27" w14:textId="77777777" w:rsidTr="06C19905">
        <w:tc>
          <w:tcPr>
            <w:tcW w:w="1611" w:type="dxa"/>
            <w:vMerge/>
          </w:tcPr>
          <w:p w14:paraId="64C815C5" w14:textId="77777777" w:rsidR="008111AB" w:rsidRDefault="008111AB"/>
        </w:tc>
        <w:tc>
          <w:tcPr>
            <w:tcW w:w="3812" w:type="dxa"/>
          </w:tcPr>
          <w:p w14:paraId="52D145BB" w14:textId="6EE3FC07" w:rsidR="06C19905" w:rsidRPr="00D922AB" w:rsidRDefault="06C19905" w:rsidP="06C19905">
            <w:pPr>
              <w:pStyle w:val="NormalWeb"/>
              <w:numPr>
                <w:ilvl w:val="0"/>
                <w:numId w:val="35"/>
              </w:numPr>
              <w:spacing w:before="0" w:beforeAutospacing="0" w:after="0" w:afterAutospacing="0"/>
              <w:rPr>
                <w:color w:val="000000" w:themeColor="text1"/>
              </w:rPr>
            </w:pPr>
            <w:r w:rsidRPr="00D922AB">
              <w:rPr>
                <w:color w:val="000000" w:themeColor="text1"/>
              </w:rPr>
              <w:t xml:space="preserve">Step </w:t>
            </w:r>
            <w:r w:rsidR="3F62A590" w:rsidRPr="00D922AB">
              <w:rPr>
                <w:color w:val="000000" w:themeColor="text1"/>
              </w:rPr>
              <w:t>2</w:t>
            </w:r>
            <w:r w:rsidRPr="00D922AB">
              <w:rPr>
                <w:color w:val="000000" w:themeColor="text1"/>
              </w:rPr>
              <w:t>-5 gentages til kunden er færdig.</w:t>
            </w:r>
          </w:p>
        </w:tc>
        <w:tc>
          <w:tcPr>
            <w:tcW w:w="3593" w:type="dxa"/>
          </w:tcPr>
          <w:p w14:paraId="6F403D7B" w14:textId="77777777" w:rsidR="06C19905" w:rsidRPr="00D922AB" w:rsidRDefault="06C19905" w:rsidP="06C19905">
            <w:pPr>
              <w:pStyle w:val="NormalWeb"/>
              <w:spacing w:before="0" w:beforeAutospacing="0" w:after="0" w:afterAutospacing="0"/>
              <w:ind w:left="720"/>
              <w:rPr>
                <w:color w:val="000000" w:themeColor="text1"/>
              </w:rPr>
            </w:pPr>
          </w:p>
        </w:tc>
      </w:tr>
      <w:tr w:rsidR="06C19905" w14:paraId="6C92AE50" w14:textId="77777777" w:rsidTr="06C19905">
        <w:tc>
          <w:tcPr>
            <w:tcW w:w="1611" w:type="dxa"/>
            <w:vMerge/>
          </w:tcPr>
          <w:p w14:paraId="3BFDB461" w14:textId="77777777" w:rsidR="008111AB" w:rsidRDefault="008111AB"/>
        </w:tc>
        <w:tc>
          <w:tcPr>
            <w:tcW w:w="3812" w:type="dxa"/>
          </w:tcPr>
          <w:p w14:paraId="6B694F85" w14:textId="424A1A58" w:rsidR="06C19905" w:rsidRPr="00D922AB" w:rsidRDefault="06C19905" w:rsidP="06C19905">
            <w:pPr>
              <w:pStyle w:val="NormalWeb"/>
              <w:numPr>
                <w:ilvl w:val="0"/>
                <w:numId w:val="35"/>
              </w:numPr>
              <w:spacing w:before="0" w:beforeAutospacing="0" w:after="0" w:afterAutospacing="0"/>
            </w:pPr>
            <w:r w:rsidRPr="00D922AB">
              <w:t xml:space="preserve">Salgsassistenten </w:t>
            </w:r>
            <w:r w:rsidR="1ACC4A34" w:rsidRPr="00D922AB">
              <w:t>giver pengene tilbage for produktet/produkterne</w:t>
            </w:r>
          </w:p>
        </w:tc>
        <w:tc>
          <w:tcPr>
            <w:tcW w:w="3593" w:type="dxa"/>
          </w:tcPr>
          <w:p w14:paraId="5813749E" w14:textId="4DAFBF3F" w:rsidR="06C19905" w:rsidRPr="00D922AB" w:rsidRDefault="06C19905" w:rsidP="06C19905">
            <w:pPr>
              <w:pStyle w:val="NormalWeb"/>
              <w:spacing w:before="0" w:beforeAutospacing="0" w:after="0" w:afterAutospacing="0"/>
            </w:pPr>
          </w:p>
        </w:tc>
      </w:tr>
      <w:tr w:rsidR="06C19905" w14:paraId="4393CB99" w14:textId="77777777" w:rsidTr="06C19905">
        <w:tc>
          <w:tcPr>
            <w:tcW w:w="1611" w:type="dxa"/>
          </w:tcPr>
          <w:p w14:paraId="08595042" w14:textId="77777777" w:rsidR="06C19905" w:rsidRPr="00D922AB" w:rsidRDefault="06C19905" w:rsidP="06C19905">
            <w:r w:rsidRPr="00D922AB">
              <w:t>Alternative flow</w:t>
            </w:r>
          </w:p>
        </w:tc>
        <w:tc>
          <w:tcPr>
            <w:tcW w:w="7405" w:type="dxa"/>
            <w:gridSpan w:val="2"/>
          </w:tcPr>
          <w:p w14:paraId="4E1C42F8" w14:textId="48C55FDF" w:rsidR="06C19905" w:rsidRPr="00D922AB" w:rsidRDefault="06C19905" w:rsidP="06C19905">
            <w:pPr>
              <w:pStyle w:val="NormalWeb"/>
              <w:spacing w:before="0" w:beforeAutospacing="0" w:after="0" w:afterAutospacing="0"/>
              <w:rPr>
                <w:color w:val="000000" w:themeColor="text1"/>
              </w:rPr>
            </w:pPr>
            <w:r w:rsidRPr="00D922AB">
              <w:rPr>
                <w:color w:val="000000" w:themeColor="text1"/>
              </w:rPr>
              <w:t xml:space="preserve">       </w:t>
            </w:r>
            <w:proofErr w:type="gramStart"/>
            <w:r w:rsidRPr="00D922AB">
              <w:rPr>
                <w:color w:val="000000" w:themeColor="text1"/>
              </w:rPr>
              <w:t>?a</w:t>
            </w:r>
            <w:proofErr w:type="gramEnd"/>
            <w:r w:rsidRPr="00D922AB">
              <w:rPr>
                <w:color w:val="000000" w:themeColor="text1"/>
              </w:rPr>
              <w:t xml:space="preserve">: </w:t>
            </w:r>
            <w:r w:rsidR="4F2C7FC8" w:rsidRPr="00D922AB">
              <w:rPr>
                <w:color w:val="000000" w:themeColor="text1"/>
              </w:rPr>
              <w:t>produktet er i dårlig stand og kan derfor ikke returneres</w:t>
            </w:r>
            <w:r w:rsidR="3E6B4BC3" w:rsidRPr="00D922AB">
              <w:rPr>
                <w:color w:val="000000" w:themeColor="text1"/>
              </w:rPr>
              <w:t>.</w:t>
            </w:r>
          </w:p>
        </w:tc>
      </w:tr>
    </w:tbl>
    <w:p w14:paraId="4F769231" w14:textId="77777777" w:rsidR="06C19905" w:rsidRDefault="06C19905" w:rsidP="06C19905"/>
    <w:p w14:paraId="136306C7" w14:textId="08EC3DB5" w:rsidR="0C03C65C" w:rsidRPr="00A220E3" w:rsidRDefault="0C03C65C" w:rsidP="06C19905">
      <w:pPr>
        <w:pStyle w:val="Overskrift3"/>
        <w:rPr>
          <w:rFonts w:ascii="Calibri Light" w:eastAsia="MS Gothic" w:hAnsi="Calibri Light" w:cs="Times New Roman"/>
          <w:color w:val="1F3763"/>
        </w:rPr>
      </w:pPr>
      <w:bookmarkStart w:id="27" w:name="_Toc90632404"/>
      <w:proofErr w:type="spellStart"/>
      <w:r w:rsidRPr="00A220E3">
        <w:rPr>
          <w:rFonts w:ascii="Calibri Light" w:eastAsia="MS Gothic" w:hAnsi="Calibri Light" w:cs="Times New Roman"/>
          <w:color w:val="1F3763"/>
        </w:rPr>
        <w:t>Fully</w:t>
      </w:r>
      <w:proofErr w:type="spellEnd"/>
      <w:r w:rsidRPr="00A220E3">
        <w:rPr>
          <w:rFonts w:ascii="Calibri Light" w:eastAsia="MS Gothic" w:hAnsi="Calibri Light" w:cs="Times New Roman"/>
          <w:color w:val="1F3763"/>
        </w:rPr>
        <w:t xml:space="preserve"> </w:t>
      </w:r>
      <w:proofErr w:type="spellStart"/>
      <w:r w:rsidRPr="00A220E3">
        <w:rPr>
          <w:rFonts w:ascii="Calibri Light" w:eastAsia="MS Gothic" w:hAnsi="Calibri Light" w:cs="Times New Roman"/>
          <w:color w:val="1F3763"/>
        </w:rPr>
        <w:t>dressed</w:t>
      </w:r>
      <w:proofErr w:type="spellEnd"/>
      <w:r w:rsidRPr="00A220E3">
        <w:rPr>
          <w:rFonts w:ascii="Calibri Light" w:eastAsia="MS Gothic" w:hAnsi="Calibri Light" w:cs="Times New Roman"/>
          <w:color w:val="1F3763"/>
        </w:rPr>
        <w:t xml:space="preserve">: </w:t>
      </w:r>
      <w:r w:rsidR="2D94CCEB" w:rsidRPr="00A220E3">
        <w:rPr>
          <w:rFonts w:ascii="Calibri Light" w:eastAsia="MS Gothic" w:hAnsi="Calibri Light" w:cs="Times New Roman"/>
          <w:color w:val="1F3763"/>
        </w:rPr>
        <w:t>Returnere</w:t>
      </w:r>
      <w:r w:rsidRPr="00A220E3">
        <w:rPr>
          <w:rFonts w:ascii="Calibri Light" w:eastAsia="MS Gothic" w:hAnsi="Calibri Light" w:cs="Times New Roman"/>
          <w:color w:val="1F3763"/>
        </w:rPr>
        <w:t xml:space="preserve"> værktøj</w:t>
      </w:r>
      <w:bookmarkEnd w:id="27"/>
    </w:p>
    <w:tbl>
      <w:tblPr>
        <w:tblStyle w:val="Tabel-Gitter"/>
        <w:tblW w:w="0" w:type="auto"/>
        <w:tblLook w:val="04A0" w:firstRow="1" w:lastRow="0" w:firstColumn="1" w:lastColumn="0" w:noHBand="0" w:noVBand="1"/>
      </w:tblPr>
      <w:tblGrid>
        <w:gridCol w:w="1611"/>
        <w:gridCol w:w="3812"/>
        <w:gridCol w:w="3593"/>
      </w:tblGrid>
      <w:tr w:rsidR="06C19905" w14:paraId="4D08998B" w14:textId="77777777" w:rsidTr="06C19905">
        <w:tc>
          <w:tcPr>
            <w:tcW w:w="1611" w:type="dxa"/>
          </w:tcPr>
          <w:p w14:paraId="319EA4B8" w14:textId="77777777" w:rsidR="06C19905" w:rsidRPr="00D922AB" w:rsidRDefault="06C19905" w:rsidP="06C19905">
            <w:proofErr w:type="spellStart"/>
            <w:r w:rsidRPr="00D922AB">
              <w:t>Use</w:t>
            </w:r>
            <w:proofErr w:type="spellEnd"/>
            <w:r w:rsidRPr="00D922AB">
              <w:t xml:space="preserve"> case navn</w:t>
            </w:r>
          </w:p>
        </w:tc>
        <w:tc>
          <w:tcPr>
            <w:tcW w:w="7405" w:type="dxa"/>
            <w:gridSpan w:val="2"/>
          </w:tcPr>
          <w:p w14:paraId="03B6852F" w14:textId="48E185D8" w:rsidR="6395E081" w:rsidRPr="00D922AB" w:rsidRDefault="6395E081" w:rsidP="06C19905">
            <w:pPr>
              <w:spacing w:line="259" w:lineRule="auto"/>
              <w:rPr>
                <w:b/>
              </w:rPr>
            </w:pPr>
            <w:r w:rsidRPr="00D922AB">
              <w:rPr>
                <w:b/>
              </w:rPr>
              <w:t>Returner værktøj</w:t>
            </w:r>
          </w:p>
        </w:tc>
      </w:tr>
      <w:tr w:rsidR="06C19905" w14:paraId="18BB9CC2" w14:textId="77777777" w:rsidTr="06C19905">
        <w:tc>
          <w:tcPr>
            <w:tcW w:w="1611" w:type="dxa"/>
          </w:tcPr>
          <w:p w14:paraId="2BEE19C8" w14:textId="77777777" w:rsidR="06C19905" w:rsidRPr="00D922AB" w:rsidRDefault="06C19905" w:rsidP="06C19905">
            <w:r w:rsidRPr="00D922AB">
              <w:t>Aktører</w:t>
            </w:r>
          </w:p>
        </w:tc>
        <w:tc>
          <w:tcPr>
            <w:tcW w:w="7405" w:type="dxa"/>
            <w:gridSpan w:val="2"/>
          </w:tcPr>
          <w:p w14:paraId="7CCEA4F7" w14:textId="549F9444" w:rsidR="06C19905" w:rsidRPr="00D922AB" w:rsidRDefault="06C19905" w:rsidP="06C19905">
            <w:r w:rsidRPr="00D922AB">
              <w:t>Salgsassistent og kunde</w:t>
            </w:r>
          </w:p>
        </w:tc>
      </w:tr>
      <w:tr w:rsidR="06C19905" w14:paraId="20D998F7" w14:textId="77777777" w:rsidTr="06C19905">
        <w:tc>
          <w:tcPr>
            <w:tcW w:w="1611" w:type="dxa"/>
          </w:tcPr>
          <w:p w14:paraId="297B33C2" w14:textId="77777777" w:rsidR="06C19905" w:rsidRPr="00D922AB" w:rsidRDefault="06C19905" w:rsidP="06C19905">
            <w:r w:rsidRPr="00D922AB">
              <w:t>Præbetingelse</w:t>
            </w:r>
          </w:p>
        </w:tc>
        <w:tc>
          <w:tcPr>
            <w:tcW w:w="7405" w:type="dxa"/>
            <w:gridSpan w:val="2"/>
          </w:tcPr>
          <w:p w14:paraId="4FD9C51F" w14:textId="3097BF91" w:rsidR="06C19905" w:rsidRPr="00D922AB" w:rsidRDefault="06C19905" w:rsidP="06C19905">
            <w:pPr>
              <w:spacing w:line="259" w:lineRule="auto"/>
            </w:pPr>
            <w:r w:rsidRPr="00D922AB">
              <w:t xml:space="preserve">Kunde skal </w:t>
            </w:r>
            <w:r w:rsidR="5B5746FA" w:rsidRPr="00D922AB">
              <w:t>aflevere e</w:t>
            </w:r>
            <w:r w:rsidR="1FE96494" w:rsidRPr="00D922AB">
              <w:t>t værktøj, værktøjet er i systemet</w:t>
            </w:r>
            <w:r w:rsidR="2C38BC7D" w:rsidRPr="00D922AB">
              <w:t>, der er blevet betalt for værktøjet i den aftalte periode</w:t>
            </w:r>
          </w:p>
        </w:tc>
      </w:tr>
      <w:tr w:rsidR="06C19905" w14:paraId="08833CAD" w14:textId="77777777" w:rsidTr="06C19905">
        <w:tc>
          <w:tcPr>
            <w:tcW w:w="1611" w:type="dxa"/>
          </w:tcPr>
          <w:p w14:paraId="124D10E8" w14:textId="77777777" w:rsidR="06C19905" w:rsidRPr="00D922AB" w:rsidRDefault="06C19905" w:rsidP="06C19905">
            <w:r w:rsidRPr="00D922AB">
              <w:t>Postbetingelse</w:t>
            </w:r>
          </w:p>
        </w:tc>
        <w:tc>
          <w:tcPr>
            <w:tcW w:w="7405" w:type="dxa"/>
            <w:gridSpan w:val="2"/>
          </w:tcPr>
          <w:p w14:paraId="56DF4C5D" w14:textId="60914A6F" w:rsidR="30B5B149" w:rsidRPr="00D922AB" w:rsidRDefault="30B5B149" w:rsidP="06C19905">
            <w:r w:rsidRPr="00D922AB">
              <w:t>Værktøjet er afleveret</w:t>
            </w:r>
            <w:r w:rsidR="06C19905" w:rsidRPr="00D922AB">
              <w:t xml:space="preserve">, </w:t>
            </w:r>
            <w:r w:rsidR="47D7AA05" w:rsidRPr="00D922AB">
              <w:t>værktøjet</w:t>
            </w:r>
            <w:r w:rsidR="06C19905" w:rsidRPr="00D922AB">
              <w:t xml:space="preserve"> sættes ind i systemet igen, hvis det er god kvalitet</w:t>
            </w:r>
          </w:p>
        </w:tc>
      </w:tr>
      <w:tr w:rsidR="06C19905" w14:paraId="711B2E1E" w14:textId="77777777" w:rsidTr="06C19905">
        <w:tc>
          <w:tcPr>
            <w:tcW w:w="1611" w:type="dxa"/>
          </w:tcPr>
          <w:p w14:paraId="559B2804" w14:textId="77777777" w:rsidR="06C19905" w:rsidRPr="00D922AB" w:rsidRDefault="06C19905" w:rsidP="06C19905">
            <w:r w:rsidRPr="00D922AB">
              <w:t>Frekvens</w:t>
            </w:r>
          </w:p>
        </w:tc>
        <w:tc>
          <w:tcPr>
            <w:tcW w:w="7405" w:type="dxa"/>
            <w:gridSpan w:val="2"/>
          </w:tcPr>
          <w:p w14:paraId="5DBAE5C7" w14:textId="314A1CE3" w:rsidR="06C19905" w:rsidRPr="00D922AB" w:rsidRDefault="06C19905" w:rsidP="06C19905">
            <w:r w:rsidRPr="00D922AB">
              <w:t>1-5 gange om ugen</w:t>
            </w:r>
          </w:p>
        </w:tc>
      </w:tr>
      <w:tr w:rsidR="06C19905" w14:paraId="7BDF6063" w14:textId="77777777" w:rsidTr="06C19905">
        <w:tc>
          <w:tcPr>
            <w:tcW w:w="1611" w:type="dxa"/>
            <w:vMerge w:val="restart"/>
          </w:tcPr>
          <w:p w14:paraId="73F5498A" w14:textId="77777777" w:rsidR="06C19905" w:rsidRPr="00D922AB" w:rsidRDefault="06C19905" w:rsidP="06C19905">
            <w:r w:rsidRPr="00D922AB">
              <w:t>Flow of events</w:t>
            </w:r>
          </w:p>
        </w:tc>
        <w:tc>
          <w:tcPr>
            <w:tcW w:w="3812" w:type="dxa"/>
          </w:tcPr>
          <w:p w14:paraId="04DB43F7" w14:textId="77777777" w:rsidR="06C19905" w:rsidRPr="00D922AB" w:rsidRDefault="06C19905" w:rsidP="06C19905">
            <w:pPr>
              <w:jc w:val="center"/>
              <w:rPr>
                <w:b/>
              </w:rPr>
            </w:pPr>
            <w:r w:rsidRPr="00D922AB">
              <w:rPr>
                <w:b/>
              </w:rPr>
              <w:t>Aktør</w:t>
            </w:r>
          </w:p>
        </w:tc>
        <w:tc>
          <w:tcPr>
            <w:tcW w:w="3593" w:type="dxa"/>
          </w:tcPr>
          <w:p w14:paraId="684E1762" w14:textId="77777777" w:rsidR="06C19905" w:rsidRPr="00D922AB" w:rsidRDefault="06C19905" w:rsidP="06C19905">
            <w:pPr>
              <w:jc w:val="center"/>
              <w:rPr>
                <w:b/>
              </w:rPr>
            </w:pPr>
            <w:r w:rsidRPr="00D922AB">
              <w:rPr>
                <w:b/>
              </w:rPr>
              <w:t>System</w:t>
            </w:r>
          </w:p>
        </w:tc>
      </w:tr>
      <w:tr w:rsidR="06C19905" w14:paraId="1135C045" w14:textId="77777777" w:rsidTr="06C19905">
        <w:tc>
          <w:tcPr>
            <w:tcW w:w="1611" w:type="dxa"/>
            <w:vMerge/>
          </w:tcPr>
          <w:p w14:paraId="45ED007B" w14:textId="77777777" w:rsidR="008111AB" w:rsidRDefault="008111AB"/>
        </w:tc>
        <w:tc>
          <w:tcPr>
            <w:tcW w:w="3812" w:type="dxa"/>
          </w:tcPr>
          <w:p w14:paraId="06220EB0" w14:textId="4397E60C" w:rsidR="06C19905" w:rsidRPr="00D922AB" w:rsidRDefault="06C19905" w:rsidP="06C19905">
            <w:pPr>
              <w:pStyle w:val="Listeafsnit"/>
              <w:numPr>
                <w:ilvl w:val="0"/>
                <w:numId w:val="34"/>
              </w:numPr>
              <w:spacing w:after="200" w:line="276" w:lineRule="auto"/>
              <w:rPr>
                <w:rFonts w:eastAsiaTheme="minorEastAsia"/>
              </w:rPr>
            </w:pPr>
            <w:proofErr w:type="spellStart"/>
            <w:r w:rsidRPr="00D922AB">
              <w:t>Use</w:t>
            </w:r>
            <w:proofErr w:type="spellEnd"/>
            <w:r w:rsidRPr="00D922AB">
              <w:t xml:space="preserve">-casen starter med at en kunde henvender sig for at </w:t>
            </w:r>
            <w:r w:rsidR="6DF48B17" w:rsidRPr="00D922AB">
              <w:t>aflevere et værktøj</w:t>
            </w:r>
          </w:p>
        </w:tc>
        <w:tc>
          <w:tcPr>
            <w:tcW w:w="3593" w:type="dxa"/>
          </w:tcPr>
          <w:p w14:paraId="64127B0C" w14:textId="3F4B10F9" w:rsidR="06C19905" w:rsidRPr="00D922AB" w:rsidRDefault="06C19905" w:rsidP="06C19905">
            <w:pPr>
              <w:pStyle w:val="NormalWeb"/>
              <w:spacing w:before="0" w:beforeAutospacing="0" w:after="0" w:afterAutospacing="0"/>
              <w:ind w:left="360"/>
              <w:rPr>
                <w:color w:val="000000" w:themeColor="text1"/>
              </w:rPr>
            </w:pPr>
          </w:p>
        </w:tc>
      </w:tr>
      <w:tr w:rsidR="06C19905" w14:paraId="1628417B" w14:textId="77777777" w:rsidTr="06C19905">
        <w:tc>
          <w:tcPr>
            <w:tcW w:w="1611" w:type="dxa"/>
            <w:vMerge/>
          </w:tcPr>
          <w:p w14:paraId="2DAC0592" w14:textId="77777777" w:rsidR="008111AB" w:rsidRDefault="008111AB"/>
        </w:tc>
        <w:tc>
          <w:tcPr>
            <w:tcW w:w="3812" w:type="dxa"/>
          </w:tcPr>
          <w:p w14:paraId="08432437" w14:textId="48F5CF0E" w:rsidR="06C19905" w:rsidRPr="00D922AB" w:rsidRDefault="06C19905" w:rsidP="06C19905">
            <w:pPr>
              <w:pStyle w:val="NormalWeb"/>
              <w:numPr>
                <w:ilvl w:val="0"/>
                <w:numId w:val="34"/>
              </w:numPr>
              <w:spacing w:before="0" w:beforeAutospacing="0" w:after="0" w:afterAutospacing="0"/>
            </w:pPr>
            <w:r w:rsidRPr="00D922AB">
              <w:t xml:space="preserve">Salgsassistenten tjekker om </w:t>
            </w:r>
            <w:r w:rsidR="0E4164B3" w:rsidRPr="00D922AB">
              <w:t>værktøjet</w:t>
            </w:r>
            <w:r w:rsidRPr="00D922AB">
              <w:t xml:space="preserve"> stadig er i systemet</w:t>
            </w:r>
          </w:p>
        </w:tc>
        <w:tc>
          <w:tcPr>
            <w:tcW w:w="3593" w:type="dxa"/>
          </w:tcPr>
          <w:p w14:paraId="11597A5B" w14:textId="352EE524" w:rsidR="06C19905" w:rsidRPr="00D922AB" w:rsidRDefault="06C19905" w:rsidP="06C19905">
            <w:pPr>
              <w:pStyle w:val="NormalWeb"/>
              <w:numPr>
                <w:ilvl w:val="0"/>
                <w:numId w:val="34"/>
              </w:numPr>
              <w:spacing w:before="0" w:beforeAutospacing="0" w:after="0" w:afterAutospacing="0"/>
            </w:pPr>
            <w:r w:rsidRPr="00D922AB">
              <w:t xml:space="preserve">Systemet sender info tilbage omkring </w:t>
            </w:r>
            <w:r w:rsidR="0FA858CB" w:rsidRPr="00D922AB">
              <w:t>værktøjet</w:t>
            </w:r>
          </w:p>
        </w:tc>
      </w:tr>
      <w:tr w:rsidR="06C19905" w14:paraId="5A72DC17" w14:textId="77777777" w:rsidTr="06C19905">
        <w:tc>
          <w:tcPr>
            <w:tcW w:w="1611" w:type="dxa"/>
            <w:vMerge/>
          </w:tcPr>
          <w:p w14:paraId="265FE99C" w14:textId="77777777" w:rsidR="008111AB" w:rsidRDefault="008111AB"/>
        </w:tc>
        <w:tc>
          <w:tcPr>
            <w:tcW w:w="3812" w:type="dxa"/>
          </w:tcPr>
          <w:p w14:paraId="31CC674A" w14:textId="75BCF7A9" w:rsidR="06C19905" w:rsidRPr="00D922AB" w:rsidRDefault="06C19905" w:rsidP="06C19905">
            <w:pPr>
              <w:pStyle w:val="NormalWeb"/>
              <w:numPr>
                <w:ilvl w:val="0"/>
                <w:numId w:val="34"/>
              </w:numPr>
              <w:spacing w:before="0" w:beforeAutospacing="0" w:after="0" w:afterAutospacing="0"/>
              <w:rPr>
                <w:color w:val="000000" w:themeColor="text1"/>
              </w:rPr>
            </w:pPr>
            <w:r w:rsidRPr="00D922AB">
              <w:rPr>
                <w:color w:val="000000" w:themeColor="text1"/>
              </w:rPr>
              <w:t xml:space="preserve">Salgsassistenten skanner </w:t>
            </w:r>
            <w:r w:rsidR="78EFF8CB" w:rsidRPr="00D922AB">
              <w:rPr>
                <w:color w:val="000000" w:themeColor="text1"/>
              </w:rPr>
              <w:t>værktøjet</w:t>
            </w:r>
            <w:r w:rsidRPr="00D922AB">
              <w:rPr>
                <w:color w:val="000000" w:themeColor="text1"/>
              </w:rPr>
              <w:t xml:space="preserve"> ind, så </w:t>
            </w:r>
            <w:r w:rsidR="61372791" w:rsidRPr="00D922AB">
              <w:rPr>
                <w:color w:val="000000" w:themeColor="text1"/>
              </w:rPr>
              <w:t>det kan afleveres</w:t>
            </w:r>
          </w:p>
        </w:tc>
        <w:tc>
          <w:tcPr>
            <w:tcW w:w="3593" w:type="dxa"/>
          </w:tcPr>
          <w:p w14:paraId="4C77F85E" w14:textId="24581101" w:rsidR="06C19905" w:rsidRPr="00D922AB" w:rsidRDefault="06C19905" w:rsidP="06C19905">
            <w:pPr>
              <w:pStyle w:val="NormalWeb"/>
              <w:numPr>
                <w:ilvl w:val="0"/>
                <w:numId w:val="34"/>
              </w:numPr>
              <w:spacing w:before="0" w:beforeAutospacing="0" w:after="0" w:afterAutospacing="0"/>
              <w:rPr>
                <w:color w:val="000000" w:themeColor="text1"/>
              </w:rPr>
            </w:pPr>
            <w:r w:rsidRPr="00D922AB">
              <w:rPr>
                <w:color w:val="000000" w:themeColor="text1"/>
              </w:rPr>
              <w:t xml:space="preserve">Systemet bekræfter at </w:t>
            </w:r>
            <w:r w:rsidR="5742AEB6" w:rsidRPr="00D922AB">
              <w:rPr>
                <w:color w:val="000000" w:themeColor="text1"/>
              </w:rPr>
              <w:t>værktøjet</w:t>
            </w:r>
            <w:r w:rsidRPr="00D922AB">
              <w:rPr>
                <w:color w:val="000000" w:themeColor="text1"/>
              </w:rPr>
              <w:t xml:space="preserve"> er skannet ind og er klar til at blive </w:t>
            </w:r>
            <w:r w:rsidR="79DCD1F1" w:rsidRPr="00D922AB">
              <w:rPr>
                <w:color w:val="000000" w:themeColor="text1"/>
              </w:rPr>
              <w:t>afleveret</w:t>
            </w:r>
          </w:p>
        </w:tc>
      </w:tr>
      <w:tr w:rsidR="06C19905" w14:paraId="17A3C8A4" w14:textId="77777777" w:rsidTr="06C19905">
        <w:tc>
          <w:tcPr>
            <w:tcW w:w="1611" w:type="dxa"/>
            <w:vMerge/>
          </w:tcPr>
          <w:p w14:paraId="1999E0F5" w14:textId="77777777" w:rsidR="008111AB" w:rsidRDefault="008111AB"/>
        </w:tc>
        <w:tc>
          <w:tcPr>
            <w:tcW w:w="3812" w:type="dxa"/>
          </w:tcPr>
          <w:p w14:paraId="42542EAE" w14:textId="65763946" w:rsidR="06C19905" w:rsidRPr="00D922AB" w:rsidRDefault="06C19905" w:rsidP="06C19905">
            <w:pPr>
              <w:pStyle w:val="NormalWeb"/>
              <w:numPr>
                <w:ilvl w:val="0"/>
                <w:numId w:val="34"/>
              </w:numPr>
              <w:spacing w:before="0" w:beforeAutospacing="0" w:after="0" w:afterAutospacing="0"/>
              <w:rPr>
                <w:color w:val="000000" w:themeColor="text1"/>
              </w:rPr>
            </w:pPr>
            <w:r w:rsidRPr="00D922AB">
              <w:rPr>
                <w:color w:val="000000" w:themeColor="text1"/>
              </w:rPr>
              <w:t>Step 2-5 gentages til kunden er færdig.</w:t>
            </w:r>
          </w:p>
        </w:tc>
        <w:tc>
          <w:tcPr>
            <w:tcW w:w="3593" w:type="dxa"/>
          </w:tcPr>
          <w:p w14:paraId="2595B481" w14:textId="77777777" w:rsidR="06C19905" w:rsidRPr="00D922AB" w:rsidRDefault="06C19905" w:rsidP="06C19905">
            <w:pPr>
              <w:pStyle w:val="NormalWeb"/>
              <w:spacing w:before="0" w:beforeAutospacing="0" w:after="0" w:afterAutospacing="0"/>
              <w:ind w:left="720"/>
              <w:rPr>
                <w:color w:val="000000" w:themeColor="text1"/>
              </w:rPr>
            </w:pPr>
          </w:p>
        </w:tc>
      </w:tr>
      <w:tr w:rsidR="06C19905" w14:paraId="4527D40A" w14:textId="77777777" w:rsidTr="06C19905">
        <w:tc>
          <w:tcPr>
            <w:tcW w:w="1611" w:type="dxa"/>
            <w:vMerge/>
          </w:tcPr>
          <w:p w14:paraId="0519369A" w14:textId="77777777" w:rsidR="008111AB" w:rsidRDefault="008111AB"/>
        </w:tc>
        <w:tc>
          <w:tcPr>
            <w:tcW w:w="3812" w:type="dxa"/>
          </w:tcPr>
          <w:p w14:paraId="66B9D0CE" w14:textId="01D97985" w:rsidR="06C19905" w:rsidRPr="00D922AB" w:rsidRDefault="06C19905" w:rsidP="06C19905">
            <w:pPr>
              <w:pStyle w:val="NormalWeb"/>
              <w:numPr>
                <w:ilvl w:val="0"/>
                <w:numId w:val="34"/>
              </w:numPr>
              <w:spacing w:before="0" w:beforeAutospacing="0" w:after="0" w:afterAutospacing="0"/>
            </w:pPr>
            <w:r w:rsidRPr="00D922AB">
              <w:t xml:space="preserve">Salgsassistenten </w:t>
            </w:r>
            <w:r w:rsidR="59CF02F6" w:rsidRPr="00D922AB">
              <w:t>tager imod værktøjet og afslutter lånet</w:t>
            </w:r>
          </w:p>
        </w:tc>
        <w:tc>
          <w:tcPr>
            <w:tcW w:w="3593" w:type="dxa"/>
          </w:tcPr>
          <w:p w14:paraId="47B2DF4C" w14:textId="4DAFBF3F" w:rsidR="06C19905" w:rsidRPr="00D922AB" w:rsidRDefault="06C19905" w:rsidP="06C19905">
            <w:pPr>
              <w:pStyle w:val="NormalWeb"/>
              <w:spacing w:before="0" w:beforeAutospacing="0" w:after="0" w:afterAutospacing="0"/>
            </w:pPr>
          </w:p>
        </w:tc>
      </w:tr>
      <w:tr w:rsidR="06C19905" w14:paraId="6D794C86" w14:textId="77777777" w:rsidTr="06C19905">
        <w:tc>
          <w:tcPr>
            <w:tcW w:w="1611" w:type="dxa"/>
          </w:tcPr>
          <w:p w14:paraId="12E86E54" w14:textId="77777777" w:rsidR="06C19905" w:rsidRPr="00D922AB" w:rsidRDefault="06C19905" w:rsidP="06C19905">
            <w:r w:rsidRPr="00D922AB">
              <w:t>Alternative flow</w:t>
            </w:r>
          </w:p>
        </w:tc>
        <w:tc>
          <w:tcPr>
            <w:tcW w:w="7405" w:type="dxa"/>
            <w:gridSpan w:val="2"/>
          </w:tcPr>
          <w:p w14:paraId="68F398CB" w14:textId="3A74EC64" w:rsidR="06C19905" w:rsidRPr="00D922AB" w:rsidRDefault="06C19905" w:rsidP="06C19905">
            <w:pPr>
              <w:pStyle w:val="NormalWeb"/>
              <w:spacing w:before="0" w:beforeAutospacing="0" w:after="0" w:afterAutospacing="0"/>
              <w:rPr>
                <w:rFonts w:ascii="Calibri" w:eastAsia="MS Mincho" w:hAnsi="Calibri" w:cs="Arial"/>
                <w:color w:val="000000" w:themeColor="text1"/>
              </w:rPr>
            </w:pPr>
            <w:r w:rsidRPr="00D922AB">
              <w:rPr>
                <w:color w:val="000000" w:themeColor="text1"/>
              </w:rPr>
              <w:t xml:space="preserve">       </w:t>
            </w:r>
            <w:proofErr w:type="gramStart"/>
            <w:r w:rsidRPr="00D922AB">
              <w:rPr>
                <w:color w:val="000000" w:themeColor="text1"/>
              </w:rPr>
              <w:t>?a</w:t>
            </w:r>
            <w:proofErr w:type="gramEnd"/>
            <w:r w:rsidRPr="00D922AB">
              <w:rPr>
                <w:color w:val="000000" w:themeColor="text1"/>
              </w:rPr>
              <w:t xml:space="preserve">: </w:t>
            </w:r>
            <w:r w:rsidR="0C058CBB" w:rsidRPr="00D922AB">
              <w:rPr>
                <w:color w:val="000000" w:themeColor="text1"/>
              </w:rPr>
              <w:t>værktøjet</w:t>
            </w:r>
            <w:r w:rsidRPr="00D922AB">
              <w:rPr>
                <w:color w:val="000000" w:themeColor="text1"/>
              </w:rPr>
              <w:t xml:space="preserve"> er i dårlig stand og </w:t>
            </w:r>
            <w:r w:rsidR="1B0C19AE" w:rsidRPr="00D922AB">
              <w:rPr>
                <w:color w:val="000000" w:themeColor="text1"/>
              </w:rPr>
              <w:t>kunden skal derfor betale</w:t>
            </w:r>
          </w:p>
          <w:p w14:paraId="55197B91" w14:textId="5AF0ACA0" w:rsidR="1B0C19AE" w:rsidRPr="00D922AB" w:rsidRDefault="1B0C19AE" w:rsidP="06C19905">
            <w:pPr>
              <w:pStyle w:val="NormalWeb"/>
              <w:spacing w:before="0" w:beforeAutospacing="0" w:after="0" w:afterAutospacing="0"/>
              <w:rPr>
                <w:color w:val="000000" w:themeColor="text1"/>
              </w:rPr>
            </w:pPr>
            <w:r w:rsidRPr="00D922AB">
              <w:rPr>
                <w:color w:val="000000" w:themeColor="text1"/>
              </w:rPr>
              <w:t xml:space="preserve"> </w:t>
            </w:r>
            <w:r w:rsidR="0EB75DBB" w:rsidRPr="00D922AB">
              <w:rPr>
                <w:color w:val="000000" w:themeColor="text1"/>
              </w:rPr>
              <w:t xml:space="preserve">             </w:t>
            </w:r>
            <w:r w:rsidRPr="00D922AB">
              <w:rPr>
                <w:color w:val="000000" w:themeColor="text1"/>
              </w:rPr>
              <w:t>for en ny eller betale for reparationerne for værktøjet.</w:t>
            </w:r>
          </w:p>
          <w:p w14:paraId="33964070" w14:textId="64433EA2" w:rsidR="49862923" w:rsidRPr="00D922AB" w:rsidRDefault="49862923" w:rsidP="06C19905">
            <w:pPr>
              <w:pStyle w:val="NormalWeb"/>
              <w:numPr>
                <w:ilvl w:val="0"/>
                <w:numId w:val="33"/>
              </w:numPr>
              <w:spacing w:before="0" w:beforeAutospacing="0" w:after="0" w:afterAutospacing="0"/>
              <w:rPr>
                <w:color w:val="000000" w:themeColor="text1"/>
              </w:rPr>
            </w:pPr>
            <w:r w:rsidRPr="00D922AB">
              <w:rPr>
                <w:rFonts w:ascii="Calibri" w:eastAsia="MS Mincho" w:hAnsi="Calibri" w:cs="Arial"/>
                <w:color w:val="000000" w:themeColor="text1"/>
              </w:rPr>
              <w:t>Værktøjet er leveret i dårlig stand (det kan ikke bruges igen)</w:t>
            </w:r>
            <w:r w:rsidR="4F3A948B" w:rsidRPr="00D922AB">
              <w:rPr>
                <w:rFonts w:ascii="Calibri" w:eastAsia="MS Mincho" w:hAnsi="Calibri" w:cs="Arial"/>
                <w:color w:val="000000" w:themeColor="text1"/>
              </w:rPr>
              <w:t>.</w:t>
            </w:r>
          </w:p>
        </w:tc>
      </w:tr>
    </w:tbl>
    <w:p w14:paraId="54553166" w14:textId="104FFBD2" w:rsidR="06C19905" w:rsidRDefault="06C19905" w:rsidP="06C19905"/>
    <w:p w14:paraId="5EFA9BE3" w14:textId="278A79F3" w:rsidR="337CFE36" w:rsidRPr="00A220E3" w:rsidRDefault="1DEFE922" w:rsidP="005D7CC0">
      <w:pPr>
        <w:pStyle w:val="Overskrift1"/>
      </w:pPr>
      <w:bookmarkStart w:id="28" w:name="_Toc90632405"/>
      <w:r w:rsidRPr="329D8FC9">
        <w:t>Informationskrav</w:t>
      </w:r>
      <w:r w:rsidRPr="00A220E3">
        <w:t>:</w:t>
      </w:r>
      <w:bookmarkEnd w:id="28"/>
    </w:p>
    <w:p w14:paraId="7DAB2619" w14:textId="478A36A0" w:rsidR="337CFE36" w:rsidRDefault="1DEFE922" w:rsidP="005D7CC0">
      <w:pPr>
        <w:pStyle w:val="Overskrift2"/>
      </w:pPr>
      <w:bookmarkStart w:id="29" w:name="_Toc90632406"/>
      <w:r w:rsidRPr="005D7CC0">
        <w:t>Kandidat til klasse – vurderingstabel</w:t>
      </w:r>
      <w:bookmarkEnd w:id="29"/>
      <w:r w:rsidRPr="005D7CC0">
        <w:t xml:space="preserve"> </w:t>
      </w:r>
    </w:p>
    <w:p w14:paraId="066DE9BA" w14:textId="6B693E2F" w:rsidR="00D922AB" w:rsidRPr="00D922AB" w:rsidRDefault="00C71F03" w:rsidP="00D922AB">
      <w:r>
        <w:t xml:space="preserve">Kandidat til </w:t>
      </w:r>
      <w:r w:rsidR="00922340">
        <w:t>klasse - tabellen</w:t>
      </w:r>
      <w:r>
        <w:t xml:space="preserve"> bruges til at vurdering hvorvidt, </w:t>
      </w:r>
      <w:r w:rsidR="0069409D">
        <w:t xml:space="preserve">hvor mange klasser </w:t>
      </w:r>
      <w:r w:rsidR="003B03A7">
        <w:t xml:space="preserve">der skal være i programmeret. </w:t>
      </w:r>
      <w:r w:rsidR="00D84AB2">
        <w:t>De konceptuelle klasser kan findes på flere forskellige måder</w:t>
      </w:r>
      <w:r w:rsidR="000B477C">
        <w:t xml:space="preserve">, </w:t>
      </w:r>
      <w:r w:rsidR="00922340">
        <w:t>bl.a.</w:t>
      </w:r>
      <w:r w:rsidR="000B477C">
        <w:t xml:space="preserve"> </w:t>
      </w:r>
      <w:r w:rsidR="009F4329">
        <w:t xml:space="preserve">ved at gå igennem </w:t>
      </w:r>
      <w:proofErr w:type="spellStart"/>
      <w:r w:rsidR="00BC1681">
        <w:lastRenderedPageBreak/>
        <w:t>use</w:t>
      </w:r>
      <w:proofErr w:type="spellEnd"/>
      <w:r w:rsidR="00BC1681">
        <w:t xml:space="preserve"> case beskrivelserne </w:t>
      </w:r>
      <w:r w:rsidR="00E257FE">
        <w:t xml:space="preserve">og </w:t>
      </w:r>
      <w:r w:rsidR="00CF75BF">
        <w:t xml:space="preserve">notere alle navneord og derefter vurderes </w:t>
      </w:r>
      <w:r w:rsidR="00C84E32">
        <w:t xml:space="preserve">der om de burde medtages som </w:t>
      </w:r>
      <w:r w:rsidR="00922340">
        <w:t>klasser.</w:t>
      </w:r>
      <w:r w:rsidR="00CF75BF">
        <w:t xml:space="preserve"> </w:t>
      </w:r>
    </w:p>
    <w:tbl>
      <w:tblPr>
        <w:tblW w:w="9026" w:type="dxa"/>
        <w:tblCellMar>
          <w:top w:w="15" w:type="dxa"/>
          <w:left w:w="15" w:type="dxa"/>
          <w:bottom w:w="15" w:type="dxa"/>
          <w:right w:w="15" w:type="dxa"/>
        </w:tblCellMar>
        <w:tblLook w:val="04A0" w:firstRow="1" w:lastRow="0" w:firstColumn="1" w:lastColumn="0" w:noHBand="0" w:noVBand="1"/>
      </w:tblPr>
      <w:tblGrid>
        <w:gridCol w:w="2105"/>
        <w:gridCol w:w="4830"/>
        <w:gridCol w:w="2091"/>
      </w:tblGrid>
      <w:tr w:rsidR="00DB4AA3" w:rsidRPr="00AD30E9" w14:paraId="5F0F85D8"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AB6D1F9" w14:textId="77777777" w:rsidR="00AD30E9" w:rsidRPr="00922340" w:rsidRDefault="00AD30E9" w:rsidP="00AD30E9">
            <w:pPr>
              <w:spacing w:after="0" w:line="240" w:lineRule="auto"/>
              <w:rPr>
                <w:rFonts w:eastAsia="Times New Roman" w:cstheme="minorHAnsi"/>
                <w:lang w:eastAsia="da-DK"/>
              </w:rPr>
            </w:pPr>
            <w:r w:rsidRPr="00922340">
              <w:rPr>
                <w:rFonts w:eastAsia="Times New Roman" w:cstheme="minorHAnsi"/>
                <w:color w:val="000000"/>
                <w:lang w:eastAsia="da-DK"/>
              </w:rPr>
              <w:t>Kandidat til klass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A22A1A" w14:textId="77777777" w:rsidR="00AD30E9" w:rsidRPr="00922340" w:rsidRDefault="00AD30E9" w:rsidP="00AD30E9">
            <w:pPr>
              <w:spacing w:after="0" w:line="240" w:lineRule="auto"/>
              <w:rPr>
                <w:rFonts w:eastAsia="Times New Roman" w:cstheme="minorHAnsi"/>
                <w:lang w:eastAsia="da-DK"/>
              </w:rPr>
            </w:pPr>
            <w:r w:rsidRPr="00922340">
              <w:rPr>
                <w:rFonts w:eastAsia="Times New Roman" w:cstheme="minorHAnsi"/>
                <w:color w:val="000000"/>
                <w:lang w:eastAsia="da-DK"/>
              </w:rPr>
              <w:t>Vurdering</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2360FF9" w14:textId="5A6DE2CE" w:rsidR="00AD30E9" w:rsidRPr="00922340" w:rsidRDefault="00AD30E9" w:rsidP="00AD30E9">
            <w:pPr>
              <w:spacing w:after="0" w:line="240" w:lineRule="auto"/>
              <w:rPr>
                <w:rFonts w:eastAsia="Times New Roman" w:cstheme="minorHAnsi"/>
                <w:lang w:eastAsia="da-DK"/>
              </w:rPr>
            </w:pPr>
            <w:r w:rsidRPr="00922340">
              <w:rPr>
                <w:rFonts w:eastAsia="Times New Roman" w:cstheme="minorHAnsi"/>
                <w:color w:val="000000" w:themeColor="text1"/>
                <w:lang w:eastAsia="da-DK"/>
              </w:rPr>
              <w:t>Medtages (</w:t>
            </w:r>
            <w:r w:rsidR="2E949B0A" w:rsidRPr="00922340">
              <w:rPr>
                <w:rFonts w:eastAsia="Times New Roman" w:cstheme="minorHAnsi"/>
                <w:color w:val="000000" w:themeColor="text1"/>
                <w:lang w:eastAsia="da-DK"/>
              </w:rPr>
              <w:t>j</w:t>
            </w:r>
            <w:r w:rsidR="7A41B1CB" w:rsidRPr="00922340">
              <w:rPr>
                <w:rFonts w:eastAsia="Times New Roman" w:cstheme="minorHAnsi"/>
                <w:color w:val="000000" w:themeColor="text1"/>
                <w:lang w:eastAsia="da-DK"/>
              </w:rPr>
              <w:t>a</w:t>
            </w:r>
            <w:r w:rsidRPr="00922340">
              <w:rPr>
                <w:rFonts w:eastAsia="Times New Roman" w:cstheme="minorHAnsi"/>
                <w:color w:val="000000" w:themeColor="text1"/>
                <w:lang w:eastAsia="da-DK"/>
              </w:rPr>
              <w:t>/nej)</w:t>
            </w:r>
          </w:p>
        </w:tc>
      </w:tr>
      <w:tr w:rsidR="00DB4AA3" w:rsidRPr="00AD30E9" w14:paraId="5935FB3F"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8E86C2" w14:textId="4830D7D4" w:rsidR="00AD30E9" w:rsidRPr="00922340" w:rsidRDefault="0008471C" w:rsidP="00AD30E9">
            <w:pPr>
              <w:spacing w:after="0" w:line="240" w:lineRule="auto"/>
              <w:rPr>
                <w:rFonts w:eastAsia="Times New Roman" w:cstheme="minorHAnsi"/>
                <w:lang w:eastAsia="da-DK"/>
              </w:rPr>
            </w:pPr>
            <w:r w:rsidRPr="00922340">
              <w:rPr>
                <w:rFonts w:eastAsia="Times New Roman" w:cstheme="minorHAnsi"/>
                <w:lang w:eastAsia="da-DK"/>
              </w:rPr>
              <w:t>Produk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3D4B1C6" w14:textId="789216EC" w:rsidR="00AD30E9" w:rsidRPr="00922340" w:rsidRDefault="00AD30E9" w:rsidP="00AD30E9">
            <w:pPr>
              <w:spacing w:after="0" w:line="240" w:lineRule="auto"/>
              <w:rPr>
                <w:rFonts w:eastAsia="Times New Roman" w:cstheme="minorHAnsi"/>
                <w:lang w:eastAsia="da-DK"/>
              </w:rPr>
            </w:pPr>
            <w:r w:rsidRPr="00922340">
              <w:rPr>
                <w:rFonts w:eastAsia="Times New Roman" w:cstheme="minorHAnsi"/>
                <w:color w:val="000000"/>
                <w:lang w:eastAsia="da-DK"/>
              </w:rPr>
              <w:t xml:space="preserve">Holder information om </w:t>
            </w:r>
            <w:r w:rsidR="004C7D06" w:rsidRPr="00922340">
              <w:rPr>
                <w:rFonts w:eastAsia="Times New Roman" w:cstheme="minorHAnsi"/>
                <w:color w:val="000000"/>
                <w:lang w:eastAsia="da-DK"/>
              </w:rPr>
              <w:t>produk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1B49E9F" w14:textId="41C4EA4B" w:rsidR="00AD30E9" w:rsidRPr="00922340" w:rsidRDefault="37470622" w:rsidP="00AD30E9">
            <w:pPr>
              <w:spacing w:after="0" w:line="240" w:lineRule="auto"/>
              <w:rPr>
                <w:rFonts w:eastAsia="Times New Roman" w:cstheme="minorHAnsi"/>
                <w:lang w:eastAsia="da-DK"/>
              </w:rPr>
            </w:pPr>
            <w:r w:rsidRPr="00922340">
              <w:rPr>
                <w:rFonts w:eastAsia="Times New Roman" w:cstheme="minorHAnsi"/>
                <w:lang w:eastAsia="da-DK"/>
              </w:rPr>
              <w:t>ja</w:t>
            </w:r>
          </w:p>
        </w:tc>
      </w:tr>
      <w:tr w:rsidR="00DB4AA3" w:rsidRPr="00AD30E9" w14:paraId="7D6BDA93"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6F496A7" w14:textId="3B93B1A3" w:rsidR="00AD30E9" w:rsidRPr="00922340" w:rsidRDefault="0008471C" w:rsidP="00AD30E9">
            <w:pPr>
              <w:spacing w:after="0" w:line="240" w:lineRule="auto"/>
              <w:rPr>
                <w:rFonts w:eastAsia="Times New Roman" w:cstheme="minorHAnsi"/>
                <w:lang w:eastAsia="da-DK"/>
              </w:rPr>
            </w:pPr>
            <w:r w:rsidRPr="00922340">
              <w:rPr>
                <w:rFonts w:eastAsia="Times New Roman" w:cstheme="minorHAnsi"/>
                <w:lang w:eastAsia="da-DK"/>
              </w:rPr>
              <w:t>Kund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0443452" w14:textId="2C04FFA1" w:rsidR="00AD30E9" w:rsidRPr="00922340" w:rsidRDefault="00AD30E9" w:rsidP="00AD30E9">
            <w:pPr>
              <w:spacing w:after="0" w:line="240" w:lineRule="auto"/>
              <w:rPr>
                <w:rFonts w:eastAsia="Times New Roman" w:cstheme="minorHAnsi"/>
                <w:lang w:eastAsia="da-DK"/>
              </w:rPr>
            </w:pPr>
            <w:r w:rsidRPr="00922340">
              <w:rPr>
                <w:rFonts w:eastAsia="Times New Roman" w:cstheme="minorHAnsi"/>
                <w:color w:val="000000"/>
                <w:lang w:eastAsia="da-DK"/>
              </w:rPr>
              <w:t xml:space="preserve">Holder information om </w:t>
            </w:r>
            <w:r w:rsidR="004C7D06" w:rsidRPr="00922340">
              <w:rPr>
                <w:rFonts w:eastAsia="Times New Roman" w:cstheme="minorHAnsi"/>
                <w:color w:val="000000"/>
                <w:lang w:eastAsia="da-DK"/>
              </w:rPr>
              <w:t>kunde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3981BB6" w14:textId="5E67C930" w:rsidR="00AD30E9" w:rsidRPr="00922340" w:rsidRDefault="4D28815F" w:rsidP="00AD30E9">
            <w:pPr>
              <w:spacing w:after="0" w:line="240" w:lineRule="auto"/>
              <w:rPr>
                <w:rFonts w:eastAsia="Times New Roman" w:cstheme="minorHAnsi"/>
                <w:lang w:eastAsia="da-DK"/>
              </w:rPr>
            </w:pPr>
            <w:r w:rsidRPr="00922340">
              <w:rPr>
                <w:rFonts w:eastAsia="Times New Roman" w:cstheme="minorHAnsi"/>
                <w:lang w:eastAsia="da-DK"/>
              </w:rPr>
              <w:t>ja</w:t>
            </w:r>
          </w:p>
        </w:tc>
      </w:tr>
      <w:tr w:rsidR="00DB4AA3" w:rsidRPr="00AD30E9" w14:paraId="155EF723"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DAD21DB" w14:textId="4DEE50F4" w:rsidR="00AD30E9" w:rsidRPr="00922340" w:rsidRDefault="0008471C" w:rsidP="00AD30E9">
            <w:pPr>
              <w:spacing w:after="0" w:line="240" w:lineRule="auto"/>
              <w:rPr>
                <w:rFonts w:eastAsia="Times New Roman" w:cstheme="minorHAnsi"/>
                <w:lang w:eastAsia="da-DK"/>
              </w:rPr>
            </w:pPr>
            <w:r w:rsidRPr="00922340">
              <w:rPr>
                <w:rFonts w:eastAsia="Times New Roman" w:cstheme="minorHAnsi"/>
                <w:lang w:eastAsia="da-DK"/>
              </w:rPr>
              <w:t>Salgsassisten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5F88A20" w14:textId="1CBF1D0F" w:rsidR="00AD30E9" w:rsidRPr="00922340" w:rsidRDefault="2D87EE2B" w:rsidP="00AD30E9">
            <w:pPr>
              <w:spacing w:after="0"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 xml:space="preserve">Holder information omkring </w:t>
            </w:r>
            <w:r w:rsidR="45898071" w:rsidRPr="00922340">
              <w:rPr>
                <w:rFonts w:eastAsia="Times New Roman" w:cstheme="minorHAnsi"/>
                <w:color w:val="000000" w:themeColor="text1"/>
                <w:lang w:eastAsia="da-DK"/>
              </w:rPr>
              <w:t>s</w:t>
            </w:r>
            <w:r w:rsidR="3B4B5E80" w:rsidRPr="00922340">
              <w:rPr>
                <w:rFonts w:eastAsia="Times New Roman" w:cstheme="minorHAnsi"/>
                <w:color w:val="000000" w:themeColor="text1"/>
                <w:lang w:eastAsia="da-DK"/>
              </w:rPr>
              <w:t>algsassistente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AD7D6FA" w14:textId="5F8F6B3B" w:rsidR="00AD30E9" w:rsidRPr="00922340" w:rsidRDefault="64E488D3" w:rsidP="00AD30E9">
            <w:pPr>
              <w:spacing w:after="0" w:line="240" w:lineRule="auto"/>
              <w:rPr>
                <w:rFonts w:eastAsia="Times New Roman" w:cstheme="minorHAnsi"/>
                <w:lang w:eastAsia="da-DK"/>
              </w:rPr>
            </w:pPr>
            <w:r w:rsidRPr="00922340">
              <w:rPr>
                <w:rFonts w:eastAsia="Times New Roman" w:cstheme="minorHAnsi"/>
                <w:lang w:eastAsia="da-DK"/>
              </w:rPr>
              <w:t>ja</w:t>
            </w:r>
          </w:p>
        </w:tc>
      </w:tr>
      <w:tr w:rsidR="00DB4AA3" w:rsidRPr="00AD30E9" w14:paraId="322FFBAD"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73BA3AC" w14:textId="01E64316" w:rsidR="00AD30E9" w:rsidRPr="00922340" w:rsidRDefault="2E0442D3" w:rsidP="00AD30E9">
            <w:pPr>
              <w:spacing w:after="0" w:line="240" w:lineRule="auto"/>
              <w:rPr>
                <w:rFonts w:eastAsia="Times New Roman" w:cstheme="minorHAnsi"/>
                <w:lang w:eastAsia="da-DK"/>
              </w:rPr>
            </w:pPr>
            <w:r w:rsidRPr="00922340">
              <w:rPr>
                <w:rFonts w:eastAsia="Times New Roman" w:cstheme="minorHAnsi"/>
                <w:lang w:eastAsia="da-DK"/>
              </w:rPr>
              <w:t>V</w:t>
            </w:r>
            <w:r w:rsidR="6B241901" w:rsidRPr="00922340">
              <w:rPr>
                <w:rFonts w:eastAsia="Times New Roman" w:cstheme="minorHAnsi"/>
                <w:lang w:eastAsia="da-DK"/>
              </w:rPr>
              <w:t>ærktøj</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602F2E6" w14:textId="07A34FD2" w:rsidR="00AD30E9" w:rsidRPr="00922340" w:rsidRDefault="26D12E63" w:rsidP="00AD30E9">
            <w:pPr>
              <w:spacing w:after="0" w:line="240" w:lineRule="auto"/>
              <w:rPr>
                <w:rFonts w:eastAsia="Times New Roman" w:cstheme="minorHAnsi"/>
                <w:lang w:eastAsia="da-DK"/>
              </w:rPr>
            </w:pPr>
            <w:r w:rsidRPr="00922340">
              <w:rPr>
                <w:rFonts w:eastAsia="Times New Roman" w:cstheme="minorHAnsi"/>
                <w:lang w:eastAsia="da-DK"/>
              </w:rPr>
              <w:t>Liste over værktøje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A2D2D4E" w14:textId="37D65080" w:rsidR="00AD30E9" w:rsidRPr="00922340" w:rsidRDefault="26D12E63" w:rsidP="00AD30E9">
            <w:pPr>
              <w:spacing w:after="0" w:line="240" w:lineRule="auto"/>
              <w:rPr>
                <w:rFonts w:eastAsia="Times New Roman" w:cstheme="minorHAnsi"/>
                <w:lang w:eastAsia="da-DK"/>
              </w:rPr>
            </w:pPr>
            <w:r w:rsidRPr="00922340">
              <w:rPr>
                <w:rFonts w:eastAsia="Times New Roman" w:cstheme="minorHAnsi"/>
                <w:lang w:eastAsia="da-DK"/>
              </w:rPr>
              <w:t>ja</w:t>
            </w:r>
          </w:p>
        </w:tc>
      </w:tr>
      <w:tr w:rsidR="00DB4AA3" w:rsidRPr="00AD30E9" w14:paraId="10055B3F"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5D6FCE0" w14:textId="41671830" w:rsidR="00AD30E9" w:rsidRPr="00922340" w:rsidRDefault="1608D642" w:rsidP="00AD30E9">
            <w:pPr>
              <w:spacing w:after="0" w:line="240" w:lineRule="auto"/>
              <w:rPr>
                <w:rFonts w:eastAsia="Times New Roman" w:cstheme="minorHAnsi"/>
                <w:lang w:eastAsia="da-DK"/>
              </w:rPr>
            </w:pPr>
            <w:r w:rsidRPr="00922340">
              <w:rPr>
                <w:rFonts w:eastAsia="Times New Roman" w:cstheme="minorHAnsi"/>
                <w:lang w:eastAsia="da-DK"/>
              </w:rPr>
              <w:t>Managerteame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3B02631" w14:textId="362F266B" w:rsidR="00AD30E9" w:rsidRPr="00922340" w:rsidRDefault="26D12E63" w:rsidP="00AD30E9">
            <w:pPr>
              <w:spacing w:after="0" w:line="240" w:lineRule="auto"/>
              <w:rPr>
                <w:rFonts w:eastAsia="Times New Roman" w:cstheme="minorHAnsi"/>
                <w:lang w:eastAsia="da-DK"/>
              </w:rPr>
            </w:pPr>
            <w:r w:rsidRPr="00922340">
              <w:rPr>
                <w:rFonts w:eastAsia="Times New Roman" w:cstheme="minorHAnsi"/>
                <w:lang w:eastAsia="da-DK"/>
              </w:rPr>
              <w:t>Holder information om manager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B619B7" w14:textId="536F97A5" w:rsidR="00AD30E9" w:rsidRPr="00922340" w:rsidRDefault="4DA1E7D8" w:rsidP="004C7D06">
            <w:pPr>
              <w:tabs>
                <w:tab w:val="center" w:pos="895"/>
              </w:tabs>
              <w:spacing w:after="0" w:line="240" w:lineRule="auto"/>
              <w:rPr>
                <w:rFonts w:eastAsia="Times New Roman" w:cstheme="minorHAnsi"/>
                <w:lang w:eastAsia="da-DK"/>
              </w:rPr>
            </w:pPr>
            <w:r w:rsidRPr="00922340">
              <w:rPr>
                <w:rFonts w:eastAsia="Times New Roman" w:cstheme="minorHAnsi"/>
                <w:lang w:eastAsia="da-DK"/>
              </w:rPr>
              <w:t>nej</w:t>
            </w:r>
          </w:p>
        </w:tc>
      </w:tr>
      <w:tr w:rsidR="00DB4AA3" w:rsidRPr="00AD30E9" w14:paraId="19110347"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8A4A97" w14:textId="63E2BA00" w:rsidR="00AD30E9" w:rsidRPr="00922340" w:rsidRDefault="26D12E63" w:rsidP="00AD30E9">
            <w:pPr>
              <w:spacing w:after="0" w:line="240" w:lineRule="auto"/>
              <w:rPr>
                <w:rFonts w:eastAsia="Times New Roman" w:cstheme="minorHAnsi"/>
                <w:lang w:eastAsia="da-DK"/>
              </w:rPr>
            </w:pPr>
            <w:r w:rsidRPr="00922340">
              <w:rPr>
                <w:rFonts w:eastAsia="Times New Roman" w:cstheme="minorHAnsi"/>
                <w:lang w:eastAsia="da-DK"/>
              </w:rPr>
              <w:t>Tømmer cente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C5C605E" w14:textId="532BD805" w:rsidR="00AD30E9" w:rsidRPr="00922340" w:rsidRDefault="48764FD0" w:rsidP="00AD30E9">
            <w:pPr>
              <w:spacing w:after="0" w:line="240" w:lineRule="auto"/>
              <w:rPr>
                <w:rFonts w:eastAsia="Times New Roman" w:cstheme="minorHAnsi"/>
                <w:lang w:eastAsia="da-DK"/>
              </w:rPr>
            </w:pPr>
            <w:r w:rsidRPr="00922340">
              <w:rPr>
                <w:rFonts w:eastAsia="Times New Roman" w:cstheme="minorHAnsi"/>
                <w:lang w:eastAsia="da-DK"/>
              </w:rPr>
              <w:t>Holder information om Tømmer-centere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EE9C3FF" w14:textId="5AD583EA" w:rsidR="00AD30E9" w:rsidRPr="00922340" w:rsidRDefault="64A62F15" w:rsidP="00AD30E9">
            <w:pPr>
              <w:spacing w:after="0" w:line="240" w:lineRule="auto"/>
              <w:rPr>
                <w:rFonts w:eastAsia="Times New Roman" w:cstheme="minorHAnsi"/>
                <w:lang w:eastAsia="da-DK"/>
              </w:rPr>
            </w:pPr>
            <w:r w:rsidRPr="00922340">
              <w:rPr>
                <w:rFonts w:eastAsia="Times New Roman" w:cstheme="minorHAnsi"/>
                <w:lang w:eastAsia="da-DK"/>
              </w:rPr>
              <w:t>nej</w:t>
            </w:r>
          </w:p>
        </w:tc>
      </w:tr>
      <w:tr w:rsidR="00DB4AA3" w:rsidRPr="00AD30E9" w14:paraId="1925A8FF"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607DFA" w14:textId="297CC68B" w:rsidR="00AD30E9" w:rsidRPr="00922340" w:rsidRDefault="26D12E63" w:rsidP="00AD30E9">
            <w:pPr>
              <w:spacing w:after="0"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DIY-cente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2AAF049" w14:textId="752BBAAB" w:rsidR="00AD30E9" w:rsidRPr="00922340" w:rsidRDefault="2E6DE6EC" w:rsidP="001B5E56">
            <w:pPr>
              <w:spacing w:after="0" w:line="240" w:lineRule="auto"/>
              <w:rPr>
                <w:rFonts w:eastAsia="Times New Roman" w:cstheme="minorHAnsi"/>
                <w:lang w:eastAsia="da-DK"/>
              </w:rPr>
            </w:pPr>
            <w:r w:rsidRPr="00922340">
              <w:rPr>
                <w:rFonts w:eastAsia="Times New Roman" w:cstheme="minorHAnsi"/>
                <w:lang w:eastAsia="da-DK"/>
              </w:rPr>
              <w:t>Holder information om DIY-centeret</w:t>
            </w:r>
          </w:p>
          <w:p w14:paraId="44CDC247" w14:textId="26F7E31A" w:rsidR="00AD30E9" w:rsidRPr="00922340" w:rsidRDefault="00AD30E9" w:rsidP="00AD30E9">
            <w:pPr>
              <w:spacing w:after="0" w:line="240" w:lineRule="auto"/>
              <w:rPr>
                <w:rFonts w:eastAsia="Times New Roman" w:cstheme="minorHAnsi"/>
                <w:lang w:eastAsia="da-DK"/>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2EB32" w14:textId="35DB9512" w:rsidR="00AD30E9" w:rsidRPr="00922340" w:rsidRDefault="05096A35" w:rsidP="00AD30E9">
            <w:pPr>
              <w:spacing w:after="0" w:line="240" w:lineRule="auto"/>
              <w:rPr>
                <w:rFonts w:eastAsia="Times New Roman" w:cstheme="minorHAnsi"/>
                <w:lang w:eastAsia="da-DK"/>
              </w:rPr>
            </w:pPr>
            <w:r w:rsidRPr="00922340">
              <w:rPr>
                <w:rFonts w:eastAsia="Times New Roman" w:cstheme="minorHAnsi"/>
                <w:lang w:eastAsia="da-DK"/>
              </w:rPr>
              <w:t>nej</w:t>
            </w:r>
          </w:p>
        </w:tc>
      </w:tr>
      <w:tr w:rsidR="00DB4AA3" w:rsidRPr="00AD30E9" w14:paraId="0A49AF3B" w14:textId="77777777" w:rsidTr="031D6C24">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8A91D4D" w14:textId="29A3CEFC" w:rsidR="00AD30E9" w:rsidRPr="00922340" w:rsidRDefault="5E8D47B5" w:rsidP="00AD30E9">
            <w:pPr>
              <w:spacing w:after="0"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Ordr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AD5C45A" w14:textId="3F386E66" w:rsidR="00AD30E9" w:rsidRPr="00922340" w:rsidRDefault="31B38120" w:rsidP="00AD30E9">
            <w:pPr>
              <w:spacing w:after="0" w:line="240" w:lineRule="auto"/>
              <w:rPr>
                <w:rFonts w:eastAsia="Times New Roman" w:cstheme="minorHAnsi"/>
                <w:lang w:eastAsia="da-DK"/>
              </w:rPr>
            </w:pPr>
            <w:r w:rsidRPr="00922340">
              <w:rPr>
                <w:rFonts w:eastAsia="Times New Roman" w:cstheme="minorHAnsi"/>
                <w:lang w:eastAsia="da-DK"/>
              </w:rPr>
              <w:t>Holder en liste over ordre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5DA7F11" w14:textId="68E831AC" w:rsidR="00AD30E9" w:rsidRPr="00922340" w:rsidRDefault="31B38120" w:rsidP="00AD30E9">
            <w:pPr>
              <w:spacing w:after="0" w:line="240" w:lineRule="auto"/>
              <w:rPr>
                <w:rFonts w:eastAsia="Times New Roman" w:cstheme="minorHAnsi"/>
                <w:lang w:eastAsia="da-DK"/>
              </w:rPr>
            </w:pPr>
            <w:r w:rsidRPr="00922340">
              <w:rPr>
                <w:rFonts w:eastAsia="Times New Roman" w:cstheme="minorHAnsi"/>
                <w:lang w:eastAsia="da-DK"/>
              </w:rPr>
              <w:t>ja</w:t>
            </w:r>
          </w:p>
        </w:tc>
      </w:tr>
      <w:tr w:rsidR="2E1D507C" w14:paraId="70BACDC1"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CB4186" w14:textId="1F8C4A40" w:rsidR="2E1D507C" w:rsidRPr="00922340" w:rsidRDefault="5E8D47B5" w:rsidP="2E1D507C">
            <w:pPr>
              <w:spacing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Levering</w:t>
            </w:r>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E9F5EBF" w14:textId="7F72B554" w:rsidR="2E1D507C" w:rsidRPr="00922340" w:rsidRDefault="35D62EEF" w:rsidP="2E1D507C">
            <w:pPr>
              <w:spacing w:line="240" w:lineRule="auto"/>
              <w:rPr>
                <w:rFonts w:eastAsia="Times New Roman" w:cstheme="minorHAnsi"/>
                <w:lang w:eastAsia="da-DK"/>
              </w:rPr>
            </w:pPr>
            <w:r w:rsidRPr="00922340">
              <w:rPr>
                <w:rFonts w:eastAsia="Times New Roman" w:cstheme="minorHAnsi"/>
                <w:lang w:eastAsia="da-DK"/>
              </w:rPr>
              <w:t>Information omkring leveringsadresse</w:t>
            </w: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C3CB56A" w14:textId="799099EA" w:rsidR="2E1D507C" w:rsidRPr="00922340" w:rsidRDefault="5D3FE59D" w:rsidP="2E1D507C">
            <w:pPr>
              <w:spacing w:line="240" w:lineRule="auto"/>
              <w:rPr>
                <w:rFonts w:eastAsia="Times New Roman" w:cstheme="minorHAnsi"/>
                <w:lang w:eastAsia="da-DK"/>
              </w:rPr>
            </w:pPr>
            <w:r w:rsidRPr="00922340">
              <w:rPr>
                <w:rFonts w:eastAsia="Times New Roman" w:cstheme="minorHAnsi"/>
                <w:lang w:eastAsia="da-DK"/>
              </w:rPr>
              <w:t>ja</w:t>
            </w:r>
          </w:p>
        </w:tc>
      </w:tr>
      <w:tr w:rsidR="106377D0" w14:paraId="0E9785E7"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400AC9B" w14:textId="077A8B54" w:rsidR="106377D0" w:rsidRPr="00922340" w:rsidRDefault="2A61D9A4" w:rsidP="106377D0">
            <w:pPr>
              <w:spacing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Placering</w:t>
            </w:r>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04F4DD1" w14:textId="46E7170D" w:rsidR="106377D0" w:rsidRPr="00922340" w:rsidRDefault="2A61D9A4" w:rsidP="106377D0">
            <w:pPr>
              <w:spacing w:line="240" w:lineRule="auto"/>
              <w:rPr>
                <w:rFonts w:eastAsia="Times New Roman" w:cstheme="minorHAnsi"/>
                <w:lang w:eastAsia="da-DK"/>
              </w:rPr>
            </w:pPr>
            <w:r w:rsidRPr="00922340">
              <w:rPr>
                <w:rFonts w:eastAsia="Times New Roman" w:cstheme="minorHAnsi"/>
                <w:lang w:eastAsia="da-DK"/>
              </w:rPr>
              <w:t>Lokaliteten af produkterne</w:t>
            </w: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6325746" w14:textId="2D12F7C2" w:rsidR="106377D0" w:rsidRPr="00922340" w:rsidRDefault="2A61D9A4" w:rsidP="106377D0">
            <w:pPr>
              <w:spacing w:line="240" w:lineRule="auto"/>
              <w:rPr>
                <w:rFonts w:eastAsia="Times New Roman" w:cstheme="minorHAnsi"/>
                <w:lang w:eastAsia="da-DK"/>
              </w:rPr>
            </w:pPr>
            <w:r w:rsidRPr="00922340">
              <w:rPr>
                <w:rFonts w:eastAsia="Times New Roman" w:cstheme="minorHAnsi"/>
                <w:lang w:eastAsia="da-DK"/>
              </w:rPr>
              <w:t>nej</w:t>
            </w:r>
          </w:p>
        </w:tc>
      </w:tr>
      <w:tr w:rsidR="7E321302" w14:paraId="3A7586B2"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7B38B24" w14:textId="200B8A54" w:rsidR="7E321302" w:rsidRPr="00922340" w:rsidRDefault="6745F8F5" w:rsidP="7E321302">
            <w:pPr>
              <w:spacing w:line="240" w:lineRule="auto"/>
              <w:rPr>
                <w:rFonts w:eastAsia="Times New Roman" w:cstheme="minorHAnsi"/>
                <w:color w:val="000000" w:themeColor="text1"/>
                <w:lang w:eastAsia="da-DK"/>
              </w:rPr>
            </w:pPr>
            <w:proofErr w:type="spellStart"/>
            <w:r w:rsidRPr="00922340">
              <w:rPr>
                <w:rFonts w:eastAsia="Times New Roman" w:cstheme="minorHAnsi"/>
                <w:color w:val="000000" w:themeColor="text1"/>
                <w:lang w:eastAsia="da-DK"/>
              </w:rPr>
              <w:t>Bathroom</w:t>
            </w:r>
            <w:proofErr w:type="spellEnd"/>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84A2EC7" w14:textId="2806F50B" w:rsidR="7E321302" w:rsidRPr="00922340" w:rsidRDefault="7E321302" w:rsidP="7E321302">
            <w:pPr>
              <w:spacing w:line="240" w:lineRule="auto"/>
              <w:rPr>
                <w:rFonts w:eastAsia="Times New Roman" w:cstheme="minorHAnsi"/>
                <w:lang w:eastAsia="da-DK"/>
              </w:rPr>
            </w:pP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DEF9777" w14:textId="7EE235FF" w:rsidR="7E321302" w:rsidRPr="00922340" w:rsidRDefault="45B35C01" w:rsidP="7E321302">
            <w:pPr>
              <w:spacing w:line="240" w:lineRule="auto"/>
              <w:rPr>
                <w:rFonts w:eastAsia="Times New Roman" w:cstheme="minorHAnsi"/>
                <w:lang w:eastAsia="da-DK"/>
              </w:rPr>
            </w:pPr>
            <w:r w:rsidRPr="00922340">
              <w:rPr>
                <w:rFonts w:eastAsia="Times New Roman" w:cstheme="minorHAnsi"/>
                <w:lang w:eastAsia="da-DK"/>
              </w:rPr>
              <w:t>nej</w:t>
            </w:r>
          </w:p>
        </w:tc>
      </w:tr>
      <w:tr w:rsidR="7E321302" w14:paraId="495C13CB"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50F79BD" w14:textId="6CEC1AB5" w:rsidR="7E321302" w:rsidRPr="00922340" w:rsidRDefault="6745F8F5" w:rsidP="7E321302">
            <w:pPr>
              <w:spacing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Kitchen</w:t>
            </w:r>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4A63DA1" w14:textId="533190BB" w:rsidR="7E321302" w:rsidRPr="00922340" w:rsidRDefault="7E321302" w:rsidP="7E321302">
            <w:pPr>
              <w:spacing w:line="240" w:lineRule="auto"/>
              <w:rPr>
                <w:rFonts w:eastAsia="Times New Roman" w:cstheme="minorHAnsi"/>
                <w:lang w:eastAsia="da-DK"/>
              </w:rPr>
            </w:pP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60EDDE6" w14:textId="754B6827" w:rsidR="7E321302" w:rsidRPr="00922340" w:rsidRDefault="1611A92A" w:rsidP="7E321302">
            <w:pPr>
              <w:spacing w:line="240" w:lineRule="auto"/>
              <w:rPr>
                <w:rFonts w:eastAsia="Times New Roman" w:cstheme="minorHAnsi"/>
                <w:lang w:eastAsia="da-DK"/>
              </w:rPr>
            </w:pPr>
            <w:r w:rsidRPr="00922340">
              <w:rPr>
                <w:rFonts w:eastAsia="Times New Roman" w:cstheme="minorHAnsi"/>
                <w:lang w:eastAsia="da-DK"/>
              </w:rPr>
              <w:t>nej</w:t>
            </w:r>
          </w:p>
        </w:tc>
      </w:tr>
      <w:tr w:rsidR="7E321302" w14:paraId="30683169"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0D4F13" w14:textId="76974C4C" w:rsidR="7E321302" w:rsidRPr="00922340" w:rsidRDefault="3AE1E460" w:rsidP="7E321302">
            <w:pPr>
              <w:spacing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Levering</w:t>
            </w:r>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CCA4C34" w14:textId="565742EC" w:rsidR="7E321302" w:rsidRPr="00922340" w:rsidRDefault="3AE1E460" w:rsidP="7E321302">
            <w:pPr>
              <w:spacing w:line="240" w:lineRule="auto"/>
              <w:rPr>
                <w:rFonts w:eastAsia="Times New Roman" w:cstheme="minorHAnsi"/>
                <w:lang w:eastAsia="da-DK"/>
              </w:rPr>
            </w:pPr>
            <w:r w:rsidRPr="00922340">
              <w:rPr>
                <w:rFonts w:eastAsia="Times New Roman" w:cstheme="minorHAnsi"/>
                <w:lang w:eastAsia="da-DK"/>
              </w:rPr>
              <w:t>Information om leveringsadresse</w:t>
            </w: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646A081" w14:textId="1DA486B1" w:rsidR="7E321302" w:rsidRPr="00922340" w:rsidRDefault="3E0B39EC" w:rsidP="7E321302">
            <w:pPr>
              <w:spacing w:line="240" w:lineRule="auto"/>
              <w:rPr>
                <w:rFonts w:eastAsia="Times New Roman" w:cstheme="minorHAnsi"/>
                <w:lang w:eastAsia="da-DK"/>
              </w:rPr>
            </w:pPr>
            <w:r w:rsidRPr="00922340">
              <w:rPr>
                <w:rFonts w:eastAsia="Times New Roman" w:cstheme="minorHAnsi"/>
                <w:lang w:eastAsia="da-DK"/>
              </w:rPr>
              <w:t>j</w:t>
            </w:r>
            <w:r w:rsidR="131BCABF" w:rsidRPr="00922340">
              <w:rPr>
                <w:rFonts w:eastAsia="Times New Roman" w:cstheme="minorHAnsi"/>
                <w:lang w:eastAsia="da-DK"/>
              </w:rPr>
              <w:t>a</w:t>
            </w:r>
          </w:p>
        </w:tc>
      </w:tr>
      <w:tr w:rsidR="1B8939D7" w14:paraId="43A3017B" w14:textId="77777777" w:rsidTr="031D6C24">
        <w:tc>
          <w:tcPr>
            <w:tcW w:w="21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36EEDD3" w14:textId="5292CAA5" w:rsidR="1B8939D7" w:rsidRPr="00922340" w:rsidRDefault="2875F534" w:rsidP="1B8939D7">
            <w:pPr>
              <w:spacing w:line="240" w:lineRule="auto"/>
              <w:rPr>
                <w:rFonts w:eastAsia="Times New Roman" w:cstheme="minorHAnsi"/>
                <w:color w:val="000000" w:themeColor="text1"/>
                <w:lang w:eastAsia="da-DK"/>
              </w:rPr>
            </w:pPr>
            <w:r w:rsidRPr="00922340">
              <w:rPr>
                <w:rFonts w:eastAsia="Times New Roman" w:cstheme="minorHAnsi"/>
                <w:color w:val="000000" w:themeColor="text1"/>
                <w:lang w:eastAsia="da-DK"/>
              </w:rPr>
              <w:t>lån</w:t>
            </w:r>
          </w:p>
        </w:tc>
        <w:tc>
          <w:tcPr>
            <w:tcW w:w="483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7554035" w14:textId="0890BD3B" w:rsidR="1B8939D7" w:rsidRPr="00922340" w:rsidRDefault="2875F534" w:rsidP="1B8939D7">
            <w:pPr>
              <w:spacing w:line="240" w:lineRule="auto"/>
              <w:rPr>
                <w:rFonts w:eastAsia="Times New Roman" w:cstheme="minorHAnsi"/>
                <w:lang w:eastAsia="da-DK"/>
              </w:rPr>
            </w:pPr>
            <w:r w:rsidRPr="00922340">
              <w:rPr>
                <w:rFonts w:eastAsia="Times New Roman" w:cstheme="minorHAnsi"/>
                <w:lang w:eastAsia="da-DK"/>
              </w:rPr>
              <w:t>Information om lånet</w:t>
            </w:r>
          </w:p>
        </w:tc>
        <w:tc>
          <w:tcPr>
            <w:tcW w:w="209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220E683" w14:textId="13B0AE72" w:rsidR="1B8939D7" w:rsidRPr="00922340" w:rsidRDefault="2875F534" w:rsidP="1B8939D7">
            <w:pPr>
              <w:spacing w:line="240" w:lineRule="auto"/>
              <w:rPr>
                <w:rFonts w:eastAsia="Times New Roman" w:cstheme="minorHAnsi"/>
                <w:lang w:eastAsia="da-DK"/>
              </w:rPr>
            </w:pPr>
            <w:r w:rsidRPr="00922340">
              <w:rPr>
                <w:rFonts w:eastAsia="Times New Roman" w:cstheme="minorHAnsi"/>
                <w:lang w:eastAsia="da-DK"/>
              </w:rPr>
              <w:t>ja</w:t>
            </w:r>
          </w:p>
        </w:tc>
      </w:tr>
    </w:tbl>
    <w:p w14:paraId="266470E5" w14:textId="77777777" w:rsidR="00262C80" w:rsidRPr="00262C80" w:rsidRDefault="00262C80" w:rsidP="00262C80"/>
    <w:p w14:paraId="1AAE7383" w14:textId="2368D606" w:rsidR="1E50BFFE" w:rsidRDefault="342B5040" w:rsidP="5664FD16">
      <w:pPr>
        <w:pStyle w:val="Overskrift2"/>
      </w:pPr>
      <w:bookmarkStart w:id="30" w:name="_Toc90632407"/>
      <w:r>
        <w:t>Domænemodel</w:t>
      </w:r>
      <w:bookmarkEnd w:id="30"/>
    </w:p>
    <w:p w14:paraId="2F5B04DA" w14:textId="38AA0039" w:rsidR="6463764A" w:rsidRPr="00922340" w:rsidRDefault="0FA040C2" w:rsidP="6463764A">
      <w:pPr>
        <w:rPr>
          <w:rFonts w:eastAsia="Arial" w:cstheme="minorHAnsi"/>
          <w:color w:val="000000" w:themeColor="text1"/>
        </w:rPr>
      </w:pPr>
      <w:r w:rsidRPr="00922340">
        <w:rPr>
          <w:rFonts w:cstheme="minorHAnsi"/>
        </w:rPr>
        <w:t xml:space="preserve">Domænemodellen er en visuel repræsentation af </w:t>
      </w:r>
      <w:r w:rsidR="6CF598AF" w:rsidRPr="00922340">
        <w:rPr>
          <w:rFonts w:eastAsia="Arial" w:cstheme="minorHAnsi"/>
          <w:color w:val="000000" w:themeColor="text1"/>
        </w:rPr>
        <w:t xml:space="preserve">IT systemets informationskrav </w:t>
      </w:r>
      <w:r w:rsidR="1EC1857F" w:rsidRPr="00922340">
        <w:rPr>
          <w:rFonts w:eastAsia="Arial" w:cstheme="minorHAnsi"/>
          <w:color w:val="000000" w:themeColor="text1"/>
        </w:rPr>
        <w:t>for problemområdet.</w:t>
      </w:r>
      <w:r w:rsidR="6CF598AF" w:rsidRPr="00922340">
        <w:rPr>
          <w:rFonts w:eastAsia="Arial" w:cstheme="minorHAnsi"/>
          <w:color w:val="000000" w:themeColor="text1"/>
        </w:rPr>
        <w:t xml:space="preserve"> Det primære i en domænemodel er identificeringen af problemområdets klasser og deres </w:t>
      </w:r>
      <w:proofErr w:type="spellStart"/>
      <w:r w:rsidR="6CF598AF" w:rsidRPr="00922340">
        <w:rPr>
          <w:rFonts w:eastAsia="Arial" w:cstheme="minorHAnsi"/>
          <w:color w:val="000000" w:themeColor="text1"/>
        </w:rPr>
        <w:t>attributer</w:t>
      </w:r>
      <w:proofErr w:type="spellEnd"/>
      <w:r w:rsidR="6CF598AF" w:rsidRPr="00922340">
        <w:rPr>
          <w:rFonts w:eastAsia="Arial" w:cstheme="minorHAnsi"/>
          <w:color w:val="000000" w:themeColor="text1"/>
        </w:rPr>
        <w:t xml:space="preserve"> samt associationer mellem klasserne. </w:t>
      </w:r>
      <w:r w:rsidR="55062AF6" w:rsidRPr="00922340">
        <w:rPr>
          <w:rFonts w:eastAsia="Arial" w:cstheme="minorHAnsi"/>
          <w:color w:val="000000" w:themeColor="text1"/>
        </w:rPr>
        <w:t>Klasserne til domænemodellen, findes ud fra en vurderingstabel</w:t>
      </w:r>
      <w:r w:rsidR="4DAFB1B9" w:rsidRPr="00922340">
        <w:rPr>
          <w:rFonts w:eastAsia="Arial" w:cstheme="minorHAnsi"/>
          <w:color w:val="000000" w:themeColor="text1"/>
        </w:rPr>
        <w:t xml:space="preserve"> (</w:t>
      </w:r>
      <w:r w:rsidR="55062AF6" w:rsidRPr="00922340">
        <w:rPr>
          <w:rFonts w:eastAsia="Arial" w:cstheme="minorHAnsi"/>
          <w:color w:val="000000" w:themeColor="text1"/>
        </w:rPr>
        <w:t>kandidat til klasse</w:t>
      </w:r>
      <w:r w:rsidR="6260CBF0" w:rsidRPr="00922340">
        <w:rPr>
          <w:rFonts w:eastAsia="Arial" w:cstheme="minorHAnsi"/>
          <w:color w:val="000000" w:themeColor="text1"/>
        </w:rPr>
        <w:t xml:space="preserve"> tabel</w:t>
      </w:r>
      <w:r w:rsidR="3F27E21F" w:rsidRPr="00922340">
        <w:rPr>
          <w:rFonts w:eastAsia="Arial" w:cstheme="minorHAnsi"/>
          <w:color w:val="000000" w:themeColor="text1"/>
        </w:rPr>
        <w:t>), som ses ovenover.</w:t>
      </w:r>
    </w:p>
    <w:p w14:paraId="462E5F6B" w14:textId="2533634E" w:rsidR="7EF20994" w:rsidRPr="00922340" w:rsidRDefault="064B9AD8" w:rsidP="172A2E73">
      <w:pPr>
        <w:rPr>
          <w:rFonts w:cstheme="minorHAnsi"/>
        </w:rPr>
      </w:pPr>
      <w:r w:rsidRPr="00922340">
        <w:rPr>
          <w:rFonts w:cstheme="minorHAnsi"/>
        </w:rPr>
        <w:lastRenderedPageBreak/>
        <w:drawing>
          <wp:inline distT="0" distB="0" distL="0" distR="0" wp14:anchorId="5AAAF652" wp14:editId="2DC4E323">
            <wp:extent cx="5280728" cy="3619500"/>
            <wp:effectExtent l="0" t="0" r="0" b="0"/>
            <wp:docPr id="225602358" name="Billede 225602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25602358"/>
                    <pic:cNvPicPr/>
                  </pic:nvPicPr>
                  <pic:blipFill>
                    <a:blip r:embed="rId25">
                      <a:extLst>
                        <a:ext uri="{28A0092B-C50C-407E-A947-70E740481C1C}">
                          <a14:useLocalDpi xmlns:a14="http://schemas.microsoft.com/office/drawing/2010/main" val="0"/>
                        </a:ext>
                      </a:extLst>
                    </a:blip>
                    <a:stretch>
                      <a:fillRect/>
                    </a:stretch>
                  </pic:blipFill>
                  <pic:spPr>
                    <a:xfrm>
                      <a:off x="0" y="0"/>
                      <a:ext cx="5280728" cy="3619500"/>
                    </a:xfrm>
                    <a:prstGeom prst="rect">
                      <a:avLst/>
                    </a:prstGeom>
                  </pic:spPr>
                </pic:pic>
              </a:graphicData>
            </a:graphic>
          </wp:inline>
        </w:drawing>
      </w:r>
    </w:p>
    <w:p w14:paraId="72B599E2" w14:textId="3B89950D" w:rsidR="4A6F3F5D" w:rsidRPr="00922340" w:rsidRDefault="4A6F3F5D" w:rsidP="172A2E73">
      <w:pPr>
        <w:rPr>
          <w:rFonts w:cstheme="minorHAnsi"/>
        </w:rPr>
      </w:pPr>
      <w:r w:rsidRPr="00922340">
        <w:rPr>
          <w:rFonts w:cstheme="minorHAnsi"/>
        </w:rPr>
        <w:t xml:space="preserve">Domænemodellen indeholder 6 klasser, en super klasse og en sub klasse. En </w:t>
      </w:r>
      <w:proofErr w:type="spellStart"/>
      <w:r w:rsidRPr="00922340">
        <w:rPr>
          <w:rFonts w:cstheme="minorHAnsi"/>
        </w:rPr>
        <w:t>customer</w:t>
      </w:r>
      <w:proofErr w:type="spellEnd"/>
      <w:r w:rsidRPr="00922340">
        <w:rPr>
          <w:rFonts w:cstheme="minorHAnsi"/>
        </w:rPr>
        <w:t xml:space="preserve"> k</w:t>
      </w:r>
      <w:r w:rsidR="69389FEF" w:rsidRPr="00922340">
        <w:rPr>
          <w:rFonts w:cstheme="minorHAnsi"/>
        </w:rPr>
        <w:t>lasse</w:t>
      </w:r>
      <w:r w:rsidRPr="00922340">
        <w:rPr>
          <w:rFonts w:cstheme="minorHAnsi"/>
        </w:rPr>
        <w:t xml:space="preserve">, en </w:t>
      </w:r>
      <w:proofErr w:type="spellStart"/>
      <w:r w:rsidRPr="00922340">
        <w:rPr>
          <w:rFonts w:cstheme="minorHAnsi"/>
        </w:rPr>
        <w:t>salesass</w:t>
      </w:r>
      <w:r w:rsidR="4EA25C3F" w:rsidRPr="00922340">
        <w:rPr>
          <w:rFonts w:cstheme="minorHAnsi"/>
        </w:rPr>
        <w:t>istent</w:t>
      </w:r>
      <w:proofErr w:type="spellEnd"/>
      <w:r w:rsidR="4EA25C3F" w:rsidRPr="00922340">
        <w:rPr>
          <w:rFonts w:cstheme="minorHAnsi"/>
        </w:rPr>
        <w:t xml:space="preserve"> klasse, en </w:t>
      </w:r>
      <w:proofErr w:type="spellStart"/>
      <w:r w:rsidR="4EA25C3F" w:rsidRPr="00922340">
        <w:rPr>
          <w:rFonts w:cstheme="minorHAnsi"/>
        </w:rPr>
        <w:t>ord</w:t>
      </w:r>
      <w:r w:rsidR="2CA414CA" w:rsidRPr="00922340">
        <w:rPr>
          <w:rFonts w:cstheme="minorHAnsi"/>
        </w:rPr>
        <w:t>er</w:t>
      </w:r>
      <w:proofErr w:type="spellEnd"/>
      <w:r w:rsidR="4EA25C3F" w:rsidRPr="00922340">
        <w:rPr>
          <w:rFonts w:cstheme="minorHAnsi"/>
        </w:rPr>
        <w:t xml:space="preserve"> klasse, en </w:t>
      </w:r>
      <w:proofErr w:type="spellStart"/>
      <w:r w:rsidR="4EA25C3F" w:rsidRPr="00922340">
        <w:rPr>
          <w:rFonts w:cstheme="minorHAnsi"/>
        </w:rPr>
        <w:t>loan</w:t>
      </w:r>
      <w:proofErr w:type="spellEnd"/>
      <w:r w:rsidR="4EA25C3F" w:rsidRPr="00922340">
        <w:rPr>
          <w:rFonts w:cstheme="minorHAnsi"/>
        </w:rPr>
        <w:t xml:space="preserve"> klasse, en </w:t>
      </w:r>
      <w:proofErr w:type="spellStart"/>
      <w:r w:rsidR="4EA25C3F" w:rsidRPr="00922340">
        <w:rPr>
          <w:rFonts w:cstheme="minorHAnsi"/>
        </w:rPr>
        <w:t>tools</w:t>
      </w:r>
      <w:proofErr w:type="spellEnd"/>
      <w:r w:rsidR="4EA25C3F" w:rsidRPr="00922340">
        <w:rPr>
          <w:rFonts w:cstheme="minorHAnsi"/>
        </w:rPr>
        <w:t xml:space="preserve"> klasse, en item klasse og en </w:t>
      </w:r>
      <w:proofErr w:type="spellStart"/>
      <w:r w:rsidR="4EA25C3F" w:rsidRPr="00922340">
        <w:rPr>
          <w:rFonts w:cstheme="minorHAnsi"/>
        </w:rPr>
        <w:t>orderline</w:t>
      </w:r>
      <w:proofErr w:type="spellEnd"/>
      <w:r w:rsidR="4EA25C3F" w:rsidRPr="00922340">
        <w:rPr>
          <w:rFonts w:cstheme="minorHAnsi"/>
        </w:rPr>
        <w:t xml:space="preserve"> sub klasse.</w:t>
      </w:r>
      <w:r w:rsidR="64757EA3" w:rsidRPr="00922340">
        <w:rPr>
          <w:rFonts w:cstheme="minorHAnsi"/>
        </w:rPr>
        <w:t xml:space="preserve"> Der er også en superklasse, hvor </w:t>
      </w:r>
      <w:proofErr w:type="spellStart"/>
      <w:r w:rsidR="02DA2EA4" w:rsidRPr="00922340">
        <w:rPr>
          <w:rFonts w:cstheme="minorHAnsi"/>
        </w:rPr>
        <w:t>customer</w:t>
      </w:r>
      <w:proofErr w:type="spellEnd"/>
      <w:r w:rsidR="02DA2EA4" w:rsidRPr="00922340">
        <w:rPr>
          <w:rFonts w:cstheme="minorHAnsi"/>
        </w:rPr>
        <w:t xml:space="preserve"> og </w:t>
      </w:r>
      <w:proofErr w:type="spellStart"/>
      <w:r w:rsidR="02DA2EA4" w:rsidRPr="00922340">
        <w:rPr>
          <w:rFonts w:cstheme="minorHAnsi"/>
        </w:rPr>
        <w:t>salesassistent</w:t>
      </w:r>
      <w:proofErr w:type="spellEnd"/>
      <w:r w:rsidR="02DA2EA4" w:rsidRPr="00922340">
        <w:rPr>
          <w:rFonts w:cstheme="minorHAnsi"/>
        </w:rPr>
        <w:t xml:space="preserve"> arver fra. </w:t>
      </w:r>
      <w:r w:rsidR="7A5C90D5" w:rsidRPr="00922340">
        <w:rPr>
          <w:rFonts w:cstheme="minorHAnsi"/>
        </w:rPr>
        <w:t xml:space="preserve"> </w:t>
      </w:r>
      <w:r w:rsidR="71612094" w:rsidRPr="00922340">
        <w:rPr>
          <w:rFonts w:cstheme="minorHAnsi"/>
        </w:rPr>
        <w:t>M</w:t>
      </w:r>
      <w:r w:rsidR="6E2B463A" w:rsidRPr="00922340">
        <w:rPr>
          <w:rFonts w:cstheme="minorHAnsi"/>
        </w:rPr>
        <w:t xml:space="preserve">ellem de forskellige klasser er der </w:t>
      </w:r>
      <w:r w:rsidR="00922340" w:rsidRPr="00922340">
        <w:rPr>
          <w:rFonts w:cstheme="minorHAnsi"/>
        </w:rPr>
        <w:t>associeringer</w:t>
      </w:r>
      <w:r w:rsidR="6E2B463A" w:rsidRPr="00922340">
        <w:rPr>
          <w:rFonts w:cstheme="minorHAnsi"/>
        </w:rPr>
        <w:t xml:space="preserve">, og fra </w:t>
      </w:r>
      <w:proofErr w:type="spellStart"/>
      <w:r w:rsidR="6E2B463A" w:rsidRPr="00922340">
        <w:rPr>
          <w:rFonts w:cstheme="minorHAnsi"/>
        </w:rPr>
        <w:t>customer</w:t>
      </w:r>
      <w:proofErr w:type="spellEnd"/>
      <w:r w:rsidR="6E2B463A" w:rsidRPr="00922340">
        <w:rPr>
          <w:rFonts w:cstheme="minorHAnsi"/>
        </w:rPr>
        <w:t xml:space="preserve"> </w:t>
      </w:r>
      <w:r w:rsidR="39F3F4CB" w:rsidRPr="00922340">
        <w:rPr>
          <w:rFonts w:cstheme="minorHAnsi"/>
        </w:rPr>
        <w:t xml:space="preserve">klassen og </w:t>
      </w:r>
      <w:proofErr w:type="spellStart"/>
      <w:r w:rsidR="39F3F4CB" w:rsidRPr="00922340">
        <w:rPr>
          <w:rFonts w:cstheme="minorHAnsi"/>
        </w:rPr>
        <w:t>salesassistent</w:t>
      </w:r>
      <w:proofErr w:type="spellEnd"/>
      <w:r w:rsidR="39F3F4CB" w:rsidRPr="00922340">
        <w:rPr>
          <w:rFonts w:cstheme="minorHAnsi"/>
        </w:rPr>
        <w:t xml:space="preserve"> klassen er der to tomme pile </w:t>
      </w:r>
      <w:r w:rsidR="67DF811B" w:rsidRPr="00922340">
        <w:rPr>
          <w:rFonts w:cstheme="minorHAnsi"/>
        </w:rPr>
        <w:t>(</w:t>
      </w:r>
      <w:proofErr w:type="spellStart"/>
      <w:r w:rsidR="67DF811B" w:rsidRPr="00922340">
        <w:rPr>
          <w:rFonts w:cstheme="minorHAnsi"/>
        </w:rPr>
        <w:t>inheritence</w:t>
      </w:r>
      <w:proofErr w:type="spellEnd"/>
      <w:r w:rsidR="67DF811B" w:rsidRPr="00922340">
        <w:rPr>
          <w:rFonts w:cstheme="minorHAnsi"/>
        </w:rPr>
        <w:t>)</w:t>
      </w:r>
      <w:r w:rsidR="39F3F4CB" w:rsidRPr="00922340">
        <w:rPr>
          <w:rFonts w:cstheme="minorHAnsi"/>
        </w:rPr>
        <w:t xml:space="preserve"> op til </w:t>
      </w:r>
      <w:r w:rsidR="72FA9315" w:rsidRPr="00922340">
        <w:rPr>
          <w:rFonts w:cstheme="minorHAnsi"/>
        </w:rPr>
        <w:t>personklassen</w:t>
      </w:r>
      <w:r w:rsidR="39F3F4CB" w:rsidRPr="00922340">
        <w:rPr>
          <w:rFonts w:cstheme="minorHAnsi"/>
        </w:rPr>
        <w:t>, som indikere</w:t>
      </w:r>
      <w:r w:rsidR="40724C48" w:rsidRPr="00922340">
        <w:rPr>
          <w:rFonts w:cstheme="minorHAnsi"/>
        </w:rPr>
        <w:t>r</w:t>
      </w:r>
      <w:r w:rsidR="39F3F4CB" w:rsidRPr="00922340">
        <w:rPr>
          <w:rFonts w:cstheme="minorHAnsi"/>
        </w:rPr>
        <w:t xml:space="preserve"> at Person klassen er</w:t>
      </w:r>
      <w:r w:rsidR="51B93738" w:rsidRPr="00922340">
        <w:rPr>
          <w:rFonts w:cstheme="minorHAnsi"/>
        </w:rPr>
        <w:t xml:space="preserve"> en super klasse.</w:t>
      </w:r>
      <w:r w:rsidR="213C83FD" w:rsidRPr="00922340">
        <w:rPr>
          <w:rFonts w:cstheme="minorHAnsi"/>
        </w:rPr>
        <w:t xml:space="preserve"> Mellem Order klassen og </w:t>
      </w:r>
      <w:proofErr w:type="spellStart"/>
      <w:r w:rsidR="213C83FD" w:rsidRPr="00922340">
        <w:rPr>
          <w:rFonts w:cstheme="minorHAnsi"/>
        </w:rPr>
        <w:t>orderli</w:t>
      </w:r>
      <w:r w:rsidR="7AEEDA7D" w:rsidRPr="00922340">
        <w:rPr>
          <w:rFonts w:cstheme="minorHAnsi"/>
        </w:rPr>
        <w:t>ne</w:t>
      </w:r>
      <w:proofErr w:type="spellEnd"/>
      <w:r w:rsidR="7AEEDA7D" w:rsidRPr="00922340">
        <w:rPr>
          <w:rFonts w:cstheme="minorHAnsi"/>
        </w:rPr>
        <w:t xml:space="preserve"> er der en aggregering, som </w:t>
      </w:r>
      <w:r w:rsidR="724BF9E2" w:rsidRPr="00922340">
        <w:rPr>
          <w:rFonts w:cstheme="minorHAnsi"/>
        </w:rPr>
        <w:t>indikerer</w:t>
      </w:r>
      <w:r w:rsidR="7AEEDA7D" w:rsidRPr="00922340">
        <w:rPr>
          <w:rFonts w:cstheme="minorHAnsi"/>
        </w:rPr>
        <w:t xml:space="preserve"> at der kan ikke </w:t>
      </w:r>
      <w:proofErr w:type="spellStart"/>
      <w:r w:rsidR="76957D27" w:rsidRPr="00922340">
        <w:rPr>
          <w:rFonts w:cstheme="minorHAnsi"/>
        </w:rPr>
        <w:t>orderline</w:t>
      </w:r>
      <w:proofErr w:type="spellEnd"/>
      <w:r w:rsidR="76957D27" w:rsidRPr="00922340">
        <w:rPr>
          <w:rFonts w:cstheme="minorHAnsi"/>
        </w:rPr>
        <w:t xml:space="preserve"> ikke kan eksistere uden </w:t>
      </w:r>
      <w:proofErr w:type="spellStart"/>
      <w:r w:rsidR="76957D27" w:rsidRPr="00922340">
        <w:rPr>
          <w:rFonts w:cstheme="minorHAnsi"/>
        </w:rPr>
        <w:t>order</w:t>
      </w:r>
      <w:proofErr w:type="spellEnd"/>
      <w:r w:rsidR="76957D27" w:rsidRPr="00922340">
        <w:rPr>
          <w:rFonts w:cstheme="minorHAnsi"/>
        </w:rPr>
        <w:t xml:space="preserve"> klassen. </w:t>
      </w:r>
      <w:r w:rsidR="37CF00D5" w:rsidRPr="00922340">
        <w:rPr>
          <w:rFonts w:cstheme="minorHAnsi"/>
        </w:rPr>
        <w:t xml:space="preserve"> Mellem de andre klasser, kan vi se at der er </w:t>
      </w:r>
      <w:r w:rsidR="00922340" w:rsidRPr="00922340">
        <w:rPr>
          <w:rFonts w:cstheme="minorHAnsi"/>
        </w:rPr>
        <w:t>associeringer</w:t>
      </w:r>
      <w:r w:rsidR="432F09BE" w:rsidRPr="00922340">
        <w:rPr>
          <w:rFonts w:cstheme="minorHAnsi"/>
        </w:rPr>
        <w:t>.</w:t>
      </w:r>
    </w:p>
    <w:p w14:paraId="0A336AF2" w14:textId="09985388" w:rsidR="23631638" w:rsidRDefault="3EC95397" w:rsidP="1197752B">
      <w:pPr>
        <w:pStyle w:val="Overskrift1"/>
      </w:pPr>
      <w:bookmarkStart w:id="31" w:name="_Toc90632408"/>
      <w:r>
        <w:t>Analyse</w:t>
      </w:r>
      <w:r w:rsidR="03AF00DF">
        <w:t xml:space="preserve"> og design af </w:t>
      </w:r>
      <w:proofErr w:type="spellStart"/>
      <w:r w:rsidR="03AF00DF">
        <w:t>use</w:t>
      </w:r>
      <w:proofErr w:type="spellEnd"/>
      <w:r w:rsidR="03AF00DF">
        <w:t>-cases</w:t>
      </w:r>
      <w:r w:rsidR="6C8B849F">
        <w:t>:</w:t>
      </w:r>
      <w:bookmarkEnd w:id="31"/>
    </w:p>
    <w:p w14:paraId="331605F5" w14:textId="2734AF05" w:rsidR="337CFE36" w:rsidRDefault="1DEFE922" w:rsidP="005D7CC0">
      <w:pPr>
        <w:pStyle w:val="Overskrift2"/>
      </w:pPr>
      <w:bookmarkStart w:id="32" w:name="_Toc90632409"/>
      <w:r>
        <w:t>S</w:t>
      </w:r>
      <w:r w:rsidR="62BEF703">
        <w:t>ystemsekvensdiagram (SSD)</w:t>
      </w:r>
      <w:bookmarkEnd w:id="32"/>
    </w:p>
    <w:p w14:paraId="54BB629C" w14:textId="6F0BA6F5" w:rsidR="48C3D64E" w:rsidRDefault="48C3D64E">
      <w:r>
        <w:t>Man bruger systemsekvensdiagrammet til</w:t>
      </w:r>
      <w:r w:rsidR="7B736DF7">
        <w:t xml:space="preserve"> at vise hvordan aktøren interagerer med systemet, og hvordan systemet svarer</w:t>
      </w:r>
      <w:r w:rsidR="3E2733D5">
        <w:t xml:space="preserve"> tilbage på aktørernes handling</w:t>
      </w:r>
      <w:r w:rsidR="7B736DF7">
        <w:t>. Dette diagram er god</w:t>
      </w:r>
      <w:r w:rsidR="71538C6C">
        <w:t>t</w:t>
      </w:r>
      <w:r w:rsidR="7B736DF7">
        <w:t xml:space="preserve"> til at give os overblik</w:t>
      </w:r>
      <w:r w:rsidR="3DC45488">
        <w:t xml:space="preserve"> over hovedprocessen</w:t>
      </w:r>
      <w:r w:rsidR="41E1A95A">
        <w:t>. Pilen der pe</w:t>
      </w:r>
      <w:r w:rsidR="6D599C7C">
        <w:t>g</w:t>
      </w:r>
      <w:r w:rsidR="41E1A95A">
        <w:t xml:space="preserve">er mod højre, er </w:t>
      </w:r>
      <w:r w:rsidR="32C16617">
        <w:t xml:space="preserve">en handling aktøren </w:t>
      </w:r>
      <w:r w:rsidR="0B556880">
        <w:t xml:space="preserve">foretager. </w:t>
      </w:r>
      <w:r w:rsidR="69F533FC">
        <w:t>Den stiplede pil</w:t>
      </w:r>
      <w:r w:rsidR="18A7EE1F">
        <w:t xml:space="preserve"> der peger imod </w:t>
      </w:r>
      <w:r w:rsidR="77577C3A">
        <w:t>venstre,</w:t>
      </w:r>
      <w:r w:rsidR="18A7EE1F">
        <w:t xml:space="preserve"> </w:t>
      </w:r>
      <w:r w:rsidR="47666C6A">
        <w:t>viser systemets svar, i</w:t>
      </w:r>
      <w:r w:rsidR="0410D07E">
        <w:t xml:space="preserve"> </w:t>
      </w:r>
      <w:r w:rsidR="47666C6A">
        <w:t xml:space="preserve">dette tilfælde er det hvad systemet returnerer. </w:t>
      </w:r>
      <w:r w:rsidR="65DE58DD">
        <w:t xml:space="preserve"> </w:t>
      </w:r>
    </w:p>
    <w:p w14:paraId="67795E31" w14:textId="2F5DDD2A" w:rsidR="4C171DBC" w:rsidRDefault="4C171DBC" w:rsidP="4ED1FB2D">
      <w:pPr>
        <w:pStyle w:val="Overskrift3"/>
        <w:rPr>
          <w:rFonts w:ascii="Calibri Light" w:eastAsia="MS Gothic" w:hAnsi="Calibri Light" w:cs="Times New Roman"/>
          <w:color w:val="1F3763"/>
        </w:rPr>
      </w:pPr>
      <w:bookmarkStart w:id="33" w:name="_Toc90632410"/>
      <w:proofErr w:type="spellStart"/>
      <w:r w:rsidRPr="4ED1FB2D">
        <w:rPr>
          <w:rFonts w:ascii="Calibri Light" w:eastAsia="MS Gothic" w:hAnsi="Calibri Light" w:cs="Times New Roman"/>
          <w:color w:val="1F3763"/>
        </w:rPr>
        <w:lastRenderedPageBreak/>
        <w:t>Use</w:t>
      </w:r>
      <w:proofErr w:type="spellEnd"/>
      <w:r w:rsidRPr="4ED1FB2D">
        <w:rPr>
          <w:rFonts w:ascii="Calibri Light" w:eastAsia="MS Gothic" w:hAnsi="Calibri Light" w:cs="Times New Roman"/>
          <w:color w:val="1F3763"/>
        </w:rPr>
        <w:t xml:space="preserve">-case </w:t>
      </w:r>
      <w:r w:rsidRPr="7ECB197E">
        <w:rPr>
          <w:rFonts w:ascii="Calibri Light" w:eastAsia="MS Gothic" w:hAnsi="Calibri Light" w:cs="Times New Roman"/>
          <w:color w:val="1F3763"/>
        </w:rPr>
        <w:t>Salg</w:t>
      </w:r>
      <w:bookmarkEnd w:id="33"/>
    </w:p>
    <w:p w14:paraId="207DC50E" w14:textId="4948D77B" w:rsidR="4C171DBC" w:rsidRDefault="1C8234AA">
      <w:r>
        <w:rPr>
          <w:noProof/>
        </w:rPr>
        <w:drawing>
          <wp:inline distT="0" distB="0" distL="0" distR="0" wp14:anchorId="6AAE730E" wp14:editId="7C37E8BF">
            <wp:extent cx="3676650" cy="4572000"/>
            <wp:effectExtent l="0" t="0" r="0" b="0"/>
            <wp:docPr id="1568488847" name="Picture 1568488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3676650" cy="4572000"/>
                    </a:xfrm>
                    <a:prstGeom prst="rect">
                      <a:avLst/>
                    </a:prstGeom>
                  </pic:spPr>
                </pic:pic>
              </a:graphicData>
            </a:graphic>
          </wp:inline>
        </w:drawing>
      </w:r>
      <w:r w:rsidR="4C171DBC">
        <w:t>(Salg)</w:t>
      </w:r>
    </w:p>
    <w:p w14:paraId="350CEB77" w14:textId="38090FF2" w:rsidR="4C171DBC" w:rsidRDefault="4C171DBC" w:rsidP="7ECB197E">
      <w:r>
        <w:t>Diagrammet er for et salg, viser hvordan det fungerer når kunden skal kobles til salget. Det bruges enten når kunden vil have sendt en faktura i slutningen af måneden i stedet for at betale kontant, eller hvis kunden vil have leveret sin ordrer hjem, eller til en bestemt adresse, hvis nu ordren er for stor. Kunden kan selvfølgelig også altid vælge at betale med det samme, i stedet for at få sendt en faktura, og kunden kan også vælge en dato som varerne skal afhentes på, eller om han/hun vil have dem med det samme.</w:t>
      </w:r>
    </w:p>
    <w:p w14:paraId="57BCE838" w14:textId="1147D1B0" w:rsidR="2B96182B" w:rsidRDefault="2B96182B" w:rsidP="2B96182B"/>
    <w:p w14:paraId="28AC5D7A" w14:textId="76B4E84B" w:rsidR="2B96182B" w:rsidRDefault="42F54037" w:rsidP="5D1D2605">
      <w:pPr>
        <w:pStyle w:val="Overskrift3"/>
        <w:rPr>
          <w:rFonts w:ascii="Calibri Light" w:eastAsia="MS Gothic" w:hAnsi="Calibri Light" w:cs="Times New Roman"/>
          <w:color w:val="1F3763"/>
        </w:rPr>
      </w:pPr>
      <w:bookmarkStart w:id="34" w:name="_Toc90632411"/>
      <w:proofErr w:type="spellStart"/>
      <w:r w:rsidRPr="5D1D2605">
        <w:rPr>
          <w:rFonts w:ascii="Calibri Light" w:eastAsia="MS Gothic" w:hAnsi="Calibri Light" w:cs="Times New Roman"/>
          <w:color w:val="1F3763"/>
        </w:rPr>
        <w:lastRenderedPageBreak/>
        <w:t>Use</w:t>
      </w:r>
      <w:proofErr w:type="spellEnd"/>
      <w:r w:rsidRPr="5D1D2605">
        <w:rPr>
          <w:rFonts w:ascii="Calibri Light" w:eastAsia="MS Gothic" w:hAnsi="Calibri Light" w:cs="Times New Roman"/>
          <w:color w:val="1F3763"/>
        </w:rPr>
        <w:t xml:space="preserve">-case </w:t>
      </w:r>
      <w:r w:rsidRPr="36FDA8F8">
        <w:rPr>
          <w:rFonts w:ascii="Calibri Light" w:eastAsia="MS Gothic" w:hAnsi="Calibri Light" w:cs="Times New Roman"/>
          <w:color w:val="1F3763"/>
        </w:rPr>
        <w:t>kassesalg</w:t>
      </w:r>
      <w:bookmarkEnd w:id="34"/>
    </w:p>
    <w:p w14:paraId="7D59C36C" w14:textId="10B129B9" w:rsidR="00613A20" w:rsidRPr="00613A20" w:rsidRDefault="3FA0F3F4" w:rsidP="031D6C24">
      <w:r w:rsidRPr="00DC73B0">
        <w:rPr>
          <w:noProof/>
        </w:rPr>
        <w:drawing>
          <wp:inline distT="0" distB="0" distL="0" distR="0" wp14:anchorId="78E06771" wp14:editId="492F50B1">
            <wp:extent cx="3936387" cy="3246120"/>
            <wp:effectExtent l="0" t="0" r="6985" b="0"/>
            <wp:docPr id="739318698" name="Billede 73931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3938232" cy="3247641"/>
                    </a:xfrm>
                    <a:prstGeom prst="rect">
                      <a:avLst/>
                    </a:prstGeom>
                  </pic:spPr>
                </pic:pic>
              </a:graphicData>
            </a:graphic>
          </wp:inline>
        </w:drawing>
      </w:r>
      <w:r w:rsidR="68FB3E85">
        <w:t>(Kassesalg)</w:t>
      </w:r>
    </w:p>
    <w:p w14:paraId="27124FCF" w14:textId="3DE6C532" w:rsidR="62BEF703" w:rsidRDefault="62BEF703" w:rsidP="031D6C24">
      <w:r>
        <w:t xml:space="preserve">På </w:t>
      </w:r>
      <w:r w:rsidR="3579539B">
        <w:t xml:space="preserve">kassesalg </w:t>
      </w:r>
      <w:r>
        <w:t>diagrammet kan man se interaktionen imellem en</w:t>
      </w:r>
      <w:r w:rsidR="56B43465">
        <w:t xml:space="preserve"> salgsassistent og systemet. </w:t>
      </w:r>
      <w:r w:rsidR="7B4B4917">
        <w:t xml:space="preserve">Vores mål i denne instans er at oprette </w:t>
      </w:r>
      <w:r w:rsidR="6F4E3434">
        <w:t>en ordre</w:t>
      </w:r>
      <w:r w:rsidR="7B4B4917">
        <w:t xml:space="preserve">, og så sammenkoble det </w:t>
      </w:r>
      <w:r w:rsidR="04181F99">
        <w:t xml:space="preserve">til </w:t>
      </w:r>
      <w:r w:rsidR="7B4B4917">
        <w:t>en kunde (</w:t>
      </w:r>
      <w:proofErr w:type="spellStart"/>
      <w:r w:rsidR="7B4B4917">
        <w:t>customer</w:t>
      </w:r>
      <w:proofErr w:type="spellEnd"/>
      <w:r w:rsidR="7B4B4917">
        <w:t>).</w:t>
      </w:r>
      <w:r w:rsidR="3364CB6C">
        <w:t xml:space="preserve"> Vi navngiver alle </w:t>
      </w:r>
      <w:r w:rsidR="562F5615">
        <w:t>objekterne</w:t>
      </w:r>
      <w:r w:rsidR="3364CB6C">
        <w:t xml:space="preserve"> </w:t>
      </w:r>
      <w:r w:rsidR="69716CD5">
        <w:t>det samme som de metoder vi har i koden</w:t>
      </w:r>
      <w:r w:rsidR="109E42DA">
        <w:t>, samt parametre</w:t>
      </w:r>
      <w:r w:rsidR="69716CD5">
        <w:t>. Dette gør det nemmere for os som programmører, da vi altid kan forstå hvad det drejer sig om</w:t>
      </w:r>
      <w:r w:rsidR="7F1CF1F9">
        <w:t xml:space="preserve"> og hvilken metode det er vi har med at gøre.</w:t>
      </w:r>
      <w:r w:rsidR="558B4C35">
        <w:t xml:space="preserve"> Hvis kunden er en kontantkunde og ikke har en brugerprofil eller gerne vil have en, skriver man 999 i telefonfeltet, så de bliver registreret som kontantkunde. </w:t>
      </w:r>
    </w:p>
    <w:p w14:paraId="320C3D78" w14:textId="46EE3F7F" w:rsidR="031D6C24" w:rsidRDefault="031D6C24" w:rsidP="031D6C24"/>
    <w:p w14:paraId="5E4B5D0B" w14:textId="47C7A735" w:rsidR="031D6C24" w:rsidRDefault="031D6C24" w:rsidP="031D6C24"/>
    <w:p w14:paraId="1D1F2B2E" w14:textId="26C7FCE6" w:rsidR="031D6C24" w:rsidRDefault="031D6C24" w:rsidP="031D6C24"/>
    <w:p w14:paraId="456B0B96" w14:textId="6C744925" w:rsidR="031D6C24" w:rsidRDefault="72260B8A" w:rsidP="37596A64">
      <w:pPr>
        <w:pStyle w:val="Overskrift3"/>
        <w:rPr>
          <w:rFonts w:ascii="Calibri Light" w:eastAsia="MS Gothic" w:hAnsi="Calibri Light" w:cs="Times New Roman"/>
          <w:color w:val="1F3763"/>
        </w:rPr>
      </w:pPr>
      <w:bookmarkStart w:id="35" w:name="_Toc90632412"/>
      <w:proofErr w:type="spellStart"/>
      <w:r w:rsidRPr="119F2FE0">
        <w:rPr>
          <w:rFonts w:ascii="Calibri Light" w:eastAsia="MS Gothic" w:hAnsi="Calibri Light" w:cs="Times New Roman"/>
          <w:color w:val="1F3763"/>
        </w:rPr>
        <w:lastRenderedPageBreak/>
        <w:t>Use</w:t>
      </w:r>
      <w:proofErr w:type="spellEnd"/>
      <w:r w:rsidRPr="119F2FE0">
        <w:rPr>
          <w:rFonts w:ascii="Calibri Light" w:eastAsia="MS Gothic" w:hAnsi="Calibri Light" w:cs="Times New Roman"/>
          <w:color w:val="1F3763"/>
        </w:rPr>
        <w:t>-case Udlån værktøj</w:t>
      </w:r>
      <w:bookmarkEnd w:id="35"/>
    </w:p>
    <w:p w14:paraId="0EDBF5E2" w14:textId="61491A4A" w:rsidR="08BD017F" w:rsidRDefault="08BD017F" w:rsidP="031D6C24">
      <w:r w:rsidRPr="00DC73B0">
        <w:rPr>
          <w:noProof/>
        </w:rPr>
        <w:drawing>
          <wp:inline distT="0" distB="0" distL="0" distR="0" wp14:anchorId="1AF41792" wp14:editId="38C5855B">
            <wp:extent cx="4098630" cy="4297680"/>
            <wp:effectExtent l="0" t="0" r="0" b="7620"/>
            <wp:docPr id="968265017" name="Picture 968265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101228" cy="4300404"/>
                    </a:xfrm>
                    <a:prstGeom prst="rect">
                      <a:avLst/>
                    </a:prstGeom>
                  </pic:spPr>
                </pic:pic>
              </a:graphicData>
            </a:graphic>
          </wp:inline>
        </w:drawing>
      </w:r>
      <w:r>
        <w:t>(Udlån af værktøj)</w:t>
      </w:r>
    </w:p>
    <w:p w14:paraId="63A63EF5" w14:textId="6988437D" w:rsidR="031D6C24" w:rsidRDefault="031D6C24" w:rsidP="031D6C24"/>
    <w:p w14:paraId="5776168D" w14:textId="21DC482C" w:rsidR="031D6C24" w:rsidRPr="00C21FF7" w:rsidRDefault="1E0D0897" w:rsidP="031D6C24">
      <w:r>
        <w:t>På udlån af værktøj diagrammet kan man se at</w:t>
      </w:r>
      <w:r w:rsidR="336386B7">
        <w:t xml:space="preserve"> interaktionen imellem en salgsassistent og systemet. Vores mål i denne instans er at oprette et lån, og så sammenkoble det til en kunde (</w:t>
      </w:r>
      <w:proofErr w:type="spellStart"/>
      <w:r w:rsidR="336386B7">
        <w:t>customer</w:t>
      </w:r>
      <w:proofErr w:type="spellEnd"/>
      <w:r w:rsidR="336386B7">
        <w:t xml:space="preserve">). </w:t>
      </w:r>
      <w:r w:rsidR="3CDA6B40">
        <w:t xml:space="preserve">Vi navngiver alle objekterne det samme som de metoder vi har i koden, samt parametre. Dette gør det nemmere for os som programmører, da vi altid kan forstå hvad det drejer sig om og hvilken metode det er vi har med at gøre. </w:t>
      </w:r>
    </w:p>
    <w:p w14:paraId="4EDBF18E" w14:textId="6B6EEBE3" w:rsidR="736B1C2E" w:rsidRPr="00DC73B0" w:rsidRDefault="543F896D" w:rsidP="119F2FE0">
      <w:pPr>
        <w:pStyle w:val="Overskrift3"/>
        <w:rPr>
          <w:rFonts w:ascii="Calibri Light" w:eastAsia="MS Gothic" w:hAnsi="Calibri Light" w:cs="Times New Roman"/>
          <w:color w:val="1F3763"/>
        </w:rPr>
      </w:pPr>
      <w:r w:rsidRPr="00DC73B0">
        <w:lastRenderedPageBreak/>
        <w:t xml:space="preserve"> </w:t>
      </w:r>
      <w:bookmarkStart w:id="36" w:name="_Toc90632413"/>
      <w:proofErr w:type="spellStart"/>
      <w:r w:rsidR="2A4879D8" w:rsidRPr="00DC73B0">
        <w:t>Use</w:t>
      </w:r>
      <w:proofErr w:type="spellEnd"/>
      <w:r w:rsidR="2A4879D8" w:rsidRPr="00DC73B0">
        <w:t>-case aflever værktøj</w:t>
      </w:r>
      <w:bookmarkEnd w:id="36"/>
    </w:p>
    <w:p w14:paraId="3AEE1513" w14:textId="01806AF7" w:rsidR="2C261D8F" w:rsidRDefault="2C261D8F" w:rsidP="06C19905">
      <w:r w:rsidRPr="00DC73B0">
        <w:rPr>
          <w:noProof/>
        </w:rPr>
        <w:drawing>
          <wp:inline distT="0" distB="0" distL="0" distR="0" wp14:anchorId="1986E66D" wp14:editId="65DB584D">
            <wp:extent cx="4218317" cy="3726180"/>
            <wp:effectExtent l="0" t="0" r="0" b="7620"/>
            <wp:docPr id="1259196117" name="Billede 1259196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221994" cy="3729428"/>
                    </a:xfrm>
                    <a:prstGeom prst="rect">
                      <a:avLst/>
                    </a:prstGeom>
                  </pic:spPr>
                </pic:pic>
              </a:graphicData>
            </a:graphic>
          </wp:inline>
        </w:drawing>
      </w:r>
      <w:r w:rsidR="1BD98AB4">
        <w:t>(Aflevere værktøj)</w:t>
      </w:r>
    </w:p>
    <w:p w14:paraId="565EAB4C" w14:textId="7A9DAB44" w:rsidR="1BD98AB4" w:rsidRDefault="1BD98AB4" w:rsidP="06C19905">
      <w:r>
        <w:t xml:space="preserve">Diagrammet er for casen “Aflevere værktøj”, som viser hvordan det fungerer når kunden skal </w:t>
      </w:r>
      <w:r w:rsidR="426C1113">
        <w:t>aflevere</w:t>
      </w:r>
      <w:r>
        <w:t xml:space="preserve"> værktøj tilbage efter et lån.</w:t>
      </w:r>
      <w:r w:rsidR="691F46F4">
        <w:t xml:space="preserve"> Først </w:t>
      </w:r>
      <w:r w:rsidR="6282DF34">
        <w:t>opretter man en “return”, hvor systemet finde</w:t>
      </w:r>
      <w:r w:rsidR="4416C571">
        <w:t>r</w:t>
      </w:r>
      <w:r w:rsidR="6282DF34">
        <w:t xml:space="preserve"> lånet og viser den frem</w:t>
      </w:r>
      <w:r w:rsidR="3085BCFB">
        <w:t xml:space="preserve"> til aktøren. </w:t>
      </w:r>
      <w:r w:rsidR="6FD4BBD7">
        <w:t xml:space="preserve">Derefter </w:t>
      </w:r>
      <w:r w:rsidR="77DB4DB9">
        <w:t xml:space="preserve">fortæller man systemet om værktøjet er i okay stand. </w:t>
      </w:r>
      <w:r w:rsidR="50EA8324" w:rsidRPr="00A220E3">
        <w:t xml:space="preserve">Det svarer systemet på, for at vise at den har registreret dette. Herefter </w:t>
      </w:r>
      <w:r w:rsidR="72CD8C8A" w:rsidRPr="00A220E3">
        <w:t>kan man scanne værktøjet, og her vil systemet så svare med enten “barkoden blev fundet” eller “barkoden blev ikke fundet”. Til sidst afslutter man retur</w:t>
      </w:r>
      <w:r w:rsidR="65E8519C" w:rsidRPr="00A220E3">
        <w:t xml:space="preserve"> processen.</w:t>
      </w:r>
    </w:p>
    <w:p w14:paraId="5FB920D7" w14:textId="77777777" w:rsidR="00C26090" w:rsidRDefault="00C26090" w:rsidP="06C19905"/>
    <w:p w14:paraId="1C0B4F60" w14:textId="77777777" w:rsidR="00C26090" w:rsidRDefault="00C26090" w:rsidP="06C19905">
      <w:pPr>
        <w:rPr>
          <w:noProof/>
        </w:rPr>
      </w:pPr>
    </w:p>
    <w:p w14:paraId="443218DC" w14:textId="77777777" w:rsidR="00C26090" w:rsidRDefault="00C26090" w:rsidP="06C19905">
      <w:pPr>
        <w:rPr>
          <w:noProof/>
        </w:rPr>
      </w:pPr>
    </w:p>
    <w:p w14:paraId="34B4289A" w14:textId="77777777" w:rsidR="00C26090" w:rsidRDefault="00C26090" w:rsidP="06C19905">
      <w:pPr>
        <w:rPr>
          <w:noProof/>
        </w:rPr>
      </w:pPr>
    </w:p>
    <w:p w14:paraId="06647D13" w14:textId="77777777" w:rsidR="00C26090" w:rsidRDefault="00C26090" w:rsidP="06C19905">
      <w:pPr>
        <w:rPr>
          <w:noProof/>
        </w:rPr>
      </w:pPr>
    </w:p>
    <w:p w14:paraId="3947BE6D" w14:textId="77777777" w:rsidR="00C26090" w:rsidRDefault="00C26090" w:rsidP="06C19905">
      <w:pPr>
        <w:rPr>
          <w:noProof/>
        </w:rPr>
      </w:pPr>
    </w:p>
    <w:p w14:paraId="79663CB9" w14:textId="77777777" w:rsidR="00C26090" w:rsidRDefault="00C26090" w:rsidP="06C19905">
      <w:pPr>
        <w:rPr>
          <w:noProof/>
        </w:rPr>
      </w:pPr>
    </w:p>
    <w:p w14:paraId="1239F28D" w14:textId="77777777" w:rsidR="00C26090" w:rsidRDefault="00C26090" w:rsidP="06C19905">
      <w:pPr>
        <w:rPr>
          <w:noProof/>
        </w:rPr>
      </w:pPr>
    </w:p>
    <w:p w14:paraId="23EFA9B9" w14:textId="77777777" w:rsidR="00C26090" w:rsidRDefault="00C26090" w:rsidP="06C19905">
      <w:pPr>
        <w:rPr>
          <w:noProof/>
        </w:rPr>
      </w:pPr>
    </w:p>
    <w:p w14:paraId="3A3BB0CD" w14:textId="77777777" w:rsidR="00C26090" w:rsidRDefault="00C26090" w:rsidP="06C19905">
      <w:pPr>
        <w:rPr>
          <w:noProof/>
        </w:rPr>
      </w:pPr>
    </w:p>
    <w:p w14:paraId="0CB099DE" w14:textId="77777777" w:rsidR="00C26090" w:rsidRDefault="00C26090" w:rsidP="06C19905">
      <w:pPr>
        <w:rPr>
          <w:noProof/>
        </w:rPr>
      </w:pPr>
    </w:p>
    <w:p w14:paraId="660A8C67" w14:textId="77777777" w:rsidR="00C26090" w:rsidRDefault="00C26090" w:rsidP="06C19905">
      <w:pPr>
        <w:rPr>
          <w:noProof/>
        </w:rPr>
      </w:pPr>
    </w:p>
    <w:p w14:paraId="66C59A5A" w14:textId="0D861D2F" w:rsidR="00C26090" w:rsidRDefault="00C26090" w:rsidP="005B2A95">
      <w:pPr>
        <w:pStyle w:val="Overskrift3"/>
        <w:rPr>
          <w:noProof/>
        </w:rPr>
      </w:pPr>
      <w:proofErr w:type="spellStart"/>
      <w:r w:rsidRPr="00DC73B0">
        <w:lastRenderedPageBreak/>
        <w:t>Use</w:t>
      </w:r>
      <w:proofErr w:type="spellEnd"/>
      <w:r w:rsidRPr="00DC73B0">
        <w:t xml:space="preserve">-case </w:t>
      </w:r>
      <w:proofErr w:type="gramStart"/>
      <w:r w:rsidR="005B2A95">
        <w:t>returnere</w:t>
      </w:r>
      <w:proofErr w:type="gramEnd"/>
      <w:r w:rsidR="005B2A95">
        <w:t xml:space="preserve"> produkt</w:t>
      </w:r>
    </w:p>
    <w:p w14:paraId="55CA8C0F" w14:textId="3339B046" w:rsidR="38DDE0DF" w:rsidRDefault="38DDE0DF" w:rsidP="06C19905">
      <w:r w:rsidRPr="00DC73B0">
        <w:rPr>
          <w:noProof/>
        </w:rPr>
        <w:drawing>
          <wp:inline distT="0" distB="0" distL="0" distR="0" wp14:anchorId="4691C0E4" wp14:editId="5B966492">
            <wp:extent cx="4022662" cy="4358640"/>
            <wp:effectExtent l="0" t="0" r="0" b="3810"/>
            <wp:docPr id="106422693" name="Billede 106422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024627" cy="4360769"/>
                    </a:xfrm>
                    <a:prstGeom prst="rect">
                      <a:avLst/>
                    </a:prstGeom>
                  </pic:spPr>
                </pic:pic>
              </a:graphicData>
            </a:graphic>
          </wp:inline>
        </w:drawing>
      </w:r>
      <w:r>
        <w:t>(returnere produkt)</w:t>
      </w:r>
    </w:p>
    <w:p w14:paraId="1DFCBDFF" w14:textId="56D41C45" w:rsidR="06C19905" w:rsidRDefault="06C19905" w:rsidP="06C19905"/>
    <w:p w14:paraId="28F65CF2" w14:textId="44B5C741" w:rsidR="57ED202A" w:rsidRDefault="57ED202A" w:rsidP="06C19905">
      <w:r>
        <w:t xml:space="preserve">På returner </w:t>
      </w:r>
      <w:r w:rsidR="00F71AB7" w:rsidRPr="00DC73B0">
        <w:t>produktdiagrammet</w:t>
      </w:r>
      <w:r w:rsidR="2D048875">
        <w:t xml:space="preserve"> i denne instans er målet at salgsassistenten</w:t>
      </w:r>
      <w:r w:rsidR="5620400A">
        <w:t xml:space="preserve"> kan bruge systemet til at returnere et produkt en kunde alligevel ikke vil have. </w:t>
      </w:r>
      <w:r w:rsidR="5C654262" w:rsidRPr="00A220E3">
        <w:t xml:space="preserve">Den første metode bruger man for at tjekke om </w:t>
      </w:r>
      <w:r w:rsidR="67434965" w:rsidRPr="00A220E3">
        <w:t>produktet</w:t>
      </w:r>
      <w:r w:rsidR="70FC304A" w:rsidRPr="00A220E3">
        <w:t xml:space="preserve"> st6adig findes i systemet. Systemet svarer enten om den er der, eller om den ikke er der. Derefter beder man systemet om produktinformation, det får man </w:t>
      </w:r>
      <w:r w:rsidR="026139B7" w:rsidRPr="00A220E3">
        <w:t xml:space="preserve">så retur af systemet. </w:t>
      </w:r>
      <w:r w:rsidR="6AB67B0D" w:rsidRPr="00A220E3">
        <w:t xml:space="preserve">Herefter scanner man produktets </w:t>
      </w:r>
      <w:r w:rsidR="05AB9479" w:rsidRPr="00DC73B0">
        <w:t>stregkode</w:t>
      </w:r>
      <w:r w:rsidR="6AB67B0D" w:rsidRPr="00A220E3">
        <w:t xml:space="preserve"> </w:t>
      </w:r>
      <w:r w:rsidR="56068697" w:rsidRPr="00A220E3">
        <w:t xml:space="preserve">og får produktet tilføjet på returneringslisten. Til sidst afslutter man </w:t>
      </w:r>
      <w:r w:rsidR="681CA1C9">
        <w:t>ordren</w:t>
      </w:r>
      <w:r w:rsidR="56068697">
        <w:t xml:space="preserve">. </w:t>
      </w:r>
    </w:p>
    <w:p w14:paraId="378284F8" w14:textId="40001944" w:rsidR="06C19905" w:rsidRDefault="06C19905" w:rsidP="06C19905"/>
    <w:p w14:paraId="653DF734" w14:textId="3F392FAF" w:rsidR="00EA4B14" w:rsidRDefault="1DEFE922" w:rsidP="00F71AB7">
      <w:pPr>
        <w:pStyle w:val="Overskrift2"/>
      </w:pPr>
      <w:bookmarkStart w:id="37" w:name="_Toc90632414"/>
      <w:r>
        <w:t>Operationskontrakt</w:t>
      </w:r>
      <w:bookmarkEnd w:id="37"/>
    </w:p>
    <w:p w14:paraId="0CE0CBE1" w14:textId="353FF273" w:rsidR="762A786A" w:rsidRDefault="762A786A" w:rsidP="06C19905">
      <w:r>
        <w:t>Operationskontrakt er</w:t>
      </w:r>
      <w:r>
        <w:t xml:space="preserve"> </w:t>
      </w:r>
      <w:r>
        <w:t>en aktør</w:t>
      </w:r>
      <w:r w:rsidR="3056995C">
        <w:t>s handling i systemet, hvor der sker en ændring i systemet.</w:t>
      </w:r>
      <w:r w:rsidR="00CB73B4">
        <w:t xml:space="preserve"> Operationskontrakter er lavet ud fra handlinger i en SSD</w:t>
      </w:r>
      <w:r w:rsidR="002454EA">
        <w:t xml:space="preserve"> eller domænemodel</w:t>
      </w:r>
      <w:r w:rsidR="00CB73B4">
        <w:t>.</w:t>
      </w:r>
      <w:r w:rsidR="004630F5">
        <w:t xml:space="preserve"> Der er </w:t>
      </w:r>
      <w:r w:rsidR="00B866FF">
        <w:t xml:space="preserve">2 forhold der </w:t>
      </w:r>
      <w:r w:rsidR="00186B87">
        <w:t xml:space="preserve">definer </w:t>
      </w:r>
      <w:r w:rsidR="00FE16B9">
        <w:t>de nødvendig</w:t>
      </w:r>
      <w:r w:rsidR="00FE16B9">
        <w:t xml:space="preserve">e </w:t>
      </w:r>
      <w:r w:rsidR="00961151">
        <w:t xml:space="preserve">handlinger </w:t>
      </w:r>
      <w:r w:rsidR="000D0272">
        <w:t>for at køre operationen.</w:t>
      </w:r>
      <w:r w:rsidR="000D0272">
        <w:t xml:space="preserve"> </w:t>
      </w:r>
      <w:r w:rsidR="00D87A21">
        <w:t xml:space="preserve">Først er der en </w:t>
      </w:r>
      <w:proofErr w:type="spellStart"/>
      <w:r w:rsidR="00D87A21">
        <w:t>precondition</w:t>
      </w:r>
      <w:proofErr w:type="spellEnd"/>
      <w:r w:rsidR="00D87A21">
        <w:t xml:space="preserve"> eller forudsætning</w:t>
      </w:r>
      <w:r w:rsidR="00A44481">
        <w:t xml:space="preserve"> som beskriver hvilk</w:t>
      </w:r>
      <w:r w:rsidR="000370EE">
        <w:t xml:space="preserve">e </w:t>
      </w:r>
      <w:r w:rsidR="000370EE">
        <w:t>forhold</w:t>
      </w:r>
      <w:r w:rsidR="00D56BF1">
        <w:t>,</w:t>
      </w:r>
      <w:r w:rsidR="000370EE">
        <w:t xml:space="preserve"> skal være </w:t>
      </w:r>
      <w:proofErr w:type="gramStart"/>
      <w:r w:rsidR="000370EE">
        <w:t>tilstede</w:t>
      </w:r>
      <w:proofErr w:type="gramEnd"/>
      <w:r w:rsidR="000370EE">
        <w:t xml:space="preserve"> for at køre denne operation.</w:t>
      </w:r>
      <w:r w:rsidR="009110E5">
        <w:t xml:space="preserve"> </w:t>
      </w:r>
      <w:proofErr w:type="spellStart"/>
      <w:r w:rsidR="009110E5">
        <w:t>Postcondition</w:t>
      </w:r>
      <w:proofErr w:type="spellEnd"/>
      <w:r w:rsidR="009110E5">
        <w:t xml:space="preserve"> beskriver hvilke handlinger som </w:t>
      </w:r>
      <w:r w:rsidR="00415049">
        <w:t>er blevet</w:t>
      </w:r>
      <w:r w:rsidR="009110E5">
        <w:t xml:space="preserve"> udført </w:t>
      </w:r>
      <w:r w:rsidR="00415049">
        <w:t xml:space="preserve">efter </w:t>
      </w:r>
      <w:proofErr w:type="gramStart"/>
      <w:r w:rsidR="00415049">
        <w:t>ope</w:t>
      </w:r>
      <w:r w:rsidR="00D85ACB">
        <w:t>rationen</w:t>
      </w:r>
      <w:proofErr w:type="gramEnd"/>
      <w:r w:rsidR="00D85ACB">
        <w:t xml:space="preserve"> er kørt.</w:t>
      </w:r>
    </w:p>
    <w:tbl>
      <w:tblPr>
        <w:tblStyle w:val="Tabel-Gitter"/>
        <w:tblW w:w="0" w:type="auto"/>
        <w:tblLook w:val="04A0" w:firstRow="1" w:lastRow="0" w:firstColumn="1" w:lastColumn="0" w:noHBand="0" w:noVBand="1"/>
      </w:tblPr>
      <w:tblGrid>
        <w:gridCol w:w="9015"/>
      </w:tblGrid>
      <w:tr w:rsidR="009C361B" w14:paraId="1426382C" w14:textId="77777777" w:rsidTr="009C361B">
        <w:tc>
          <w:tcPr>
            <w:tcW w:w="9015" w:type="dxa"/>
          </w:tcPr>
          <w:p w14:paraId="491DB7EF" w14:textId="3E9A28CE" w:rsidR="009C361B" w:rsidRDefault="009C361B" w:rsidP="00A46539">
            <w:pPr>
              <w:jc w:val="center"/>
            </w:pPr>
            <w:r>
              <w:t xml:space="preserve">Operationskontrakt: </w:t>
            </w:r>
            <w:proofErr w:type="spellStart"/>
            <w:r>
              <w:t>scanTool</w:t>
            </w:r>
            <w:proofErr w:type="spellEnd"/>
            <w:r>
              <w:t>(</w:t>
            </w:r>
            <w:proofErr w:type="spellStart"/>
            <w:r>
              <w:t>barcode</w:t>
            </w:r>
            <w:proofErr w:type="spellEnd"/>
            <w:r>
              <w:t>)</w:t>
            </w:r>
          </w:p>
        </w:tc>
      </w:tr>
      <w:tr w:rsidR="009C361B" w14:paraId="6C7E3BFF" w14:textId="77777777" w:rsidTr="009C361B">
        <w:tc>
          <w:tcPr>
            <w:tcW w:w="9015" w:type="dxa"/>
          </w:tcPr>
          <w:p w14:paraId="1945BC7D" w14:textId="22313B03" w:rsidR="009C361B" w:rsidRDefault="009C361B" w:rsidP="00A46539">
            <w:proofErr w:type="spellStart"/>
            <w:r>
              <w:t>Use</w:t>
            </w:r>
            <w:proofErr w:type="spellEnd"/>
            <w:r>
              <w:t xml:space="preserve"> case: Aflever værktøj</w:t>
            </w:r>
          </w:p>
          <w:p w14:paraId="235CCC59" w14:textId="110CFB2D" w:rsidR="009C361B" w:rsidRDefault="009C361B" w:rsidP="00A46539">
            <w:proofErr w:type="spellStart"/>
            <w:r>
              <w:t>Preconditions</w:t>
            </w:r>
            <w:proofErr w:type="spellEnd"/>
            <w:r>
              <w:t>: E</w:t>
            </w:r>
            <w:r w:rsidR="00DC6E18">
              <w:t>t lån objekt</w:t>
            </w:r>
            <w:r w:rsidR="00E92AD8">
              <w:t xml:space="preserve"> </w:t>
            </w:r>
            <w:r w:rsidR="00D17BAB">
              <w:t>findes i systemet</w:t>
            </w:r>
            <w:r>
              <w:t xml:space="preserve"> og </w:t>
            </w:r>
            <w:r w:rsidR="00A73A80">
              <w:t>værktøjet</w:t>
            </w:r>
            <w:r>
              <w:t xml:space="preserve"> eksisterer.</w:t>
            </w:r>
          </w:p>
          <w:p w14:paraId="3A182A01" w14:textId="77777777" w:rsidR="009C361B" w:rsidRDefault="009C361B" w:rsidP="00A46539">
            <w:proofErr w:type="spellStart"/>
            <w:r>
              <w:t>Postcondition</w:t>
            </w:r>
            <w:proofErr w:type="spellEnd"/>
            <w:r>
              <w:t>:</w:t>
            </w:r>
          </w:p>
          <w:p w14:paraId="4C1040A1" w14:textId="51CB6BF2" w:rsidR="009C361B" w:rsidRDefault="00CD574C" w:rsidP="00A46539">
            <w:pPr>
              <w:pStyle w:val="Listeafsnit"/>
              <w:numPr>
                <w:ilvl w:val="0"/>
                <w:numId w:val="30"/>
              </w:numPr>
              <w:rPr>
                <w:rFonts w:eastAsiaTheme="minorEastAsia"/>
              </w:rPr>
            </w:pPr>
            <w:r>
              <w:t>Tool t</w:t>
            </w:r>
            <w:r w:rsidR="009C361B">
              <w:t xml:space="preserve"> er lavet.</w:t>
            </w:r>
          </w:p>
          <w:p w14:paraId="268C3948" w14:textId="01FF4DEC" w:rsidR="009C361B" w:rsidRDefault="00CD574C" w:rsidP="00A46539">
            <w:pPr>
              <w:pStyle w:val="Listeafsnit"/>
              <w:numPr>
                <w:ilvl w:val="0"/>
                <w:numId w:val="30"/>
              </w:numPr>
            </w:pPr>
            <w:r>
              <w:t>Tool</w:t>
            </w:r>
            <w:r w:rsidR="009C361B">
              <w:t xml:space="preserve"> </w:t>
            </w:r>
            <w:r>
              <w:t>t</w:t>
            </w:r>
            <w:r w:rsidR="009C361B">
              <w:t xml:space="preserve"> bliver tilføjet til </w:t>
            </w:r>
            <w:r>
              <w:t>returneringsordren</w:t>
            </w:r>
            <w:r w:rsidR="009C361B">
              <w:t>.</w:t>
            </w:r>
          </w:p>
        </w:tc>
      </w:tr>
      <w:tr w:rsidR="06C19905" w14:paraId="4A08D96C" w14:textId="77777777" w:rsidTr="06C19905">
        <w:tblPrEx>
          <w:tblLook w:val="06A0" w:firstRow="1" w:lastRow="0" w:firstColumn="1" w:lastColumn="0" w:noHBand="1" w:noVBand="1"/>
        </w:tblPrEx>
        <w:tc>
          <w:tcPr>
            <w:tcW w:w="9015" w:type="dxa"/>
          </w:tcPr>
          <w:p w14:paraId="7CC7EFF8" w14:textId="6584BA40" w:rsidR="06C19905" w:rsidRDefault="06C19905" w:rsidP="06C19905">
            <w:pPr>
              <w:jc w:val="center"/>
            </w:pPr>
            <w:r>
              <w:lastRenderedPageBreak/>
              <w:t xml:space="preserve">Operationskontrakt: </w:t>
            </w:r>
            <w:proofErr w:type="spellStart"/>
            <w:r w:rsidR="4C94AB5F">
              <w:t>addItem</w:t>
            </w:r>
            <w:proofErr w:type="spellEnd"/>
            <w:r w:rsidR="4C94AB5F">
              <w:t>(</w:t>
            </w:r>
            <w:proofErr w:type="spellStart"/>
            <w:r w:rsidR="4C94AB5F">
              <w:t>barcode</w:t>
            </w:r>
            <w:proofErr w:type="spellEnd"/>
            <w:r w:rsidR="4C94AB5F">
              <w:t>)</w:t>
            </w:r>
          </w:p>
        </w:tc>
      </w:tr>
      <w:tr w:rsidR="06C19905" w14:paraId="5C04FC74" w14:textId="77777777" w:rsidTr="06C19905">
        <w:tblPrEx>
          <w:tblLook w:val="06A0" w:firstRow="1" w:lastRow="0" w:firstColumn="1" w:lastColumn="0" w:noHBand="1" w:noVBand="1"/>
        </w:tblPrEx>
        <w:tc>
          <w:tcPr>
            <w:tcW w:w="9015" w:type="dxa"/>
          </w:tcPr>
          <w:p w14:paraId="2006CEF4" w14:textId="5BF9BC83" w:rsidR="06C19905" w:rsidRDefault="06C19905">
            <w:proofErr w:type="spellStart"/>
            <w:r>
              <w:t>Use</w:t>
            </w:r>
            <w:proofErr w:type="spellEnd"/>
            <w:r>
              <w:t xml:space="preserve"> case: </w:t>
            </w:r>
            <w:r w:rsidR="111BF4D3">
              <w:t>Salg</w:t>
            </w:r>
          </w:p>
          <w:p w14:paraId="1222B67D" w14:textId="5DB0819D" w:rsidR="06C19905" w:rsidRDefault="06C19905">
            <w:proofErr w:type="spellStart"/>
            <w:r>
              <w:t>Preconditions</w:t>
            </w:r>
            <w:proofErr w:type="spellEnd"/>
            <w:r>
              <w:t xml:space="preserve">: </w:t>
            </w:r>
            <w:r w:rsidR="40CFE2DB">
              <w:t xml:space="preserve">En </w:t>
            </w:r>
            <w:r w:rsidR="1418A243">
              <w:t>ordre</w:t>
            </w:r>
            <w:r w:rsidR="40CFE2DB">
              <w:t xml:space="preserve"> instans-objekt er lavet</w:t>
            </w:r>
            <w:r w:rsidR="328CFBD1">
              <w:t xml:space="preserve"> og </w:t>
            </w:r>
            <w:proofErr w:type="spellStart"/>
            <w:r w:rsidR="328CFBD1">
              <w:t>item’et</w:t>
            </w:r>
            <w:proofErr w:type="spellEnd"/>
            <w:r w:rsidR="328CFBD1">
              <w:t xml:space="preserve"> eksisterer.</w:t>
            </w:r>
          </w:p>
          <w:p w14:paraId="744E03F7" w14:textId="0DD44FEC" w:rsidR="06C19905" w:rsidRDefault="06C19905">
            <w:proofErr w:type="spellStart"/>
            <w:r>
              <w:t>Postcondition</w:t>
            </w:r>
            <w:proofErr w:type="spellEnd"/>
            <w:r>
              <w:t>:</w:t>
            </w:r>
          </w:p>
          <w:p w14:paraId="64328203" w14:textId="1E299D1E" w:rsidR="13C5132C" w:rsidRDefault="13C5132C" w:rsidP="06C19905">
            <w:pPr>
              <w:pStyle w:val="Listeafsnit"/>
              <w:numPr>
                <w:ilvl w:val="0"/>
                <w:numId w:val="30"/>
              </w:numPr>
              <w:rPr>
                <w:rFonts w:eastAsiaTheme="minorEastAsia"/>
              </w:rPr>
            </w:pPr>
            <w:r>
              <w:t>Produktet p er lavet.</w:t>
            </w:r>
          </w:p>
          <w:p w14:paraId="5C2832C2" w14:textId="65153C65" w:rsidR="13C5132C" w:rsidRDefault="13C5132C" w:rsidP="06C19905">
            <w:pPr>
              <w:pStyle w:val="Listeafsnit"/>
              <w:numPr>
                <w:ilvl w:val="0"/>
                <w:numId w:val="30"/>
              </w:numPr>
            </w:pPr>
            <w:r>
              <w:t>Produktet p bliver tilføjet til</w:t>
            </w:r>
            <w:r w:rsidR="3E002904">
              <w:t xml:space="preserve"> ordre</w:t>
            </w:r>
            <w:r w:rsidR="056EC2C3">
              <w:t>n.</w:t>
            </w:r>
          </w:p>
        </w:tc>
      </w:tr>
    </w:tbl>
    <w:p w14:paraId="3E4C098C" w14:textId="62B7EB8F" w:rsidR="06C19905" w:rsidRDefault="06C19905" w:rsidP="06C19905"/>
    <w:p w14:paraId="6AA98199" w14:textId="77777777" w:rsidR="00F71AB7" w:rsidRPr="00DC73B0" w:rsidRDefault="00F71AB7" w:rsidP="06C19905"/>
    <w:p w14:paraId="6B6958D7" w14:textId="77777777" w:rsidR="00F71AB7" w:rsidRPr="00DC73B0" w:rsidRDefault="00F71AB7" w:rsidP="06C19905"/>
    <w:tbl>
      <w:tblPr>
        <w:tblStyle w:val="Tabel-Gitter"/>
        <w:tblW w:w="0" w:type="auto"/>
        <w:tblLook w:val="06A0" w:firstRow="1" w:lastRow="0" w:firstColumn="1" w:lastColumn="0" w:noHBand="1" w:noVBand="1"/>
      </w:tblPr>
      <w:tblGrid>
        <w:gridCol w:w="9015"/>
      </w:tblGrid>
      <w:tr w:rsidR="06C19905" w14:paraId="276271D7" w14:textId="77777777" w:rsidTr="06C19905">
        <w:tc>
          <w:tcPr>
            <w:tcW w:w="9015" w:type="dxa"/>
          </w:tcPr>
          <w:p w14:paraId="22137005" w14:textId="40C92F0E" w:rsidR="06C19905" w:rsidRDefault="06C19905" w:rsidP="06C19905">
            <w:pPr>
              <w:jc w:val="center"/>
            </w:pPr>
            <w:r>
              <w:t xml:space="preserve">Operationskontrakt: </w:t>
            </w:r>
            <w:proofErr w:type="spellStart"/>
            <w:r w:rsidR="5C86D66E">
              <w:t>findCostumer</w:t>
            </w:r>
            <w:proofErr w:type="spellEnd"/>
            <w:r w:rsidR="5C86D66E">
              <w:t>(</w:t>
            </w:r>
            <w:proofErr w:type="spellStart"/>
            <w:r w:rsidR="5C86D66E">
              <w:t>phoneNumber</w:t>
            </w:r>
            <w:proofErr w:type="spellEnd"/>
            <w:r w:rsidR="5C86D66E">
              <w:t>)</w:t>
            </w:r>
          </w:p>
        </w:tc>
      </w:tr>
      <w:tr w:rsidR="06C19905" w14:paraId="20A5C363" w14:textId="77777777" w:rsidTr="06C19905">
        <w:tc>
          <w:tcPr>
            <w:tcW w:w="9015" w:type="dxa"/>
          </w:tcPr>
          <w:p w14:paraId="3A997695" w14:textId="2123C3AC" w:rsidR="06C19905" w:rsidRDefault="06C19905">
            <w:proofErr w:type="spellStart"/>
            <w:r>
              <w:t>Use</w:t>
            </w:r>
            <w:proofErr w:type="spellEnd"/>
            <w:r>
              <w:t xml:space="preserve"> case: </w:t>
            </w:r>
            <w:r w:rsidR="39BF929D">
              <w:t>Salg</w:t>
            </w:r>
          </w:p>
          <w:p w14:paraId="36BE830A" w14:textId="128CE692" w:rsidR="06C19905" w:rsidRDefault="06C19905">
            <w:proofErr w:type="spellStart"/>
            <w:r>
              <w:t>Preconditions</w:t>
            </w:r>
            <w:proofErr w:type="spellEnd"/>
            <w:r>
              <w:t xml:space="preserve">: </w:t>
            </w:r>
            <w:r w:rsidR="05572C4F">
              <w:t xml:space="preserve">En </w:t>
            </w:r>
            <w:r w:rsidR="43D42E3F">
              <w:t>ordre</w:t>
            </w:r>
            <w:r w:rsidR="05572C4F">
              <w:t xml:space="preserve"> instans-objekt </w:t>
            </w:r>
            <w:r w:rsidR="54DB9423">
              <w:t xml:space="preserve">er lavet </w:t>
            </w:r>
            <w:r w:rsidR="05572C4F">
              <w:t>og k</w:t>
            </w:r>
            <w:r w:rsidR="6D3C7251">
              <w:t>unden eksisterer.</w:t>
            </w:r>
          </w:p>
          <w:p w14:paraId="541EEF5E" w14:textId="0DD44FEC" w:rsidR="06C19905" w:rsidRDefault="06C19905">
            <w:proofErr w:type="spellStart"/>
            <w:r>
              <w:t>Postcondition</w:t>
            </w:r>
            <w:proofErr w:type="spellEnd"/>
            <w:r>
              <w:t>:</w:t>
            </w:r>
          </w:p>
          <w:p w14:paraId="52CF43A1" w14:textId="4C86BB49" w:rsidR="0DE583AE" w:rsidRDefault="0DE583AE" w:rsidP="06C19905">
            <w:pPr>
              <w:pStyle w:val="Listeafsnit"/>
              <w:numPr>
                <w:ilvl w:val="0"/>
                <w:numId w:val="31"/>
              </w:numPr>
              <w:spacing w:line="259" w:lineRule="auto"/>
              <w:rPr>
                <w:rFonts w:eastAsiaTheme="minorEastAsia"/>
              </w:rPr>
            </w:pPr>
            <w:r>
              <w:t>Kunden er sat til c</w:t>
            </w:r>
            <w:r w:rsidR="79652338">
              <w:t>.</w:t>
            </w:r>
          </w:p>
          <w:p w14:paraId="5656CB31" w14:textId="7F05BEA6" w:rsidR="0DE583AE" w:rsidRDefault="0DE583AE" w:rsidP="06C19905">
            <w:pPr>
              <w:pStyle w:val="Listeafsnit"/>
              <w:numPr>
                <w:ilvl w:val="0"/>
                <w:numId w:val="31"/>
              </w:numPr>
              <w:spacing w:line="259" w:lineRule="auto"/>
            </w:pPr>
            <w:r>
              <w:t>C er tilføjet til ordren</w:t>
            </w:r>
            <w:r w:rsidR="123B1820">
              <w:t>.</w:t>
            </w:r>
          </w:p>
        </w:tc>
      </w:tr>
    </w:tbl>
    <w:p w14:paraId="78AEC00E" w14:textId="62780491" w:rsidR="031D6C24" w:rsidRPr="00DC73B0" w:rsidRDefault="031D6C24" w:rsidP="031D6C24">
      <w:pPr>
        <w:pStyle w:val="Overskrift1"/>
        <w:rPr>
          <w:rFonts w:ascii="Calibri Light" w:eastAsia="MS Gothic" w:hAnsi="Calibri Light" w:cs="Times New Roman"/>
          <w:sz w:val="22"/>
          <w:szCs w:val="22"/>
        </w:rPr>
      </w:pPr>
    </w:p>
    <w:tbl>
      <w:tblPr>
        <w:tblStyle w:val="Tabel-Gitter"/>
        <w:tblW w:w="0" w:type="auto"/>
        <w:tblLayout w:type="fixed"/>
        <w:tblLook w:val="06A0" w:firstRow="1" w:lastRow="0" w:firstColumn="1" w:lastColumn="0" w:noHBand="1" w:noVBand="1"/>
      </w:tblPr>
      <w:tblGrid>
        <w:gridCol w:w="9015"/>
      </w:tblGrid>
      <w:tr w:rsidR="031D6C24" w14:paraId="59EE2F1F" w14:textId="77777777" w:rsidTr="031D6C24">
        <w:tc>
          <w:tcPr>
            <w:tcW w:w="9015" w:type="dxa"/>
          </w:tcPr>
          <w:p w14:paraId="08E0D857" w14:textId="29F88249" w:rsidR="7A2D9DE7" w:rsidRDefault="7A2D9DE7" w:rsidP="031D6C24">
            <w:pPr>
              <w:jc w:val="center"/>
            </w:pPr>
            <w:r>
              <w:t xml:space="preserve">Operationskontrakt: </w:t>
            </w:r>
            <w:proofErr w:type="spellStart"/>
            <w:proofErr w:type="gramStart"/>
            <w:r>
              <w:t>finalizeOrder</w:t>
            </w:r>
            <w:proofErr w:type="spellEnd"/>
            <w:r>
              <w:t>(</w:t>
            </w:r>
            <w:proofErr w:type="gramEnd"/>
            <w:r>
              <w:t>)</w:t>
            </w:r>
          </w:p>
        </w:tc>
      </w:tr>
      <w:tr w:rsidR="031D6C24" w14:paraId="7A3766C9" w14:textId="77777777" w:rsidTr="031D6C24">
        <w:tc>
          <w:tcPr>
            <w:tcW w:w="9015" w:type="dxa"/>
          </w:tcPr>
          <w:p w14:paraId="584FC330" w14:textId="7FD05094" w:rsidR="7A2D9DE7" w:rsidRDefault="7A2D9DE7" w:rsidP="031D6C24">
            <w:proofErr w:type="spellStart"/>
            <w:r>
              <w:t>Use</w:t>
            </w:r>
            <w:proofErr w:type="spellEnd"/>
            <w:r>
              <w:t xml:space="preserve"> case:</w:t>
            </w:r>
            <w:r w:rsidR="671DFB06">
              <w:t xml:space="preserve"> Kasse salg</w:t>
            </w:r>
          </w:p>
          <w:p w14:paraId="349B6D2E" w14:textId="6BCA4A45" w:rsidR="7A2D9DE7" w:rsidRDefault="7A2D9DE7" w:rsidP="031D6C24">
            <w:proofErr w:type="spellStart"/>
            <w:r>
              <w:t>Preconditions</w:t>
            </w:r>
            <w:proofErr w:type="spellEnd"/>
            <w:r>
              <w:t>:</w:t>
            </w:r>
            <w:r w:rsidR="7A7D01B3">
              <w:t xml:space="preserve"> </w:t>
            </w:r>
            <w:r w:rsidR="3F723675">
              <w:t>En ordre instans er lavet</w:t>
            </w:r>
            <w:r w:rsidR="60CFF2D5">
              <w:t>.</w:t>
            </w:r>
          </w:p>
          <w:p w14:paraId="558AFE8D" w14:textId="6E7DFA01" w:rsidR="7A2D9DE7" w:rsidRDefault="7A2D9DE7" w:rsidP="031D6C24">
            <w:proofErr w:type="spellStart"/>
            <w:r>
              <w:t>Postcondition</w:t>
            </w:r>
            <w:proofErr w:type="spellEnd"/>
            <w:r>
              <w:t>:</w:t>
            </w:r>
            <w:r w:rsidR="4F7C8B95">
              <w:t xml:space="preserve"> </w:t>
            </w:r>
          </w:p>
          <w:p w14:paraId="77A9CEA4" w14:textId="147D2562" w:rsidR="4EBCCE62" w:rsidRDefault="4EBCCE62" w:rsidP="031D6C24">
            <w:pPr>
              <w:pStyle w:val="Listeafsnit"/>
              <w:numPr>
                <w:ilvl w:val="0"/>
                <w:numId w:val="2"/>
              </w:numPr>
              <w:rPr>
                <w:rFonts w:eastAsiaTheme="minorEastAsia"/>
              </w:rPr>
            </w:pPr>
            <w:r>
              <w:t>En ordre er lavet</w:t>
            </w:r>
            <w:r w:rsidR="60CFF2D5">
              <w:t>.</w:t>
            </w:r>
          </w:p>
          <w:p w14:paraId="4640BB79" w14:textId="16F9794C" w:rsidR="4EBCCE62" w:rsidRDefault="4EBCCE62" w:rsidP="031D6C24">
            <w:pPr>
              <w:pStyle w:val="Listeafsnit"/>
              <w:numPr>
                <w:ilvl w:val="0"/>
                <w:numId w:val="2"/>
              </w:numPr>
            </w:pPr>
            <w:r>
              <w:t>En person er associeret til ordren</w:t>
            </w:r>
            <w:r w:rsidR="375B74AB">
              <w:t>.</w:t>
            </w:r>
          </w:p>
          <w:p w14:paraId="18542435" w14:textId="31C7F0DD" w:rsidR="4EBCCE62" w:rsidRDefault="4EBCCE62" w:rsidP="031D6C24">
            <w:pPr>
              <w:pStyle w:val="Listeafsnit"/>
              <w:numPr>
                <w:ilvl w:val="0"/>
                <w:numId w:val="2"/>
              </w:numPr>
            </w:pPr>
            <w:r>
              <w:t xml:space="preserve">En eller flere </w:t>
            </w:r>
            <w:proofErr w:type="gramStart"/>
            <w:r w:rsidR="2BF3CAEA">
              <w:t>item objekter</w:t>
            </w:r>
            <w:proofErr w:type="gramEnd"/>
            <w:r>
              <w:t xml:space="preserve"> er tilføje</w:t>
            </w:r>
            <w:r w:rsidR="6CB09BD9">
              <w:t>t til ordren</w:t>
            </w:r>
            <w:r w:rsidR="375B74AB">
              <w:t>.</w:t>
            </w:r>
          </w:p>
        </w:tc>
      </w:tr>
    </w:tbl>
    <w:p w14:paraId="42E66341" w14:textId="59C7AA62" w:rsidR="031D6C24" w:rsidRDefault="031D6C24" w:rsidP="031D6C24"/>
    <w:tbl>
      <w:tblPr>
        <w:tblStyle w:val="Tabel-Gitter"/>
        <w:tblW w:w="0" w:type="auto"/>
        <w:tblLayout w:type="fixed"/>
        <w:tblLook w:val="06A0" w:firstRow="1" w:lastRow="0" w:firstColumn="1" w:lastColumn="0" w:noHBand="1" w:noVBand="1"/>
      </w:tblPr>
      <w:tblGrid>
        <w:gridCol w:w="9015"/>
      </w:tblGrid>
      <w:tr w:rsidR="031D6C24" w14:paraId="47D7C8DD" w14:textId="77777777" w:rsidTr="031D6C24">
        <w:tc>
          <w:tcPr>
            <w:tcW w:w="9015" w:type="dxa"/>
          </w:tcPr>
          <w:p w14:paraId="64EC0984" w14:textId="5FA53776" w:rsidR="11A43E05" w:rsidRDefault="11A43E05" w:rsidP="031D6C24">
            <w:pPr>
              <w:jc w:val="center"/>
            </w:pPr>
            <w:r>
              <w:t xml:space="preserve">Operationskontrakt: </w:t>
            </w:r>
            <w:proofErr w:type="spellStart"/>
            <w:proofErr w:type="gramStart"/>
            <w:r>
              <w:t>finalize</w:t>
            </w:r>
            <w:r w:rsidR="06978106">
              <w:t>Loan</w:t>
            </w:r>
            <w:proofErr w:type="spellEnd"/>
            <w:r>
              <w:t>(</w:t>
            </w:r>
            <w:proofErr w:type="gramEnd"/>
            <w:r>
              <w:t>)</w:t>
            </w:r>
          </w:p>
        </w:tc>
      </w:tr>
      <w:tr w:rsidR="031D6C24" w14:paraId="617B9D51" w14:textId="77777777" w:rsidTr="031D6C24">
        <w:tc>
          <w:tcPr>
            <w:tcW w:w="9015" w:type="dxa"/>
          </w:tcPr>
          <w:p w14:paraId="7BE88B20" w14:textId="440D3CFE" w:rsidR="64BFF128" w:rsidRDefault="64BFF128" w:rsidP="031D6C24">
            <w:proofErr w:type="spellStart"/>
            <w:r>
              <w:t>Use</w:t>
            </w:r>
            <w:proofErr w:type="spellEnd"/>
            <w:r>
              <w:t xml:space="preserve"> case: Udlån værktøj</w:t>
            </w:r>
          </w:p>
          <w:p w14:paraId="36B99A2C" w14:textId="62CD64EE" w:rsidR="64BFF128" w:rsidRDefault="64BFF128" w:rsidP="031D6C24">
            <w:proofErr w:type="spellStart"/>
            <w:r>
              <w:t>Preconditions</w:t>
            </w:r>
            <w:proofErr w:type="spellEnd"/>
            <w:r>
              <w:t xml:space="preserve">: En </w:t>
            </w:r>
            <w:proofErr w:type="gramStart"/>
            <w:r>
              <w:t>lån instans</w:t>
            </w:r>
            <w:proofErr w:type="gramEnd"/>
            <w:r>
              <w:t xml:space="preserve"> er lavet.</w:t>
            </w:r>
          </w:p>
          <w:p w14:paraId="0418C566" w14:textId="12914E5D" w:rsidR="64BFF128" w:rsidRDefault="64BFF128" w:rsidP="031D6C24">
            <w:proofErr w:type="spellStart"/>
            <w:r>
              <w:t>Postcondition</w:t>
            </w:r>
            <w:proofErr w:type="spellEnd"/>
            <w:r>
              <w:t>:</w:t>
            </w:r>
          </w:p>
          <w:p w14:paraId="6B34D90D" w14:textId="65DE4619" w:rsidR="64BFF128" w:rsidRDefault="64BFF128" w:rsidP="031D6C24">
            <w:pPr>
              <w:pStyle w:val="Listeafsnit"/>
              <w:numPr>
                <w:ilvl w:val="0"/>
                <w:numId w:val="1"/>
              </w:numPr>
              <w:rPr>
                <w:rFonts w:eastAsiaTheme="minorEastAsia"/>
              </w:rPr>
            </w:pPr>
            <w:r>
              <w:t>En dato og periode er associeret til lånet.</w:t>
            </w:r>
          </w:p>
          <w:p w14:paraId="53070B6D" w14:textId="33A9CBE5" w:rsidR="67A1CD85" w:rsidRDefault="67A1CD85" w:rsidP="031D6C24">
            <w:pPr>
              <w:pStyle w:val="Listeafsnit"/>
              <w:numPr>
                <w:ilvl w:val="0"/>
                <w:numId w:val="1"/>
              </w:numPr>
            </w:pPr>
            <w:r>
              <w:t>En lån er lavet.</w:t>
            </w:r>
          </w:p>
          <w:p w14:paraId="0461A354" w14:textId="3720402D" w:rsidR="67A1CD85" w:rsidRDefault="67A1CD85" w:rsidP="031D6C24">
            <w:pPr>
              <w:pStyle w:val="Listeafsnit"/>
              <w:numPr>
                <w:ilvl w:val="0"/>
                <w:numId w:val="1"/>
              </w:numPr>
              <w:rPr>
                <w:rFonts w:eastAsiaTheme="minorEastAsia"/>
              </w:rPr>
            </w:pPr>
            <w:r>
              <w:t>En person er associeret med lånet.</w:t>
            </w:r>
          </w:p>
          <w:p w14:paraId="6B83C77E" w14:textId="6E376305" w:rsidR="67A1CD85" w:rsidRDefault="67A1CD85" w:rsidP="031D6C24">
            <w:pPr>
              <w:pStyle w:val="Listeafsnit"/>
              <w:numPr>
                <w:ilvl w:val="0"/>
                <w:numId w:val="1"/>
              </w:numPr>
            </w:pPr>
            <w:r>
              <w:t xml:space="preserve">En eller flere værktøjer er tilføjet til lånet. </w:t>
            </w:r>
          </w:p>
        </w:tc>
      </w:tr>
    </w:tbl>
    <w:p w14:paraId="6926B2AE" w14:textId="7163D028" w:rsidR="031D6C24" w:rsidRPr="00DC73B0" w:rsidRDefault="031D6C24" w:rsidP="031D6C24">
      <w:pPr>
        <w:pStyle w:val="Overskrift1"/>
        <w:rPr>
          <w:sz w:val="22"/>
          <w:szCs w:val="22"/>
        </w:rPr>
      </w:pPr>
    </w:p>
    <w:tbl>
      <w:tblPr>
        <w:tblStyle w:val="Tabel-Gitter"/>
        <w:tblW w:w="0" w:type="auto"/>
        <w:tblLook w:val="06A0" w:firstRow="1" w:lastRow="0" w:firstColumn="1" w:lastColumn="0" w:noHBand="1" w:noVBand="1"/>
      </w:tblPr>
      <w:tblGrid>
        <w:gridCol w:w="9015"/>
      </w:tblGrid>
      <w:tr w:rsidR="06C19905" w14:paraId="3B9B17F4" w14:textId="77777777" w:rsidTr="06C19905">
        <w:tc>
          <w:tcPr>
            <w:tcW w:w="9015" w:type="dxa"/>
          </w:tcPr>
          <w:p w14:paraId="001EC616" w14:textId="558FC4B8" w:rsidR="06C19905" w:rsidRDefault="06C19905" w:rsidP="06C19905">
            <w:pPr>
              <w:jc w:val="center"/>
            </w:pPr>
            <w:r>
              <w:t xml:space="preserve">Operationskontrakt: </w:t>
            </w:r>
            <w:proofErr w:type="spellStart"/>
            <w:proofErr w:type="gramStart"/>
            <w:r w:rsidR="2D0ADF41">
              <w:t>finaliz</w:t>
            </w:r>
            <w:r w:rsidR="20D01DB5">
              <w:t>eReturn</w:t>
            </w:r>
            <w:proofErr w:type="spellEnd"/>
            <w:r w:rsidR="20D01DB5">
              <w:t>(</w:t>
            </w:r>
            <w:proofErr w:type="gramEnd"/>
            <w:r w:rsidR="20D01DB5">
              <w:t>)</w:t>
            </w:r>
          </w:p>
        </w:tc>
      </w:tr>
      <w:tr w:rsidR="06C19905" w14:paraId="186842F0" w14:textId="77777777" w:rsidTr="06C19905">
        <w:tc>
          <w:tcPr>
            <w:tcW w:w="9015" w:type="dxa"/>
          </w:tcPr>
          <w:p w14:paraId="359BEA66" w14:textId="5DBC43BF" w:rsidR="06C19905" w:rsidRDefault="06C19905">
            <w:proofErr w:type="spellStart"/>
            <w:r>
              <w:t>Use</w:t>
            </w:r>
            <w:proofErr w:type="spellEnd"/>
            <w:r>
              <w:t xml:space="preserve"> case</w:t>
            </w:r>
            <w:r w:rsidR="058D01FF">
              <w:t>: Aflevere værktøj</w:t>
            </w:r>
          </w:p>
          <w:p w14:paraId="00EBC632" w14:textId="12CB7FD7" w:rsidR="06C19905" w:rsidRDefault="06C19905">
            <w:proofErr w:type="spellStart"/>
            <w:r>
              <w:t>Preconditions</w:t>
            </w:r>
            <w:proofErr w:type="spellEnd"/>
            <w:r>
              <w:t>: E</w:t>
            </w:r>
            <w:r w:rsidR="197139EA">
              <w:t>t lån med værktøj er lavet.</w:t>
            </w:r>
          </w:p>
          <w:p w14:paraId="514F47E9" w14:textId="12914E5D" w:rsidR="06C19905" w:rsidRDefault="06C19905">
            <w:proofErr w:type="spellStart"/>
            <w:r>
              <w:t>Postcondition</w:t>
            </w:r>
            <w:proofErr w:type="spellEnd"/>
            <w:r>
              <w:t>:</w:t>
            </w:r>
          </w:p>
          <w:p w14:paraId="33CB02A4" w14:textId="26FC69B2" w:rsidR="532C9FA4" w:rsidRDefault="532C9FA4" w:rsidP="06C19905">
            <w:pPr>
              <w:pStyle w:val="Listeafsnit"/>
              <w:numPr>
                <w:ilvl w:val="0"/>
                <w:numId w:val="32"/>
              </w:numPr>
              <w:spacing w:line="259" w:lineRule="auto"/>
              <w:rPr>
                <w:rFonts w:eastAsiaTheme="minorEastAsia"/>
              </w:rPr>
            </w:pPr>
            <w:r>
              <w:t xml:space="preserve">Et eller flere </w:t>
            </w:r>
            <w:r w:rsidR="3D21CCE6">
              <w:t>værktøj</w:t>
            </w:r>
            <w:r>
              <w:t xml:space="preserve"> er blevet returneret tilbage i vores systemet.</w:t>
            </w:r>
          </w:p>
          <w:p w14:paraId="2A9DA916" w14:textId="13768DAD" w:rsidR="09468CAD" w:rsidRDefault="09468CAD" w:rsidP="06C19905">
            <w:pPr>
              <w:pStyle w:val="Listeafsnit"/>
              <w:numPr>
                <w:ilvl w:val="0"/>
                <w:numId w:val="1"/>
              </w:numPr>
              <w:spacing w:line="259" w:lineRule="auto"/>
              <w:rPr>
                <w:rFonts w:eastAsiaTheme="minorEastAsia"/>
              </w:rPr>
            </w:pPr>
            <w:r>
              <w:t>Lånet er blevet fjernet fra vores system.</w:t>
            </w:r>
          </w:p>
        </w:tc>
      </w:tr>
    </w:tbl>
    <w:p w14:paraId="6E32DED4" w14:textId="19C4F284" w:rsidR="031D6C24" w:rsidRDefault="031D6C24" w:rsidP="031D6C24"/>
    <w:p w14:paraId="5FD0653F" w14:textId="0FF130D4" w:rsidR="337CFE36" w:rsidRPr="005D7CC0" w:rsidRDefault="1DEFE922" w:rsidP="005D7CC0">
      <w:pPr>
        <w:pStyle w:val="Overskrift1"/>
      </w:pPr>
      <w:bookmarkStart w:id="38" w:name="_Toc90632415"/>
      <w:r w:rsidRPr="005D7CC0">
        <w:t>Design:</w:t>
      </w:r>
      <w:bookmarkEnd w:id="38"/>
    </w:p>
    <w:p w14:paraId="73BF0416" w14:textId="224906C9" w:rsidR="00EA4B14" w:rsidRDefault="1DEFE922" w:rsidP="00F71AB7">
      <w:pPr>
        <w:pStyle w:val="Overskrift2"/>
      </w:pPr>
      <w:bookmarkStart w:id="39" w:name="_Toc90632416"/>
      <w:r w:rsidRPr="005D7CC0">
        <w:t>Interaktionsdiagram</w:t>
      </w:r>
      <w:bookmarkEnd w:id="39"/>
    </w:p>
    <w:p w14:paraId="65AE92B7" w14:textId="058F3966" w:rsidR="00ED7D60" w:rsidRPr="00922340" w:rsidRDefault="007E52F3" w:rsidP="00EA4B14">
      <w:pPr>
        <w:rPr>
          <w:rFonts w:cstheme="minorHAnsi"/>
        </w:rPr>
      </w:pPr>
      <w:r w:rsidRPr="00922340">
        <w:rPr>
          <w:rFonts w:cstheme="minorHAnsi"/>
        </w:rPr>
        <w:t xml:space="preserve">Formålet med et </w:t>
      </w:r>
      <w:r w:rsidR="00EE0EE8" w:rsidRPr="00922340">
        <w:rPr>
          <w:rFonts w:cstheme="minorHAnsi"/>
        </w:rPr>
        <w:t>interaktionsdiagram</w:t>
      </w:r>
      <w:r w:rsidRPr="00922340">
        <w:rPr>
          <w:rFonts w:cstheme="minorHAnsi"/>
        </w:rPr>
        <w:t xml:space="preserve"> er at visual</w:t>
      </w:r>
      <w:r w:rsidR="00D07EFC" w:rsidRPr="00922340">
        <w:rPr>
          <w:rFonts w:cstheme="minorHAnsi"/>
        </w:rPr>
        <w:t>isere handleringerne der sker i systemet</w:t>
      </w:r>
      <w:r w:rsidR="009F3C7D" w:rsidRPr="00922340">
        <w:rPr>
          <w:rFonts w:cstheme="minorHAnsi"/>
        </w:rPr>
        <w:t xml:space="preserve">, typisk for en </w:t>
      </w:r>
      <w:proofErr w:type="spellStart"/>
      <w:r w:rsidR="009F3C7D" w:rsidRPr="00922340">
        <w:rPr>
          <w:rFonts w:cstheme="minorHAnsi"/>
        </w:rPr>
        <w:t>use</w:t>
      </w:r>
      <w:proofErr w:type="spellEnd"/>
      <w:r w:rsidR="009F3C7D" w:rsidRPr="00922340">
        <w:rPr>
          <w:rFonts w:cstheme="minorHAnsi"/>
        </w:rPr>
        <w:t xml:space="preserve">-case. Diagrammet vil vise vores objekt klasser </w:t>
      </w:r>
      <w:r w:rsidR="00C96042" w:rsidRPr="00922340">
        <w:rPr>
          <w:rFonts w:cstheme="minorHAnsi"/>
        </w:rPr>
        <w:t>samtidig med at vise hvilke handlinger</w:t>
      </w:r>
      <w:r w:rsidR="00EE0EE8" w:rsidRPr="00922340">
        <w:rPr>
          <w:rFonts w:cstheme="minorHAnsi"/>
        </w:rPr>
        <w:t xml:space="preserve"> eller </w:t>
      </w:r>
      <w:r w:rsidR="00EE0EE8" w:rsidRPr="00922340">
        <w:rPr>
          <w:rFonts w:cstheme="minorHAnsi"/>
        </w:rPr>
        <w:lastRenderedPageBreak/>
        <w:t>beskeder</w:t>
      </w:r>
      <w:r w:rsidR="00C96042" w:rsidRPr="00922340">
        <w:rPr>
          <w:rFonts w:cstheme="minorHAnsi"/>
        </w:rPr>
        <w:t xml:space="preserve"> der sker mellem de forskellige klasser</w:t>
      </w:r>
      <w:r w:rsidR="003865AA" w:rsidRPr="00922340">
        <w:rPr>
          <w:rFonts w:cstheme="minorHAnsi"/>
        </w:rPr>
        <w:t xml:space="preserve"> og hvilke handlinger sker først med sekvensnummeret.</w:t>
      </w:r>
    </w:p>
    <w:p w14:paraId="39E081D5" w14:textId="58DBFC5C" w:rsidR="00EA4B14" w:rsidRPr="00922340" w:rsidRDefault="00EA4B14" w:rsidP="00EA4B14">
      <w:pPr>
        <w:rPr>
          <w:rFonts w:cstheme="minorHAnsi"/>
        </w:rPr>
      </w:pPr>
    </w:p>
    <w:p w14:paraId="0CA3AD09" w14:textId="4D323CAE" w:rsidR="2F2171C4" w:rsidRPr="00922340" w:rsidRDefault="00723D6D" w:rsidP="06C19905">
      <w:pPr>
        <w:rPr>
          <w:rFonts w:cstheme="minorHAnsi"/>
        </w:rPr>
      </w:pPr>
      <w:r w:rsidRPr="00922340">
        <w:rPr>
          <w:rFonts w:cstheme="minorHAnsi"/>
        </w:rPr>
        <w:drawing>
          <wp:anchor distT="0" distB="0" distL="114300" distR="114300" simplePos="0" relativeHeight="251658241" behindDoc="1" locked="0" layoutInCell="1" allowOverlap="1" wp14:anchorId="6125B945" wp14:editId="355BEBA4">
            <wp:simplePos x="0" y="0"/>
            <wp:positionH relativeFrom="column">
              <wp:posOffset>0</wp:posOffset>
            </wp:positionH>
            <wp:positionV relativeFrom="paragraph">
              <wp:posOffset>-1905</wp:posOffset>
            </wp:positionV>
            <wp:extent cx="5731510" cy="2943225"/>
            <wp:effectExtent l="0" t="0" r="2540" b="9525"/>
            <wp:wrapTight wrapText="bothSides">
              <wp:wrapPolygon edited="0">
                <wp:start x="0" y="0"/>
                <wp:lineTo x="0" y="21530"/>
                <wp:lineTo x="21538" y="21530"/>
                <wp:lineTo x="21538" y="0"/>
                <wp:lineTo x="0" y="0"/>
              </wp:wrapPolygon>
            </wp:wrapTight>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anchor>
        </w:drawing>
      </w:r>
    </w:p>
    <w:p w14:paraId="23C7567B" w14:textId="06C8D1B8" w:rsidR="61470DF4" w:rsidRPr="00922340" w:rsidRDefault="002364F1" w:rsidP="06C19905">
      <w:pPr>
        <w:rPr>
          <w:rFonts w:cstheme="minorHAnsi"/>
        </w:rPr>
      </w:pPr>
      <w:r w:rsidRPr="00922340">
        <w:rPr>
          <w:rFonts w:cstheme="minorHAnsi"/>
        </w:rPr>
        <w:t>Interaktionsdiagram: Aflevere værktøj.</w:t>
      </w:r>
    </w:p>
    <w:p w14:paraId="087E9459" w14:textId="388AF295" w:rsidR="002364F1" w:rsidRPr="00922340" w:rsidRDefault="009B4BEC" w:rsidP="06C19905">
      <w:pPr>
        <w:rPr>
          <w:rFonts w:cstheme="minorHAnsi"/>
        </w:rPr>
      </w:pPr>
      <w:r w:rsidRPr="00922340">
        <w:rPr>
          <w:rFonts w:cstheme="minorHAnsi"/>
        </w:rPr>
        <w:t xml:space="preserve">Her i diagrammet kan vi se hvilke </w:t>
      </w:r>
      <w:r w:rsidR="008469FA" w:rsidRPr="00922340">
        <w:rPr>
          <w:rFonts w:cstheme="minorHAnsi"/>
        </w:rPr>
        <w:t>objekter</w:t>
      </w:r>
      <w:r w:rsidRPr="00922340">
        <w:rPr>
          <w:rFonts w:cstheme="minorHAnsi"/>
        </w:rPr>
        <w:t xml:space="preserve"> og hvilke metoder bliver brugt for </w:t>
      </w:r>
      <w:r w:rsidR="00283401" w:rsidRPr="00922340">
        <w:rPr>
          <w:rFonts w:cstheme="minorHAnsi"/>
        </w:rPr>
        <w:t>at ”Aflevere værktøj”.</w:t>
      </w:r>
      <w:r w:rsidR="00E52B44" w:rsidRPr="00922340">
        <w:rPr>
          <w:rFonts w:cstheme="minorHAnsi"/>
        </w:rPr>
        <w:t xml:space="preserve"> Det bliver taget brug af </w:t>
      </w:r>
      <w:proofErr w:type="spellStart"/>
      <w:r w:rsidR="00E52B44" w:rsidRPr="00922340">
        <w:rPr>
          <w:rFonts w:cstheme="minorHAnsi"/>
        </w:rPr>
        <w:t>LoanUI</w:t>
      </w:r>
      <w:proofErr w:type="spellEnd"/>
      <w:r w:rsidR="00E52B44" w:rsidRPr="00922340">
        <w:rPr>
          <w:rFonts w:cstheme="minorHAnsi"/>
        </w:rPr>
        <w:t xml:space="preserve">, </w:t>
      </w:r>
      <w:proofErr w:type="spellStart"/>
      <w:r w:rsidR="00E52B44" w:rsidRPr="00922340">
        <w:rPr>
          <w:rFonts w:cstheme="minorHAnsi"/>
        </w:rPr>
        <w:t>LoanController</w:t>
      </w:r>
      <w:proofErr w:type="spellEnd"/>
      <w:r w:rsidR="000A4447" w:rsidRPr="00922340">
        <w:rPr>
          <w:rFonts w:cstheme="minorHAnsi"/>
        </w:rPr>
        <w:t xml:space="preserve">, </w:t>
      </w:r>
      <w:proofErr w:type="spellStart"/>
      <w:r w:rsidR="008537AF" w:rsidRPr="00922340">
        <w:rPr>
          <w:rFonts w:cstheme="minorHAnsi"/>
        </w:rPr>
        <w:t>LoanContainer</w:t>
      </w:r>
      <w:proofErr w:type="spellEnd"/>
      <w:r w:rsidR="00FE50D6" w:rsidRPr="00922340">
        <w:rPr>
          <w:rFonts w:cstheme="minorHAnsi"/>
        </w:rPr>
        <w:t xml:space="preserve">, </w:t>
      </w:r>
      <w:proofErr w:type="spellStart"/>
      <w:r w:rsidR="00FE50D6" w:rsidRPr="00922340">
        <w:rPr>
          <w:rFonts w:cstheme="minorHAnsi"/>
        </w:rPr>
        <w:t>ToolController</w:t>
      </w:r>
      <w:proofErr w:type="spellEnd"/>
      <w:r w:rsidR="00FE50D6" w:rsidRPr="00922340">
        <w:rPr>
          <w:rFonts w:cstheme="minorHAnsi"/>
        </w:rPr>
        <w:t xml:space="preserve">, </w:t>
      </w:r>
      <w:proofErr w:type="spellStart"/>
      <w:r w:rsidR="00FE50D6" w:rsidRPr="00922340">
        <w:rPr>
          <w:rFonts w:cstheme="minorHAnsi"/>
        </w:rPr>
        <w:t>ToolContainer</w:t>
      </w:r>
      <w:proofErr w:type="spellEnd"/>
      <w:r w:rsidR="00FE50D6" w:rsidRPr="00922340">
        <w:rPr>
          <w:rFonts w:cstheme="minorHAnsi"/>
        </w:rPr>
        <w:t xml:space="preserve"> og Tool</w:t>
      </w:r>
      <w:r w:rsidR="0067627A" w:rsidRPr="00922340">
        <w:rPr>
          <w:rFonts w:cstheme="minorHAnsi"/>
        </w:rPr>
        <w:t xml:space="preserve"> </w:t>
      </w:r>
      <w:r w:rsidR="008469FA" w:rsidRPr="00922340">
        <w:rPr>
          <w:rFonts w:cstheme="minorHAnsi"/>
        </w:rPr>
        <w:t>objekter</w:t>
      </w:r>
      <w:r w:rsidR="0067627A" w:rsidRPr="00922340">
        <w:rPr>
          <w:rFonts w:cstheme="minorHAnsi"/>
        </w:rPr>
        <w:t>.</w:t>
      </w:r>
    </w:p>
    <w:p w14:paraId="215137F6" w14:textId="0B6691B3" w:rsidR="00283401" w:rsidRPr="00922340" w:rsidRDefault="00283401" w:rsidP="06C19905">
      <w:pPr>
        <w:rPr>
          <w:rFonts w:cstheme="minorHAnsi"/>
        </w:rPr>
      </w:pPr>
      <w:r w:rsidRPr="00922340">
        <w:rPr>
          <w:rFonts w:cstheme="minorHAnsi"/>
        </w:rPr>
        <w:t xml:space="preserve">Der er 4 handlinger i </w:t>
      </w:r>
      <w:r w:rsidR="00361A6C" w:rsidRPr="00922340">
        <w:rPr>
          <w:rFonts w:cstheme="minorHAnsi"/>
        </w:rPr>
        <w:t>dette interaktionsdiagram</w:t>
      </w:r>
      <w:r w:rsidRPr="00922340">
        <w:rPr>
          <w:rFonts w:cstheme="minorHAnsi"/>
        </w:rPr>
        <w:t xml:space="preserve">: </w:t>
      </w:r>
      <w:proofErr w:type="spellStart"/>
      <w:r w:rsidRPr="00922340">
        <w:rPr>
          <w:rFonts w:cstheme="minorHAnsi"/>
        </w:rPr>
        <w:t>CreateReturn</w:t>
      </w:r>
      <w:proofErr w:type="spellEnd"/>
      <w:r w:rsidRPr="00922340">
        <w:rPr>
          <w:rFonts w:cstheme="minorHAnsi"/>
        </w:rPr>
        <w:t xml:space="preserve">, </w:t>
      </w:r>
      <w:proofErr w:type="spellStart"/>
      <w:r w:rsidRPr="00922340">
        <w:rPr>
          <w:rFonts w:cstheme="minorHAnsi"/>
        </w:rPr>
        <w:t>LoanCheck</w:t>
      </w:r>
      <w:proofErr w:type="spellEnd"/>
      <w:r w:rsidRPr="00922340">
        <w:rPr>
          <w:rFonts w:cstheme="minorHAnsi"/>
        </w:rPr>
        <w:t xml:space="preserve">, </w:t>
      </w:r>
      <w:proofErr w:type="spellStart"/>
      <w:r w:rsidRPr="00922340">
        <w:rPr>
          <w:rFonts w:cstheme="minorHAnsi"/>
        </w:rPr>
        <w:t>ScanTool</w:t>
      </w:r>
      <w:proofErr w:type="spellEnd"/>
      <w:r w:rsidRPr="00922340">
        <w:rPr>
          <w:rFonts w:cstheme="minorHAnsi"/>
        </w:rPr>
        <w:t xml:space="preserve"> og </w:t>
      </w:r>
      <w:proofErr w:type="spellStart"/>
      <w:r w:rsidRPr="00922340">
        <w:rPr>
          <w:rFonts w:cstheme="minorHAnsi"/>
        </w:rPr>
        <w:t>finalizeReturn</w:t>
      </w:r>
      <w:proofErr w:type="spellEnd"/>
      <w:r w:rsidRPr="00922340">
        <w:rPr>
          <w:rFonts w:cstheme="minorHAnsi"/>
        </w:rPr>
        <w:t xml:space="preserve">, </w:t>
      </w:r>
      <w:r w:rsidR="00581ABC" w:rsidRPr="00922340">
        <w:rPr>
          <w:rFonts w:cstheme="minorHAnsi"/>
        </w:rPr>
        <w:t>som</w:t>
      </w:r>
      <w:r w:rsidRPr="00922340">
        <w:rPr>
          <w:rFonts w:cstheme="minorHAnsi"/>
        </w:rPr>
        <w:t xml:space="preserve"> hvert beskriver deres </w:t>
      </w:r>
      <w:r w:rsidR="00581ABC" w:rsidRPr="00922340">
        <w:rPr>
          <w:rFonts w:cstheme="minorHAnsi"/>
        </w:rPr>
        <w:t>handlinger</w:t>
      </w:r>
      <w:r w:rsidR="00B91EE9" w:rsidRPr="00922340">
        <w:rPr>
          <w:rFonts w:cstheme="minorHAnsi"/>
        </w:rPr>
        <w:t xml:space="preserve"> i en sekvens. </w:t>
      </w:r>
    </w:p>
    <w:p w14:paraId="0E15A0E6" w14:textId="50A5E01F" w:rsidR="61470DF4" w:rsidRPr="00922340" w:rsidRDefault="12975B63" w:rsidP="06C19905">
      <w:pPr>
        <w:rPr>
          <w:rFonts w:cstheme="minorHAnsi"/>
        </w:rPr>
      </w:pPr>
      <w:r w:rsidRPr="00922340">
        <w:rPr>
          <w:rFonts w:cstheme="minorHAnsi"/>
        </w:rPr>
        <w:drawing>
          <wp:inline distT="0" distB="0" distL="0" distR="0" wp14:anchorId="44E78E97" wp14:editId="13A44CF7">
            <wp:extent cx="4572000" cy="2314575"/>
            <wp:effectExtent l="0" t="0" r="0" b="0"/>
            <wp:docPr id="1432329724" name="Billede 1432329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32329724"/>
                    <pic:cNvPicPr/>
                  </pic:nvPicPr>
                  <pic:blipFill>
                    <a:blip r:embed="rId32">
                      <a:extLst>
                        <a:ext uri="{28A0092B-C50C-407E-A947-70E740481C1C}">
                          <a14:useLocalDpi xmlns:a14="http://schemas.microsoft.com/office/drawing/2010/main" val="0"/>
                        </a:ext>
                      </a:extLst>
                    </a:blip>
                    <a:stretch>
                      <a:fillRect/>
                    </a:stretch>
                  </pic:blipFill>
                  <pic:spPr>
                    <a:xfrm>
                      <a:off x="0" y="0"/>
                      <a:ext cx="4572000" cy="2314575"/>
                    </a:xfrm>
                    <a:prstGeom prst="rect">
                      <a:avLst/>
                    </a:prstGeom>
                  </pic:spPr>
                </pic:pic>
              </a:graphicData>
            </a:graphic>
          </wp:inline>
        </w:drawing>
      </w:r>
    </w:p>
    <w:p w14:paraId="611FB3F3" w14:textId="69884164" w:rsidR="00B91EE9" w:rsidRPr="00922340" w:rsidRDefault="00B91EE9" w:rsidP="00B91EE9">
      <w:pPr>
        <w:rPr>
          <w:rFonts w:cstheme="minorHAnsi"/>
        </w:rPr>
      </w:pPr>
      <w:r w:rsidRPr="00922340">
        <w:rPr>
          <w:rFonts w:cstheme="minorHAnsi"/>
        </w:rPr>
        <w:t xml:space="preserve">Interaktionsdiagram: </w:t>
      </w:r>
      <w:r w:rsidR="00361A6C" w:rsidRPr="00922340">
        <w:rPr>
          <w:rFonts w:cstheme="minorHAnsi"/>
        </w:rPr>
        <w:t>Udlån</w:t>
      </w:r>
      <w:r w:rsidRPr="00922340">
        <w:rPr>
          <w:rFonts w:cstheme="minorHAnsi"/>
        </w:rPr>
        <w:t>.</w:t>
      </w:r>
    </w:p>
    <w:p w14:paraId="184760C6" w14:textId="6CE65C7A" w:rsidR="00B91EE9" w:rsidRPr="00922340" w:rsidRDefault="00B91EE9" w:rsidP="00B91EE9">
      <w:pPr>
        <w:rPr>
          <w:rFonts w:cstheme="minorHAnsi"/>
        </w:rPr>
      </w:pPr>
      <w:r w:rsidRPr="00922340">
        <w:rPr>
          <w:rFonts w:cstheme="minorHAnsi"/>
        </w:rPr>
        <w:t xml:space="preserve">Her i diagrammet kan vi se hvilke </w:t>
      </w:r>
      <w:r w:rsidR="0085756A" w:rsidRPr="00922340">
        <w:rPr>
          <w:rFonts w:cstheme="minorHAnsi"/>
        </w:rPr>
        <w:t>objekter</w:t>
      </w:r>
      <w:r w:rsidRPr="00922340">
        <w:rPr>
          <w:rFonts w:cstheme="minorHAnsi"/>
        </w:rPr>
        <w:t xml:space="preserve"> og hvilke metoder bliver brugt for at ”</w:t>
      </w:r>
      <w:r w:rsidR="00361A6C" w:rsidRPr="00922340">
        <w:rPr>
          <w:rFonts w:cstheme="minorHAnsi"/>
        </w:rPr>
        <w:t>Udlån</w:t>
      </w:r>
      <w:r w:rsidRPr="00922340">
        <w:rPr>
          <w:rFonts w:cstheme="minorHAnsi"/>
        </w:rPr>
        <w:t>”.</w:t>
      </w:r>
      <w:r w:rsidR="00882022" w:rsidRPr="00922340">
        <w:rPr>
          <w:rFonts w:cstheme="minorHAnsi"/>
        </w:rPr>
        <w:t xml:space="preserve"> I de</w:t>
      </w:r>
      <w:r w:rsidR="00184E1F" w:rsidRPr="00922340">
        <w:rPr>
          <w:rFonts w:cstheme="minorHAnsi"/>
        </w:rPr>
        <w:t xml:space="preserve">tte interaktionsdiagram bliver der brugt: </w:t>
      </w:r>
      <w:proofErr w:type="spellStart"/>
      <w:r w:rsidR="00184E1F" w:rsidRPr="00922340">
        <w:rPr>
          <w:rFonts w:cstheme="minorHAnsi"/>
        </w:rPr>
        <w:t>PersonController</w:t>
      </w:r>
      <w:proofErr w:type="spellEnd"/>
      <w:r w:rsidR="00184E1F" w:rsidRPr="00922340">
        <w:rPr>
          <w:rFonts w:cstheme="minorHAnsi"/>
        </w:rPr>
        <w:t xml:space="preserve">, </w:t>
      </w:r>
      <w:proofErr w:type="spellStart"/>
      <w:r w:rsidR="00184E1F" w:rsidRPr="00922340">
        <w:rPr>
          <w:rFonts w:cstheme="minorHAnsi"/>
        </w:rPr>
        <w:t>PersonContainer</w:t>
      </w:r>
      <w:proofErr w:type="spellEnd"/>
      <w:r w:rsidR="00184E1F" w:rsidRPr="00922340">
        <w:rPr>
          <w:rFonts w:cstheme="minorHAnsi"/>
        </w:rPr>
        <w:t xml:space="preserve">, Customer, </w:t>
      </w:r>
      <w:proofErr w:type="spellStart"/>
      <w:r w:rsidR="00184E1F" w:rsidRPr="00922340">
        <w:rPr>
          <w:rFonts w:cstheme="minorHAnsi"/>
        </w:rPr>
        <w:t>LoanUI</w:t>
      </w:r>
      <w:proofErr w:type="spellEnd"/>
      <w:r w:rsidR="00184E1F" w:rsidRPr="00922340">
        <w:rPr>
          <w:rFonts w:cstheme="minorHAnsi"/>
        </w:rPr>
        <w:t xml:space="preserve">, </w:t>
      </w:r>
      <w:proofErr w:type="spellStart"/>
      <w:r w:rsidR="00184E1F" w:rsidRPr="00922340">
        <w:rPr>
          <w:rFonts w:cstheme="minorHAnsi"/>
        </w:rPr>
        <w:lastRenderedPageBreak/>
        <w:t>LoanController</w:t>
      </w:r>
      <w:proofErr w:type="spellEnd"/>
      <w:r w:rsidR="00184E1F" w:rsidRPr="00922340">
        <w:rPr>
          <w:rFonts w:cstheme="minorHAnsi"/>
        </w:rPr>
        <w:t xml:space="preserve">, </w:t>
      </w:r>
      <w:proofErr w:type="spellStart"/>
      <w:r w:rsidR="00184E1F" w:rsidRPr="00922340">
        <w:rPr>
          <w:rFonts w:cstheme="minorHAnsi"/>
        </w:rPr>
        <w:t>LoanContainer</w:t>
      </w:r>
      <w:proofErr w:type="spellEnd"/>
      <w:r w:rsidR="00184E1F" w:rsidRPr="00922340">
        <w:rPr>
          <w:rFonts w:cstheme="minorHAnsi"/>
        </w:rPr>
        <w:t xml:space="preserve">, Loan, </w:t>
      </w:r>
      <w:proofErr w:type="spellStart"/>
      <w:r w:rsidR="00184E1F" w:rsidRPr="00922340">
        <w:rPr>
          <w:rFonts w:cstheme="minorHAnsi"/>
        </w:rPr>
        <w:t>ToolController</w:t>
      </w:r>
      <w:proofErr w:type="spellEnd"/>
      <w:r w:rsidR="00184E1F" w:rsidRPr="00922340">
        <w:rPr>
          <w:rFonts w:cstheme="minorHAnsi"/>
        </w:rPr>
        <w:t xml:space="preserve">, </w:t>
      </w:r>
      <w:proofErr w:type="spellStart"/>
      <w:r w:rsidR="00184E1F" w:rsidRPr="00922340">
        <w:rPr>
          <w:rFonts w:cstheme="minorHAnsi"/>
        </w:rPr>
        <w:t>ToolContainer</w:t>
      </w:r>
      <w:proofErr w:type="spellEnd"/>
      <w:r w:rsidR="00184E1F" w:rsidRPr="00922340">
        <w:rPr>
          <w:rFonts w:cstheme="minorHAnsi"/>
        </w:rPr>
        <w:t xml:space="preserve"> og Tool</w:t>
      </w:r>
      <w:r w:rsidR="00AC0D24" w:rsidRPr="00922340">
        <w:rPr>
          <w:rFonts w:cstheme="minorHAnsi"/>
        </w:rPr>
        <w:t xml:space="preserve">, som hvert har deres egne metoder for at </w:t>
      </w:r>
      <w:r w:rsidR="005A179D" w:rsidRPr="00922340">
        <w:rPr>
          <w:rFonts w:cstheme="minorHAnsi"/>
        </w:rPr>
        <w:t xml:space="preserve">kommunikere med </w:t>
      </w:r>
      <w:r w:rsidR="00B807B7" w:rsidRPr="00922340">
        <w:rPr>
          <w:rFonts w:cstheme="minorHAnsi"/>
        </w:rPr>
        <w:t xml:space="preserve">det </w:t>
      </w:r>
      <w:r w:rsidR="005A179D" w:rsidRPr="00922340">
        <w:rPr>
          <w:rFonts w:cstheme="minorHAnsi"/>
        </w:rPr>
        <w:t>næste objekt.</w:t>
      </w:r>
    </w:p>
    <w:p w14:paraId="747DC27A" w14:textId="50E1CE2D" w:rsidR="00B91EE9" w:rsidRPr="00922340" w:rsidRDefault="00B91EE9" w:rsidP="06C19905">
      <w:pPr>
        <w:rPr>
          <w:rFonts w:cstheme="minorHAnsi"/>
        </w:rPr>
      </w:pPr>
      <w:r w:rsidRPr="00922340">
        <w:rPr>
          <w:rFonts w:cstheme="minorHAnsi"/>
        </w:rPr>
        <w:t xml:space="preserve">Der er 4 handlinger i </w:t>
      </w:r>
      <w:r w:rsidR="00361A6C" w:rsidRPr="00922340">
        <w:rPr>
          <w:rFonts w:cstheme="minorHAnsi"/>
        </w:rPr>
        <w:t>dette interaktionsdiagram</w:t>
      </w:r>
      <w:r w:rsidRPr="00922340">
        <w:rPr>
          <w:rFonts w:cstheme="minorHAnsi"/>
        </w:rPr>
        <w:t xml:space="preserve">: </w:t>
      </w:r>
      <w:proofErr w:type="spellStart"/>
      <w:r w:rsidRPr="00922340">
        <w:rPr>
          <w:rFonts w:cstheme="minorHAnsi"/>
        </w:rPr>
        <w:t>CreateLoan</w:t>
      </w:r>
      <w:proofErr w:type="spellEnd"/>
      <w:r w:rsidRPr="00922340">
        <w:rPr>
          <w:rFonts w:cstheme="minorHAnsi"/>
        </w:rPr>
        <w:t xml:space="preserve">, </w:t>
      </w:r>
      <w:proofErr w:type="spellStart"/>
      <w:r w:rsidRPr="00922340">
        <w:rPr>
          <w:rFonts w:cstheme="minorHAnsi"/>
        </w:rPr>
        <w:t>findCustomer</w:t>
      </w:r>
      <w:proofErr w:type="spellEnd"/>
      <w:r w:rsidRPr="00922340">
        <w:rPr>
          <w:rFonts w:cstheme="minorHAnsi"/>
        </w:rPr>
        <w:t xml:space="preserve">, </w:t>
      </w:r>
      <w:proofErr w:type="spellStart"/>
      <w:r w:rsidR="00361A6C" w:rsidRPr="00922340">
        <w:rPr>
          <w:rFonts w:cstheme="minorHAnsi"/>
        </w:rPr>
        <w:t>addTool</w:t>
      </w:r>
      <w:proofErr w:type="spellEnd"/>
      <w:r w:rsidR="00361A6C" w:rsidRPr="00922340">
        <w:rPr>
          <w:rFonts w:cstheme="minorHAnsi"/>
        </w:rPr>
        <w:t xml:space="preserve"> og </w:t>
      </w:r>
      <w:proofErr w:type="spellStart"/>
      <w:r w:rsidR="00361A6C" w:rsidRPr="00922340">
        <w:rPr>
          <w:rFonts w:cstheme="minorHAnsi"/>
        </w:rPr>
        <w:t>FinalizeLoan</w:t>
      </w:r>
      <w:proofErr w:type="spellEnd"/>
      <w:r w:rsidR="00361A6C" w:rsidRPr="00922340">
        <w:rPr>
          <w:rFonts w:cstheme="minorHAnsi"/>
        </w:rPr>
        <w:t xml:space="preserve">, </w:t>
      </w:r>
      <w:r w:rsidRPr="00922340">
        <w:rPr>
          <w:rFonts w:cstheme="minorHAnsi"/>
        </w:rPr>
        <w:t xml:space="preserve">som hvert beskriver deres handlinger i en sekvens. </w:t>
      </w:r>
    </w:p>
    <w:p w14:paraId="79D622B3" w14:textId="63D51407" w:rsidR="61470DF4" w:rsidRPr="00922340" w:rsidRDefault="12975B63" w:rsidP="06C19905">
      <w:pPr>
        <w:rPr>
          <w:rFonts w:cstheme="minorHAnsi"/>
        </w:rPr>
      </w:pPr>
      <w:r w:rsidRPr="00922340">
        <w:rPr>
          <w:rFonts w:cstheme="minorHAnsi"/>
        </w:rPr>
        <w:drawing>
          <wp:inline distT="0" distB="0" distL="0" distR="0" wp14:anchorId="6A74F829" wp14:editId="345A95D6">
            <wp:extent cx="4572000" cy="2895600"/>
            <wp:effectExtent l="0" t="0" r="0" b="0"/>
            <wp:docPr id="1793386234" name="Billede 1793386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793386234"/>
                    <pic:cNvPicPr/>
                  </pic:nvPicPr>
                  <pic:blipFill>
                    <a:blip r:embed="rId33">
                      <a:extLst>
                        <a:ext uri="{28A0092B-C50C-407E-A947-70E740481C1C}">
                          <a14:useLocalDpi xmlns:a14="http://schemas.microsoft.com/office/drawing/2010/main" val="0"/>
                        </a:ext>
                      </a:extLst>
                    </a:blip>
                    <a:stretch>
                      <a:fillRect/>
                    </a:stretch>
                  </pic:blipFill>
                  <pic:spPr>
                    <a:xfrm>
                      <a:off x="0" y="0"/>
                      <a:ext cx="4572000" cy="2895600"/>
                    </a:xfrm>
                    <a:prstGeom prst="rect">
                      <a:avLst/>
                    </a:prstGeom>
                  </pic:spPr>
                </pic:pic>
              </a:graphicData>
            </a:graphic>
          </wp:inline>
        </w:drawing>
      </w:r>
    </w:p>
    <w:p w14:paraId="726831C1" w14:textId="1ECDF734" w:rsidR="00361A6C" w:rsidRPr="00922340" w:rsidRDefault="00361A6C" w:rsidP="00361A6C">
      <w:pPr>
        <w:rPr>
          <w:rFonts w:cstheme="minorHAnsi"/>
        </w:rPr>
      </w:pPr>
      <w:r w:rsidRPr="00922340">
        <w:rPr>
          <w:rFonts w:cstheme="minorHAnsi"/>
        </w:rPr>
        <w:t>Interaktionsdiagram: Kassesalg.</w:t>
      </w:r>
    </w:p>
    <w:p w14:paraId="44BDDB1B" w14:textId="01479256" w:rsidR="002B28D2" w:rsidRPr="00922340" w:rsidRDefault="00361A6C" w:rsidP="00361A6C">
      <w:pPr>
        <w:rPr>
          <w:rFonts w:cstheme="minorHAnsi"/>
        </w:rPr>
      </w:pPr>
      <w:r w:rsidRPr="00922340">
        <w:rPr>
          <w:rFonts w:cstheme="minorHAnsi"/>
        </w:rPr>
        <w:t xml:space="preserve">Her i diagrammet kan vi se hvilke </w:t>
      </w:r>
      <w:r w:rsidR="0085756A" w:rsidRPr="00922340">
        <w:rPr>
          <w:rFonts w:cstheme="minorHAnsi"/>
        </w:rPr>
        <w:t>objekter</w:t>
      </w:r>
      <w:r w:rsidRPr="00922340">
        <w:rPr>
          <w:rFonts w:cstheme="minorHAnsi"/>
        </w:rPr>
        <w:t xml:space="preserve"> og hvilke metoder bliver brugt for </w:t>
      </w:r>
      <w:r w:rsidR="32FF10EF" w:rsidRPr="00922340">
        <w:rPr>
          <w:rFonts w:cstheme="minorHAnsi"/>
        </w:rPr>
        <w:t>at</w:t>
      </w:r>
      <w:r w:rsidRPr="00922340">
        <w:rPr>
          <w:rFonts w:cstheme="minorHAnsi"/>
        </w:rPr>
        <w:t xml:space="preserve"> ”Kassesalg”.</w:t>
      </w:r>
      <w:r w:rsidR="006D5DC3" w:rsidRPr="00922340">
        <w:rPr>
          <w:rFonts w:cstheme="minorHAnsi"/>
        </w:rPr>
        <w:t xml:space="preserve"> </w:t>
      </w:r>
      <w:r w:rsidR="00F753F9" w:rsidRPr="00922340">
        <w:rPr>
          <w:rFonts w:cstheme="minorHAnsi"/>
        </w:rPr>
        <w:t xml:space="preserve">Det bliver taget brug af </w:t>
      </w:r>
      <w:proofErr w:type="spellStart"/>
      <w:r w:rsidR="00C53007" w:rsidRPr="00922340">
        <w:rPr>
          <w:rFonts w:cstheme="minorHAnsi"/>
        </w:rPr>
        <w:t>OrderUI</w:t>
      </w:r>
      <w:proofErr w:type="spellEnd"/>
      <w:r w:rsidR="00C53007" w:rsidRPr="00922340">
        <w:rPr>
          <w:rFonts w:cstheme="minorHAnsi"/>
        </w:rPr>
        <w:t xml:space="preserve">, </w:t>
      </w:r>
      <w:proofErr w:type="spellStart"/>
      <w:r w:rsidR="00C53007" w:rsidRPr="00922340">
        <w:rPr>
          <w:rFonts w:cstheme="minorHAnsi"/>
        </w:rPr>
        <w:t>OrderController</w:t>
      </w:r>
      <w:proofErr w:type="spellEnd"/>
      <w:r w:rsidR="00C53007" w:rsidRPr="00922340">
        <w:rPr>
          <w:rFonts w:cstheme="minorHAnsi"/>
        </w:rPr>
        <w:t xml:space="preserve">, Order, </w:t>
      </w:r>
      <w:proofErr w:type="spellStart"/>
      <w:r w:rsidR="00C53007" w:rsidRPr="00922340">
        <w:rPr>
          <w:rFonts w:cstheme="minorHAnsi"/>
        </w:rPr>
        <w:t>ItemController</w:t>
      </w:r>
      <w:proofErr w:type="spellEnd"/>
      <w:r w:rsidR="00C53007" w:rsidRPr="00922340">
        <w:rPr>
          <w:rFonts w:cstheme="minorHAnsi"/>
        </w:rPr>
        <w:t xml:space="preserve">, </w:t>
      </w:r>
      <w:proofErr w:type="spellStart"/>
      <w:r w:rsidR="00C53007" w:rsidRPr="00922340">
        <w:rPr>
          <w:rFonts w:cstheme="minorHAnsi"/>
        </w:rPr>
        <w:t>ItemContainer</w:t>
      </w:r>
      <w:proofErr w:type="spellEnd"/>
      <w:r w:rsidR="00C53007" w:rsidRPr="00922340">
        <w:rPr>
          <w:rFonts w:cstheme="minorHAnsi"/>
        </w:rPr>
        <w:t xml:space="preserve"> og Item.</w:t>
      </w:r>
    </w:p>
    <w:p w14:paraId="7D71B6F8" w14:textId="332A6231" w:rsidR="00361A6C" w:rsidRPr="00922340" w:rsidRDefault="00361A6C" w:rsidP="00361A6C">
      <w:pPr>
        <w:rPr>
          <w:rFonts w:cstheme="minorHAnsi"/>
        </w:rPr>
      </w:pPr>
      <w:r w:rsidRPr="00922340">
        <w:rPr>
          <w:rFonts w:cstheme="minorHAnsi"/>
        </w:rPr>
        <w:t xml:space="preserve">Der er kun 3 handlinger i dette interaktionsdiagram: </w:t>
      </w:r>
      <w:proofErr w:type="spellStart"/>
      <w:r w:rsidRPr="00922340">
        <w:rPr>
          <w:rFonts w:cstheme="minorHAnsi"/>
        </w:rPr>
        <w:t>createOrder</w:t>
      </w:r>
      <w:proofErr w:type="spellEnd"/>
      <w:r w:rsidRPr="00922340">
        <w:rPr>
          <w:rFonts w:cstheme="minorHAnsi"/>
        </w:rPr>
        <w:t xml:space="preserve">, </w:t>
      </w:r>
      <w:proofErr w:type="spellStart"/>
      <w:r w:rsidRPr="00922340">
        <w:rPr>
          <w:rFonts w:cstheme="minorHAnsi"/>
        </w:rPr>
        <w:t>addItem</w:t>
      </w:r>
      <w:proofErr w:type="spellEnd"/>
      <w:r w:rsidRPr="00922340">
        <w:rPr>
          <w:rFonts w:cstheme="minorHAnsi"/>
        </w:rPr>
        <w:t xml:space="preserve"> og </w:t>
      </w:r>
      <w:proofErr w:type="spellStart"/>
      <w:r w:rsidRPr="00922340">
        <w:rPr>
          <w:rFonts w:cstheme="minorHAnsi"/>
        </w:rPr>
        <w:t>finalizeSale</w:t>
      </w:r>
      <w:proofErr w:type="spellEnd"/>
      <w:r w:rsidRPr="00922340">
        <w:rPr>
          <w:rFonts w:cstheme="minorHAnsi"/>
        </w:rPr>
        <w:t xml:space="preserve">, som hvert beskriver deres handlinger i en sekvens. </w:t>
      </w:r>
    </w:p>
    <w:p w14:paraId="408EE9D5" w14:textId="76FFC16A" w:rsidR="0397567F" w:rsidRPr="00922340" w:rsidRDefault="0397567F" w:rsidP="06C19905">
      <w:pPr>
        <w:rPr>
          <w:rFonts w:cstheme="minorHAnsi"/>
        </w:rPr>
      </w:pPr>
    </w:p>
    <w:p w14:paraId="3FEA7A64" w14:textId="65E8A998" w:rsidR="0397567F" w:rsidRPr="00922340" w:rsidRDefault="0397567F" w:rsidP="06C19905">
      <w:pPr>
        <w:rPr>
          <w:rFonts w:cstheme="minorHAnsi"/>
        </w:rPr>
      </w:pPr>
    </w:p>
    <w:p w14:paraId="3022A4BE" w14:textId="7C431A1E" w:rsidR="0397567F" w:rsidRPr="00922340" w:rsidRDefault="3DCA1AD5" w:rsidP="06C19905">
      <w:pPr>
        <w:rPr>
          <w:rFonts w:cstheme="minorHAnsi"/>
        </w:rPr>
      </w:pPr>
      <w:r w:rsidRPr="00922340">
        <w:rPr>
          <w:rFonts w:cstheme="minorHAnsi"/>
        </w:rPr>
        <w:drawing>
          <wp:anchor distT="0" distB="0" distL="114300" distR="114300" simplePos="0" relativeHeight="251658243" behindDoc="1" locked="0" layoutInCell="1" allowOverlap="1" wp14:anchorId="42BC7EBC" wp14:editId="76264DBF">
            <wp:simplePos x="0" y="0"/>
            <wp:positionH relativeFrom="margin">
              <wp:align>left</wp:align>
            </wp:positionH>
            <wp:positionV relativeFrom="paragraph">
              <wp:posOffset>0</wp:posOffset>
            </wp:positionV>
            <wp:extent cx="4970476" cy="2257425"/>
            <wp:effectExtent l="0" t="0" r="1905" b="0"/>
            <wp:wrapTight wrapText="bothSides">
              <wp:wrapPolygon edited="0">
                <wp:start x="0" y="0"/>
                <wp:lineTo x="0" y="21327"/>
                <wp:lineTo x="21525" y="21327"/>
                <wp:lineTo x="21525" y="0"/>
                <wp:lineTo x="0" y="0"/>
              </wp:wrapPolygon>
            </wp:wrapTight>
            <wp:docPr id="1446341723" name="Billede 144634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463417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70476" cy="2257425"/>
                    </a:xfrm>
                    <a:prstGeom prst="rect">
                      <a:avLst/>
                    </a:prstGeom>
                  </pic:spPr>
                </pic:pic>
              </a:graphicData>
            </a:graphic>
          </wp:anchor>
        </w:drawing>
      </w:r>
    </w:p>
    <w:p w14:paraId="3C3D0BE5" w14:textId="57FAD031" w:rsidR="00037916" w:rsidRPr="00922340" w:rsidRDefault="00037916" w:rsidP="00037916">
      <w:pPr>
        <w:rPr>
          <w:rFonts w:cstheme="minorHAnsi"/>
        </w:rPr>
      </w:pPr>
      <w:r w:rsidRPr="00922340">
        <w:rPr>
          <w:rFonts w:cstheme="minorHAnsi"/>
        </w:rPr>
        <w:t>Interaktionsdiagram: Salg.</w:t>
      </w:r>
    </w:p>
    <w:p w14:paraId="0CFE12A8" w14:textId="682C3655" w:rsidR="00037916" w:rsidRPr="00922340" w:rsidRDefault="00037916" w:rsidP="00037916">
      <w:pPr>
        <w:rPr>
          <w:rFonts w:cstheme="minorHAnsi"/>
        </w:rPr>
      </w:pPr>
      <w:r w:rsidRPr="00922340">
        <w:rPr>
          <w:rFonts w:cstheme="minorHAnsi"/>
        </w:rPr>
        <w:lastRenderedPageBreak/>
        <w:t xml:space="preserve">Her i diagrammet kan vi se hvilke </w:t>
      </w:r>
      <w:r w:rsidR="0085756A" w:rsidRPr="00922340">
        <w:rPr>
          <w:rFonts w:cstheme="minorHAnsi"/>
        </w:rPr>
        <w:t>objekter</w:t>
      </w:r>
      <w:r w:rsidRPr="00922340">
        <w:rPr>
          <w:rFonts w:cstheme="minorHAnsi"/>
        </w:rPr>
        <w:t xml:space="preserve"> og hvilke metoder bliver brugt for at ”Salg”.</w:t>
      </w:r>
      <w:r w:rsidR="00524384" w:rsidRPr="00922340">
        <w:rPr>
          <w:rFonts w:cstheme="minorHAnsi"/>
        </w:rPr>
        <w:t xml:space="preserve"> Her bliver der tager brug af </w:t>
      </w:r>
      <w:proofErr w:type="spellStart"/>
      <w:r w:rsidR="00524384" w:rsidRPr="00922340">
        <w:rPr>
          <w:rFonts w:cstheme="minorHAnsi"/>
        </w:rPr>
        <w:t>OrderUI</w:t>
      </w:r>
      <w:proofErr w:type="spellEnd"/>
      <w:r w:rsidR="00524384" w:rsidRPr="00922340">
        <w:rPr>
          <w:rFonts w:cstheme="minorHAnsi"/>
        </w:rPr>
        <w:t xml:space="preserve">, </w:t>
      </w:r>
      <w:proofErr w:type="spellStart"/>
      <w:r w:rsidR="00524384" w:rsidRPr="00922340">
        <w:rPr>
          <w:rFonts w:cstheme="minorHAnsi"/>
        </w:rPr>
        <w:t>OrderController</w:t>
      </w:r>
      <w:proofErr w:type="spellEnd"/>
      <w:r w:rsidR="00524384" w:rsidRPr="00922340">
        <w:rPr>
          <w:rFonts w:cstheme="minorHAnsi"/>
        </w:rPr>
        <w:t xml:space="preserve">, </w:t>
      </w:r>
      <w:proofErr w:type="spellStart"/>
      <w:r w:rsidR="00524384" w:rsidRPr="00922340">
        <w:rPr>
          <w:rFonts w:cstheme="minorHAnsi"/>
        </w:rPr>
        <w:t>OrderContainer</w:t>
      </w:r>
      <w:proofErr w:type="spellEnd"/>
      <w:r w:rsidR="00524384" w:rsidRPr="00922340">
        <w:rPr>
          <w:rFonts w:cstheme="minorHAnsi"/>
        </w:rPr>
        <w:t xml:space="preserve">, Order, </w:t>
      </w:r>
      <w:proofErr w:type="spellStart"/>
      <w:r w:rsidR="00524384" w:rsidRPr="00922340">
        <w:rPr>
          <w:rFonts w:cstheme="minorHAnsi"/>
        </w:rPr>
        <w:t>ItemController</w:t>
      </w:r>
      <w:proofErr w:type="spellEnd"/>
      <w:r w:rsidR="00524384" w:rsidRPr="00922340">
        <w:rPr>
          <w:rFonts w:cstheme="minorHAnsi"/>
        </w:rPr>
        <w:t xml:space="preserve">, </w:t>
      </w:r>
      <w:proofErr w:type="spellStart"/>
      <w:r w:rsidR="00524384" w:rsidRPr="00922340">
        <w:rPr>
          <w:rFonts w:cstheme="minorHAnsi"/>
        </w:rPr>
        <w:t>ItemContainer</w:t>
      </w:r>
      <w:proofErr w:type="spellEnd"/>
      <w:r w:rsidR="00524384" w:rsidRPr="00922340">
        <w:rPr>
          <w:rFonts w:cstheme="minorHAnsi"/>
        </w:rPr>
        <w:t xml:space="preserve">, Item, </w:t>
      </w:r>
      <w:proofErr w:type="spellStart"/>
      <w:r w:rsidR="00524384" w:rsidRPr="00922340">
        <w:rPr>
          <w:rFonts w:cstheme="minorHAnsi"/>
        </w:rPr>
        <w:t>PersonController</w:t>
      </w:r>
      <w:proofErr w:type="spellEnd"/>
      <w:r w:rsidR="00524384" w:rsidRPr="00922340">
        <w:rPr>
          <w:rFonts w:cstheme="minorHAnsi"/>
        </w:rPr>
        <w:t xml:space="preserve">, </w:t>
      </w:r>
      <w:proofErr w:type="spellStart"/>
      <w:r w:rsidR="00524384" w:rsidRPr="00922340">
        <w:rPr>
          <w:rFonts w:cstheme="minorHAnsi"/>
        </w:rPr>
        <w:t>PersonContainer</w:t>
      </w:r>
      <w:proofErr w:type="spellEnd"/>
      <w:r w:rsidR="00524384" w:rsidRPr="00922340">
        <w:rPr>
          <w:rFonts w:cstheme="minorHAnsi"/>
        </w:rPr>
        <w:t xml:space="preserve"> og Customer.</w:t>
      </w:r>
    </w:p>
    <w:p w14:paraId="0A1E6EEE" w14:textId="2738904C" w:rsidR="00037916" w:rsidRPr="00922340" w:rsidRDefault="00037916" w:rsidP="00037916">
      <w:pPr>
        <w:rPr>
          <w:rFonts w:cstheme="minorHAnsi"/>
        </w:rPr>
      </w:pPr>
      <w:r w:rsidRPr="00922340">
        <w:rPr>
          <w:rFonts w:cstheme="minorHAnsi"/>
        </w:rPr>
        <w:t xml:space="preserve">Der er 5 handlinger i </w:t>
      </w:r>
      <w:r w:rsidR="00F71AB7" w:rsidRPr="00922340">
        <w:rPr>
          <w:rFonts w:cstheme="minorHAnsi"/>
        </w:rPr>
        <w:t>dette</w:t>
      </w:r>
      <w:r w:rsidRPr="00922340">
        <w:rPr>
          <w:rFonts w:cstheme="minorHAnsi"/>
        </w:rPr>
        <w:t xml:space="preserve"> interaktionsdiagram: </w:t>
      </w:r>
      <w:proofErr w:type="spellStart"/>
      <w:r w:rsidRPr="00922340">
        <w:rPr>
          <w:rFonts w:cstheme="minorHAnsi"/>
        </w:rPr>
        <w:t>createOrder</w:t>
      </w:r>
      <w:proofErr w:type="spellEnd"/>
      <w:r w:rsidRPr="00922340">
        <w:rPr>
          <w:rFonts w:cstheme="minorHAnsi"/>
        </w:rPr>
        <w:t xml:space="preserve">, </w:t>
      </w:r>
      <w:proofErr w:type="spellStart"/>
      <w:r w:rsidRPr="00922340">
        <w:rPr>
          <w:rFonts w:cstheme="minorHAnsi"/>
        </w:rPr>
        <w:t>findCustomer</w:t>
      </w:r>
      <w:proofErr w:type="spellEnd"/>
      <w:r w:rsidRPr="00922340">
        <w:rPr>
          <w:rFonts w:cstheme="minorHAnsi"/>
        </w:rPr>
        <w:t xml:space="preserve">, </w:t>
      </w:r>
      <w:proofErr w:type="spellStart"/>
      <w:r w:rsidRPr="00922340">
        <w:rPr>
          <w:rFonts w:cstheme="minorHAnsi"/>
        </w:rPr>
        <w:t>addItem</w:t>
      </w:r>
      <w:proofErr w:type="spellEnd"/>
      <w:r w:rsidRPr="00922340">
        <w:rPr>
          <w:rFonts w:cstheme="minorHAnsi"/>
        </w:rPr>
        <w:t xml:space="preserve">, </w:t>
      </w:r>
      <w:proofErr w:type="spellStart"/>
      <w:r w:rsidRPr="00922340">
        <w:rPr>
          <w:rFonts w:cstheme="minorHAnsi"/>
        </w:rPr>
        <w:t>setDeliveryOrPickupDate</w:t>
      </w:r>
      <w:proofErr w:type="spellEnd"/>
      <w:r w:rsidRPr="00922340">
        <w:rPr>
          <w:rFonts w:cstheme="minorHAnsi"/>
        </w:rPr>
        <w:t xml:space="preserve"> og </w:t>
      </w:r>
      <w:proofErr w:type="spellStart"/>
      <w:r w:rsidRPr="00922340">
        <w:rPr>
          <w:rFonts w:cstheme="minorHAnsi"/>
        </w:rPr>
        <w:t>finalizeOrder</w:t>
      </w:r>
      <w:proofErr w:type="spellEnd"/>
      <w:r w:rsidRPr="00922340">
        <w:rPr>
          <w:rFonts w:cstheme="minorHAnsi"/>
        </w:rPr>
        <w:t xml:space="preserve">, som hvert beskriver deres handlinger i en sekvens. </w:t>
      </w:r>
    </w:p>
    <w:p w14:paraId="0461EFE6" w14:textId="6D01A413" w:rsidR="00037916" w:rsidRPr="00922340" w:rsidRDefault="00037916" w:rsidP="06C19905">
      <w:pPr>
        <w:rPr>
          <w:rFonts w:cstheme="minorHAnsi"/>
        </w:rPr>
      </w:pPr>
    </w:p>
    <w:p w14:paraId="262D8E5C" w14:textId="7726C161" w:rsidR="337CFE36" w:rsidRPr="00922340" w:rsidRDefault="55E3BD46" w:rsidP="06C19905">
      <w:pPr>
        <w:rPr>
          <w:rFonts w:cstheme="minorHAnsi"/>
        </w:rPr>
      </w:pPr>
      <w:r w:rsidRPr="00922340">
        <w:rPr>
          <w:rFonts w:cstheme="minorHAnsi"/>
        </w:rPr>
        <w:drawing>
          <wp:anchor distT="0" distB="0" distL="114300" distR="114300" simplePos="0" relativeHeight="251658242" behindDoc="1" locked="0" layoutInCell="1" allowOverlap="1" wp14:anchorId="017B137A" wp14:editId="68ACFE7B">
            <wp:simplePos x="0" y="0"/>
            <wp:positionH relativeFrom="column">
              <wp:posOffset>0</wp:posOffset>
            </wp:positionH>
            <wp:positionV relativeFrom="paragraph">
              <wp:posOffset>0</wp:posOffset>
            </wp:positionV>
            <wp:extent cx="5815854" cy="3295650"/>
            <wp:effectExtent l="0" t="0" r="0" b="0"/>
            <wp:wrapTight wrapText="bothSides">
              <wp:wrapPolygon edited="0">
                <wp:start x="0" y="0"/>
                <wp:lineTo x="0" y="21475"/>
                <wp:lineTo x="21510" y="21475"/>
                <wp:lineTo x="21510" y="0"/>
                <wp:lineTo x="0" y="0"/>
              </wp:wrapPolygon>
            </wp:wrapTight>
            <wp:docPr id="1181276926" name="Billede 1181276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181276926"/>
                    <pic:cNvPicPr/>
                  </pic:nvPicPr>
                  <pic:blipFill>
                    <a:blip r:embed="rId35">
                      <a:extLst>
                        <a:ext uri="{28A0092B-C50C-407E-A947-70E740481C1C}">
                          <a14:useLocalDpi xmlns:a14="http://schemas.microsoft.com/office/drawing/2010/main" val="0"/>
                        </a:ext>
                      </a:extLst>
                    </a:blip>
                    <a:stretch>
                      <a:fillRect/>
                    </a:stretch>
                  </pic:blipFill>
                  <pic:spPr>
                    <a:xfrm>
                      <a:off x="0" y="0"/>
                      <a:ext cx="5815854" cy="3295650"/>
                    </a:xfrm>
                    <a:prstGeom prst="rect">
                      <a:avLst/>
                    </a:prstGeom>
                  </pic:spPr>
                </pic:pic>
              </a:graphicData>
            </a:graphic>
          </wp:anchor>
        </w:drawing>
      </w:r>
    </w:p>
    <w:p w14:paraId="0AB7DBBF" w14:textId="29B70067" w:rsidR="00037916" w:rsidRPr="00922340" w:rsidRDefault="00037916" w:rsidP="00037916">
      <w:pPr>
        <w:rPr>
          <w:rFonts w:cstheme="minorHAnsi"/>
        </w:rPr>
      </w:pPr>
      <w:r w:rsidRPr="00922340">
        <w:rPr>
          <w:rFonts w:cstheme="minorHAnsi"/>
        </w:rPr>
        <w:t>Interaktionsdiagram: CRUD Item.</w:t>
      </w:r>
    </w:p>
    <w:p w14:paraId="4A75EB87" w14:textId="420BDCD4" w:rsidR="00037916" w:rsidRPr="00922340" w:rsidRDefault="00037916" w:rsidP="00037916">
      <w:pPr>
        <w:rPr>
          <w:rFonts w:cstheme="minorHAnsi"/>
        </w:rPr>
      </w:pPr>
      <w:r w:rsidRPr="00922340">
        <w:rPr>
          <w:rFonts w:cstheme="minorHAnsi"/>
        </w:rPr>
        <w:t xml:space="preserve">Her i diagrammet kan vi se hvilke </w:t>
      </w:r>
      <w:r w:rsidR="0085756A" w:rsidRPr="00922340">
        <w:rPr>
          <w:rFonts w:cstheme="minorHAnsi"/>
        </w:rPr>
        <w:t>objekter</w:t>
      </w:r>
      <w:r w:rsidRPr="00922340">
        <w:rPr>
          <w:rFonts w:cstheme="minorHAnsi"/>
        </w:rPr>
        <w:t xml:space="preserve"> og hvilke metoder bliver brugt for at ”CRUD Item”.</w:t>
      </w:r>
      <w:r w:rsidR="006A0D53" w:rsidRPr="00922340">
        <w:rPr>
          <w:rFonts w:cstheme="minorHAnsi"/>
        </w:rPr>
        <w:t xml:space="preserve"> I dette interaktionsdiagram er objekterne </w:t>
      </w:r>
      <w:proofErr w:type="spellStart"/>
      <w:r w:rsidR="006A0D53" w:rsidRPr="00922340">
        <w:rPr>
          <w:rFonts w:cstheme="minorHAnsi"/>
        </w:rPr>
        <w:t>ItemUI</w:t>
      </w:r>
      <w:proofErr w:type="spellEnd"/>
      <w:r w:rsidR="006A0D53" w:rsidRPr="00922340">
        <w:rPr>
          <w:rFonts w:cstheme="minorHAnsi"/>
        </w:rPr>
        <w:t xml:space="preserve">, </w:t>
      </w:r>
      <w:proofErr w:type="spellStart"/>
      <w:r w:rsidR="006A0D53" w:rsidRPr="00922340">
        <w:rPr>
          <w:rFonts w:cstheme="minorHAnsi"/>
        </w:rPr>
        <w:t>ItemController</w:t>
      </w:r>
      <w:proofErr w:type="spellEnd"/>
      <w:r w:rsidR="006A0D53" w:rsidRPr="00922340">
        <w:rPr>
          <w:rFonts w:cstheme="minorHAnsi"/>
        </w:rPr>
        <w:t xml:space="preserve">, </w:t>
      </w:r>
      <w:proofErr w:type="spellStart"/>
      <w:r w:rsidR="006A0D53" w:rsidRPr="00922340">
        <w:rPr>
          <w:rFonts w:cstheme="minorHAnsi"/>
        </w:rPr>
        <w:t>ItemContainer</w:t>
      </w:r>
      <w:proofErr w:type="spellEnd"/>
      <w:r w:rsidR="006A0D53" w:rsidRPr="00922340">
        <w:rPr>
          <w:rFonts w:cstheme="minorHAnsi"/>
        </w:rPr>
        <w:t xml:space="preserve"> og Item.</w:t>
      </w:r>
    </w:p>
    <w:p w14:paraId="28D97C47" w14:textId="06DC072C" w:rsidR="00037916" w:rsidRPr="00922340" w:rsidRDefault="00037916" w:rsidP="00037916">
      <w:pPr>
        <w:rPr>
          <w:rFonts w:cstheme="minorHAnsi"/>
        </w:rPr>
      </w:pPr>
      <w:r w:rsidRPr="00922340">
        <w:rPr>
          <w:rFonts w:cstheme="minorHAnsi"/>
        </w:rPr>
        <w:t xml:space="preserve">Der er kun 3 handlinger i </w:t>
      </w:r>
      <w:r w:rsidR="00F71AB7" w:rsidRPr="00922340">
        <w:rPr>
          <w:rFonts w:cstheme="minorHAnsi"/>
        </w:rPr>
        <w:t>dette</w:t>
      </w:r>
      <w:r w:rsidRPr="00922340">
        <w:rPr>
          <w:rFonts w:cstheme="minorHAnsi"/>
        </w:rPr>
        <w:t xml:space="preserve"> interaktionsdiagram: </w:t>
      </w:r>
      <w:proofErr w:type="spellStart"/>
      <w:r w:rsidRPr="00922340">
        <w:rPr>
          <w:rFonts w:cstheme="minorHAnsi"/>
        </w:rPr>
        <w:t>createItem</w:t>
      </w:r>
      <w:proofErr w:type="spellEnd"/>
      <w:r w:rsidRPr="00922340">
        <w:rPr>
          <w:rFonts w:cstheme="minorHAnsi"/>
        </w:rPr>
        <w:t xml:space="preserve">, </w:t>
      </w:r>
      <w:proofErr w:type="spellStart"/>
      <w:r w:rsidRPr="00922340">
        <w:rPr>
          <w:rFonts w:cstheme="minorHAnsi"/>
        </w:rPr>
        <w:t>updateItem</w:t>
      </w:r>
      <w:proofErr w:type="spellEnd"/>
      <w:r w:rsidRPr="00922340">
        <w:rPr>
          <w:rFonts w:cstheme="minorHAnsi"/>
        </w:rPr>
        <w:t xml:space="preserve"> og </w:t>
      </w:r>
      <w:proofErr w:type="spellStart"/>
      <w:r w:rsidRPr="00922340">
        <w:rPr>
          <w:rFonts w:cstheme="minorHAnsi"/>
        </w:rPr>
        <w:t>deleteItem</w:t>
      </w:r>
      <w:proofErr w:type="spellEnd"/>
      <w:r w:rsidRPr="00922340">
        <w:rPr>
          <w:rFonts w:cstheme="minorHAnsi"/>
        </w:rPr>
        <w:t xml:space="preserve">, som hvert beskriver deres handlinger i en sekvens. </w:t>
      </w:r>
    </w:p>
    <w:p w14:paraId="41523B40" w14:textId="431003C2" w:rsidR="00037916" w:rsidRPr="00922340" w:rsidRDefault="00037916" w:rsidP="06C19905">
      <w:pPr>
        <w:rPr>
          <w:rFonts w:cstheme="minorHAnsi"/>
        </w:rPr>
      </w:pPr>
    </w:p>
    <w:p w14:paraId="72181E83" w14:textId="43AACB5B" w:rsidR="337CFE36" w:rsidRPr="00922340" w:rsidRDefault="3E7FED35" w:rsidP="06C19905">
      <w:pPr>
        <w:rPr>
          <w:rFonts w:cstheme="minorHAnsi"/>
        </w:rPr>
      </w:pPr>
      <w:r w:rsidRPr="00922340">
        <w:rPr>
          <w:rFonts w:cstheme="minorHAnsi"/>
        </w:rPr>
        <w:lastRenderedPageBreak/>
        <w:drawing>
          <wp:inline distT="0" distB="0" distL="0" distR="0" wp14:anchorId="2A443EA6" wp14:editId="184B9B16">
            <wp:extent cx="6134102" cy="3488770"/>
            <wp:effectExtent l="0" t="0" r="0" b="0"/>
            <wp:docPr id="933251" name="Billede 933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933251"/>
                    <pic:cNvPicPr/>
                  </pic:nvPicPr>
                  <pic:blipFill>
                    <a:blip r:embed="rId36">
                      <a:extLst>
                        <a:ext uri="{28A0092B-C50C-407E-A947-70E740481C1C}">
                          <a14:useLocalDpi xmlns:a14="http://schemas.microsoft.com/office/drawing/2010/main" val="0"/>
                        </a:ext>
                      </a:extLst>
                    </a:blip>
                    <a:stretch>
                      <a:fillRect/>
                    </a:stretch>
                  </pic:blipFill>
                  <pic:spPr>
                    <a:xfrm>
                      <a:off x="0" y="0"/>
                      <a:ext cx="6134102" cy="3488770"/>
                    </a:xfrm>
                    <a:prstGeom prst="rect">
                      <a:avLst/>
                    </a:prstGeom>
                  </pic:spPr>
                </pic:pic>
              </a:graphicData>
            </a:graphic>
          </wp:inline>
        </w:drawing>
      </w:r>
    </w:p>
    <w:p w14:paraId="05C89B76" w14:textId="3133E863" w:rsidR="00037916" w:rsidRPr="00922340" w:rsidRDefault="00037916" w:rsidP="00037916">
      <w:pPr>
        <w:rPr>
          <w:rFonts w:cstheme="minorHAnsi"/>
        </w:rPr>
      </w:pPr>
      <w:r w:rsidRPr="00922340">
        <w:rPr>
          <w:rFonts w:cstheme="minorHAnsi"/>
        </w:rPr>
        <w:t xml:space="preserve">Interaktionsdiagram: CRUD </w:t>
      </w:r>
      <w:proofErr w:type="spellStart"/>
      <w:r w:rsidRPr="00922340">
        <w:rPr>
          <w:rFonts w:cstheme="minorHAnsi"/>
        </w:rPr>
        <w:t>tool</w:t>
      </w:r>
      <w:proofErr w:type="spellEnd"/>
      <w:r w:rsidRPr="00922340">
        <w:rPr>
          <w:rFonts w:cstheme="minorHAnsi"/>
        </w:rPr>
        <w:t>.</w:t>
      </w:r>
    </w:p>
    <w:p w14:paraId="7C009F82" w14:textId="2C6B6D1E" w:rsidR="00037916" w:rsidRPr="00922340" w:rsidRDefault="00037916" w:rsidP="00037916">
      <w:pPr>
        <w:rPr>
          <w:rFonts w:cstheme="minorHAnsi"/>
        </w:rPr>
      </w:pPr>
      <w:r w:rsidRPr="00922340">
        <w:rPr>
          <w:rFonts w:cstheme="minorHAnsi"/>
        </w:rPr>
        <w:t xml:space="preserve">Her i diagrammet kan vi se hvilke klasser og hvilke metoder bliver brugt for at ”CRUD </w:t>
      </w:r>
      <w:proofErr w:type="spellStart"/>
      <w:r w:rsidRPr="00922340">
        <w:rPr>
          <w:rFonts w:cstheme="minorHAnsi"/>
        </w:rPr>
        <w:t>tool</w:t>
      </w:r>
      <w:proofErr w:type="spellEnd"/>
      <w:r w:rsidRPr="00922340">
        <w:rPr>
          <w:rFonts w:cstheme="minorHAnsi"/>
        </w:rPr>
        <w:t>”.</w:t>
      </w:r>
      <w:r w:rsidR="006A0D53" w:rsidRPr="00922340">
        <w:rPr>
          <w:rFonts w:cstheme="minorHAnsi"/>
        </w:rPr>
        <w:t xml:space="preserve"> I </w:t>
      </w:r>
      <w:proofErr w:type="spellStart"/>
      <w:r w:rsidR="006A0D53" w:rsidRPr="00922340">
        <w:rPr>
          <w:rFonts w:cstheme="minorHAnsi"/>
        </w:rPr>
        <w:t>detter</w:t>
      </w:r>
      <w:proofErr w:type="spellEnd"/>
      <w:r w:rsidR="006A0D53" w:rsidRPr="00922340">
        <w:rPr>
          <w:rFonts w:cstheme="minorHAnsi"/>
        </w:rPr>
        <w:t xml:space="preserve"> interaktionsdiagram er der </w:t>
      </w:r>
      <w:proofErr w:type="spellStart"/>
      <w:r w:rsidR="006A0D53" w:rsidRPr="00922340">
        <w:rPr>
          <w:rFonts w:cstheme="minorHAnsi"/>
        </w:rPr>
        <w:t>ToolUI</w:t>
      </w:r>
      <w:proofErr w:type="spellEnd"/>
      <w:r w:rsidR="006A0D53" w:rsidRPr="00922340">
        <w:rPr>
          <w:rFonts w:cstheme="minorHAnsi"/>
        </w:rPr>
        <w:t xml:space="preserve">, </w:t>
      </w:r>
      <w:proofErr w:type="spellStart"/>
      <w:r w:rsidR="006A0D53" w:rsidRPr="00922340">
        <w:rPr>
          <w:rFonts w:cstheme="minorHAnsi"/>
        </w:rPr>
        <w:t>ToolController</w:t>
      </w:r>
      <w:proofErr w:type="spellEnd"/>
      <w:r w:rsidR="006A0D53" w:rsidRPr="00922340">
        <w:rPr>
          <w:rFonts w:cstheme="minorHAnsi"/>
        </w:rPr>
        <w:t xml:space="preserve">, </w:t>
      </w:r>
      <w:proofErr w:type="spellStart"/>
      <w:r w:rsidR="006A0D53" w:rsidRPr="00922340">
        <w:rPr>
          <w:rFonts w:cstheme="minorHAnsi"/>
        </w:rPr>
        <w:t>ItemContainer</w:t>
      </w:r>
      <w:proofErr w:type="spellEnd"/>
      <w:r w:rsidR="006A0D53" w:rsidRPr="00922340">
        <w:rPr>
          <w:rFonts w:cstheme="minorHAnsi"/>
        </w:rPr>
        <w:t xml:space="preserve"> og Item.</w:t>
      </w:r>
    </w:p>
    <w:p w14:paraId="3EF42D6C" w14:textId="459B7268" w:rsidR="00037916" w:rsidRPr="00922340" w:rsidRDefault="00037916" w:rsidP="00037916">
      <w:pPr>
        <w:rPr>
          <w:rFonts w:cstheme="minorHAnsi"/>
        </w:rPr>
      </w:pPr>
      <w:r w:rsidRPr="00922340">
        <w:rPr>
          <w:rFonts w:cstheme="minorHAnsi"/>
        </w:rPr>
        <w:t xml:space="preserve">Der er kun 3 handlinger i </w:t>
      </w:r>
      <w:r w:rsidR="00580942" w:rsidRPr="00922340">
        <w:rPr>
          <w:rFonts w:cstheme="minorHAnsi"/>
        </w:rPr>
        <w:t>dette</w:t>
      </w:r>
      <w:r w:rsidRPr="00922340">
        <w:rPr>
          <w:rFonts w:cstheme="minorHAnsi"/>
        </w:rPr>
        <w:t xml:space="preserve"> interaktionsdiagram: </w:t>
      </w:r>
      <w:proofErr w:type="spellStart"/>
      <w:r w:rsidRPr="00922340">
        <w:rPr>
          <w:rFonts w:cstheme="minorHAnsi"/>
        </w:rPr>
        <w:t>createTool</w:t>
      </w:r>
      <w:proofErr w:type="spellEnd"/>
      <w:r w:rsidRPr="00922340">
        <w:rPr>
          <w:rFonts w:cstheme="minorHAnsi"/>
        </w:rPr>
        <w:t xml:space="preserve">, </w:t>
      </w:r>
      <w:proofErr w:type="spellStart"/>
      <w:r w:rsidRPr="00922340">
        <w:rPr>
          <w:rFonts w:cstheme="minorHAnsi"/>
        </w:rPr>
        <w:t>updateTool</w:t>
      </w:r>
      <w:proofErr w:type="spellEnd"/>
      <w:r w:rsidRPr="00922340">
        <w:rPr>
          <w:rFonts w:cstheme="minorHAnsi"/>
        </w:rPr>
        <w:t xml:space="preserve"> og </w:t>
      </w:r>
      <w:proofErr w:type="spellStart"/>
      <w:r w:rsidRPr="00922340">
        <w:rPr>
          <w:rFonts w:cstheme="minorHAnsi"/>
        </w:rPr>
        <w:t>deleteTool</w:t>
      </w:r>
      <w:proofErr w:type="spellEnd"/>
      <w:r w:rsidRPr="00922340">
        <w:rPr>
          <w:rFonts w:cstheme="minorHAnsi"/>
        </w:rPr>
        <w:t xml:space="preserve">, som hvert beskriver deres handlinger i en sekvens. </w:t>
      </w:r>
    </w:p>
    <w:p w14:paraId="25BF5034" w14:textId="070E00DD" w:rsidR="00037916" w:rsidRPr="00922340" w:rsidRDefault="00037916" w:rsidP="06C19905">
      <w:pPr>
        <w:rPr>
          <w:rFonts w:cstheme="minorHAnsi"/>
        </w:rPr>
      </w:pPr>
    </w:p>
    <w:p w14:paraId="3DE93B37" w14:textId="2EBD3BCE" w:rsidR="670ABBF1" w:rsidRPr="00922340" w:rsidRDefault="670ABBF1" w:rsidP="0FDF0D3E">
      <w:pPr>
        <w:rPr>
          <w:rFonts w:cstheme="minorHAnsi"/>
        </w:rPr>
      </w:pPr>
      <w:r w:rsidRPr="00922340">
        <w:rPr>
          <w:rFonts w:cstheme="minorHAnsi"/>
          <w:noProof/>
        </w:rPr>
        <w:drawing>
          <wp:inline distT="0" distB="0" distL="0" distR="0" wp14:anchorId="2F8389B0" wp14:editId="5A8FA95E">
            <wp:extent cx="5284745" cy="2895600"/>
            <wp:effectExtent l="0" t="0" r="0" b="0"/>
            <wp:docPr id="581662537" name="Picture 58166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284745" cy="2895600"/>
                    </a:xfrm>
                    <a:prstGeom prst="rect">
                      <a:avLst/>
                    </a:prstGeom>
                  </pic:spPr>
                </pic:pic>
              </a:graphicData>
            </a:graphic>
          </wp:inline>
        </w:drawing>
      </w:r>
    </w:p>
    <w:p w14:paraId="31E9E8D4" w14:textId="4748E0A3" w:rsidR="00E14131" w:rsidRPr="00922340" w:rsidRDefault="670ABBF1" w:rsidP="06C19905">
      <w:pPr>
        <w:rPr>
          <w:rFonts w:cstheme="minorHAnsi"/>
        </w:rPr>
      </w:pPr>
      <w:r w:rsidRPr="00922340">
        <w:rPr>
          <w:rFonts w:cstheme="minorHAnsi"/>
        </w:rPr>
        <w:t>Interaktionsdiagram: CRUD Person</w:t>
      </w:r>
    </w:p>
    <w:p w14:paraId="6EB4C43E" w14:textId="77777777" w:rsidR="00474B0B" w:rsidRDefault="00474B0B" w:rsidP="4088ABED">
      <w:pPr>
        <w:pStyle w:val="Overskrift3"/>
        <w:rPr>
          <w:rFonts w:ascii="Calibri Light" w:eastAsia="MS Gothic" w:hAnsi="Calibri Light" w:cs="Times New Roman"/>
          <w:color w:val="1F3763"/>
        </w:rPr>
      </w:pPr>
    </w:p>
    <w:p w14:paraId="5E49D275" w14:textId="77777777" w:rsidR="00474B0B" w:rsidRDefault="00474B0B" w:rsidP="4088ABED">
      <w:pPr>
        <w:pStyle w:val="Overskrift3"/>
        <w:rPr>
          <w:rFonts w:ascii="Calibri Light" w:eastAsia="MS Gothic" w:hAnsi="Calibri Light" w:cs="Times New Roman"/>
          <w:color w:val="1F3763"/>
        </w:rPr>
      </w:pPr>
    </w:p>
    <w:p w14:paraId="2DC39CBD" w14:textId="77777777" w:rsidR="00474B0B" w:rsidRDefault="00474B0B" w:rsidP="4088ABED">
      <w:pPr>
        <w:pStyle w:val="Overskrift3"/>
        <w:rPr>
          <w:rFonts w:ascii="Calibri Light" w:eastAsia="MS Gothic" w:hAnsi="Calibri Light" w:cs="Times New Roman"/>
          <w:color w:val="1F3763"/>
        </w:rPr>
      </w:pPr>
    </w:p>
    <w:p w14:paraId="4DFA8ABD" w14:textId="77777777" w:rsidR="00474B0B" w:rsidRDefault="00474B0B" w:rsidP="4088ABED">
      <w:pPr>
        <w:pStyle w:val="Overskrift3"/>
        <w:rPr>
          <w:rFonts w:ascii="Calibri Light" w:eastAsia="MS Gothic" w:hAnsi="Calibri Light" w:cs="Times New Roman"/>
          <w:color w:val="1F3763"/>
        </w:rPr>
      </w:pPr>
    </w:p>
    <w:p w14:paraId="3D26F6D2" w14:textId="77777777" w:rsidR="00474B0B" w:rsidRDefault="00474B0B" w:rsidP="4088ABED">
      <w:pPr>
        <w:pStyle w:val="Overskrift3"/>
        <w:rPr>
          <w:rFonts w:ascii="Calibri Light" w:eastAsia="MS Gothic" w:hAnsi="Calibri Light" w:cs="Times New Roman"/>
          <w:color w:val="1F3763"/>
        </w:rPr>
      </w:pPr>
    </w:p>
    <w:p w14:paraId="5CD23316" w14:textId="77777777" w:rsidR="00474B0B" w:rsidRDefault="00474B0B" w:rsidP="4088ABED">
      <w:pPr>
        <w:pStyle w:val="Overskrift3"/>
        <w:rPr>
          <w:rFonts w:ascii="Calibri Light" w:eastAsia="MS Gothic" w:hAnsi="Calibri Light" w:cs="Times New Roman"/>
          <w:color w:val="1F3763"/>
        </w:rPr>
      </w:pPr>
    </w:p>
    <w:p w14:paraId="73C052F8" w14:textId="77777777" w:rsidR="00474B0B" w:rsidRDefault="00474B0B" w:rsidP="4088ABED">
      <w:pPr>
        <w:pStyle w:val="Overskrift3"/>
        <w:rPr>
          <w:rFonts w:ascii="Calibri Light" w:eastAsia="MS Gothic" w:hAnsi="Calibri Light" w:cs="Times New Roman"/>
          <w:color w:val="1F3763"/>
        </w:rPr>
      </w:pPr>
    </w:p>
    <w:p w14:paraId="7ABEBD49" w14:textId="77777777" w:rsidR="00474B0B" w:rsidRDefault="00474B0B" w:rsidP="4088ABED">
      <w:pPr>
        <w:pStyle w:val="Overskrift3"/>
        <w:rPr>
          <w:rFonts w:ascii="Calibri Light" w:eastAsia="MS Gothic" w:hAnsi="Calibri Light" w:cs="Times New Roman"/>
          <w:color w:val="1F3763"/>
        </w:rPr>
      </w:pPr>
    </w:p>
    <w:p w14:paraId="369AAAF3" w14:textId="77777777" w:rsidR="00474B0B" w:rsidRDefault="00474B0B" w:rsidP="4088ABED">
      <w:pPr>
        <w:pStyle w:val="Overskrift3"/>
        <w:rPr>
          <w:rFonts w:ascii="Calibri Light" w:eastAsia="MS Gothic" w:hAnsi="Calibri Light" w:cs="Times New Roman"/>
          <w:color w:val="1F3763"/>
        </w:rPr>
      </w:pPr>
    </w:p>
    <w:p w14:paraId="3017C00D" w14:textId="77777777" w:rsidR="00474B0B" w:rsidRDefault="00474B0B" w:rsidP="4088ABED">
      <w:pPr>
        <w:pStyle w:val="Overskrift3"/>
        <w:rPr>
          <w:rFonts w:ascii="Calibri Light" w:eastAsia="MS Gothic" w:hAnsi="Calibri Light" w:cs="Times New Roman"/>
          <w:color w:val="1F3763"/>
        </w:rPr>
      </w:pPr>
    </w:p>
    <w:p w14:paraId="2A0B6632" w14:textId="77777777" w:rsidR="00474B0B" w:rsidRDefault="00474B0B" w:rsidP="4088ABED">
      <w:pPr>
        <w:pStyle w:val="Overskrift3"/>
        <w:rPr>
          <w:rFonts w:ascii="Calibri Light" w:eastAsia="MS Gothic" w:hAnsi="Calibri Light" w:cs="Times New Roman"/>
          <w:color w:val="1F3763"/>
        </w:rPr>
      </w:pPr>
    </w:p>
    <w:p w14:paraId="7E23C1A2" w14:textId="77777777" w:rsidR="00474B0B" w:rsidRDefault="00474B0B" w:rsidP="4088ABED">
      <w:pPr>
        <w:pStyle w:val="Overskrift3"/>
        <w:rPr>
          <w:rFonts w:ascii="Calibri Light" w:eastAsia="MS Gothic" w:hAnsi="Calibri Light" w:cs="Times New Roman"/>
          <w:color w:val="1F3763"/>
        </w:rPr>
      </w:pPr>
    </w:p>
    <w:p w14:paraId="70A1A896" w14:textId="77777777" w:rsidR="00474B0B" w:rsidRDefault="00474B0B" w:rsidP="4088ABED">
      <w:pPr>
        <w:pStyle w:val="Overskrift3"/>
        <w:rPr>
          <w:rFonts w:ascii="Calibri Light" w:eastAsia="MS Gothic" w:hAnsi="Calibri Light" w:cs="Times New Roman"/>
          <w:color w:val="1F3763"/>
        </w:rPr>
      </w:pPr>
    </w:p>
    <w:p w14:paraId="63C17D06" w14:textId="77777777" w:rsidR="00474B0B" w:rsidRDefault="00474B0B" w:rsidP="4088ABED">
      <w:pPr>
        <w:pStyle w:val="Overskrift3"/>
        <w:rPr>
          <w:rFonts w:ascii="Calibri Light" w:eastAsia="MS Gothic" w:hAnsi="Calibri Light" w:cs="Times New Roman"/>
          <w:color w:val="1F3763"/>
        </w:rPr>
      </w:pPr>
    </w:p>
    <w:p w14:paraId="72AD4763" w14:textId="77777777" w:rsidR="00474B0B" w:rsidRPr="00474B0B" w:rsidRDefault="00474B0B" w:rsidP="00474B0B"/>
    <w:p w14:paraId="502209ED" w14:textId="4BF0F412" w:rsidR="49606AE4" w:rsidRDefault="49606AE4" w:rsidP="4088ABED">
      <w:pPr>
        <w:pStyle w:val="Overskrift3"/>
        <w:rPr>
          <w:rFonts w:ascii="Calibri Light" w:eastAsia="MS Gothic" w:hAnsi="Calibri Light" w:cs="Times New Roman"/>
          <w:color w:val="1F3763"/>
        </w:rPr>
      </w:pPr>
      <w:bookmarkStart w:id="40" w:name="_Toc90632417"/>
      <w:r w:rsidRPr="41C45F01">
        <w:rPr>
          <w:rFonts w:ascii="Calibri Light" w:eastAsia="MS Gothic" w:hAnsi="Calibri Light" w:cs="Times New Roman"/>
          <w:color w:val="1F3763"/>
        </w:rPr>
        <w:t>Design klasse diagram</w:t>
      </w:r>
      <w:bookmarkEnd w:id="40"/>
    </w:p>
    <w:p w14:paraId="6A0B8FDF" w14:textId="7284B430" w:rsidR="22E3C3D9" w:rsidRDefault="22E3C3D9" w:rsidP="41C45F01">
      <w:r>
        <w:t>Design klassediagrammet kan laves ud fra kommunikationsdiagrammerne, og er det sidste diagram</w:t>
      </w:r>
      <w:r w:rsidR="064E2F85">
        <w:t xml:space="preserve"> før man</w:t>
      </w:r>
      <w:r w:rsidR="756C097B">
        <w:t xml:space="preserve"> begynder at</w:t>
      </w:r>
      <w:r w:rsidR="064E2F85">
        <w:t xml:space="preserve"> kode</w:t>
      </w:r>
      <w:r w:rsidR="4DC662F3">
        <w:t xml:space="preserve"> programmet</w:t>
      </w:r>
      <w:r w:rsidR="064E2F85">
        <w:t>. Diagrammet giver et overblik over metoder og</w:t>
      </w:r>
      <w:r w:rsidR="17D10015">
        <w:t xml:space="preserve"> klassernes indhold, delt ud i et 3 lags system, som består af et modellag, et kontrollag og et UI-lag.</w:t>
      </w:r>
      <w:r w:rsidR="064E2F85">
        <w:t xml:space="preserve"> </w:t>
      </w:r>
    </w:p>
    <w:p w14:paraId="0CD34020" w14:textId="74E6CB29" w:rsidR="4088ABED" w:rsidRDefault="3ED08134" w:rsidP="4088ABED">
      <w:r>
        <w:rPr>
          <w:noProof/>
        </w:rPr>
        <w:drawing>
          <wp:inline distT="0" distB="0" distL="0" distR="0" wp14:anchorId="6CE5B2F9" wp14:editId="4380F33B">
            <wp:extent cx="6581775" cy="3482856"/>
            <wp:effectExtent l="0" t="0" r="0" b="0"/>
            <wp:docPr id="1683664372" name="Picture 168366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581775" cy="3482856"/>
                    </a:xfrm>
                    <a:prstGeom prst="rect">
                      <a:avLst/>
                    </a:prstGeom>
                  </pic:spPr>
                </pic:pic>
              </a:graphicData>
            </a:graphic>
          </wp:inline>
        </w:drawing>
      </w:r>
    </w:p>
    <w:p w14:paraId="00E7C8D3" w14:textId="77777777" w:rsidR="00D46224" w:rsidRDefault="00D46224">
      <w:pPr>
        <w:rPr>
          <w:rFonts w:asciiTheme="majorHAnsi" w:eastAsiaTheme="majorEastAsia" w:hAnsiTheme="majorHAnsi" w:cstheme="majorBidi"/>
          <w:color w:val="2F5496" w:themeColor="accent1" w:themeShade="BF"/>
          <w:sz w:val="32"/>
          <w:szCs w:val="32"/>
        </w:rPr>
      </w:pPr>
      <w:r>
        <w:br w:type="page"/>
      </w:r>
    </w:p>
    <w:p w14:paraId="12476159" w14:textId="426D5E84" w:rsidR="00AF3351" w:rsidRDefault="009A5C14" w:rsidP="004A3556">
      <w:pPr>
        <w:pStyle w:val="Overskrift1"/>
      </w:pPr>
      <w:bookmarkStart w:id="41" w:name="_Toc90632418"/>
      <w:r>
        <w:lastRenderedPageBreak/>
        <w:t>Programmet</w:t>
      </w:r>
      <w:bookmarkEnd w:id="41"/>
    </w:p>
    <w:p w14:paraId="2A3FB081" w14:textId="13159B4B" w:rsidR="00797757" w:rsidRDefault="00AC2074" w:rsidP="0008675F">
      <w:r>
        <w:t xml:space="preserve"> </w:t>
      </w:r>
      <w:r w:rsidR="00753348">
        <w:t>I dette afsnit, vil vi komme ind på</w:t>
      </w:r>
      <w:r w:rsidR="00760FCF">
        <w:t xml:space="preserve"> hvordan vi har </w:t>
      </w:r>
      <w:r w:rsidR="00F902C6">
        <w:t xml:space="preserve">løst vores </w:t>
      </w:r>
      <w:r w:rsidR="006A17DA">
        <w:t>case</w:t>
      </w:r>
      <w:r w:rsidR="009A5C14">
        <w:t xml:space="preserve"> i form af </w:t>
      </w:r>
      <w:r w:rsidR="00797757">
        <w:t>et program.</w:t>
      </w:r>
    </w:p>
    <w:p w14:paraId="3AA626D6" w14:textId="51C0FF15" w:rsidR="0008675F" w:rsidRPr="0008675F" w:rsidRDefault="00E245DD" w:rsidP="0008675F">
      <w:r w:rsidRPr="00E245DD">
        <w:drawing>
          <wp:inline distT="0" distB="0" distL="0" distR="0" wp14:anchorId="6DDCC133" wp14:editId="75E2E119">
            <wp:extent cx="5731510" cy="3368675"/>
            <wp:effectExtent l="0" t="0" r="2540" b="3175"/>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9"/>
                    <a:stretch>
                      <a:fillRect/>
                    </a:stretch>
                  </pic:blipFill>
                  <pic:spPr>
                    <a:xfrm>
                      <a:off x="0" y="0"/>
                      <a:ext cx="5731510" cy="3368675"/>
                    </a:xfrm>
                    <a:prstGeom prst="rect">
                      <a:avLst/>
                    </a:prstGeom>
                  </pic:spPr>
                </pic:pic>
              </a:graphicData>
            </a:graphic>
          </wp:inline>
        </w:drawing>
      </w:r>
    </w:p>
    <w:p w14:paraId="1DCE7AE6" w14:textId="47BA20F0" w:rsidR="004A3556" w:rsidRPr="004A3556" w:rsidRDefault="00EB26FD" w:rsidP="004A3556">
      <w:r>
        <w:t>Når man i menu</w:t>
      </w:r>
      <w:r w:rsidR="001A2755">
        <w:t>en</w:t>
      </w:r>
      <w:r w:rsidR="00314A1D">
        <w:t xml:space="preserve"> har valgt </w:t>
      </w:r>
      <w:r w:rsidR="001313D8">
        <w:t xml:space="preserve">at oprette en ny ordre, </w:t>
      </w:r>
      <w:r w:rsidR="00805DD2">
        <w:t xml:space="preserve">bliver </w:t>
      </w:r>
      <w:r w:rsidR="005B7F27">
        <w:t xml:space="preserve">metoden </w:t>
      </w:r>
      <w:proofErr w:type="spellStart"/>
      <w:proofErr w:type="gramStart"/>
      <w:r w:rsidR="005B7F27">
        <w:t>createOrder</w:t>
      </w:r>
      <w:proofErr w:type="spellEnd"/>
      <w:r w:rsidR="005B7F27">
        <w:t>(</w:t>
      </w:r>
      <w:proofErr w:type="gramEnd"/>
      <w:r w:rsidR="005B7F27">
        <w:t>) kald</w:t>
      </w:r>
      <w:r w:rsidR="000868B1">
        <w:t>t</w:t>
      </w:r>
      <w:r w:rsidR="00D43A79">
        <w:t xml:space="preserve">. </w:t>
      </w:r>
      <w:r w:rsidR="00915702">
        <w:t>Her</w:t>
      </w:r>
      <w:r w:rsidR="00C23F45">
        <w:t xml:space="preserve">i bliver der </w:t>
      </w:r>
      <w:r w:rsidR="00BE058E">
        <w:t xml:space="preserve">først og fremmest </w:t>
      </w:r>
      <w:r w:rsidR="00C23F45">
        <w:t>erklæret nogle</w:t>
      </w:r>
      <w:r w:rsidR="006A4D56">
        <w:t xml:space="preserve"> variabler, som knytter sig til den ordre der skal oprettes. F.eks. </w:t>
      </w:r>
      <w:r w:rsidR="00BA48B5">
        <w:t>variabler</w:t>
      </w:r>
      <w:r w:rsidR="00B71034">
        <w:t>ne der starter med ”</w:t>
      </w:r>
      <w:proofErr w:type="spellStart"/>
      <w:r w:rsidR="00B71034">
        <w:t>ship</w:t>
      </w:r>
      <w:proofErr w:type="spellEnd"/>
      <w:r w:rsidR="00B71034">
        <w:t>”</w:t>
      </w:r>
      <w:r w:rsidR="00BA48B5">
        <w:t xml:space="preserve"> som senere i metoden bliver initialiseret </w:t>
      </w:r>
      <w:r w:rsidR="00A76039">
        <w:t>og t</w:t>
      </w:r>
      <w:r w:rsidR="00802CA1">
        <w:t xml:space="preserve">ildelt </w:t>
      </w:r>
      <w:r w:rsidR="00B74B60">
        <w:t xml:space="preserve">en </w:t>
      </w:r>
      <w:r w:rsidR="00E45BE5">
        <w:t xml:space="preserve">værdi fra brugerens input i konsollen. </w:t>
      </w:r>
      <w:r w:rsidR="0097717F">
        <w:t xml:space="preserve">Meget essentielt for denne metode er </w:t>
      </w:r>
      <w:proofErr w:type="spellStart"/>
      <w:r w:rsidR="0097717F">
        <w:t>while</w:t>
      </w:r>
      <w:proofErr w:type="spellEnd"/>
      <w:r w:rsidR="0097717F">
        <w:t xml:space="preserve">-løkken, som indeholder koden der tilføjer ordrelinjer til ordren, ud fra brugerens input. </w:t>
      </w:r>
      <w:proofErr w:type="spellStart"/>
      <w:r w:rsidR="00F123BE">
        <w:t>While</w:t>
      </w:r>
      <w:proofErr w:type="spellEnd"/>
      <w:r w:rsidR="00F123BE">
        <w:t xml:space="preserve">-løkken </w:t>
      </w:r>
      <w:r w:rsidR="00716915">
        <w:t xml:space="preserve">kører indtil </w:t>
      </w:r>
      <w:r w:rsidR="008D475F">
        <w:t xml:space="preserve">brugeren har indtastet en tom </w:t>
      </w:r>
      <w:r w:rsidR="002E2F0D">
        <w:t>tekst</w:t>
      </w:r>
      <w:r w:rsidR="008D475F">
        <w:t>streng</w:t>
      </w:r>
      <w:r w:rsidR="00EA4105">
        <w:t xml:space="preserve">. </w:t>
      </w:r>
      <w:r w:rsidR="0004592B">
        <w:t>I linje 53 på overstående billede</w:t>
      </w:r>
      <w:r w:rsidR="0089185B">
        <w:t xml:space="preserve">, har vi brugt ternære operatoren, til at styre </w:t>
      </w:r>
      <w:r w:rsidR="00205D43">
        <w:t xml:space="preserve">hvorvidt </w:t>
      </w:r>
      <w:r w:rsidR="007B5B3D">
        <w:t>konsollen skal printe</w:t>
      </w:r>
      <w:r w:rsidR="009D1DC9">
        <w:t xml:space="preserve"> ”produkt” i flertal eller ental. </w:t>
      </w:r>
      <w:r w:rsidR="006D5C56">
        <w:t>Ternære operatoren</w:t>
      </w:r>
      <w:r w:rsidR="00BB2432">
        <w:t xml:space="preserve"> </w:t>
      </w:r>
      <w:r w:rsidR="00D634DA">
        <w:t>returnerer</w:t>
      </w:r>
      <w:r w:rsidR="00820B5F">
        <w:t xml:space="preserve"> </w:t>
      </w:r>
      <w:r w:rsidR="00D634DA">
        <w:t xml:space="preserve">enten </w:t>
      </w:r>
      <w:r w:rsidR="009779FE">
        <w:t xml:space="preserve">den ene eller </w:t>
      </w:r>
      <w:r w:rsidR="00D634DA">
        <w:t xml:space="preserve">den </w:t>
      </w:r>
      <w:r w:rsidR="009779FE">
        <w:t xml:space="preserve">anden værdi, afhængigt </w:t>
      </w:r>
      <w:r w:rsidR="00E76DE8">
        <w:t>af</w:t>
      </w:r>
      <w:r w:rsidR="0019065A">
        <w:t xml:space="preserve"> om udtrykket på venstre side er sandt eller falsk.</w:t>
      </w:r>
      <w:r w:rsidR="00DC5114">
        <w:t xml:space="preserve"> </w:t>
      </w:r>
      <w:r w:rsidR="00A56C31">
        <w:t xml:space="preserve">Herefter bliver </w:t>
      </w:r>
      <w:proofErr w:type="spellStart"/>
      <w:r w:rsidR="00E07B6E">
        <w:t>createOrder</w:t>
      </w:r>
      <w:proofErr w:type="spellEnd"/>
      <w:r w:rsidR="00E07B6E">
        <w:t xml:space="preserve"> metoden kaldt, som </w:t>
      </w:r>
      <w:r w:rsidR="00A200E7">
        <w:t xml:space="preserve">er en metode i </w:t>
      </w:r>
      <w:proofErr w:type="spellStart"/>
      <w:r w:rsidR="00F82FE8">
        <w:t>OrderControlleren</w:t>
      </w:r>
      <w:proofErr w:type="spellEnd"/>
      <w:r w:rsidR="00CD1195">
        <w:t xml:space="preserve"> der opretter ordren i system</w:t>
      </w:r>
      <w:r w:rsidR="000938F5">
        <w:t xml:space="preserve">et og dermed </w:t>
      </w:r>
      <w:r w:rsidR="000F56D1">
        <w:t xml:space="preserve">færdiggøre </w:t>
      </w:r>
      <w:r w:rsidR="00CB1739">
        <w:t>opgaven.</w:t>
      </w:r>
      <w:r w:rsidR="00E70653">
        <w:rPr>
          <w:rStyle w:val="Fodnotehenvisning"/>
        </w:rPr>
        <w:footnoteReference w:id="4"/>
      </w:r>
    </w:p>
    <w:p w14:paraId="06EA80EF" w14:textId="77777777" w:rsidR="00BE7A6C" w:rsidRPr="004A3556" w:rsidRDefault="00BE7A6C" w:rsidP="004A3556"/>
    <w:p w14:paraId="3595B3F9" w14:textId="1C09ACEA" w:rsidR="24F69E1C" w:rsidRDefault="24F69E1C" w:rsidP="06C19905">
      <w:pPr>
        <w:pStyle w:val="Overskrift1"/>
      </w:pPr>
      <w:bookmarkStart w:id="42" w:name="_Toc90632419"/>
      <w:r>
        <w:t>Gruppeevaluering</w:t>
      </w:r>
      <w:bookmarkEnd w:id="42"/>
    </w:p>
    <w:p w14:paraId="1CC941E0" w14:textId="268E906A" w:rsidR="5992DCEC" w:rsidRDefault="5992DCEC" w:rsidP="41C45F01">
      <w:r>
        <w:t>Vi har som gruppe haft stor succes med at færdiggøre projektet.</w:t>
      </w:r>
      <w:r w:rsidR="0CF72BBC">
        <w:t xml:space="preserve"> </w:t>
      </w:r>
      <w:r w:rsidR="3A8988B7">
        <w:t xml:space="preserve">Til tider har der været problemer med at møde op til tiden, det kan dog skyldes bus/vejr. Alle i gruppen har vist lige så meget engagement for projektet, hvilket har gjort det nemt for hele gruppen at </w:t>
      </w:r>
      <w:r w:rsidR="39198C27">
        <w:t xml:space="preserve">lave den. </w:t>
      </w:r>
      <w:r w:rsidR="7B38635D">
        <w:t>Alle fik tildelt en ting at skrive i rapporten, men diagrammerne var noget</w:t>
      </w:r>
      <w:r w:rsidR="007A1751">
        <w:t xml:space="preserve"> vi</w:t>
      </w:r>
      <w:r w:rsidR="7B38635D">
        <w:t xml:space="preserve"> </w:t>
      </w:r>
      <w:r w:rsidR="002E5236">
        <w:t>lavede i fællesskab</w:t>
      </w:r>
      <w:r w:rsidR="7B38635D">
        <w:t xml:space="preserve">. </w:t>
      </w:r>
      <w:r w:rsidR="26B4B2E7">
        <w:t xml:space="preserve">Alle var med til at skrive noget kode, skabe diagrammer og skrive et stykke rapport. </w:t>
      </w:r>
    </w:p>
    <w:p w14:paraId="6B0967DC" w14:textId="77777777" w:rsidR="00580942" w:rsidRPr="00DC73B0" w:rsidRDefault="00580942" w:rsidP="41C45F01"/>
    <w:p w14:paraId="03DB86DB" w14:textId="6B4DC953" w:rsidR="04B8E8CC" w:rsidRDefault="04B8E8CC" w:rsidP="06C19905">
      <w:pPr>
        <w:pStyle w:val="Overskrift1"/>
      </w:pPr>
      <w:bookmarkStart w:id="43" w:name="_Toc90632420"/>
      <w:r>
        <w:lastRenderedPageBreak/>
        <w:t>Konklusion</w:t>
      </w:r>
      <w:bookmarkEnd w:id="43"/>
    </w:p>
    <w:p w14:paraId="73D9ADF6" w14:textId="27F12FAB" w:rsidR="337CFE36" w:rsidRPr="009E7835" w:rsidRDefault="2D199B3D" w:rsidP="00A36B5C">
      <w:pPr>
        <w:rPr>
          <w:rFonts w:cstheme="minorHAnsi"/>
        </w:rPr>
      </w:pPr>
      <w:r w:rsidRPr="009E7835">
        <w:rPr>
          <w:rFonts w:cstheme="minorHAnsi"/>
        </w:rPr>
        <w:t xml:space="preserve">Gruppen har gennem it forundersøgelsen, kravbeskrivelsen og analysen af systemets metoder og funktioner, kommet frem til et godt bygget </w:t>
      </w:r>
      <w:r w:rsidR="45026B61" w:rsidRPr="009E7835">
        <w:rPr>
          <w:rFonts w:cstheme="minorHAnsi"/>
        </w:rPr>
        <w:t>system, der løser de fleste problemer som Vestbjerg har haft, og opfylder de mangler som de har oplevet med deres nuværende system.</w:t>
      </w:r>
      <w:r w:rsidR="69A48AE6" w:rsidRPr="009E7835">
        <w:rPr>
          <w:rFonts w:cstheme="minorHAnsi"/>
        </w:rPr>
        <w:t xml:space="preserve"> Der er dog nogle af funktionerne som gruppen ikke har fået løst endnu, som </w:t>
      </w:r>
      <w:r w:rsidR="103E77F6" w:rsidRPr="009E7835">
        <w:rPr>
          <w:rFonts w:cstheme="minorHAnsi"/>
        </w:rPr>
        <w:t>f.eks.</w:t>
      </w:r>
      <w:r w:rsidR="69A48AE6" w:rsidRPr="009E7835">
        <w:rPr>
          <w:rFonts w:cstheme="minorHAnsi"/>
        </w:rPr>
        <w:t xml:space="preserve"> den funktion der </w:t>
      </w:r>
      <w:r w:rsidR="11AE7486" w:rsidRPr="009E7835">
        <w:rPr>
          <w:rFonts w:cstheme="minorHAnsi"/>
        </w:rPr>
        <w:t>gør det muligt for Ve</w:t>
      </w:r>
      <w:r w:rsidR="69A48AE6" w:rsidRPr="009E7835">
        <w:rPr>
          <w:rFonts w:cstheme="minorHAnsi"/>
        </w:rPr>
        <w:t>stbjerg</w:t>
      </w:r>
      <w:r w:rsidR="3B47DD9E" w:rsidRPr="009E7835">
        <w:rPr>
          <w:rFonts w:cstheme="minorHAnsi"/>
        </w:rPr>
        <w:t xml:space="preserve"> at</w:t>
      </w:r>
      <w:r w:rsidR="69A48AE6" w:rsidRPr="009E7835">
        <w:rPr>
          <w:rFonts w:cstheme="minorHAnsi"/>
        </w:rPr>
        <w:t xml:space="preserve"> holde styr på deres medarbejders</w:t>
      </w:r>
      <w:r w:rsidR="440A5F11" w:rsidRPr="009E7835">
        <w:rPr>
          <w:rFonts w:cstheme="minorHAnsi"/>
        </w:rPr>
        <w:t xml:space="preserve"> salg</w:t>
      </w:r>
      <w:r w:rsidR="1460BB76" w:rsidRPr="009E7835">
        <w:rPr>
          <w:rFonts w:cstheme="minorHAnsi"/>
        </w:rPr>
        <w:t>.</w:t>
      </w:r>
      <w:r w:rsidR="63905EF3" w:rsidRPr="009E7835">
        <w:rPr>
          <w:rFonts w:cstheme="minorHAnsi"/>
        </w:rPr>
        <w:t xml:space="preserve"> Gruppen har arbejdet med alle funktionerne, og lavet forarbejde på de fleste, men nogle af dem er dog ikke blevet implementeret i systemet endnu.</w:t>
      </w:r>
      <w:r w:rsidR="1460BB76" w:rsidRPr="009E7835">
        <w:rPr>
          <w:rFonts w:cstheme="minorHAnsi"/>
        </w:rPr>
        <w:t xml:space="preserve"> </w:t>
      </w:r>
      <w:r w:rsidR="30A2092C" w:rsidRPr="009E7835">
        <w:rPr>
          <w:rFonts w:cstheme="minorHAnsi"/>
        </w:rPr>
        <w:t>Men alt i alt så har gruppen lavet et velfungerende system, der som sagt opfylder de fleste af Vestbjergs ønsker.</w:t>
      </w:r>
      <w:r w:rsidR="70FB1C44" w:rsidRPr="009E7835">
        <w:rPr>
          <w:rFonts w:cstheme="minorHAnsi"/>
        </w:rPr>
        <w:t xml:space="preserve"> Så e</w:t>
      </w:r>
      <w:r w:rsidR="64CA0661" w:rsidRPr="009E7835">
        <w:rPr>
          <w:rFonts w:cstheme="minorHAnsi"/>
        </w:rPr>
        <w:t>fter</w:t>
      </w:r>
      <w:r w:rsidR="00945EB4" w:rsidRPr="009E7835">
        <w:rPr>
          <w:rFonts w:cstheme="minorHAnsi"/>
        </w:rPr>
        <w:t xml:space="preserve"> at have udarbejdet et nyt system for virksomheden, kan vi konkludere at </w:t>
      </w:r>
      <w:r w:rsidR="00B16958" w:rsidRPr="009E7835">
        <w:rPr>
          <w:rFonts w:cstheme="minorHAnsi"/>
        </w:rPr>
        <w:t>et nyt system tager længere</w:t>
      </w:r>
      <w:r w:rsidR="00D07FC8" w:rsidRPr="009E7835">
        <w:rPr>
          <w:rFonts w:cstheme="minorHAnsi"/>
        </w:rPr>
        <w:t xml:space="preserve"> tid, men ved hjælp at de </w:t>
      </w:r>
      <w:r w:rsidR="00311605" w:rsidRPr="009E7835">
        <w:rPr>
          <w:rFonts w:cstheme="minorHAnsi"/>
        </w:rPr>
        <w:t>forskellige</w:t>
      </w:r>
      <w:r w:rsidR="00D07FC8" w:rsidRPr="009E7835">
        <w:rPr>
          <w:rFonts w:cstheme="minorHAnsi"/>
        </w:rPr>
        <w:t xml:space="preserve"> diagrammer kunne vi </w:t>
      </w:r>
      <w:r w:rsidR="005F4028" w:rsidRPr="009E7835">
        <w:rPr>
          <w:rFonts w:cstheme="minorHAnsi"/>
        </w:rPr>
        <w:t>bygge en bedre fremgangsmåde i vores arbejde</w:t>
      </w:r>
      <w:r w:rsidR="00E74586" w:rsidRPr="009E7835">
        <w:rPr>
          <w:rFonts w:cstheme="minorHAnsi"/>
        </w:rPr>
        <w:t xml:space="preserve">. Ved at </w:t>
      </w:r>
      <w:r w:rsidR="5A7A4246" w:rsidRPr="009E7835">
        <w:rPr>
          <w:rFonts w:cstheme="minorHAnsi"/>
        </w:rPr>
        <w:t>visualiser</w:t>
      </w:r>
      <w:r w:rsidR="6D6A891D" w:rsidRPr="009E7835">
        <w:rPr>
          <w:rFonts w:cstheme="minorHAnsi"/>
        </w:rPr>
        <w:t>e</w:t>
      </w:r>
      <w:r w:rsidR="00E74586" w:rsidRPr="009E7835">
        <w:rPr>
          <w:rFonts w:cstheme="minorHAnsi"/>
        </w:rPr>
        <w:t xml:space="preserve"> vores system i diagrammerne og </w:t>
      </w:r>
      <w:r w:rsidR="114729BD" w:rsidRPr="009E7835">
        <w:rPr>
          <w:rFonts w:cstheme="minorHAnsi"/>
        </w:rPr>
        <w:t xml:space="preserve">de </w:t>
      </w:r>
      <w:r w:rsidR="5A7A4246" w:rsidRPr="009E7835">
        <w:rPr>
          <w:rFonts w:cstheme="minorHAnsi"/>
        </w:rPr>
        <w:t>metoder</w:t>
      </w:r>
      <w:r w:rsidR="00E74586" w:rsidRPr="009E7835">
        <w:rPr>
          <w:rFonts w:cstheme="minorHAnsi"/>
        </w:rPr>
        <w:t xml:space="preserve"> vi har lært, blev det herefter nemmere at skrive koden og implementere det.</w:t>
      </w:r>
    </w:p>
    <w:p w14:paraId="2F2BBBDA" w14:textId="77777777" w:rsidR="00BE7A6C" w:rsidRPr="009E7835" w:rsidRDefault="00BE7A6C" w:rsidP="0FDF0D3E">
      <w:pPr>
        <w:rPr>
          <w:rFonts w:cstheme="minorHAnsi"/>
        </w:rPr>
      </w:pPr>
    </w:p>
    <w:p w14:paraId="4DD728D5" w14:textId="261F7724" w:rsidR="00A220E3" w:rsidRPr="004A3556" w:rsidRDefault="00CA3CA7" w:rsidP="00A220E3">
      <w:pPr>
        <w:pStyle w:val="Overskrift1"/>
        <w:rPr>
          <w:lang w:val="en-US"/>
        </w:rPr>
      </w:pPr>
      <w:bookmarkStart w:id="44" w:name="_Toc90632421"/>
      <w:proofErr w:type="spellStart"/>
      <w:r w:rsidRPr="004A3556">
        <w:rPr>
          <w:lang w:val="en-US"/>
        </w:rPr>
        <w:t>Referenceliste</w:t>
      </w:r>
      <w:bookmarkEnd w:id="44"/>
      <w:proofErr w:type="spellEnd"/>
    </w:p>
    <w:p w14:paraId="23A067D8" w14:textId="77777777" w:rsidR="0044526A" w:rsidRPr="0044526A" w:rsidRDefault="00EC1DF9" w:rsidP="0044526A">
      <w:pPr>
        <w:pStyle w:val="Bibliografi"/>
        <w:rPr>
          <w:rFonts w:ascii="Calibri" w:hAnsi="Calibri" w:cs="Calibri"/>
        </w:rPr>
      </w:pPr>
      <w:r>
        <w:fldChar w:fldCharType="begin"/>
      </w:r>
      <w:r w:rsidR="0044526A">
        <w:rPr>
          <w:lang w:val="en-US"/>
        </w:rPr>
        <w:instrText xml:space="preserve"> ADDIN ZOTERO_BIBL {"uncited":[],"omitted":[],"custom":[]} CSL_BIBLIOGRAPHY </w:instrText>
      </w:r>
      <w:r>
        <w:fldChar w:fldCharType="separate"/>
      </w:r>
      <w:r w:rsidR="0044526A" w:rsidRPr="0044526A">
        <w:rPr>
          <w:rFonts w:ascii="Calibri" w:hAnsi="Calibri" w:cs="Calibri"/>
          <w:lang w:val="en-US"/>
        </w:rPr>
        <w:t xml:space="preserve">“Code Conventions for the Java Programming Language”. </w:t>
      </w:r>
      <w:r w:rsidR="0044526A" w:rsidRPr="0044526A">
        <w:rPr>
          <w:rFonts w:ascii="Calibri" w:hAnsi="Calibri" w:cs="Calibri"/>
        </w:rPr>
        <w:t>Set 14. december 2021. https://www.oracle.com/java/technologies/javase/codeconventions-introduction.html.</w:t>
      </w:r>
    </w:p>
    <w:p w14:paraId="5BBC91EC" w14:textId="77777777" w:rsidR="0044526A" w:rsidRPr="0044526A" w:rsidRDefault="0044526A" w:rsidP="0044526A">
      <w:pPr>
        <w:pStyle w:val="Bibliografi"/>
        <w:rPr>
          <w:rFonts w:ascii="Calibri" w:hAnsi="Calibri" w:cs="Calibri"/>
          <w:lang w:val="en-US"/>
        </w:rPr>
      </w:pPr>
      <w:r w:rsidRPr="0044526A">
        <w:rPr>
          <w:rFonts w:ascii="Calibri" w:hAnsi="Calibri" w:cs="Calibri"/>
          <w:lang w:val="en-US"/>
        </w:rPr>
        <w:t xml:space="preserve">Srivastava, Shubhra. “Ternary Operator </w:t>
      </w:r>
      <w:proofErr w:type="gramStart"/>
      <w:r w:rsidRPr="0044526A">
        <w:rPr>
          <w:rFonts w:ascii="Calibri" w:hAnsi="Calibri" w:cs="Calibri"/>
          <w:lang w:val="en-US"/>
        </w:rPr>
        <w:t>In</w:t>
      </w:r>
      <w:proofErr w:type="gramEnd"/>
      <w:r w:rsidRPr="0044526A">
        <w:rPr>
          <w:rFonts w:ascii="Calibri" w:hAnsi="Calibri" w:cs="Calibri"/>
          <w:lang w:val="en-US"/>
        </w:rPr>
        <w:t xml:space="preserve"> Java | </w:t>
      </w:r>
      <w:proofErr w:type="spellStart"/>
      <w:r w:rsidRPr="0044526A">
        <w:rPr>
          <w:rFonts w:ascii="Calibri" w:hAnsi="Calibri" w:cs="Calibri"/>
          <w:lang w:val="en-US"/>
        </w:rPr>
        <w:t>Baeldung</w:t>
      </w:r>
      <w:proofErr w:type="spellEnd"/>
      <w:r w:rsidRPr="0044526A">
        <w:rPr>
          <w:rFonts w:ascii="Calibri" w:hAnsi="Calibri" w:cs="Calibri"/>
          <w:lang w:val="en-US"/>
        </w:rPr>
        <w:t xml:space="preserve">”, 1. </w:t>
      </w:r>
      <w:proofErr w:type="spellStart"/>
      <w:r w:rsidRPr="0044526A">
        <w:rPr>
          <w:rFonts w:ascii="Calibri" w:hAnsi="Calibri" w:cs="Calibri"/>
          <w:lang w:val="en-US"/>
        </w:rPr>
        <w:t>oktober</w:t>
      </w:r>
      <w:proofErr w:type="spellEnd"/>
      <w:r w:rsidRPr="0044526A">
        <w:rPr>
          <w:rFonts w:ascii="Calibri" w:hAnsi="Calibri" w:cs="Calibri"/>
          <w:lang w:val="en-US"/>
        </w:rPr>
        <w:t xml:space="preserve"> 2018. https://www.baeldung.com/java-ternary-operator.</w:t>
      </w:r>
    </w:p>
    <w:p w14:paraId="6C36FD5F" w14:textId="77777777" w:rsidR="0044526A" w:rsidRPr="0044526A" w:rsidRDefault="0044526A" w:rsidP="0044526A">
      <w:pPr>
        <w:pStyle w:val="Bibliografi"/>
        <w:rPr>
          <w:rFonts w:ascii="Calibri" w:hAnsi="Calibri" w:cs="Calibri"/>
        </w:rPr>
      </w:pPr>
      <w:proofErr w:type="spellStart"/>
      <w:r w:rsidRPr="0044526A">
        <w:rPr>
          <w:rFonts w:ascii="Calibri" w:hAnsi="Calibri" w:cs="Calibri"/>
          <w:lang w:val="en-US"/>
        </w:rPr>
        <w:t>s.r.o</w:t>
      </w:r>
      <w:proofErr w:type="spellEnd"/>
      <w:r w:rsidRPr="0044526A">
        <w:rPr>
          <w:rFonts w:ascii="Calibri" w:hAnsi="Calibri" w:cs="Calibri"/>
          <w:lang w:val="en-US"/>
        </w:rPr>
        <w:t xml:space="preserve">, </w:t>
      </w:r>
      <w:proofErr w:type="spellStart"/>
      <w:r w:rsidRPr="0044526A">
        <w:rPr>
          <w:rFonts w:ascii="Calibri" w:hAnsi="Calibri" w:cs="Calibri"/>
          <w:lang w:val="en-US"/>
        </w:rPr>
        <w:t>BarD</w:t>
      </w:r>
      <w:proofErr w:type="spellEnd"/>
      <w:r w:rsidRPr="0044526A">
        <w:rPr>
          <w:rFonts w:ascii="Calibri" w:hAnsi="Calibri" w:cs="Calibri"/>
          <w:lang w:val="en-US"/>
        </w:rPr>
        <w:t xml:space="preserve"> Software. “</w:t>
      </w:r>
      <w:proofErr w:type="spellStart"/>
      <w:r w:rsidRPr="0044526A">
        <w:rPr>
          <w:rFonts w:ascii="Calibri" w:hAnsi="Calibri" w:cs="Calibri"/>
          <w:lang w:val="en-US"/>
        </w:rPr>
        <w:t>GanttProject</w:t>
      </w:r>
      <w:proofErr w:type="spellEnd"/>
      <w:r w:rsidRPr="0044526A">
        <w:rPr>
          <w:rFonts w:ascii="Calibri" w:hAnsi="Calibri" w:cs="Calibri"/>
          <w:lang w:val="en-US"/>
        </w:rPr>
        <w:t xml:space="preserve">: Free Project Management Tool for Windows, MacOS and Linux”. </w:t>
      </w:r>
      <w:proofErr w:type="spellStart"/>
      <w:r w:rsidRPr="0044526A">
        <w:rPr>
          <w:rFonts w:ascii="Calibri" w:hAnsi="Calibri" w:cs="Calibri"/>
        </w:rPr>
        <w:t>GanttProject</w:t>
      </w:r>
      <w:proofErr w:type="spellEnd"/>
      <w:r w:rsidRPr="0044526A">
        <w:rPr>
          <w:rFonts w:ascii="Calibri" w:hAnsi="Calibri" w:cs="Calibri"/>
        </w:rPr>
        <w:t>. Set 16. december 2021. https://www.ganttproject.biz.</w:t>
      </w:r>
    </w:p>
    <w:p w14:paraId="6B07FC0E" w14:textId="5166752D" w:rsidR="00580942" w:rsidRPr="00DC73B0" w:rsidRDefault="00EC1DF9" w:rsidP="00CA3CA7">
      <w:r>
        <w:fldChar w:fldCharType="end"/>
      </w:r>
    </w:p>
    <w:p w14:paraId="7E185D7A" w14:textId="48475257" w:rsidR="00580942" w:rsidRPr="00DC73B0" w:rsidRDefault="00580942" w:rsidP="00580942">
      <w:pPr>
        <w:pStyle w:val="Overskrift1"/>
      </w:pPr>
      <w:bookmarkStart w:id="45" w:name="_Toc90632422"/>
      <w:r w:rsidRPr="00DC73B0">
        <w:t>Bilag</w:t>
      </w:r>
      <w:bookmarkEnd w:id="45"/>
    </w:p>
    <w:p w14:paraId="61FA11FD" w14:textId="13E528F2" w:rsidR="00580942" w:rsidRPr="00DC73B0" w:rsidRDefault="00580942" w:rsidP="00225461">
      <w:pPr>
        <w:pStyle w:val="Overskrift2"/>
      </w:pPr>
      <w:bookmarkStart w:id="46" w:name="_Toc90632423"/>
      <w:r w:rsidRPr="00DC73B0">
        <w:t>Bilag 1:</w:t>
      </w:r>
      <w:bookmarkEnd w:id="46"/>
    </w:p>
    <w:p w14:paraId="57BE32D6" w14:textId="36B12E29" w:rsidR="006C3504" w:rsidRPr="006C3504" w:rsidRDefault="006C3504" w:rsidP="006C3504">
      <w:r w:rsidRPr="00DC73B0">
        <w:rPr>
          <w:noProof/>
        </w:rPr>
        <w:drawing>
          <wp:anchor distT="0" distB="0" distL="114300" distR="114300" simplePos="0" relativeHeight="251658245" behindDoc="1" locked="0" layoutInCell="1" allowOverlap="1" wp14:anchorId="46449C62" wp14:editId="623052B7">
            <wp:simplePos x="0" y="0"/>
            <wp:positionH relativeFrom="margin">
              <wp:posOffset>-635</wp:posOffset>
            </wp:positionH>
            <wp:positionV relativeFrom="paragraph">
              <wp:posOffset>285115</wp:posOffset>
            </wp:positionV>
            <wp:extent cx="6202680" cy="1516380"/>
            <wp:effectExtent l="0" t="0" r="7620" b="7620"/>
            <wp:wrapTight wrapText="bothSides">
              <wp:wrapPolygon edited="0">
                <wp:start x="0" y="0"/>
                <wp:lineTo x="0" y="21437"/>
                <wp:lineTo x="21560" y="21437"/>
                <wp:lineTo x="21560" y="0"/>
                <wp:lineTo x="0" y="0"/>
              </wp:wrapPolygon>
            </wp:wrapTight>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02680" cy="15163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B80BAF" w14:textId="13E528F2" w:rsidR="00580942" w:rsidRDefault="006C3504" w:rsidP="006C3504">
      <w:pPr>
        <w:pStyle w:val="Overskrift2"/>
      </w:pPr>
      <w:bookmarkStart w:id="47" w:name="_Toc90632424"/>
      <w:r>
        <w:rPr>
          <w:noProof/>
        </w:rPr>
        <w:lastRenderedPageBreak/>
        <w:t>Bilag 2:</w:t>
      </w:r>
      <w:bookmarkEnd w:id="47"/>
    </w:p>
    <w:p w14:paraId="3EF34A45" w14:textId="1674FE9A" w:rsidR="006C3504" w:rsidRPr="006C3504" w:rsidRDefault="006C3504" w:rsidP="006C3504">
      <w:r w:rsidRPr="00DC73B0">
        <w:rPr>
          <w:noProof/>
        </w:rPr>
        <w:drawing>
          <wp:inline distT="0" distB="0" distL="0" distR="0" wp14:anchorId="21582301" wp14:editId="4D4394A9">
            <wp:extent cx="2316480" cy="2937618"/>
            <wp:effectExtent l="0" t="0" r="762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883102249"/>
                    <pic:cNvPicPr/>
                  </pic:nvPicPr>
                  <pic:blipFill>
                    <a:blip r:embed="rId14">
                      <a:extLst>
                        <a:ext uri="{28A0092B-C50C-407E-A947-70E740481C1C}">
                          <a14:useLocalDpi xmlns:a14="http://schemas.microsoft.com/office/drawing/2010/main" val="0"/>
                        </a:ext>
                      </a:extLst>
                    </a:blip>
                    <a:stretch>
                      <a:fillRect/>
                    </a:stretch>
                  </pic:blipFill>
                  <pic:spPr>
                    <a:xfrm>
                      <a:off x="0" y="0"/>
                      <a:ext cx="2331520" cy="2956691"/>
                    </a:xfrm>
                    <a:prstGeom prst="rect">
                      <a:avLst/>
                    </a:prstGeom>
                  </pic:spPr>
                </pic:pic>
              </a:graphicData>
            </a:graphic>
          </wp:inline>
        </w:drawing>
      </w:r>
    </w:p>
    <w:p w14:paraId="4131DC02" w14:textId="44874169" w:rsidR="006C3504" w:rsidRDefault="006C3504" w:rsidP="006C3504">
      <w:pPr>
        <w:pStyle w:val="Overskrift2"/>
      </w:pPr>
      <w:bookmarkStart w:id="48" w:name="_Toc90632425"/>
      <w:r>
        <w:rPr>
          <w:noProof/>
        </w:rPr>
        <w:t>Bilag 3:</w:t>
      </w:r>
      <w:bookmarkEnd w:id="48"/>
    </w:p>
    <w:p w14:paraId="384E5FEB" w14:textId="09AA7E8F" w:rsidR="00A0257C" w:rsidRPr="00A0257C" w:rsidRDefault="00A56741" w:rsidP="00A0257C">
      <w:r w:rsidRPr="00DC73B0">
        <w:rPr>
          <w:noProof/>
        </w:rPr>
        <w:drawing>
          <wp:inline distT="0" distB="0" distL="0" distR="0" wp14:anchorId="06629631" wp14:editId="0F28799F">
            <wp:extent cx="2180432" cy="510540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183254" cy="5112007"/>
                    </a:xfrm>
                    <a:prstGeom prst="rect">
                      <a:avLst/>
                    </a:prstGeom>
                  </pic:spPr>
                </pic:pic>
              </a:graphicData>
            </a:graphic>
          </wp:inline>
        </w:drawing>
      </w:r>
    </w:p>
    <w:p w14:paraId="21DB59FC" w14:textId="4BC7A163" w:rsidR="006C3504" w:rsidRDefault="006C3504" w:rsidP="006C3504">
      <w:pPr>
        <w:pStyle w:val="Overskrift2"/>
      </w:pPr>
      <w:bookmarkStart w:id="49" w:name="_Toc90632426"/>
      <w:r>
        <w:rPr>
          <w:noProof/>
        </w:rPr>
        <w:lastRenderedPageBreak/>
        <w:t>Bilag 4:</w:t>
      </w:r>
      <w:bookmarkEnd w:id="49"/>
    </w:p>
    <w:p w14:paraId="5E567485" w14:textId="5E22D962" w:rsidR="00967810" w:rsidRPr="00967810" w:rsidRDefault="00967810" w:rsidP="00967810">
      <w:r>
        <w:rPr>
          <w:noProof/>
        </w:rPr>
        <w:drawing>
          <wp:inline distT="0" distB="0" distL="0" distR="0" wp14:anchorId="79FA6A33" wp14:editId="193F9730">
            <wp:extent cx="2476500" cy="3610610"/>
            <wp:effectExtent l="0" t="0" r="0" b="889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2"/>
                    <pic:cNvPicPr/>
                  </pic:nvPicPr>
                  <pic:blipFill>
                    <a:blip r:embed="rId16">
                      <a:extLst>
                        <a:ext uri="{28A0092B-C50C-407E-A947-70E740481C1C}">
                          <a14:useLocalDpi xmlns:a14="http://schemas.microsoft.com/office/drawing/2010/main" val="0"/>
                        </a:ext>
                      </a:extLst>
                    </a:blip>
                    <a:stretch>
                      <a:fillRect/>
                    </a:stretch>
                  </pic:blipFill>
                  <pic:spPr>
                    <a:xfrm>
                      <a:off x="0" y="0"/>
                      <a:ext cx="2476500" cy="3610610"/>
                    </a:xfrm>
                    <a:prstGeom prst="rect">
                      <a:avLst/>
                    </a:prstGeom>
                  </pic:spPr>
                </pic:pic>
              </a:graphicData>
            </a:graphic>
          </wp:inline>
        </w:drawing>
      </w:r>
    </w:p>
    <w:p w14:paraId="62F4E424" w14:textId="65FA3B73" w:rsidR="006C3504" w:rsidRPr="00DC73B0" w:rsidRDefault="006C3504" w:rsidP="006C3504">
      <w:pPr>
        <w:pStyle w:val="Overskrift2"/>
      </w:pPr>
      <w:bookmarkStart w:id="50" w:name="_Toc90632427"/>
      <w:r>
        <w:rPr>
          <w:noProof/>
        </w:rPr>
        <w:t>Bilag 5:</w:t>
      </w:r>
      <w:bookmarkEnd w:id="50"/>
    </w:p>
    <w:p w14:paraId="7351B834" w14:textId="07A4656F" w:rsidR="00967810" w:rsidRPr="00967810" w:rsidRDefault="00000CD5" w:rsidP="00967810">
      <w:r>
        <w:rPr>
          <w:noProof/>
        </w:rPr>
        <w:drawing>
          <wp:inline distT="0" distB="0" distL="0" distR="0" wp14:anchorId="48D41988" wp14:editId="587F3E07">
            <wp:extent cx="1943100" cy="2747612"/>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3"/>
                    <pic:cNvPicPr/>
                  </pic:nvPicPr>
                  <pic:blipFill>
                    <a:blip r:embed="rId17">
                      <a:extLst>
                        <a:ext uri="{28A0092B-C50C-407E-A947-70E740481C1C}">
                          <a14:useLocalDpi xmlns:a14="http://schemas.microsoft.com/office/drawing/2010/main" val="0"/>
                        </a:ext>
                      </a:extLst>
                    </a:blip>
                    <a:stretch>
                      <a:fillRect/>
                    </a:stretch>
                  </pic:blipFill>
                  <pic:spPr>
                    <a:xfrm>
                      <a:off x="0" y="0"/>
                      <a:ext cx="1943100" cy="2747612"/>
                    </a:xfrm>
                    <a:prstGeom prst="rect">
                      <a:avLst/>
                    </a:prstGeom>
                  </pic:spPr>
                </pic:pic>
              </a:graphicData>
            </a:graphic>
          </wp:inline>
        </w:drawing>
      </w:r>
    </w:p>
    <w:p w14:paraId="42CA5A15" w14:textId="71FF30A6" w:rsidR="006C3504" w:rsidRPr="00DC73B0" w:rsidRDefault="006C3504" w:rsidP="006C3504">
      <w:pPr>
        <w:pStyle w:val="Overskrift2"/>
      </w:pPr>
      <w:bookmarkStart w:id="51" w:name="_Toc90632428"/>
      <w:r>
        <w:rPr>
          <w:noProof/>
        </w:rPr>
        <w:lastRenderedPageBreak/>
        <w:t>Bilag 6:</w:t>
      </w:r>
      <w:bookmarkEnd w:id="51"/>
    </w:p>
    <w:p w14:paraId="07C9FEBB" w14:textId="6B3E05DA" w:rsidR="006C59C2" w:rsidRPr="006C59C2" w:rsidRDefault="006C59C2" w:rsidP="006C59C2">
      <w:r w:rsidRPr="00DC73B0">
        <w:rPr>
          <w:noProof/>
        </w:rPr>
        <w:drawing>
          <wp:inline distT="0" distB="0" distL="0" distR="0" wp14:anchorId="457365B2" wp14:editId="77112DE9">
            <wp:extent cx="3429000" cy="4572000"/>
            <wp:effectExtent l="571500" t="0" r="571500" b="0"/>
            <wp:docPr id="14" name="Picture 1792274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2274260"/>
                    <pic:cNvPicPr/>
                  </pic:nvPicPr>
                  <pic:blipFill>
                    <a:blip r:embed="rId18">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p>
    <w:p w14:paraId="4C93A953" w14:textId="0780C481" w:rsidR="006C3504" w:rsidRPr="00DC73B0" w:rsidRDefault="006C3504" w:rsidP="006C3504">
      <w:pPr>
        <w:pStyle w:val="Overskrift2"/>
      </w:pPr>
      <w:bookmarkStart w:id="52" w:name="_Toc90632429"/>
      <w:r>
        <w:rPr>
          <w:noProof/>
        </w:rPr>
        <w:t>Bilag 7:</w:t>
      </w:r>
      <w:bookmarkEnd w:id="52"/>
    </w:p>
    <w:p w14:paraId="4A72FDCA" w14:textId="387EFA83" w:rsidR="001361DA" w:rsidRPr="001361DA" w:rsidRDefault="001361DA" w:rsidP="001361DA">
      <w:r w:rsidRPr="00DC73B0">
        <w:rPr>
          <w:noProof/>
        </w:rPr>
        <w:drawing>
          <wp:inline distT="0" distB="0" distL="0" distR="0" wp14:anchorId="7A5D3C0B" wp14:editId="65D564A2">
            <wp:extent cx="3429000" cy="4572000"/>
            <wp:effectExtent l="571500" t="0" r="571500" b="0"/>
            <wp:docPr id="15" name="Picture 1916236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6236854"/>
                    <pic:cNvPicPr/>
                  </pic:nvPicPr>
                  <pic:blipFill>
                    <a:blip r:embed="rId19">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p>
    <w:p w14:paraId="6E717D81" w14:textId="2B8A3D2A" w:rsidR="006C3504" w:rsidRPr="00DC73B0" w:rsidRDefault="006C3504" w:rsidP="006C3504">
      <w:pPr>
        <w:pStyle w:val="Overskrift2"/>
      </w:pPr>
      <w:bookmarkStart w:id="53" w:name="_Toc90632430"/>
      <w:r>
        <w:rPr>
          <w:noProof/>
        </w:rPr>
        <w:lastRenderedPageBreak/>
        <w:t>Bilag 8:</w:t>
      </w:r>
      <w:bookmarkEnd w:id="53"/>
    </w:p>
    <w:p w14:paraId="50277C41" w14:textId="71BA3B7C" w:rsidR="001361DA" w:rsidRPr="001361DA" w:rsidRDefault="006C5B75" w:rsidP="001361DA">
      <w:r w:rsidRPr="00DC73B0">
        <w:rPr>
          <w:noProof/>
        </w:rPr>
        <w:drawing>
          <wp:inline distT="0" distB="0" distL="0" distR="0" wp14:anchorId="1088EA67" wp14:editId="6F9529B0">
            <wp:extent cx="3429000" cy="4572000"/>
            <wp:effectExtent l="601074" t="0" r="601074" b="0"/>
            <wp:docPr id="16" name="Picture 759077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9077676"/>
                    <pic:cNvPicPr/>
                  </pic:nvPicPr>
                  <pic:blipFill>
                    <a:blip r:embed="rId20">
                      <a:extLst>
                        <a:ext uri="{28A0092B-C50C-407E-A947-70E740481C1C}">
                          <a14:useLocalDpi xmlns:a14="http://schemas.microsoft.com/office/drawing/2010/main" val="0"/>
                        </a:ext>
                      </a:extLst>
                    </a:blip>
                    <a:stretch>
                      <a:fillRect/>
                    </a:stretch>
                  </pic:blipFill>
                  <pic:spPr>
                    <a:xfrm rot="16140000">
                      <a:off x="0" y="0"/>
                      <a:ext cx="3429000" cy="4572000"/>
                    </a:xfrm>
                    <a:prstGeom prst="rect">
                      <a:avLst/>
                    </a:prstGeom>
                  </pic:spPr>
                </pic:pic>
              </a:graphicData>
            </a:graphic>
          </wp:inline>
        </w:drawing>
      </w:r>
    </w:p>
    <w:p w14:paraId="038E9DFF" w14:textId="1CDED47B" w:rsidR="006C3504" w:rsidRPr="00DC73B0" w:rsidRDefault="006C3504" w:rsidP="006C3504">
      <w:pPr>
        <w:pStyle w:val="Overskrift2"/>
      </w:pPr>
      <w:bookmarkStart w:id="54" w:name="_Toc90632431"/>
      <w:r>
        <w:rPr>
          <w:noProof/>
        </w:rPr>
        <w:t>Bilag 9:</w:t>
      </w:r>
      <w:bookmarkEnd w:id="54"/>
    </w:p>
    <w:p w14:paraId="4EFBC7D3" w14:textId="104525B1" w:rsidR="001F2C4D" w:rsidRPr="001F2C4D" w:rsidRDefault="001F2C4D" w:rsidP="001F2C4D">
      <w:r w:rsidRPr="00DC73B0">
        <w:rPr>
          <w:noProof/>
        </w:rPr>
        <w:drawing>
          <wp:inline distT="0" distB="0" distL="0" distR="0" wp14:anchorId="47C3BC3C" wp14:editId="3B1927D5">
            <wp:extent cx="3429000" cy="4572000"/>
            <wp:effectExtent l="571500" t="0" r="571500" b="0"/>
            <wp:docPr id="17" name="Picture 173420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420476"/>
                    <pic:cNvPicPr/>
                  </pic:nvPicPr>
                  <pic:blipFill>
                    <a:blip r:embed="rId21">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p>
    <w:p w14:paraId="42DB14F5" w14:textId="3DFC0DD2" w:rsidR="006C3504" w:rsidRPr="00DC73B0" w:rsidRDefault="006C3504" w:rsidP="006C3504">
      <w:pPr>
        <w:pStyle w:val="Overskrift2"/>
      </w:pPr>
      <w:bookmarkStart w:id="55" w:name="_Toc90632432"/>
      <w:r>
        <w:rPr>
          <w:noProof/>
        </w:rPr>
        <w:lastRenderedPageBreak/>
        <w:t>Bilag 10:</w:t>
      </w:r>
      <w:bookmarkEnd w:id="55"/>
    </w:p>
    <w:p w14:paraId="3A8A3276" w14:textId="307DFC9F" w:rsidR="00510D9E" w:rsidRPr="00510D9E" w:rsidRDefault="00510D9E" w:rsidP="00510D9E">
      <w:r w:rsidRPr="00DC73B0">
        <w:rPr>
          <w:noProof/>
        </w:rPr>
        <w:drawing>
          <wp:inline distT="0" distB="0" distL="0" distR="0" wp14:anchorId="6C5122F8" wp14:editId="7FB781AC">
            <wp:extent cx="3429000" cy="4572000"/>
            <wp:effectExtent l="571500" t="0" r="571500" b="0"/>
            <wp:docPr id="18" name="Picture 897400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400019"/>
                    <pic:cNvPicPr/>
                  </pic:nvPicPr>
                  <pic:blipFill>
                    <a:blip r:embed="rId22">
                      <a:extLst>
                        <a:ext uri="{28A0092B-C50C-407E-A947-70E740481C1C}">
                          <a14:useLocalDpi xmlns:a14="http://schemas.microsoft.com/office/drawing/2010/main" val="0"/>
                        </a:ext>
                      </a:extLst>
                    </a:blip>
                    <a:stretch>
                      <a:fillRect/>
                    </a:stretch>
                  </pic:blipFill>
                  <pic:spPr>
                    <a:xfrm rot="16200000">
                      <a:off x="0" y="0"/>
                      <a:ext cx="3429000" cy="4572000"/>
                    </a:xfrm>
                    <a:prstGeom prst="rect">
                      <a:avLst/>
                    </a:prstGeom>
                  </pic:spPr>
                </pic:pic>
              </a:graphicData>
            </a:graphic>
          </wp:inline>
        </w:drawing>
      </w:r>
    </w:p>
    <w:p w14:paraId="221D8E9D" w14:textId="3DFC0DD2" w:rsidR="006C3504" w:rsidRDefault="00151289" w:rsidP="00151289">
      <w:pPr>
        <w:pStyle w:val="Overskrift2"/>
      </w:pPr>
      <w:bookmarkStart w:id="56" w:name="_Toc90632433"/>
      <w:r>
        <w:t>Bilag 11:</w:t>
      </w:r>
      <w:bookmarkEnd w:id="56"/>
    </w:p>
    <w:p w14:paraId="17BCDAF7" w14:textId="0FA43BB1" w:rsidR="00151289" w:rsidRPr="00151289" w:rsidRDefault="00151289" w:rsidP="00151289">
      <w:r w:rsidRPr="00DC73B0">
        <w:rPr>
          <w:noProof/>
        </w:rPr>
        <w:drawing>
          <wp:inline distT="0" distB="0" distL="0" distR="0" wp14:anchorId="2A92BF68" wp14:editId="5AC5C4E8">
            <wp:extent cx="3429000" cy="4572000"/>
            <wp:effectExtent l="601074" t="0" r="601074" b="0"/>
            <wp:docPr id="19" name="Picture 673669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669550"/>
                    <pic:cNvPicPr/>
                  </pic:nvPicPr>
                  <pic:blipFill>
                    <a:blip r:embed="rId23">
                      <a:extLst>
                        <a:ext uri="{28A0092B-C50C-407E-A947-70E740481C1C}">
                          <a14:useLocalDpi xmlns:a14="http://schemas.microsoft.com/office/drawing/2010/main" val="0"/>
                        </a:ext>
                      </a:extLst>
                    </a:blip>
                    <a:stretch>
                      <a:fillRect/>
                    </a:stretch>
                  </pic:blipFill>
                  <pic:spPr>
                    <a:xfrm rot="16140000">
                      <a:off x="0" y="0"/>
                      <a:ext cx="3429000" cy="4572000"/>
                    </a:xfrm>
                    <a:prstGeom prst="rect">
                      <a:avLst/>
                    </a:prstGeom>
                  </pic:spPr>
                </pic:pic>
              </a:graphicData>
            </a:graphic>
          </wp:inline>
        </w:drawing>
      </w:r>
    </w:p>
    <w:p w14:paraId="7EEB6448" w14:textId="50BB44CA" w:rsidR="00151289" w:rsidRDefault="00151289" w:rsidP="00151289">
      <w:pPr>
        <w:pStyle w:val="Overskrift2"/>
      </w:pPr>
      <w:bookmarkStart w:id="57" w:name="_Toc90632434"/>
      <w:r>
        <w:lastRenderedPageBreak/>
        <w:t>Bilag 12:</w:t>
      </w:r>
      <w:bookmarkEnd w:id="57"/>
    </w:p>
    <w:p w14:paraId="3B7D801B" w14:textId="5C667197" w:rsidR="00DA27C6" w:rsidRPr="00DA27C6" w:rsidRDefault="00677679" w:rsidP="00DA27C6">
      <w:r w:rsidRPr="00922340">
        <w:rPr>
          <w:rFonts w:cstheme="minorHAnsi"/>
          <w:noProof/>
        </w:rPr>
        <w:drawing>
          <wp:inline distT="0" distB="0" distL="0" distR="0" wp14:anchorId="6120A54A" wp14:editId="3C71F641">
            <wp:extent cx="5280728" cy="36195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25602358"/>
                    <pic:cNvPicPr/>
                  </pic:nvPicPr>
                  <pic:blipFill>
                    <a:blip r:embed="rId25">
                      <a:extLst>
                        <a:ext uri="{28A0092B-C50C-407E-A947-70E740481C1C}">
                          <a14:useLocalDpi xmlns:a14="http://schemas.microsoft.com/office/drawing/2010/main" val="0"/>
                        </a:ext>
                      </a:extLst>
                    </a:blip>
                    <a:stretch>
                      <a:fillRect/>
                    </a:stretch>
                  </pic:blipFill>
                  <pic:spPr>
                    <a:xfrm>
                      <a:off x="0" y="0"/>
                      <a:ext cx="5280728" cy="3619500"/>
                    </a:xfrm>
                    <a:prstGeom prst="rect">
                      <a:avLst/>
                    </a:prstGeom>
                  </pic:spPr>
                </pic:pic>
              </a:graphicData>
            </a:graphic>
          </wp:inline>
        </w:drawing>
      </w:r>
    </w:p>
    <w:p w14:paraId="3F8D8F47" w14:textId="332924A9" w:rsidR="00151289" w:rsidRDefault="00151289" w:rsidP="00151289">
      <w:pPr>
        <w:pStyle w:val="Overskrift2"/>
      </w:pPr>
      <w:bookmarkStart w:id="58" w:name="_Toc90632435"/>
      <w:r>
        <w:t>Bilag 13:</w:t>
      </w:r>
      <w:bookmarkEnd w:id="58"/>
    </w:p>
    <w:p w14:paraId="2CC4B78E" w14:textId="0FE7805F" w:rsidR="000E6BD1" w:rsidRPr="000E6BD1" w:rsidRDefault="00677679" w:rsidP="000E6BD1">
      <w:r w:rsidRPr="00922340">
        <w:rPr>
          <w:rFonts w:cstheme="minorHAnsi"/>
          <w:noProof/>
        </w:rPr>
        <w:drawing>
          <wp:anchor distT="0" distB="0" distL="114300" distR="114300" simplePos="0" relativeHeight="251658246" behindDoc="1" locked="0" layoutInCell="1" allowOverlap="1" wp14:anchorId="3F3487E4" wp14:editId="5D4E1C54">
            <wp:simplePos x="0" y="0"/>
            <wp:positionH relativeFrom="column">
              <wp:posOffset>0</wp:posOffset>
            </wp:positionH>
            <wp:positionV relativeFrom="paragraph">
              <wp:posOffset>289560</wp:posOffset>
            </wp:positionV>
            <wp:extent cx="5731510" cy="2943225"/>
            <wp:effectExtent l="0" t="0" r="2540" b="9525"/>
            <wp:wrapTight wrapText="bothSides">
              <wp:wrapPolygon edited="0">
                <wp:start x="0" y="0"/>
                <wp:lineTo x="0" y="21530"/>
                <wp:lineTo x="21538" y="21530"/>
                <wp:lineTo x="21538" y="0"/>
                <wp:lineTo x="0" y="0"/>
              </wp:wrapPolygon>
            </wp:wrapTight>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anchor>
        </w:drawing>
      </w:r>
    </w:p>
    <w:p w14:paraId="0610F42D" w14:textId="700A2FBC" w:rsidR="00151289" w:rsidRDefault="00151289" w:rsidP="00151289">
      <w:pPr>
        <w:pStyle w:val="Overskrift2"/>
      </w:pPr>
      <w:bookmarkStart w:id="59" w:name="_Toc90632436"/>
      <w:r>
        <w:lastRenderedPageBreak/>
        <w:t>Bilag 14:</w:t>
      </w:r>
      <w:bookmarkEnd w:id="59"/>
    </w:p>
    <w:p w14:paraId="46435175" w14:textId="5E066396" w:rsidR="000E6BD1" w:rsidRPr="000E6BD1" w:rsidRDefault="00677679" w:rsidP="000E6BD1">
      <w:r w:rsidRPr="00922340">
        <w:rPr>
          <w:rFonts w:cstheme="minorHAnsi"/>
          <w:noProof/>
        </w:rPr>
        <w:drawing>
          <wp:anchor distT="0" distB="0" distL="114300" distR="114300" simplePos="0" relativeHeight="251658247" behindDoc="1" locked="0" layoutInCell="1" allowOverlap="1" wp14:anchorId="36275A8B" wp14:editId="1EC9534D">
            <wp:simplePos x="0" y="0"/>
            <wp:positionH relativeFrom="column">
              <wp:posOffset>0</wp:posOffset>
            </wp:positionH>
            <wp:positionV relativeFrom="paragraph">
              <wp:posOffset>281305</wp:posOffset>
            </wp:positionV>
            <wp:extent cx="5731510" cy="2943225"/>
            <wp:effectExtent l="0" t="0" r="2540" b="9525"/>
            <wp:wrapTight wrapText="bothSides">
              <wp:wrapPolygon edited="0">
                <wp:start x="0" y="0"/>
                <wp:lineTo x="0" y="21530"/>
                <wp:lineTo x="21538" y="21530"/>
                <wp:lineTo x="21538" y="0"/>
                <wp:lineTo x="0" y="0"/>
              </wp:wrapPolygon>
            </wp:wrapTight>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2943225"/>
                    </a:xfrm>
                    <a:prstGeom prst="rect">
                      <a:avLst/>
                    </a:prstGeom>
                  </pic:spPr>
                </pic:pic>
              </a:graphicData>
            </a:graphic>
          </wp:anchor>
        </w:drawing>
      </w:r>
    </w:p>
    <w:p w14:paraId="222C9063" w14:textId="3573D715" w:rsidR="00151289" w:rsidRDefault="00151289" w:rsidP="00151289">
      <w:pPr>
        <w:pStyle w:val="Overskrift2"/>
      </w:pPr>
      <w:bookmarkStart w:id="60" w:name="_Toc90632437"/>
      <w:r>
        <w:t>Bilag 15:</w:t>
      </w:r>
      <w:bookmarkEnd w:id="60"/>
    </w:p>
    <w:p w14:paraId="46D837CD" w14:textId="743D33F2" w:rsidR="000E6BD1" w:rsidRPr="000E6BD1" w:rsidRDefault="00677679" w:rsidP="000E6BD1">
      <w:r w:rsidRPr="00922340">
        <w:rPr>
          <w:rFonts w:cstheme="minorHAnsi"/>
        </w:rPr>
        <w:drawing>
          <wp:inline distT="0" distB="0" distL="0" distR="0" wp14:anchorId="6AFEBCBA" wp14:editId="163E6AC5">
            <wp:extent cx="5731510" cy="2901207"/>
            <wp:effectExtent l="0" t="0" r="254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8"/>
                    <pic:cNvPicPr/>
                  </pic:nvPicPr>
                  <pic:blipFill>
                    <a:blip r:embed="rId32">
                      <a:extLst>
                        <a:ext uri="{28A0092B-C50C-407E-A947-70E740481C1C}">
                          <a14:useLocalDpi xmlns:a14="http://schemas.microsoft.com/office/drawing/2010/main" val="0"/>
                        </a:ext>
                      </a:extLst>
                    </a:blip>
                    <a:stretch>
                      <a:fillRect/>
                    </a:stretch>
                  </pic:blipFill>
                  <pic:spPr>
                    <a:xfrm>
                      <a:off x="0" y="0"/>
                      <a:ext cx="5731510" cy="2901207"/>
                    </a:xfrm>
                    <a:prstGeom prst="rect">
                      <a:avLst/>
                    </a:prstGeom>
                  </pic:spPr>
                </pic:pic>
              </a:graphicData>
            </a:graphic>
          </wp:inline>
        </w:drawing>
      </w:r>
    </w:p>
    <w:p w14:paraId="3CE28249" w14:textId="4A54C808" w:rsidR="00151289" w:rsidRDefault="00151289" w:rsidP="00151289">
      <w:pPr>
        <w:pStyle w:val="Overskrift2"/>
      </w:pPr>
      <w:bookmarkStart w:id="61" w:name="_Toc90632438"/>
      <w:r>
        <w:lastRenderedPageBreak/>
        <w:t>Bilag 16:</w:t>
      </w:r>
      <w:bookmarkEnd w:id="61"/>
    </w:p>
    <w:p w14:paraId="34210ACE" w14:textId="2FE284D0" w:rsidR="00CD066B" w:rsidRDefault="00677679" w:rsidP="00677679">
      <w:r w:rsidRPr="00922340">
        <w:drawing>
          <wp:inline distT="0" distB="0" distL="0" distR="0" wp14:anchorId="200DEDA4" wp14:editId="67532BCF">
            <wp:extent cx="6202154" cy="3139440"/>
            <wp:effectExtent l="0" t="0" r="8255" b="381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8"/>
                    <pic:cNvPicPr/>
                  </pic:nvPicPr>
                  <pic:blipFill>
                    <a:blip r:embed="rId32">
                      <a:extLst>
                        <a:ext uri="{28A0092B-C50C-407E-A947-70E740481C1C}">
                          <a14:useLocalDpi xmlns:a14="http://schemas.microsoft.com/office/drawing/2010/main" val="0"/>
                        </a:ext>
                      </a:extLst>
                    </a:blip>
                    <a:stretch>
                      <a:fillRect/>
                    </a:stretch>
                  </pic:blipFill>
                  <pic:spPr>
                    <a:xfrm>
                      <a:off x="0" y="0"/>
                      <a:ext cx="6210118" cy="3143471"/>
                    </a:xfrm>
                    <a:prstGeom prst="rect">
                      <a:avLst/>
                    </a:prstGeom>
                  </pic:spPr>
                </pic:pic>
              </a:graphicData>
            </a:graphic>
          </wp:inline>
        </w:drawing>
      </w:r>
    </w:p>
    <w:p w14:paraId="31E8ADB0" w14:textId="575A093B" w:rsidR="00151289" w:rsidRDefault="00151289" w:rsidP="00151289">
      <w:pPr>
        <w:pStyle w:val="Overskrift2"/>
      </w:pPr>
      <w:bookmarkStart w:id="62" w:name="_Toc90632439"/>
      <w:r>
        <w:t>Bilag 17:</w:t>
      </w:r>
      <w:bookmarkEnd w:id="62"/>
    </w:p>
    <w:p w14:paraId="3D1EEDE1" w14:textId="448BD770" w:rsidR="00CD066B" w:rsidRPr="00CD066B" w:rsidRDefault="00677679" w:rsidP="00CD066B">
      <w:r w:rsidRPr="00922340">
        <w:rPr>
          <w:rFonts w:cstheme="minorHAnsi"/>
          <w:noProof/>
        </w:rPr>
        <w:drawing>
          <wp:inline distT="0" distB="0" distL="0" distR="0" wp14:anchorId="43D4CFBC" wp14:editId="5632364A">
            <wp:extent cx="5684520" cy="3600196"/>
            <wp:effectExtent l="0" t="0" r="0" b="635"/>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793386234"/>
                    <pic:cNvPicPr/>
                  </pic:nvPicPr>
                  <pic:blipFill>
                    <a:blip r:embed="rId33">
                      <a:extLst>
                        <a:ext uri="{28A0092B-C50C-407E-A947-70E740481C1C}">
                          <a14:useLocalDpi xmlns:a14="http://schemas.microsoft.com/office/drawing/2010/main" val="0"/>
                        </a:ext>
                      </a:extLst>
                    </a:blip>
                    <a:stretch>
                      <a:fillRect/>
                    </a:stretch>
                  </pic:blipFill>
                  <pic:spPr>
                    <a:xfrm>
                      <a:off x="0" y="0"/>
                      <a:ext cx="5694287" cy="3606382"/>
                    </a:xfrm>
                    <a:prstGeom prst="rect">
                      <a:avLst/>
                    </a:prstGeom>
                  </pic:spPr>
                </pic:pic>
              </a:graphicData>
            </a:graphic>
          </wp:inline>
        </w:drawing>
      </w:r>
    </w:p>
    <w:p w14:paraId="2CFFB17B" w14:textId="584A8EB0" w:rsidR="000E6BD1" w:rsidRDefault="000E6BD1" w:rsidP="000E6BD1">
      <w:pPr>
        <w:pStyle w:val="Overskrift2"/>
      </w:pPr>
      <w:bookmarkStart w:id="63" w:name="_Toc90632440"/>
      <w:r>
        <w:lastRenderedPageBreak/>
        <w:t>Bilag 18:</w:t>
      </w:r>
      <w:bookmarkEnd w:id="63"/>
    </w:p>
    <w:p w14:paraId="5028B985" w14:textId="35068A20" w:rsidR="00642637" w:rsidRPr="00642637" w:rsidRDefault="00677679" w:rsidP="00642637">
      <w:r w:rsidRPr="00922340">
        <w:rPr>
          <w:rFonts w:cstheme="minorHAnsi"/>
          <w:noProof/>
        </w:rPr>
        <w:drawing>
          <wp:anchor distT="0" distB="0" distL="114300" distR="114300" simplePos="0" relativeHeight="251658248" behindDoc="1" locked="0" layoutInCell="1" allowOverlap="1" wp14:anchorId="56EDCFB4" wp14:editId="7C4623AC">
            <wp:simplePos x="0" y="0"/>
            <wp:positionH relativeFrom="margin">
              <wp:posOffset>0</wp:posOffset>
            </wp:positionH>
            <wp:positionV relativeFrom="paragraph">
              <wp:posOffset>281305</wp:posOffset>
            </wp:positionV>
            <wp:extent cx="6526530" cy="2964180"/>
            <wp:effectExtent l="0" t="0" r="7620" b="7620"/>
            <wp:wrapTight wrapText="bothSides">
              <wp:wrapPolygon edited="0">
                <wp:start x="0" y="0"/>
                <wp:lineTo x="0" y="21517"/>
                <wp:lineTo x="21562" y="21517"/>
                <wp:lineTo x="21562" y="0"/>
                <wp:lineTo x="0" y="0"/>
              </wp:wrapPolygon>
            </wp:wrapTight>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4463417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526530" cy="2964180"/>
                    </a:xfrm>
                    <a:prstGeom prst="rect">
                      <a:avLst/>
                    </a:prstGeom>
                  </pic:spPr>
                </pic:pic>
              </a:graphicData>
            </a:graphic>
            <wp14:sizeRelH relativeFrom="margin">
              <wp14:pctWidth>0</wp14:pctWidth>
            </wp14:sizeRelH>
            <wp14:sizeRelV relativeFrom="margin">
              <wp14:pctHeight>0</wp14:pctHeight>
            </wp14:sizeRelV>
          </wp:anchor>
        </w:drawing>
      </w:r>
    </w:p>
    <w:p w14:paraId="4D0ECDE4" w14:textId="08A96111" w:rsidR="000E6BD1" w:rsidRDefault="000E6BD1" w:rsidP="000E6BD1">
      <w:pPr>
        <w:pStyle w:val="Overskrift2"/>
      </w:pPr>
      <w:bookmarkStart w:id="64" w:name="_Toc90632441"/>
      <w:r>
        <w:t>Bilag 19:</w:t>
      </w:r>
      <w:bookmarkEnd w:id="64"/>
    </w:p>
    <w:p w14:paraId="7046D6CA" w14:textId="5FD74E82" w:rsidR="00AF48BF" w:rsidRPr="00AF48BF" w:rsidRDefault="00677679" w:rsidP="00AF48BF">
      <w:r w:rsidRPr="00922340">
        <w:rPr>
          <w:rFonts w:cstheme="minorHAnsi"/>
          <w:noProof/>
        </w:rPr>
        <w:drawing>
          <wp:anchor distT="0" distB="0" distL="114300" distR="114300" simplePos="0" relativeHeight="251658249" behindDoc="1" locked="0" layoutInCell="1" allowOverlap="1" wp14:anchorId="61EBB27B" wp14:editId="2A2B100C">
            <wp:simplePos x="0" y="0"/>
            <wp:positionH relativeFrom="margin">
              <wp:posOffset>0</wp:posOffset>
            </wp:positionH>
            <wp:positionV relativeFrom="paragraph">
              <wp:posOffset>288925</wp:posOffset>
            </wp:positionV>
            <wp:extent cx="6118860" cy="3467100"/>
            <wp:effectExtent l="0" t="0" r="0" b="0"/>
            <wp:wrapTight wrapText="bothSides">
              <wp:wrapPolygon edited="0">
                <wp:start x="0" y="0"/>
                <wp:lineTo x="0" y="21481"/>
                <wp:lineTo x="21519" y="21481"/>
                <wp:lineTo x="21519" y="0"/>
                <wp:lineTo x="0" y="0"/>
              </wp:wrapPolygon>
            </wp:wrapTight>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181276926"/>
                    <pic:cNvPicPr/>
                  </pic:nvPicPr>
                  <pic:blipFill>
                    <a:blip r:embed="rId35">
                      <a:extLst>
                        <a:ext uri="{28A0092B-C50C-407E-A947-70E740481C1C}">
                          <a14:useLocalDpi xmlns:a14="http://schemas.microsoft.com/office/drawing/2010/main" val="0"/>
                        </a:ext>
                      </a:extLst>
                    </a:blip>
                    <a:stretch>
                      <a:fillRect/>
                    </a:stretch>
                  </pic:blipFill>
                  <pic:spPr>
                    <a:xfrm>
                      <a:off x="0" y="0"/>
                      <a:ext cx="6118860" cy="3467100"/>
                    </a:xfrm>
                    <a:prstGeom prst="rect">
                      <a:avLst/>
                    </a:prstGeom>
                  </pic:spPr>
                </pic:pic>
              </a:graphicData>
            </a:graphic>
            <wp14:sizeRelH relativeFrom="margin">
              <wp14:pctWidth>0</wp14:pctWidth>
            </wp14:sizeRelH>
            <wp14:sizeRelV relativeFrom="margin">
              <wp14:pctHeight>0</wp14:pctHeight>
            </wp14:sizeRelV>
          </wp:anchor>
        </w:drawing>
      </w:r>
    </w:p>
    <w:p w14:paraId="6E86A31A" w14:textId="2C42B62B" w:rsidR="000E6BD1" w:rsidRDefault="000E6BD1" w:rsidP="001948B4">
      <w:pPr>
        <w:pStyle w:val="Overskrift2"/>
        <w:tabs>
          <w:tab w:val="left" w:pos="1404"/>
        </w:tabs>
      </w:pPr>
      <w:bookmarkStart w:id="65" w:name="_Toc90632442"/>
      <w:r>
        <w:lastRenderedPageBreak/>
        <w:t>Bilag 20:</w:t>
      </w:r>
      <w:bookmarkEnd w:id="65"/>
    </w:p>
    <w:p w14:paraId="2AEDFAAC" w14:textId="176B7EAE" w:rsidR="001948B4" w:rsidRPr="001948B4" w:rsidRDefault="00677679" w:rsidP="001948B4">
      <w:r w:rsidRPr="00922340">
        <w:rPr>
          <w:rFonts w:cstheme="minorHAnsi"/>
        </w:rPr>
        <w:drawing>
          <wp:inline distT="0" distB="0" distL="0" distR="0" wp14:anchorId="11E78DE3" wp14:editId="2A066F63">
            <wp:extent cx="6570602" cy="3736340"/>
            <wp:effectExtent l="0" t="0" r="1905" b="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32"/>
                    <pic:cNvPicPr/>
                  </pic:nvPicPr>
                  <pic:blipFill>
                    <a:blip r:embed="rId36">
                      <a:extLst>
                        <a:ext uri="{28A0092B-C50C-407E-A947-70E740481C1C}">
                          <a14:useLocalDpi xmlns:a14="http://schemas.microsoft.com/office/drawing/2010/main" val="0"/>
                        </a:ext>
                      </a:extLst>
                    </a:blip>
                    <a:stretch>
                      <a:fillRect/>
                    </a:stretch>
                  </pic:blipFill>
                  <pic:spPr>
                    <a:xfrm>
                      <a:off x="0" y="0"/>
                      <a:ext cx="6578858" cy="3741035"/>
                    </a:xfrm>
                    <a:prstGeom prst="rect">
                      <a:avLst/>
                    </a:prstGeom>
                  </pic:spPr>
                </pic:pic>
              </a:graphicData>
            </a:graphic>
          </wp:inline>
        </w:drawing>
      </w:r>
    </w:p>
    <w:p w14:paraId="162D4622" w14:textId="6DABACF9" w:rsidR="000E6BD1" w:rsidRDefault="000E6BD1" w:rsidP="000E6BD1">
      <w:pPr>
        <w:pStyle w:val="Overskrift2"/>
      </w:pPr>
      <w:bookmarkStart w:id="66" w:name="_Toc90632443"/>
      <w:r>
        <w:t>Bilag 21:</w:t>
      </w:r>
      <w:bookmarkEnd w:id="66"/>
    </w:p>
    <w:p w14:paraId="4957ED07" w14:textId="152E4E39" w:rsidR="001948B4" w:rsidRPr="001948B4" w:rsidRDefault="00677679" w:rsidP="001948B4">
      <w:r w:rsidRPr="00922340">
        <w:rPr>
          <w:rFonts w:cstheme="minorHAnsi"/>
          <w:noProof/>
        </w:rPr>
        <w:drawing>
          <wp:inline distT="0" distB="0" distL="0" distR="0" wp14:anchorId="2C7BA68B" wp14:editId="769961D4">
            <wp:extent cx="6293896" cy="3448816"/>
            <wp:effectExtent l="0" t="0" r="0" b="0"/>
            <wp:docPr id="33" name="Picture 58166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6304285" cy="3454509"/>
                    </a:xfrm>
                    <a:prstGeom prst="rect">
                      <a:avLst/>
                    </a:prstGeom>
                  </pic:spPr>
                </pic:pic>
              </a:graphicData>
            </a:graphic>
          </wp:inline>
        </w:drawing>
      </w:r>
    </w:p>
    <w:p w14:paraId="1E280E5A" w14:textId="1EA168EF" w:rsidR="000E6BD1" w:rsidRDefault="000E6BD1" w:rsidP="000E6BD1">
      <w:pPr>
        <w:pStyle w:val="Overskrift2"/>
      </w:pPr>
      <w:bookmarkStart w:id="67" w:name="_Toc90632444"/>
      <w:r>
        <w:lastRenderedPageBreak/>
        <w:t>Bilag 22:</w:t>
      </w:r>
      <w:bookmarkEnd w:id="67"/>
    </w:p>
    <w:p w14:paraId="5941893E" w14:textId="6241B8C8" w:rsidR="0099155E" w:rsidRPr="0099155E" w:rsidRDefault="00677679" w:rsidP="0099155E">
      <w:r w:rsidRPr="00922340">
        <w:rPr>
          <w:rFonts w:cstheme="minorHAnsi"/>
          <w:noProof/>
        </w:rPr>
        <w:drawing>
          <wp:inline distT="0" distB="0" distL="0" distR="0" wp14:anchorId="0E5AA999" wp14:editId="13C6FF91">
            <wp:extent cx="5731510" cy="3139847"/>
            <wp:effectExtent l="0" t="0" r="2540" b="3810"/>
            <wp:docPr id="34" name="Picture 581662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139847"/>
                    </a:xfrm>
                    <a:prstGeom prst="rect">
                      <a:avLst/>
                    </a:prstGeom>
                  </pic:spPr>
                </pic:pic>
              </a:graphicData>
            </a:graphic>
          </wp:inline>
        </w:drawing>
      </w:r>
    </w:p>
    <w:p w14:paraId="7D48FDD9" w14:textId="6D4486A8" w:rsidR="000E6BD1" w:rsidRDefault="000E6BD1" w:rsidP="000E6BD1">
      <w:pPr>
        <w:pStyle w:val="Overskrift2"/>
      </w:pPr>
      <w:bookmarkStart w:id="68" w:name="_Toc90632445"/>
      <w:r>
        <w:lastRenderedPageBreak/>
        <w:t>Bilag 23:</w:t>
      </w:r>
      <w:bookmarkEnd w:id="68"/>
    </w:p>
    <w:p w14:paraId="4D70A84F" w14:textId="03A42D69" w:rsidR="0015240E" w:rsidRPr="0015240E" w:rsidRDefault="00677679" w:rsidP="0015240E">
      <w:r w:rsidRPr="00DC73B0">
        <w:rPr>
          <w:noProof/>
        </w:rPr>
        <w:drawing>
          <wp:inline distT="0" distB="0" distL="0" distR="0" wp14:anchorId="4C6EB716" wp14:editId="791BA371">
            <wp:extent cx="5731510" cy="3031997"/>
            <wp:effectExtent l="0" t="2540" r="0" b="0"/>
            <wp:docPr id="47" name="Picture 168366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rot="5400000">
                      <a:off x="0" y="0"/>
                      <a:ext cx="5731510" cy="3031997"/>
                    </a:xfrm>
                    <a:prstGeom prst="rect">
                      <a:avLst/>
                    </a:prstGeom>
                  </pic:spPr>
                </pic:pic>
              </a:graphicData>
            </a:graphic>
          </wp:inline>
        </w:drawing>
      </w:r>
    </w:p>
    <w:p w14:paraId="1283D533" w14:textId="26A47EE2" w:rsidR="000E6BD1" w:rsidRDefault="000E6BD1" w:rsidP="000E6BD1">
      <w:pPr>
        <w:pStyle w:val="Overskrift2"/>
      </w:pPr>
      <w:bookmarkStart w:id="69" w:name="_Toc90632446"/>
      <w:r>
        <w:lastRenderedPageBreak/>
        <w:t>Bilag 24:</w:t>
      </w:r>
      <w:bookmarkEnd w:id="69"/>
    </w:p>
    <w:p w14:paraId="68BC4992" w14:textId="3A418294" w:rsidR="337CFE36" w:rsidRDefault="00677679" w:rsidP="00AB69FE">
      <w:r w:rsidRPr="00E245DD">
        <w:rPr>
          <w:noProof/>
        </w:rPr>
        <w:drawing>
          <wp:inline distT="0" distB="0" distL="0" distR="0" wp14:anchorId="300DE110" wp14:editId="471F0970">
            <wp:extent cx="5731510" cy="3368675"/>
            <wp:effectExtent l="0" t="0" r="2540" b="317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9"/>
                    <a:stretch>
                      <a:fillRect/>
                    </a:stretch>
                  </pic:blipFill>
                  <pic:spPr>
                    <a:xfrm>
                      <a:off x="0" y="0"/>
                      <a:ext cx="5731510" cy="3368675"/>
                    </a:xfrm>
                    <a:prstGeom prst="rect">
                      <a:avLst/>
                    </a:prstGeom>
                  </pic:spPr>
                </pic:pic>
              </a:graphicData>
            </a:graphic>
          </wp:inline>
        </w:drawing>
      </w:r>
    </w:p>
    <w:sectPr w:rsidR="337CFE36">
      <w:headerReference w:type="default" r:id="rId40"/>
      <w:footerReference w:type="default" r:id="rId4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D120A" w14:textId="77777777" w:rsidR="00FA30F8" w:rsidRDefault="00FA30F8" w:rsidP="00FC032E">
      <w:pPr>
        <w:spacing w:after="0" w:line="240" w:lineRule="auto"/>
      </w:pPr>
      <w:r>
        <w:separator/>
      </w:r>
    </w:p>
  </w:endnote>
  <w:endnote w:type="continuationSeparator" w:id="0">
    <w:p w14:paraId="141CA695" w14:textId="77777777" w:rsidR="00FA30F8" w:rsidRDefault="00FA30F8" w:rsidP="00FC032E">
      <w:pPr>
        <w:spacing w:after="0" w:line="240" w:lineRule="auto"/>
      </w:pPr>
      <w:r>
        <w:continuationSeparator/>
      </w:r>
    </w:p>
  </w:endnote>
  <w:endnote w:type="continuationNotice" w:id="1">
    <w:p w14:paraId="770D74CB" w14:textId="77777777" w:rsidR="00FA30F8" w:rsidRDefault="00FA30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86D6B21" w14:paraId="7B62EC2D" w14:textId="77777777" w:rsidTr="786D6B21">
      <w:tc>
        <w:tcPr>
          <w:tcW w:w="3005" w:type="dxa"/>
        </w:tcPr>
        <w:p w14:paraId="2B9A1CB6" w14:textId="6FA9F77E" w:rsidR="786D6B21" w:rsidRDefault="786D6B21" w:rsidP="786D6B21">
          <w:pPr>
            <w:pStyle w:val="Sidehoved"/>
            <w:ind w:left="-115"/>
          </w:pPr>
        </w:p>
      </w:tc>
      <w:tc>
        <w:tcPr>
          <w:tcW w:w="3005" w:type="dxa"/>
        </w:tcPr>
        <w:p w14:paraId="30180391" w14:textId="6B851299" w:rsidR="786D6B21" w:rsidRDefault="786D6B21" w:rsidP="786D6B21">
          <w:pPr>
            <w:pStyle w:val="Sidehoved"/>
            <w:jc w:val="center"/>
          </w:pPr>
        </w:p>
      </w:tc>
      <w:tc>
        <w:tcPr>
          <w:tcW w:w="3005" w:type="dxa"/>
        </w:tcPr>
        <w:p w14:paraId="422C0A54" w14:textId="68D43752" w:rsidR="786D6B21" w:rsidRDefault="786D6B21" w:rsidP="786D6B21">
          <w:pPr>
            <w:pStyle w:val="Sidehoved"/>
            <w:ind w:right="-115"/>
            <w:jc w:val="right"/>
          </w:pPr>
        </w:p>
      </w:tc>
    </w:tr>
  </w:tbl>
  <w:p w14:paraId="41ADE6A2" w14:textId="23F7AF35" w:rsidR="00E76A35" w:rsidRDefault="00E76A35">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4E64F" w14:textId="77777777" w:rsidR="00FA30F8" w:rsidRDefault="00FA30F8" w:rsidP="00FC032E">
      <w:pPr>
        <w:spacing w:after="0" w:line="240" w:lineRule="auto"/>
      </w:pPr>
      <w:r>
        <w:separator/>
      </w:r>
    </w:p>
  </w:footnote>
  <w:footnote w:type="continuationSeparator" w:id="0">
    <w:p w14:paraId="6E26823D" w14:textId="77777777" w:rsidR="00FA30F8" w:rsidRDefault="00FA30F8" w:rsidP="00FC032E">
      <w:pPr>
        <w:spacing w:after="0" w:line="240" w:lineRule="auto"/>
      </w:pPr>
      <w:r>
        <w:continuationSeparator/>
      </w:r>
    </w:p>
  </w:footnote>
  <w:footnote w:type="continuationNotice" w:id="1">
    <w:p w14:paraId="20866C0F" w14:textId="77777777" w:rsidR="00FA30F8" w:rsidRDefault="00FA30F8">
      <w:pPr>
        <w:spacing w:after="0" w:line="240" w:lineRule="auto"/>
      </w:pPr>
    </w:p>
  </w:footnote>
  <w:footnote w:id="2">
    <w:p w14:paraId="382B3C76" w14:textId="7AA798AD" w:rsidR="006B1440" w:rsidRPr="0038523C" w:rsidRDefault="006B1440">
      <w:pPr>
        <w:pStyle w:val="Fodnotetekst"/>
        <w:rPr>
          <w:lang w:val="en-US"/>
        </w:rPr>
      </w:pPr>
      <w:r>
        <w:rPr>
          <w:rStyle w:val="Fodnotehenvisning"/>
        </w:rPr>
        <w:footnoteRef/>
      </w:r>
      <w:r w:rsidRPr="0038523C">
        <w:rPr>
          <w:lang w:val="en-US"/>
        </w:rPr>
        <w:t xml:space="preserve"> </w:t>
      </w:r>
      <w:r>
        <w:fldChar w:fldCharType="begin"/>
      </w:r>
      <w:r w:rsidRPr="0038523C">
        <w:rPr>
          <w:lang w:val="en-US"/>
        </w:rPr>
        <w:instrText xml:space="preserve"> ADDIN ZOTERO_ITEM CSL_CITATION {"citationID":"0cgG85Fm","properties":{"formattedCitation":"\\uc0\\u8220{}Code Conventions for the Java Programming Language\\uc0\\u8221{}.","plainCitation":"“Code Conventions for the Java Programming Language”.","noteIndex":1},"citationItems":[{"id":16,"uris":["http://zotero.org/groups/4541632/items/WX7TCJV2"],"uri":["http://zotero.org/groups/4541632/items/WX7TCJV2"],"itemData":{"id":16,"type":"webpage","title":"Code Conventions for the Java Programming Language","URL":"https://www.oracle.com/java/technologies/javase/codeconventions-introduction.html","accessed":{"date-parts":[["2021",12,14]]}}}],"schema":"https://github.com/citation-style-language/schema/raw/master/csl-citation.json"} </w:instrText>
      </w:r>
      <w:r>
        <w:fldChar w:fldCharType="separate"/>
      </w:r>
      <w:r w:rsidRPr="0038523C">
        <w:rPr>
          <w:rFonts w:ascii="Calibri" w:hAnsi="Calibri" w:cs="Calibri"/>
          <w:szCs w:val="24"/>
          <w:lang w:val="en-US"/>
        </w:rPr>
        <w:t>“Code Conventions for the Java Programming Language”.</w:t>
      </w:r>
      <w:r>
        <w:fldChar w:fldCharType="end"/>
      </w:r>
    </w:p>
  </w:footnote>
  <w:footnote w:id="3">
    <w:p w14:paraId="1A7D43B3" w14:textId="556B8DC5" w:rsidR="00BD3654" w:rsidRPr="0038523C" w:rsidRDefault="00BD3654">
      <w:pPr>
        <w:pStyle w:val="Fodnotetekst"/>
        <w:rPr>
          <w:lang w:val="en-US"/>
        </w:rPr>
      </w:pPr>
      <w:r>
        <w:rPr>
          <w:rStyle w:val="Fodnotehenvisning"/>
        </w:rPr>
        <w:footnoteRef/>
      </w:r>
      <w:r w:rsidRPr="0038523C">
        <w:rPr>
          <w:lang w:val="en-US"/>
        </w:rPr>
        <w:t xml:space="preserve"> </w:t>
      </w:r>
      <w:r>
        <w:fldChar w:fldCharType="begin"/>
      </w:r>
      <w:r w:rsidR="0038523C">
        <w:rPr>
          <w:lang w:val="en-US"/>
        </w:rPr>
        <w:instrText xml:space="preserve"> ADDIN ZOTERO_ITEM CSL_CITATION {"citationID":"nsJTsQxl","properties":{"formattedCitation":"s.r.o, \\uc0\\u8220{}GanttProject\\uc0\\u8221{}.","plainCitation":"s.r.o, “GanttProject”.","noteIndex":2},"citationItems":[{"id":18,"uris":["http://zotero.org/groups/4541632/items/3FHVSVWH"],"uri":["http://zotero.org/groups/4541632/items/3FHVSVWH"],"itemData":{"id":18,"type":"webpage","abstract":"Free desktop project scheduling and management app with Gantt chart for Windows, Linux and macOS","container-title":"GanttProject","language":"en","title":"GanttProject: free project management tool for Windows, macOS and Linux","title-short":"GanttProject","URL":"https://www.ganttproject.biz","author":[{"family":"s.r.o","given":"BarD Software"}],"accessed":{"date-parts":[["2021",12,16]]}}}],"schema":"https://github.com/citation-style-language/schema/raw/master/csl-citation.json"} </w:instrText>
      </w:r>
      <w:r>
        <w:fldChar w:fldCharType="separate"/>
      </w:r>
      <w:r w:rsidRPr="0038523C">
        <w:rPr>
          <w:rFonts w:ascii="Calibri" w:hAnsi="Calibri" w:cs="Calibri"/>
          <w:szCs w:val="24"/>
          <w:lang w:val="en-US"/>
        </w:rPr>
        <w:t>s.r.o, “GanttProject”.</w:t>
      </w:r>
      <w:r>
        <w:fldChar w:fldCharType="end"/>
      </w:r>
    </w:p>
  </w:footnote>
  <w:footnote w:id="4">
    <w:p w14:paraId="4A8E83E8" w14:textId="404FDA95" w:rsidR="00E70653" w:rsidRPr="0044526A" w:rsidRDefault="00E70653">
      <w:pPr>
        <w:pStyle w:val="Fodnotetekst"/>
        <w:rPr>
          <w:lang w:val="en-US"/>
        </w:rPr>
      </w:pPr>
      <w:r>
        <w:rPr>
          <w:rStyle w:val="Fodnotehenvisning"/>
        </w:rPr>
        <w:footnoteRef/>
      </w:r>
      <w:r w:rsidRPr="0044526A">
        <w:rPr>
          <w:lang w:val="en-US"/>
        </w:rPr>
        <w:t xml:space="preserve"> </w:t>
      </w:r>
      <w:r>
        <w:fldChar w:fldCharType="begin"/>
      </w:r>
      <w:r w:rsidRPr="0044526A">
        <w:rPr>
          <w:lang w:val="en-US"/>
        </w:rPr>
        <w:instrText xml:space="preserve"> ADDIN ZOTERO_ITEM CSL_CITATION {"citationID":"ko2dOZwB","properties":{"formattedCitation":"Srivastava, \\uc0\\u8220{}Ternary Operator In Java | Baeldung\\uc0\\u8221{}.","plainCitation":"Srivastava, “Ternary Operator In Java | Baeldung”.","noteIndex":3},"citationItems":[{"id":20,"uris":["http://zotero.org/groups/4541632/items/SU5YVZ4L"],"uri":["http://zotero.org/groups/4541632/items/SU5YVZ4L"],"itemData":{"id":20,"type":"webpage","abstract":"Learn about the ternary operator ?:, which allows us to define conditional expressions in Java.","language":"en-US","title":"Ternary Operator In Java | Baeldung","URL":"https://www.baeldung.com/java-ternary-operator","author":[{"family":"Srivastava","given":"Shubhra"}],"accessed":{"date-parts":[["2021",12,17]]},"issued":{"date-parts":[["2018",10,1]]}}}],"schema":"https://github.com/citation-style-language/schema/raw/master/csl-citation.json"} </w:instrText>
      </w:r>
      <w:r>
        <w:fldChar w:fldCharType="separate"/>
      </w:r>
      <w:r w:rsidRPr="0044526A">
        <w:rPr>
          <w:rFonts w:ascii="Calibri" w:hAnsi="Calibri" w:cs="Calibri"/>
          <w:szCs w:val="24"/>
          <w:lang w:val="en-US"/>
        </w:rPr>
        <w:t xml:space="preserve">Srivastava, “Ternary Operator </w:t>
      </w:r>
      <w:proofErr w:type="gramStart"/>
      <w:r w:rsidRPr="0044526A">
        <w:rPr>
          <w:rFonts w:ascii="Calibri" w:hAnsi="Calibri" w:cs="Calibri"/>
          <w:szCs w:val="24"/>
          <w:lang w:val="en-US"/>
        </w:rPr>
        <w:t>In</w:t>
      </w:r>
      <w:proofErr w:type="gramEnd"/>
      <w:r w:rsidRPr="0044526A">
        <w:rPr>
          <w:rFonts w:ascii="Calibri" w:hAnsi="Calibri" w:cs="Calibri"/>
          <w:szCs w:val="24"/>
          <w:lang w:val="en-US"/>
        </w:rPr>
        <w:t xml:space="preserve"> Java | </w:t>
      </w:r>
      <w:proofErr w:type="spellStart"/>
      <w:r w:rsidRPr="0044526A">
        <w:rPr>
          <w:rFonts w:ascii="Calibri" w:hAnsi="Calibri" w:cs="Calibri"/>
          <w:szCs w:val="24"/>
          <w:lang w:val="en-US"/>
        </w:rPr>
        <w:t>Baeldung</w:t>
      </w:r>
      <w:proofErr w:type="spellEnd"/>
      <w:r w:rsidRPr="0044526A">
        <w:rPr>
          <w:rFonts w:ascii="Calibri" w:hAnsi="Calibri" w:cs="Calibri"/>
          <w:szCs w:val="24"/>
          <w:lang w:val="en-US"/>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C294D2A" w14:paraId="3EFFD21E" w14:textId="77777777" w:rsidTr="4C294D2A">
      <w:tc>
        <w:tcPr>
          <w:tcW w:w="3005" w:type="dxa"/>
        </w:tcPr>
        <w:p w14:paraId="77B4071E" w14:textId="030EE095" w:rsidR="4C294D2A" w:rsidRDefault="4C294D2A" w:rsidP="4C294D2A">
          <w:pPr>
            <w:pStyle w:val="Sidehoved"/>
            <w:ind w:left="-115"/>
          </w:pPr>
        </w:p>
      </w:tc>
      <w:tc>
        <w:tcPr>
          <w:tcW w:w="3005" w:type="dxa"/>
        </w:tcPr>
        <w:p w14:paraId="4AEAD7DD" w14:textId="301575BB" w:rsidR="4C294D2A" w:rsidRDefault="4C294D2A" w:rsidP="4C294D2A">
          <w:pPr>
            <w:pStyle w:val="Sidehoved"/>
            <w:jc w:val="center"/>
          </w:pPr>
        </w:p>
      </w:tc>
      <w:tc>
        <w:tcPr>
          <w:tcW w:w="3005" w:type="dxa"/>
        </w:tcPr>
        <w:p w14:paraId="4909F01D" w14:textId="334E5E1C" w:rsidR="4C294D2A" w:rsidRDefault="4C294D2A" w:rsidP="4C294D2A">
          <w:pPr>
            <w:pStyle w:val="Sidehoved"/>
            <w:ind w:right="-115"/>
            <w:jc w:val="right"/>
          </w:pPr>
        </w:p>
      </w:tc>
    </w:tr>
  </w:tbl>
  <w:p w14:paraId="73679CD5" w14:textId="2FEA71ED" w:rsidR="002C0F3E" w:rsidRDefault="002C0F3E">
    <w:pPr>
      <w:pStyle w:val="Sidehoved"/>
    </w:pPr>
  </w:p>
</w:hdr>
</file>

<file path=word/intelligence.xml><?xml version="1.0" encoding="utf-8"?>
<int:Intelligence xmlns:int="http://schemas.microsoft.com/office/intelligence/2019/intelligence">
  <int:IntelligenceSettings/>
  <int:Manifest>
    <int:WordHash hashCode="kRIk1aKE6a5vlv" id="cMc7Ep2m"/>
    <int:WordHash hashCode="SS7qslYfur9lLS" id="IsA6Jbyr"/>
    <int:WordHash hashCode="hcJ0kpvA4o6v03" id="ygCgQVcs"/>
    <int:WordHash hashCode="St+leX8kmTQ0U3" id="GN/lsla6"/>
    <int:WordHash hashCode="eLXgnx83eBYbhf" id="KTKmC/bV"/>
    <int:WordHash hashCode="qrhyx9iZ+bJ3Lr" id="ThxYDzi/"/>
    <int:WordHash hashCode="AoTGrFjLR7tS5C" id="d3nKMPXu"/>
    <int:WordHash hashCode="s58AjjGO/Su5iN" id="3tgqnkbB"/>
    <int:ParagraphRange paragraphId="687234290" textId="1708300390" start="13" length="18" invalidationStart="13" invalidationLength="18" id="R6fU4vhd"/>
    <int:WordHash hashCode="TbLB30YQzWwNpr" id="4fop6DeT"/>
    <int:WordHash hashCode="7dLLUCk9hOgH7c" id="cEagZB48"/>
    <int:WordHash hashCode="J8bn5g8kQ97KNd" id="cpNJQ84Z"/>
    <int:WordHash hashCode="OJKMzEuhYk1McE" id="1vIgygO7"/>
    <int:WordHash hashCode="i+wUGw+8XkeZjq" id="A64H0q7q"/>
    <int:WordHash hashCode="dWhUlFl/9NgbjF" id="b4UCC1ec"/>
    <int:WordHash hashCode="BEiaEruqauv/th" id="l7EjXoO2"/>
  </int:Manifest>
  <int:Observations>
    <int:Content id="cMc7Ep2m">
      <int:Rejection type="LegacyProofing"/>
    </int:Content>
    <int:Content id="IsA6Jbyr">
      <int:Rejection type="LegacyProofing"/>
    </int:Content>
    <int:Content id="ygCgQVcs">
      <int:Rejection type="LegacyProofing"/>
    </int:Content>
    <int:Content id="GN/lsla6">
      <int:Rejection type="LegacyProofing"/>
    </int:Content>
    <int:Content id="KTKmC/bV">
      <int:Rejection type="LegacyProofing"/>
    </int:Content>
    <int:Content id="ThxYDzi/">
      <int:Rejection type="LegacyProofing"/>
    </int:Content>
    <int:Content id="d3nKMPXu">
      <int:Rejection type="LegacyProofing"/>
    </int:Content>
    <int:Content id="3tgqnkbB">
      <int:Rejection type="LegacyProofing"/>
    </int:Content>
    <int:Content id="R6fU4vhd">
      <int:Rejection type="LegacyProofing"/>
    </int:Content>
    <int:Content id="4fop6DeT">
      <int:Rejection type="LegacyProofing"/>
    </int:Content>
    <int:Content id="cEagZB48">
      <int:Rejection type="LegacyProofing"/>
    </int:Content>
    <int:Content id="cpNJQ84Z">
      <int:Rejection type="LegacyProofing"/>
    </int:Content>
    <int:Content id="1vIgygO7">
      <int:Rejection type="LegacyProofing"/>
    </int:Content>
    <int:Content id="A64H0q7q">
      <int:Rejection type="LegacyProofing"/>
    </int:Content>
    <int:Content id="b4UCC1ec">
      <int:Rejection type="LegacyProofing"/>
    </int:Content>
    <int:Content id="l7EjXoO2">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649"/>
    <w:multiLevelType w:val="hybridMultilevel"/>
    <w:tmpl w:val="FFFFFFFF"/>
    <w:lvl w:ilvl="0" w:tplc="EFE6F976">
      <w:start w:val="1"/>
      <w:numFmt w:val="bullet"/>
      <w:lvlText w:val="-"/>
      <w:lvlJc w:val="left"/>
      <w:pPr>
        <w:ind w:left="720" w:hanging="360"/>
      </w:pPr>
      <w:rPr>
        <w:rFonts w:ascii="Calibri" w:hAnsi="Calibri" w:hint="default"/>
      </w:rPr>
    </w:lvl>
    <w:lvl w:ilvl="1" w:tplc="AC40C1E2">
      <w:start w:val="1"/>
      <w:numFmt w:val="bullet"/>
      <w:lvlText w:val="o"/>
      <w:lvlJc w:val="left"/>
      <w:pPr>
        <w:ind w:left="1440" w:hanging="360"/>
      </w:pPr>
      <w:rPr>
        <w:rFonts w:ascii="Courier New" w:hAnsi="Courier New" w:hint="default"/>
      </w:rPr>
    </w:lvl>
    <w:lvl w:ilvl="2" w:tplc="B5121BFE">
      <w:start w:val="1"/>
      <w:numFmt w:val="bullet"/>
      <w:lvlText w:val=""/>
      <w:lvlJc w:val="left"/>
      <w:pPr>
        <w:ind w:left="2160" w:hanging="360"/>
      </w:pPr>
      <w:rPr>
        <w:rFonts w:ascii="Wingdings" w:hAnsi="Wingdings" w:hint="default"/>
      </w:rPr>
    </w:lvl>
    <w:lvl w:ilvl="3" w:tplc="6908BB12">
      <w:start w:val="1"/>
      <w:numFmt w:val="bullet"/>
      <w:lvlText w:val=""/>
      <w:lvlJc w:val="left"/>
      <w:pPr>
        <w:ind w:left="2880" w:hanging="360"/>
      </w:pPr>
      <w:rPr>
        <w:rFonts w:ascii="Symbol" w:hAnsi="Symbol" w:hint="default"/>
      </w:rPr>
    </w:lvl>
    <w:lvl w:ilvl="4" w:tplc="4BF67562">
      <w:start w:val="1"/>
      <w:numFmt w:val="bullet"/>
      <w:lvlText w:val="o"/>
      <w:lvlJc w:val="left"/>
      <w:pPr>
        <w:ind w:left="3600" w:hanging="360"/>
      </w:pPr>
      <w:rPr>
        <w:rFonts w:ascii="Courier New" w:hAnsi="Courier New" w:hint="default"/>
      </w:rPr>
    </w:lvl>
    <w:lvl w:ilvl="5" w:tplc="BBB6B634">
      <w:start w:val="1"/>
      <w:numFmt w:val="bullet"/>
      <w:lvlText w:val=""/>
      <w:lvlJc w:val="left"/>
      <w:pPr>
        <w:ind w:left="4320" w:hanging="360"/>
      </w:pPr>
      <w:rPr>
        <w:rFonts w:ascii="Wingdings" w:hAnsi="Wingdings" w:hint="default"/>
      </w:rPr>
    </w:lvl>
    <w:lvl w:ilvl="6" w:tplc="5838C9DC">
      <w:start w:val="1"/>
      <w:numFmt w:val="bullet"/>
      <w:lvlText w:val=""/>
      <w:lvlJc w:val="left"/>
      <w:pPr>
        <w:ind w:left="5040" w:hanging="360"/>
      </w:pPr>
      <w:rPr>
        <w:rFonts w:ascii="Symbol" w:hAnsi="Symbol" w:hint="default"/>
      </w:rPr>
    </w:lvl>
    <w:lvl w:ilvl="7" w:tplc="ABE2B27C">
      <w:start w:val="1"/>
      <w:numFmt w:val="bullet"/>
      <w:lvlText w:val="o"/>
      <w:lvlJc w:val="left"/>
      <w:pPr>
        <w:ind w:left="5760" w:hanging="360"/>
      </w:pPr>
      <w:rPr>
        <w:rFonts w:ascii="Courier New" w:hAnsi="Courier New" w:hint="default"/>
      </w:rPr>
    </w:lvl>
    <w:lvl w:ilvl="8" w:tplc="E6747E54">
      <w:start w:val="1"/>
      <w:numFmt w:val="bullet"/>
      <w:lvlText w:val=""/>
      <w:lvlJc w:val="left"/>
      <w:pPr>
        <w:ind w:left="6480" w:hanging="360"/>
      </w:pPr>
      <w:rPr>
        <w:rFonts w:ascii="Wingdings" w:hAnsi="Wingdings" w:hint="default"/>
      </w:rPr>
    </w:lvl>
  </w:abstractNum>
  <w:abstractNum w:abstractNumId="1" w15:restartNumberingAfterBreak="0">
    <w:nsid w:val="03AB694E"/>
    <w:multiLevelType w:val="hybridMultilevel"/>
    <w:tmpl w:val="FFFFFFFF"/>
    <w:lvl w:ilvl="0" w:tplc="4C6AE26A">
      <w:start w:val="1"/>
      <w:numFmt w:val="bullet"/>
      <w:lvlText w:val=""/>
      <w:lvlJc w:val="left"/>
      <w:pPr>
        <w:ind w:left="720" w:hanging="360"/>
      </w:pPr>
      <w:rPr>
        <w:rFonts w:ascii="Symbol" w:hAnsi="Symbol" w:hint="default"/>
      </w:rPr>
    </w:lvl>
    <w:lvl w:ilvl="1" w:tplc="8E32C08E">
      <w:start w:val="1"/>
      <w:numFmt w:val="bullet"/>
      <w:lvlText w:val="o"/>
      <w:lvlJc w:val="left"/>
      <w:pPr>
        <w:ind w:left="1440" w:hanging="360"/>
      </w:pPr>
      <w:rPr>
        <w:rFonts w:ascii="Courier New" w:hAnsi="Courier New" w:hint="default"/>
      </w:rPr>
    </w:lvl>
    <w:lvl w:ilvl="2" w:tplc="9C60A016">
      <w:start w:val="1"/>
      <w:numFmt w:val="bullet"/>
      <w:lvlText w:val=""/>
      <w:lvlJc w:val="left"/>
      <w:pPr>
        <w:ind w:left="2160" w:hanging="360"/>
      </w:pPr>
      <w:rPr>
        <w:rFonts w:ascii="Wingdings" w:hAnsi="Wingdings" w:hint="default"/>
      </w:rPr>
    </w:lvl>
    <w:lvl w:ilvl="3" w:tplc="F864D96E">
      <w:start w:val="1"/>
      <w:numFmt w:val="bullet"/>
      <w:lvlText w:val=""/>
      <w:lvlJc w:val="left"/>
      <w:pPr>
        <w:ind w:left="2880" w:hanging="360"/>
      </w:pPr>
      <w:rPr>
        <w:rFonts w:ascii="Symbol" w:hAnsi="Symbol" w:hint="default"/>
      </w:rPr>
    </w:lvl>
    <w:lvl w:ilvl="4" w:tplc="F482A48E">
      <w:start w:val="1"/>
      <w:numFmt w:val="bullet"/>
      <w:lvlText w:val="o"/>
      <w:lvlJc w:val="left"/>
      <w:pPr>
        <w:ind w:left="3600" w:hanging="360"/>
      </w:pPr>
      <w:rPr>
        <w:rFonts w:ascii="Courier New" w:hAnsi="Courier New" w:hint="default"/>
      </w:rPr>
    </w:lvl>
    <w:lvl w:ilvl="5" w:tplc="7A34C1B8">
      <w:start w:val="1"/>
      <w:numFmt w:val="bullet"/>
      <w:lvlText w:val=""/>
      <w:lvlJc w:val="left"/>
      <w:pPr>
        <w:ind w:left="4320" w:hanging="360"/>
      </w:pPr>
      <w:rPr>
        <w:rFonts w:ascii="Wingdings" w:hAnsi="Wingdings" w:hint="default"/>
      </w:rPr>
    </w:lvl>
    <w:lvl w:ilvl="6" w:tplc="6CB49F40">
      <w:start w:val="1"/>
      <w:numFmt w:val="bullet"/>
      <w:lvlText w:val=""/>
      <w:lvlJc w:val="left"/>
      <w:pPr>
        <w:ind w:left="5040" w:hanging="360"/>
      </w:pPr>
      <w:rPr>
        <w:rFonts w:ascii="Symbol" w:hAnsi="Symbol" w:hint="default"/>
      </w:rPr>
    </w:lvl>
    <w:lvl w:ilvl="7" w:tplc="03D4459A">
      <w:start w:val="1"/>
      <w:numFmt w:val="bullet"/>
      <w:lvlText w:val="o"/>
      <w:lvlJc w:val="left"/>
      <w:pPr>
        <w:ind w:left="5760" w:hanging="360"/>
      </w:pPr>
      <w:rPr>
        <w:rFonts w:ascii="Courier New" w:hAnsi="Courier New" w:hint="default"/>
      </w:rPr>
    </w:lvl>
    <w:lvl w:ilvl="8" w:tplc="A922E702">
      <w:start w:val="1"/>
      <w:numFmt w:val="bullet"/>
      <w:lvlText w:val=""/>
      <w:lvlJc w:val="left"/>
      <w:pPr>
        <w:ind w:left="6480" w:hanging="360"/>
      </w:pPr>
      <w:rPr>
        <w:rFonts w:ascii="Wingdings" w:hAnsi="Wingdings" w:hint="default"/>
      </w:rPr>
    </w:lvl>
  </w:abstractNum>
  <w:abstractNum w:abstractNumId="2" w15:restartNumberingAfterBreak="0">
    <w:nsid w:val="03CD782F"/>
    <w:multiLevelType w:val="hybridMultilevel"/>
    <w:tmpl w:val="FFFFFFFF"/>
    <w:lvl w:ilvl="0" w:tplc="DB2CB6FC">
      <w:start w:val="1"/>
      <w:numFmt w:val="decimal"/>
      <w:lvlText w:val="%1."/>
      <w:lvlJc w:val="left"/>
      <w:pPr>
        <w:ind w:left="720" w:hanging="360"/>
      </w:pPr>
    </w:lvl>
    <w:lvl w:ilvl="1" w:tplc="5A9EE83C">
      <w:start w:val="1"/>
      <w:numFmt w:val="lowerLetter"/>
      <w:lvlText w:val="%2."/>
      <w:lvlJc w:val="left"/>
      <w:pPr>
        <w:ind w:left="1440" w:hanging="360"/>
      </w:pPr>
    </w:lvl>
    <w:lvl w:ilvl="2" w:tplc="CA20E530">
      <w:start w:val="1"/>
      <w:numFmt w:val="lowerRoman"/>
      <w:lvlText w:val="%3."/>
      <w:lvlJc w:val="right"/>
      <w:pPr>
        <w:ind w:left="2160" w:hanging="180"/>
      </w:pPr>
    </w:lvl>
    <w:lvl w:ilvl="3" w:tplc="103293D0">
      <w:start w:val="1"/>
      <w:numFmt w:val="decimal"/>
      <w:lvlText w:val="%4."/>
      <w:lvlJc w:val="left"/>
      <w:pPr>
        <w:ind w:left="2880" w:hanging="360"/>
      </w:pPr>
    </w:lvl>
    <w:lvl w:ilvl="4" w:tplc="2BEA3E4A">
      <w:start w:val="1"/>
      <w:numFmt w:val="lowerLetter"/>
      <w:lvlText w:val="%5."/>
      <w:lvlJc w:val="left"/>
      <w:pPr>
        <w:ind w:left="3600" w:hanging="360"/>
      </w:pPr>
    </w:lvl>
    <w:lvl w:ilvl="5" w:tplc="096E104C">
      <w:start w:val="1"/>
      <w:numFmt w:val="lowerRoman"/>
      <w:lvlText w:val="%6."/>
      <w:lvlJc w:val="right"/>
      <w:pPr>
        <w:ind w:left="4320" w:hanging="180"/>
      </w:pPr>
    </w:lvl>
    <w:lvl w:ilvl="6" w:tplc="8CE81812">
      <w:start w:val="1"/>
      <w:numFmt w:val="decimal"/>
      <w:lvlText w:val="%7."/>
      <w:lvlJc w:val="left"/>
      <w:pPr>
        <w:ind w:left="5040" w:hanging="360"/>
      </w:pPr>
    </w:lvl>
    <w:lvl w:ilvl="7" w:tplc="AC3E4438">
      <w:start w:val="1"/>
      <w:numFmt w:val="lowerLetter"/>
      <w:lvlText w:val="%8."/>
      <w:lvlJc w:val="left"/>
      <w:pPr>
        <w:ind w:left="5760" w:hanging="360"/>
      </w:pPr>
    </w:lvl>
    <w:lvl w:ilvl="8" w:tplc="637CF196">
      <w:start w:val="1"/>
      <w:numFmt w:val="lowerRoman"/>
      <w:lvlText w:val="%9."/>
      <w:lvlJc w:val="right"/>
      <w:pPr>
        <w:ind w:left="6480" w:hanging="180"/>
      </w:pPr>
    </w:lvl>
  </w:abstractNum>
  <w:abstractNum w:abstractNumId="3" w15:restartNumberingAfterBreak="0">
    <w:nsid w:val="06EC2D9E"/>
    <w:multiLevelType w:val="hybridMultilevel"/>
    <w:tmpl w:val="0BA2A636"/>
    <w:lvl w:ilvl="0" w:tplc="4324143E">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7003892"/>
    <w:multiLevelType w:val="hybridMultilevel"/>
    <w:tmpl w:val="FFFFFFFF"/>
    <w:lvl w:ilvl="0" w:tplc="E418082E">
      <w:start w:val="1"/>
      <w:numFmt w:val="bullet"/>
      <w:lvlText w:val="-"/>
      <w:lvlJc w:val="left"/>
      <w:pPr>
        <w:ind w:left="720" w:hanging="360"/>
      </w:pPr>
      <w:rPr>
        <w:rFonts w:ascii="Calibri" w:hAnsi="Calibri" w:hint="default"/>
      </w:rPr>
    </w:lvl>
    <w:lvl w:ilvl="1" w:tplc="19CC1944">
      <w:start w:val="1"/>
      <w:numFmt w:val="bullet"/>
      <w:lvlText w:val="o"/>
      <w:lvlJc w:val="left"/>
      <w:pPr>
        <w:ind w:left="1440" w:hanging="360"/>
      </w:pPr>
      <w:rPr>
        <w:rFonts w:ascii="Courier New" w:hAnsi="Courier New" w:hint="default"/>
      </w:rPr>
    </w:lvl>
    <w:lvl w:ilvl="2" w:tplc="AC68C7E0">
      <w:start w:val="1"/>
      <w:numFmt w:val="bullet"/>
      <w:lvlText w:val=""/>
      <w:lvlJc w:val="left"/>
      <w:pPr>
        <w:ind w:left="2160" w:hanging="360"/>
      </w:pPr>
      <w:rPr>
        <w:rFonts w:ascii="Wingdings" w:hAnsi="Wingdings" w:hint="default"/>
      </w:rPr>
    </w:lvl>
    <w:lvl w:ilvl="3" w:tplc="777C51A8">
      <w:start w:val="1"/>
      <w:numFmt w:val="bullet"/>
      <w:lvlText w:val=""/>
      <w:lvlJc w:val="left"/>
      <w:pPr>
        <w:ind w:left="2880" w:hanging="360"/>
      </w:pPr>
      <w:rPr>
        <w:rFonts w:ascii="Symbol" w:hAnsi="Symbol" w:hint="default"/>
      </w:rPr>
    </w:lvl>
    <w:lvl w:ilvl="4" w:tplc="319E0110">
      <w:start w:val="1"/>
      <w:numFmt w:val="bullet"/>
      <w:lvlText w:val="o"/>
      <w:lvlJc w:val="left"/>
      <w:pPr>
        <w:ind w:left="3600" w:hanging="360"/>
      </w:pPr>
      <w:rPr>
        <w:rFonts w:ascii="Courier New" w:hAnsi="Courier New" w:hint="default"/>
      </w:rPr>
    </w:lvl>
    <w:lvl w:ilvl="5" w:tplc="124EA65C">
      <w:start w:val="1"/>
      <w:numFmt w:val="bullet"/>
      <w:lvlText w:val=""/>
      <w:lvlJc w:val="left"/>
      <w:pPr>
        <w:ind w:left="4320" w:hanging="360"/>
      </w:pPr>
      <w:rPr>
        <w:rFonts w:ascii="Wingdings" w:hAnsi="Wingdings" w:hint="default"/>
      </w:rPr>
    </w:lvl>
    <w:lvl w:ilvl="6" w:tplc="A6E6318E">
      <w:start w:val="1"/>
      <w:numFmt w:val="bullet"/>
      <w:lvlText w:val=""/>
      <w:lvlJc w:val="left"/>
      <w:pPr>
        <w:ind w:left="5040" w:hanging="360"/>
      </w:pPr>
      <w:rPr>
        <w:rFonts w:ascii="Symbol" w:hAnsi="Symbol" w:hint="default"/>
      </w:rPr>
    </w:lvl>
    <w:lvl w:ilvl="7" w:tplc="63BECEF8">
      <w:start w:val="1"/>
      <w:numFmt w:val="bullet"/>
      <w:lvlText w:val="o"/>
      <w:lvlJc w:val="left"/>
      <w:pPr>
        <w:ind w:left="5760" w:hanging="360"/>
      </w:pPr>
      <w:rPr>
        <w:rFonts w:ascii="Courier New" w:hAnsi="Courier New" w:hint="default"/>
      </w:rPr>
    </w:lvl>
    <w:lvl w:ilvl="8" w:tplc="B6D80636">
      <w:start w:val="1"/>
      <w:numFmt w:val="bullet"/>
      <w:lvlText w:val=""/>
      <w:lvlJc w:val="left"/>
      <w:pPr>
        <w:ind w:left="6480" w:hanging="360"/>
      </w:pPr>
      <w:rPr>
        <w:rFonts w:ascii="Wingdings" w:hAnsi="Wingdings" w:hint="default"/>
      </w:rPr>
    </w:lvl>
  </w:abstractNum>
  <w:abstractNum w:abstractNumId="5" w15:restartNumberingAfterBreak="0">
    <w:nsid w:val="0D8E3239"/>
    <w:multiLevelType w:val="hybridMultilevel"/>
    <w:tmpl w:val="FFFFFFFF"/>
    <w:lvl w:ilvl="0" w:tplc="CBAAE4FA">
      <w:start w:val="1"/>
      <w:numFmt w:val="bullet"/>
      <w:lvlText w:val="·"/>
      <w:lvlJc w:val="left"/>
      <w:pPr>
        <w:ind w:left="720" w:hanging="360"/>
      </w:pPr>
      <w:rPr>
        <w:rFonts w:ascii="Symbol" w:hAnsi="Symbol" w:hint="default"/>
      </w:rPr>
    </w:lvl>
    <w:lvl w:ilvl="1" w:tplc="D5C6C9BA">
      <w:start w:val="1"/>
      <w:numFmt w:val="bullet"/>
      <w:lvlText w:val="o"/>
      <w:lvlJc w:val="left"/>
      <w:pPr>
        <w:ind w:left="1440" w:hanging="360"/>
      </w:pPr>
      <w:rPr>
        <w:rFonts w:ascii="Courier New" w:hAnsi="Courier New" w:hint="default"/>
      </w:rPr>
    </w:lvl>
    <w:lvl w:ilvl="2" w:tplc="6B10C172">
      <w:start w:val="1"/>
      <w:numFmt w:val="bullet"/>
      <w:lvlText w:val=""/>
      <w:lvlJc w:val="left"/>
      <w:pPr>
        <w:ind w:left="2160" w:hanging="360"/>
      </w:pPr>
      <w:rPr>
        <w:rFonts w:ascii="Wingdings" w:hAnsi="Wingdings" w:hint="default"/>
      </w:rPr>
    </w:lvl>
    <w:lvl w:ilvl="3" w:tplc="B7DC28EC">
      <w:start w:val="1"/>
      <w:numFmt w:val="bullet"/>
      <w:lvlText w:val=""/>
      <w:lvlJc w:val="left"/>
      <w:pPr>
        <w:ind w:left="2880" w:hanging="360"/>
      </w:pPr>
      <w:rPr>
        <w:rFonts w:ascii="Symbol" w:hAnsi="Symbol" w:hint="default"/>
      </w:rPr>
    </w:lvl>
    <w:lvl w:ilvl="4" w:tplc="5776C342">
      <w:start w:val="1"/>
      <w:numFmt w:val="bullet"/>
      <w:lvlText w:val="o"/>
      <w:lvlJc w:val="left"/>
      <w:pPr>
        <w:ind w:left="3600" w:hanging="360"/>
      </w:pPr>
      <w:rPr>
        <w:rFonts w:ascii="Courier New" w:hAnsi="Courier New" w:hint="default"/>
      </w:rPr>
    </w:lvl>
    <w:lvl w:ilvl="5" w:tplc="5506495E">
      <w:start w:val="1"/>
      <w:numFmt w:val="bullet"/>
      <w:lvlText w:val=""/>
      <w:lvlJc w:val="left"/>
      <w:pPr>
        <w:ind w:left="4320" w:hanging="360"/>
      </w:pPr>
      <w:rPr>
        <w:rFonts w:ascii="Wingdings" w:hAnsi="Wingdings" w:hint="default"/>
      </w:rPr>
    </w:lvl>
    <w:lvl w:ilvl="6" w:tplc="1D70C596">
      <w:start w:val="1"/>
      <w:numFmt w:val="bullet"/>
      <w:lvlText w:val=""/>
      <w:lvlJc w:val="left"/>
      <w:pPr>
        <w:ind w:left="5040" w:hanging="360"/>
      </w:pPr>
      <w:rPr>
        <w:rFonts w:ascii="Symbol" w:hAnsi="Symbol" w:hint="default"/>
      </w:rPr>
    </w:lvl>
    <w:lvl w:ilvl="7" w:tplc="8038509C">
      <w:start w:val="1"/>
      <w:numFmt w:val="bullet"/>
      <w:lvlText w:val="o"/>
      <w:lvlJc w:val="left"/>
      <w:pPr>
        <w:ind w:left="5760" w:hanging="360"/>
      </w:pPr>
      <w:rPr>
        <w:rFonts w:ascii="Courier New" w:hAnsi="Courier New" w:hint="default"/>
      </w:rPr>
    </w:lvl>
    <w:lvl w:ilvl="8" w:tplc="F88A61B8">
      <w:start w:val="1"/>
      <w:numFmt w:val="bullet"/>
      <w:lvlText w:val=""/>
      <w:lvlJc w:val="left"/>
      <w:pPr>
        <w:ind w:left="6480" w:hanging="360"/>
      </w:pPr>
      <w:rPr>
        <w:rFonts w:ascii="Wingdings" w:hAnsi="Wingdings" w:hint="default"/>
      </w:rPr>
    </w:lvl>
  </w:abstractNum>
  <w:abstractNum w:abstractNumId="6" w15:restartNumberingAfterBreak="0">
    <w:nsid w:val="11576FA0"/>
    <w:multiLevelType w:val="hybridMultilevel"/>
    <w:tmpl w:val="FFFFFFFF"/>
    <w:lvl w:ilvl="0" w:tplc="4D4A99B2">
      <w:start w:val="1"/>
      <w:numFmt w:val="bullet"/>
      <w:lvlText w:val=""/>
      <w:lvlJc w:val="left"/>
      <w:pPr>
        <w:ind w:left="720" w:hanging="360"/>
      </w:pPr>
      <w:rPr>
        <w:rFonts w:ascii="Symbol" w:hAnsi="Symbol" w:hint="default"/>
      </w:rPr>
    </w:lvl>
    <w:lvl w:ilvl="1" w:tplc="B9F68870">
      <w:start w:val="1"/>
      <w:numFmt w:val="bullet"/>
      <w:lvlText w:val="o"/>
      <w:lvlJc w:val="left"/>
      <w:pPr>
        <w:ind w:left="1440" w:hanging="360"/>
      </w:pPr>
      <w:rPr>
        <w:rFonts w:ascii="Courier New" w:hAnsi="Courier New" w:hint="default"/>
      </w:rPr>
    </w:lvl>
    <w:lvl w:ilvl="2" w:tplc="C21C5DB2">
      <w:start w:val="1"/>
      <w:numFmt w:val="bullet"/>
      <w:lvlText w:val=""/>
      <w:lvlJc w:val="left"/>
      <w:pPr>
        <w:ind w:left="2160" w:hanging="360"/>
      </w:pPr>
      <w:rPr>
        <w:rFonts w:ascii="Wingdings" w:hAnsi="Wingdings" w:hint="default"/>
      </w:rPr>
    </w:lvl>
    <w:lvl w:ilvl="3" w:tplc="E94C9B1E">
      <w:start w:val="1"/>
      <w:numFmt w:val="bullet"/>
      <w:lvlText w:val=""/>
      <w:lvlJc w:val="left"/>
      <w:pPr>
        <w:ind w:left="2880" w:hanging="360"/>
      </w:pPr>
      <w:rPr>
        <w:rFonts w:ascii="Symbol" w:hAnsi="Symbol" w:hint="default"/>
      </w:rPr>
    </w:lvl>
    <w:lvl w:ilvl="4" w:tplc="74C40650">
      <w:start w:val="1"/>
      <w:numFmt w:val="bullet"/>
      <w:lvlText w:val="o"/>
      <w:lvlJc w:val="left"/>
      <w:pPr>
        <w:ind w:left="3600" w:hanging="360"/>
      </w:pPr>
      <w:rPr>
        <w:rFonts w:ascii="Courier New" w:hAnsi="Courier New" w:hint="default"/>
      </w:rPr>
    </w:lvl>
    <w:lvl w:ilvl="5" w:tplc="7D188284">
      <w:start w:val="1"/>
      <w:numFmt w:val="bullet"/>
      <w:lvlText w:val=""/>
      <w:lvlJc w:val="left"/>
      <w:pPr>
        <w:ind w:left="4320" w:hanging="360"/>
      </w:pPr>
      <w:rPr>
        <w:rFonts w:ascii="Wingdings" w:hAnsi="Wingdings" w:hint="default"/>
      </w:rPr>
    </w:lvl>
    <w:lvl w:ilvl="6" w:tplc="7188F48E">
      <w:start w:val="1"/>
      <w:numFmt w:val="bullet"/>
      <w:lvlText w:val=""/>
      <w:lvlJc w:val="left"/>
      <w:pPr>
        <w:ind w:left="5040" w:hanging="360"/>
      </w:pPr>
      <w:rPr>
        <w:rFonts w:ascii="Symbol" w:hAnsi="Symbol" w:hint="default"/>
      </w:rPr>
    </w:lvl>
    <w:lvl w:ilvl="7" w:tplc="849E04B6">
      <w:start w:val="1"/>
      <w:numFmt w:val="bullet"/>
      <w:lvlText w:val="o"/>
      <w:lvlJc w:val="left"/>
      <w:pPr>
        <w:ind w:left="5760" w:hanging="360"/>
      </w:pPr>
      <w:rPr>
        <w:rFonts w:ascii="Courier New" w:hAnsi="Courier New" w:hint="default"/>
      </w:rPr>
    </w:lvl>
    <w:lvl w:ilvl="8" w:tplc="2550D0EE">
      <w:start w:val="1"/>
      <w:numFmt w:val="bullet"/>
      <w:lvlText w:val=""/>
      <w:lvlJc w:val="left"/>
      <w:pPr>
        <w:ind w:left="6480" w:hanging="360"/>
      </w:pPr>
      <w:rPr>
        <w:rFonts w:ascii="Wingdings" w:hAnsi="Wingdings" w:hint="default"/>
      </w:rPr>
    </w:lvl>
  </w:abstractNum>
  <w:abstractNum w:abstractNumId="7" w15:restartNumberingAfterBreak="0">
    <w:nsid w:val="147F06C7"/>
    <w:multiLevelType w:val="multilevel"/>
    <w:tmpl w:val="7E502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5656A47"/>
    <w:multiLevelType w:val="hybridMultilevel"/>
    <w:tmpl w:val="FFFFFFFF"/>
    <w:lvl w:ilvl="0" w:tplc="C63C880E">
      <w:start w:val="1"/>
      <w:numFmt w:val="bullet"/>
      <w:lvlText w:val=""/>
      <w:lvlJc w:val="left"/>
      <w:pPr>
        <w:ind w:left="720" w:hanging="360"/>
      </w:pPr>
      <w:rPr>
        <w:rFonts w:ascii="Symbol" w:hAnsi="Symbol" w:hint="default"/>
      </w:rPr>
    </w:lvl>
    <w:lvl w:ilvl="1" w:tplc="EB7ED2A8">
      <w:start w:val="1"/>
      <w:numFmt w:val="bullet"/>
      <w:lvlText w:val="o"/>
      <w:lvlJc w:val="left"/>
      <w:pPr>
        <w:ind w:left="1440" w:hanging="360"/>
      </w:pPr>
      <w:rPr>
        <w:rFonts w:ascii="Courier New" w:hAnsi="Courier New" w:hint="default"/>
      </w:rPr>
    </w:lvl>
    <w:lvl w:ilvl="2" w:tplc="FA925C7A">
      <w:start w:val="1"/>
      <w:numFmt w:val="bullet"/>
      <w:lvlText w:val=""/>
      <w:lvlJc w:val="left"/>
      <w:pPr>
        <w:ind w:left="2160" w:hanging="360"/>
      </w:pPr>
      <w:rPr>
        <w:rFonts w:ascii="Wingdings" w:hAnsi="Wingdings" w:hint="default"/>
      </w:rPr>
    </w:lvl>
    <w:lvl w:ilvl="3" w:tplc="0D28F464">
      <w:start w:val="1"/>
      <w:numFmt w:val="bullet"/>
      <w:lvlText w:val=""/>
      <w:lvlJc w:val="left"/>
      <w:pPr>
        <w:ind w:left="2880" w:hanging="360"/>
      </w:pPr>
      <w:rPr>
        <w:rFonts w:ascii="Symbol" w:hAnsi="Symbol" w:hint="default"/>
      </w:rPr>
    </w:lvl>
    <w:lvl w:ilvl="4" w:tplc="57BE646E">
      <w:start w:val="1"/>
      <w:numFmt w:val="bullet"/>
      <w:lvlText w:val="o"/>
      <w:lvlJc w:val="left"/>
      <w:pPr>
        <w:ind w:left="3600" w:hanging="360"/>
      </w:pPr>
      <w:rPr>
        <w:rFonts w:ascii="Courier New" w:hAnsi="Courier New" w:hint="default"/>
      </w:rPr>
    </w:lvl>
    <w:lvl w:ilvl="5" w:tplc="5A36296C">
      <w:start w:val="1"/>
      <w:numFmt w:val="bullet"/>
      <w:lvlText w:val=""/>
      <w:lvlJc w:val="left"/>
      <w:pPr>
        <w:ind w:left="4320" w:hanging="360"/>
      </w:pPr>
      <w:rPr>
        <w:rFonts w:ascii="Wingdings" w:hAnsi="Wingdings" w:hint="default"/>
      </w:rPr>
    </w:lvl>
    <w:lvl w:ilvl="6" w:tplc="8BDCE88A">
      <w:start w:val="1"/>
      <w:numFmt w:val="bullet"/>
      <w:lvlText w:val=""/>
      <w:lvlJc w:val="left"/>
      <w:pPr>
        <w:ind w:left="5040" w:hanging="360"/>
      </w:pPr>
      <w:rPr>
        <w:rFonts w:ascii="Symbol" w:hAnsi="Symbol" w:hint="default"/>
      </w:rPr>
    </w:lvl>
    <w:lvl w:ilvl="7" w:tplc="77208CF4">
      <w:start w:val="1"/>
      <w:numFmt w:val="bullet"/>
      <w:lvlText w:val="o"/>
      <w:lvlJc w:val="left"/>
      <w:pPr>
        <w:ind w:left="5760" w:hanging="360"/>
      </w:pPr>
      <w:rPr>
        <w:rFonts w:ascii="Courier New" w:hAnsi="Courier New" w:hint="default"/>
      </w:rPr>
    </w:lvl>
    <w:lvl w:ilvl="8" w:tplc="DF7E8DF8">
      <w:start w:val="1"/>
      <w:numFmt w:val="bullet"/>
      <w:lvlText w:val=""/>
      <w:lvlJc w:val="left"/>
      <w:pPr>
        <w:ind w:left="6480" w:hanging="360"/>
      </w:pPr>
      <w:rPr>
        <w:rFonts w:ascii="Wingdings" w:hAnsi="Wingdings" w:hint="default"/>
      </w:rPr>
    </w:lvl>
  </w:abstractNum>
  <w:abstractNum w:abstractNumId="9" w15:restartNumberingAfterBreak="0">
    <w:nsid w:val="19701C4F"/>
    <w:multiLevelType w:val="hybridMultilevel"/>
    <w:tmpl w:val="5A2A93FE"/>
    <w:lvl w:ilvl="0" w:tplc="E96444E0">
      <w:start w:val="1"/>
      <w:numFmt w:val="decimal"/>
      <w:lvlText w:val="%1."/>
      <w:lvlJc w:val="left"/>
      <w:pPr>
        <w:ind w:left="720" w:hanging="360"/>
      </w:pPr>
    </w:lvl>
    <w:lvl w:ilvl="1" w:tplc="AFA0FA94">
      <w:start w:val="1"/>
      <w:numFmt w:val="lowerLetter"/>
      <w:lvlText w:val="%2."/>
      <w:lvlJc w:val="left"/>
      <w:pPr>
        <w:ind w:left="1440" w:hanging="360"/>
      </w:pPr>
    </w:lvl>
    <w:lvl w:ilvl="2" w:tplc="B0868B78">
      <w:start w:val="1"/>
      <w:numFmt w:val="lowerRoman"/>
      <w:lvlText w:val="%3."/>
      <w:lvlJc w:val="right"/>
      <w:pPr>
        <w:ind w:left="2160" w:hanging="180"/>
      </w:pPr>
    </w:lvl>
    <w:lvl w:ilvl="3" w:tplc="E43464CA">
      <w:start w:val="1"/>
      <w:numFmt w:val="decimal"/>
      <w:lvlText w:val="%4."/>
      <w:lvlJc w:val="left"/>
      <w:pPr>
        <w:ind w:left="2880" w:hanging="360"/>
      </w:pPr>
    </w:lvl>
    <w:lvl w:ilvl="4" w:tplc="1D6C101A">
      <w:start w:val="1"/>
      <w:numFmt w:val="lowerLetter"/>
      <w:lvlText w:val="%5."/>
      <w:lvlJc w:val="left"/>
      <w:pPr>
        <w:ind w:left="3600" w:hanging="360"/>
      </w:pPr>
    </w:lvl>
    <w:lvl w:ilvl="5" w:tplc="F1387C7A">
      <w:start w:val="1"/>
      <w:numFmt w:val="lowerRoman"/>
      <w:lvlText w:val="%6."/>
      <w:lvlJc w:val="right"/>
      <w:pPr>
        <w:ind w:left="4320" w:hanging="180"/>
      </w:pPr>
    </w:lvl>
    <w:lvl w:ilvl="6" w:tplc="E0E8ABB0">
      <w:start w:val="1"/>
      <w:numFmt w:val="decimal"/>
      <w:lvlText w:val="%7."/>
      <w:lvlJc w:val="left"/>
      <w:pPr>
        <w:ind w:left="5040" w:hanging="360"/>
      </w:pPr>
    </w:lvl>
    <w:lvl w:ilvl="7" w:tplc="02F6D17A">
      <w:start w:val="1"/>
      <w:numFmt w:val="lowerLetter"/>
      <w:lvlText w:val="%8."/>
      <w:lvlJc w:val="left"/>
      <w:pPr>
        <w:ind w:left="5760" w:hanging="360"/>
      </w:pPr>
    </w:lvl>
    <w:lvl w:ilvl="8" w:tplc="B3F0B478">
      <w:start w:val="1"/>
      <w:numFmt w:val="lowerRoman"/>
      <w:lvlText w:val="%9."/>
      <w:lvlJc w:val="right"/>
      <w:pPr>
        <w:ind w:left="6480" w:hanging="180"/>
      </w:pPr>
    </w:lvl>
  </w:abstractNum>
  <w:abstractNum w:abstractNumId="10" w15:restartNumberingAfterBreak="0">
    <w:nsid w:val="225A0D53"/>
    <w:multiLevelType w:val="hybridMultilevel"/>
    <w:tmpl w:val="FFFFFFFF"/>
    <w:lvl w:ilvl="0" w:tplc="96D8568C">
      <w:start w:val="1"/>
      <w:numFmt w:val="bullet"/>
      <w:lvlText w:val=""/>
      <w:lvlJc w:val="left"/>
      <w:pPr>
        <w:ind w:left="720" w:hanging="360"/>
      </w:pPr>
      <w:rPr>
        <w:rFonts w:ascii="Symbol" w:hAnsi="Symbol" w:hint="default"/>
      </w:rPr>
    </w:lvl>
    <w:lvl w:ilvl="1" w:tplc="A4389A30">
      <w:start w:val="1"/>
      <w:numFmt w:val="bullet"/>
      <w:lvlText w:val="o"/>
      <w:lvlJc w:val="left"/>
      <w:pPr>
        <w:ind w:left="1440" w:hanging="360"/>
      </w:pPr>
      <w:rPr>
        <w:rFonts w:ascii="Courier New" w:hAnsi="Courier New" w:hint="default"/>
      </w:rPr>
    </w:lvl>
    <w:lvl w:ilvl="2" w:tplc="AC500942">
      <w:start w:val="1"/>
      <w:numFmt w:val="bullet"/>
      <w:lvlText w:val=""/>
      <w:lvlJc w:val="left"/>
      <w:pPr>
        <w:ind w:left="2160" w:hanging="360"/>
      </w:pPr>
      <w:rPr>
        <w:rFonts w:ascii="Wingdings" w:hAnsi="Wingdings" w:hint="default"/>
      </w:rPr>
    </w:lvl>
    <w:lvl w:ilvl="3" w:tplc="7EF87A00">
      <w:start w:val="1"/>
      <w:numFmt w:val="bullet"/>
      <w:lvlText w:val=""/>
      <w:lvlJc w:val="left"/>
      <w:pPr>
        <w:ind w:left="2880" w:hanging="360"/>
      </w:pPr>
      <w:rPr>
        <w:rFonts w:ascii="Symbol" w:hAnsi="Symbol" w:hint="default"/>
      </w:rPr>
    </w:lvl>
    <w:lvl w:ilvl="4" w:tplc="BEEE204E">
      <w:start w:val="1"/>
      <w:numFmt w:val="bullet"/>
      <w:lvlText w:val="o"/>
      <w:lvlJc w:val="left"/>
      <w:pPr>
        <w:ind w:left="3600" w:hanging="360"/>
      </w:pPr>
      <w:rPr>
        <w:rFonts w:ascii="Courier New" w:hAnsi="Courier New" w:hint="default"/>
      </w:rPr>
    </w:lvl>
    <w:lvl w:ilvl="5" w:tplc="AF00022C">
      <w:start w:val="1"/>
      <w:numFmt w:val="bullet"/>
      <w:lvlText w:val=""/>
      <w:lvlJc w:val="left"/>
      <w:pPr>
        <w:ind w:left="4320" w:hanging="360"/>
      </w:pPr>
      <w:rPr>
        <w:rFonts w:ascii="Wingdings" w:hAnsi="Wingdings" w:hint="default"/>
      </w:rPr>
    </w:lvl>
    <w:lvl w:ilvl="6" w:tplc="D1D442E2">
      <w:start w:val="1"/>
      <w:numFmt w:val="bullet"/>
      <w:lvlText w:val=""/>
      <w:lvlJc w:val="left"/>
      <w:pPr>
        <w:ind w:left="5040" w:hanging="360"/>
      </w:pPr>
      <w:rPr>
        <w:rFonts w:ascii="Symbol" w:hAnsi="Symbol" w:hint="default"/>
      </w:rPr>
    </w:lvl>
    <w:lvl w:ilvl="7" w:tplc="402AD7FE">
      <w:start w:val="1"/>
      <w:numFmt w:val="bullet"/>
      <w:lvlText w:val="o"/>
      <w:lvlJc w:val="left"/>
      <w:pPr>
        <w:ind w:left="5760" w:hanging="360"/>
      </w:pPr>
      <w:rPr>
        <w:rFonts w:ascii="Courier New" w:hAnsi="Courier New" w:hint="default"/>
      </w:rPr>
    </w:lvl>
    <w:lvl w:ilvl="8" w:tplc="E6C0CF34">
      <w:start w:val="1"/>
      <w:numFmt w:val="bullet"/>
      <w:lvlText w:val=""/>
      <w:lvlJc w:val="left"/>
      <w:pPr>
        <w:ind w:left="6480" w:hanging="360"/>
      </w:pPr>
      <w:rPr>
        <w:rFonts w:ascii="Wingdings" w:hAnsi="Wingdings" w:hint="default"/>
      </w:rPr>
    </w:lvl>
  </w:abstractNum>
  <w:abstractNum w:abstractNumId="11" w15:restartNumberingAfterBreak="0">
    <w:nsid w:val="2A926CBB"/>
    <w:multiLevelType w:val="hybridMultilevel"/>
    <w:tmpl w:val="FFFFFFFF"/>
    <w:lvl w:ilvl="0" w:tplc="0912501C">
      <w:start w:val="1"/>
      <w:numFmt w:val="bullet"/>
      <w:lvlText w:val="·"/>
      <w:lvlJc w:val="left"/>
      <w:pPr>
        <w:ind w:left="720" w:hanging="360"/>
      </w:pPr>
      <w:rPr>
        <w:rFonts w:ascii="Symbol" w:hAnsi="Symbol" w:hint="default"/>
      </w:rPr>
    </w:lvl>
    <w:lvl w:ilvl="1" w:tplc="B29C772E">
      <w:start w:val="1"/>
      <w:numFmt w:val="bullet"/>
      <w:lvlText w:val="o"/>
      <w:lvlJc w:val="left"/>
      <w:pPr>
        <w:ind w:left="1440" w:hanging="360"/>
      </w:pPr>
      <w:rPr>
        <w:rFonts w:ascii="Courier New" w:hAnsi="Courier New" w:hint="default"/>
      </w:rPr>
    </w:lvl>
    <w:lvl w:ilvl="2" w:tplc="7CB24780">
      <w:start w:val="1"/>
      <w:numFmt w:val="bullet"/>
      <w:lvlText w:val=""/>
      <w:lvlJc w:val="left"/>
      <w:pPr>
        <w:ind w:left="2160" w:hanging="360"/>
      </w:pPr>
      <w:rPr>
        <w:rFonts w:ascii="Wingdings" w:hAnsi="Wingdings" w:hint="default"/>
      </w:rPr>
    </w:lvl>
    <w:lvl w:ilvl="3" w:tplc="8CA87220">
      <w:start w:val="1"/>
      <w:numFmt w:val="bullet"/>
      <w:lvlText w:val=""/>
      <w:lvlJc w:val="left"/>
      <w:pPr>
        <w:ind w:left="2880" w:hanging="360"/>
      </w:pPr>
      <w:rPr>
        <w:rFonts w:ascii="Symbol" w:hAnsi="Symbol" w:hint="default"/>
      </w:rPr>
    </w:lvl>
    <w:lvl w:ilvl="4" w:tplc="A6105B62">
      <w:start w:val="1"/>
      <w:numFmt w:val="bullet"/>
      <w:lvlText w:val="o"/>
      <w:lvlJc w:val="left"/>
      <w:pPr>
        <w:ind w:left="3600" w:hanging="360"/>
      </w:pPr>
      <w:rPr>
        <w:rFonts w:ascii="Courier New" w:hAnsi="Courier New" w:hint="default"/>
      </w:rPr>
    </w:lvl>
    <w:lvl w:ilvl="5" w:tplc="158E6CC4">
      <w:start w:val="1"/>
      <w:numFmt w:val="bullet"/>
      <w:lvlText w:val=""/>
      <w:lvlJc w:val="left"/>
      <w:pPr>
        <w:ind w:left="4320" w:hanging="360"/>
      </w:pPr>
      <w:rPr>
        <w:rFonts w:ascii="Wingdings" w:hAnsi="Wingdings" w:hint="default"/>
      </w:rPr>
    </w:lvl>
    <w:lvl w:ilvl="6" w:tplc="2B2699AA">
      <w:start w:val="1"/>
      <w:numFmt w:val="bullet"/>
      <w:lvlText w:val=""/>
      <w:lvlJc w:val="left"/>
      <w:pPr>
        <w:ind w:left="5040" w:hanging="360"/>
      </w:pPr>
      <w:rPr>
        <w:rFonts w:ascii="Symbol" w:hAnsi="Symbol" w:hint="default"/>
      </w:rPr>
    </w:lvl>
    <w:lvl w:ilvl="7" w:tplc="9AC065FA">
      <w:start w:val="1"/>
      <w:numFmt w:val="bullet"/>
      <w:lvlText w:val="o"/>
      <w:lvlJc w:val="left"/>
      <w:pPr>
        <w:ind w:left="5760" w:hanging="360"/>
      </w:pPr>
      <w:rPr>
        <w:rFonts w:ascii="Courier New" w:hAnsi="Courier New" w:hint="default"/>
      </w:rPr>
    </w:lvl>
    <w:lvl w:ilvl="8" w:tplc="A644F494">
      <w:start w:val="1"/>
      <w:numFmt w:val="bullet"/>
      <w:lvlText w:val=""/>
      <w:lvlJc w:val="left"/>
      <w:pPr>
        <w:ind w:left="6480" w:hanging="360"/>
      </w:pPr>
      <w:rPr>
        <w:rFonts w:ascii="Wingdings" w:hAnsi="Wingdings" w:hint="default"/>
      </w:rPr>
    </w:lvl>
  </w:abstractNum>
  <w:abstractNum w:abstractNumId="12" w15:restartNumberingAfterBreak="0">
    <w:nsid w:val="2BBE4EE2"/>
    <w:multiLevelType w:val="hybridMultilevel"/>
    <w:tmpl w:val="FFFFFFFF"/>
    <w:lvl w:ilvl="0" w:tplc="D00E3FB2">
      <w:start w:val="1"/>
      <w:numFmt w:val="bullet"/>
      <w:lvlText w:val="·"/>
      <w:lvlJc w:val="left"/>
      <w:pPr>
        <w:ind w:left="720" w:hanging="360"/>
      </w:pPr>
      <w:rPr>
        <w:rFonts w:ascii="Symbol" w:hAnsi="Symbol" w:hint="default"/>
      </w:rPr>
    </w:lvl>
    <w:lvl w:ilvl="1" w:tplc="F03CC892">
      <w:start w:val="1"/>
      <w:numFmt w:val="bullet"/>
      <w:lvlText w:val="o"/>
      <w:lvlJc w:val="left"/>
      <w:pPr>
        <w:ind w:left="1440" w:hanging="360"/>
      </w:pPr>
      <w:rPr>
        <w:rFonts w:ascii="Courier New" w:hAnsi="Courier New" w:hint="default"/>
      </w:rPr>
    </w:lvl>
    <w:lvl w:ilvl="2" w:tplc="FF645182">
      <w:start w:val="1"/>
      <w:numFmt w:val="bullet"/>
      <w:lvlText w:val=""/>
      <w:lvlJc w:val="left"/>
      <w:pPr>
        <w:ind w:left="2160" w:hanging="360"/>
      </w:pPr>
      <w:rPr>
        <w:rFonts w:ascii="Wingdings" w:hAnsi="Wingdings" w:hint="default"/>
      </w:rPr>
    </w:lvl>
    <w:lvl w:ilvl="3" w:tplc="56CC6312">
      <w:start w:val="1"/>
      <w:numFmt w:val="bullet"/>
      <w:lvlText w:val=""/>
      <w:lvlJc w:val="left"/>
      <w:pPr>
        <w:ind w:left="2880" w:hanging="360"/>
      </w:pPr>
      <w:rPr>
        <w:rFonts w:ascii="Symbol" w:hAnsi="Symbol" w:hint="default"/>
      </w:rPr>
    </w:lvl>
    <w:lvl w:ilvl="4" w:tplc="2EA49530">
      <w:start w:val="1"/>
      <w:numFmt w:val="bullet"/>
      <w:lvlText w:val="o"/>
      <w:lvlJc w:val="left"/>
      <w:pPr>
        <w:ind w:left="3600" w:hanging="360"/>
      </w:pPr>
      <w:rPr>
        <w:rFonts w:ascii="Courier New" w:hAnsi="Courier New" w:hint="default"/>
      </w:rPr>
    </w:lvl>
    <w:lvl w:ilvl="5" w:tplc="B7AA8BB8">
      <w:start w:val="1"/>
      <w:numFmt w:val="bullet"/>
      <w:lvlText w:val=""/>
      <w:lvlJc w:val="left"/>
      <w:pPr>
        <w:ind w:left="4320" w:hanging="360"/>
      </w:pPr>
      <w:rPr>
        <w:rFonts w:ascii="Wingdings" w:hAnsi="Wingdings" w:hint="default"/>
      </w:rPr>
    </w:lvl>
    <w:lvl w:ilvl="6" w:tplc="7FF66390">
      <w:start w:val="1"/>
      <w:numFmt w:val="bullet"/>
      <w:lvlText w:val=""/>
      <w:lvlJc w:val="left"/>
      <w:pPr>
        <w:ind w:left="5040" w:hanging="360"/>
      </w:pPr>
      <w:rPr>
        <w:rFonts w:ascii="Symbol" w:hAnsi="Symbol" w:hint="default"/>
      </w:rPr>
    </w:lvl>
    <w:lvl w:ilvl="7" w:tplc="E4DA14DC">
      <w:start w:val="1"/>
      <w:numFmt w:val="bullet"/>
      <w:lvlText w:val="o"/>
      <w:lvlJc w:val="left"/>
      <w:pPr>
        <w:ind w:left="5760" w:hanging="360"/>
      </w:pPr>
      <w:rPr>
        <w:rFonts w:ascii="Courier New" w:hAnsi="Courier New" w:hint="default"/>
      </w:rPr>
    </w:lvl>
    <w:lvl w:ilvl="8" w:tplc="8CBEEBFC">
      <w:start w:val="1"/>
      <w:numFmt w:val="bullet"/>
      <w:lvlText w:val=""/>
      <w:lvlJc w:val="left"/>
      <w:pPr>
        <w:ind w:left="6480" w:hanging="360"/>
      </w:pPr>
      <w:rPr>
        <w:rFonts w:ascii="Wingdings" w:hAnsi="Wingdings" w:hint="default"/>
      </w:rPr>
    </w:lvl>
  </w:abstractNum>
  <w:abstractNum w:abstractNumId="13" w15:restartNumberingAfterBreak="0">
    <w:nsid w:val="2C4B7B26"/>
    <w:multiLevelType w:val="hybridMultilevel"/>
    <w:tmpl w:val="FFFFFFFF"/>
    <w:lvl w:ilvl="0" w:tplc="6890E4DC">
      <w:start w:val="1"/>
      <w:numFmt w:val="bullet"/>
      <w:lvlText w:val=""/>
      <w:lvlJc w:val="left"/>
      <w:pPr>
        <w:ind w:left="720" w:hanging="360"/>
      </w:pPr>
      <w:rPr>
        <w:rFonts w:ascii="Symbol" w:hAnsi="Symbol" w:hint="default"/>
      </w:rPr>
    </w:lvl>
    <w:lvl w:ilvl="1" w:tplc="58C6123E">
      <w:start w:val="1"/>
      <w:numFmt w:val="bullet"/>
      <w:lvlText w:val="o"/>
      <w:lvlJc w:val="left"/>
      <w:pPr>
        <w:ind w:left="1440" w:hanging="360"/>
      </w:pPr>
      <w:rPr>
        <w:rFonts w:ascii="Courier New" w:hAnsi="Courier New" w:hint="default"/>
      </w:rPr>
    </w:lvl>
    <w:lvl w:ilvl="2" w:tplc="59048948">
      <w:start w:val="1"/>
      <w:numFmt w:val="bullet"/>
      <w:lvlText w:val=""/>
      <w:lvlJc w:val="left"/>
      <w:pPr>
        <w:ind w:left="2160" w:hanging="360"/>
      </w:pPr>
      <w:rPr>
        <w:rFonts w:ascii="Wingdings" w:hAnsi="Wingdings" w:hint="default"/>
      </w:rPr>
    </w:lvl>
    <w:lvl w:ilvl="3" w:tplc="2BAA8C58">
      <w:start w:val="1"/>
      <w:numFmt w:val="bullet"/>
      <w:lvlText w:val=""/>
      <w:lvlJc w:val="left"/>
      <w:pPr>
        <w:ind w:left="2880" w:hanging="360"/>
      </w:pPr>
      <w:rPr>
        <w:rFonts w:ascii="Symbol" w:hAnsi="Symbol" w:hint="default"/>
      </w:rPr>
    </w:lvl>
    <w:lvl w:ilvl="4" w:tplc="A294A618">
      <w:start w:val="1"/>
      <w:numFmt w:val="bullet"/>
      <w:lvlText w:val="o"/>
      <w:lvlJc w:val="left"/>
      <w:pPr>
        <w:ind w:left="3600" w:hanging="360"/>
      </w:pPr>
      <w:rPr>
        <w:rFonts w:ascii="Courier New" w:hAnsi="Courier New" w:hint="default"/>
      </w:rPr>
    </w:lvl>
    <w:lvl w:ilvl="5" w:tplc="76CE595A">
      <w:start w:val="1"/>
      <w:numFmt w:val="bullet"/>
      <w:lvlText w:val=""/>
      <w:lvlJc w:val="left"/>
      <w:pPr>
        <w:ind w:left="4320" w:hanging="360"/>
      </w:pPr>
      <w:rPr>
        <w:rFonts w:ascii="Wingdings" w:hAnsi="Wingdings" w:hint="default"/>
      </w:rPr>
    </w:lvl>
    <w:lvl w:ilvl="6" w:tplc="618C95F2">
      <w:start w:val="1"/>
      <w:numFmt w:val="bullet"/>
      <w:lvlText w:val=""/>
      <w:lvlJc w:val="left"/>
      <w:pPr>
        <w:ind w:left="5040" w:hanging="360"/>
      </w:pPr>
      <w:rPr>
        <w:rFonts w:ascii="Symbol" w:hAnsi="Symbol" w:hint="default"/>
      </w:rPr>
    </w:lvl>
    <w:lvl w:ilvl="7" w:tplc="EFB6DA56">
      <w:start w:val="1"/>
      <w:numFmt w:val="bullet"/>
      <w:lvlText w:val="o"/>
      <w:lvlJc w:val="left"/>
      <w:pPr>
        <w:ind w:left="5760" w:hanging="360"/>
      </w:pPr>
      <w:rPr>
        <w:rFonts w:ascii="Courier New" w:hAnsi="Courier New" w:hint="default"/>
      </w:rPr>
    </w:lvl>
    <w:lvl w:ilvl="8" w:tplc="B2608F70">
      <w:start w:val="1"/>
      <w:numFmt w:val="bullet"/>
      <w:lvlText w:val=""/>
      <w:lvlJc w:val="left"/>
      <w:pPr>
        <w:ind w:left="6480" w:hanging="360"/>
      </w:pPr>
      <w:rPr>
        <w:rFonts w:ascii="Wingdings" w:hAnsi="Wingdings" w:hint="default"/>
      </w:rPr>
    </w:lvl>
  </w:abstractNum>
  <w:abstractNum w:abstractNumId="14" w15:restartNumberingAfterBreak="0">
    <w:nsid w:val="321E78E5"/>
    <w:multiLevelType w:val="hybridMultilevel"/>
    <w:tmpl w:val="FFFFFFFF"/>
    <w:lvl w:ilvl="0" w:tplc="83EA1D12">
      <w:start w:val="1"/>
      <w:numFmt w:val="bullet"/>
      <w:lvlText w:val=""/>
      <w:lvlJc w:val="left"/>
      <w:pPr>
        <w:ind w:left="720" w:hanging="360"/>
      </w:pPr>
      <w:rPr>
        <w:rFonts w:ascii="Symbol" w:hAnsi="Symbol" w:hint="default"/>
      </w:rPr>
    </w:lvl>
    <w:lvl w:ilvl="1" w:tplc="93EAEB22">
      <w:start w:val="1"/>
      <w:numFmt w:val="bullet"/>
      <w:lvlText w:val="o"/>
      <w:lvlJc w:val="left"/>
      <w:pPr>
        <w:ind w:left="1440" w:hanging="360"/>
      </w:pPr>
      <w:rPr>
        <w:rFonts w:ascii="Courier New" w:hAnsi="Courier New" w:hint="default"/>
      </w:rPr>
    </w:lvl>
    <w:lvl w:ilvl="2" w:tplc="2DD81206">
      <w:start w:val="1"/>
      <w:numFmt w:val="bullet"/>
      <w:lvlText w:val=""/>
      <w:lvlJc w:val="left"/>
      <w:pPr>
        <w:ind w:left="2160" w:hanging="360"/>
      </w:pPr>
      <w:rPr>
        <w:rFonts w:ascii="Wingdings" w:hAnsi="Wingdings" w:hint="default"/>
      </w:rPr>
    </w:lvl>
    <w:lvl w:ilvl="3" w:tplc="EC309A24">
      <w:start w:val="1"/>
      <w:numFmt w:val="bullet"/>
      <w:lvlText w:val=""/>
      <w:lvlJc w:val="left"/>
      <w:pPr>
        <w:ind w:left="2880" w:hanging="360"/>
      </w:pPr>
      <w:rPr>
        <w:rFonts w:ascii="Symbol" w:hAnsi="Symbol" w:hint="default"/>
      </w:rPr>
    </w:lvl>
    <w:lvl w:ilvl="4" w:tplc="F5CAFCF8">
      <w:start w:val="1"/>
      <w:numFmt w:val="bullet"/>
      <w:lvlText w:val="o"/>
      <w:lvlJc w:val="left"/>
      <w:pPr>
        <w:ind w:left="3600" w:hanging="360"/>
      </w:pPr>
      <w:rPr>
        <w:rFonts w:ascii="Courier New" w:hAnsi="Courier New" w:hint="default"/>
      </w:rPr>
    </w:lvl>
    <w:lvl w:ilvl="5" w:tplc="7D963FD0">
      <w:start w:val="1"/>
      <w:numFmt w:val="bullet"/>
      <w:lvlText w:val=""/>
      <w:lvlJc w:val="left"/>
      <w:pPr>
        <w:ind w:left="4320" w:hanging="360"/>
      </w:pPr>
      <w:rPr>
        <w:rFonts w:ascii="Wingdings" w:hAnsi="Wingdings" w:hint="default"/>
      </w:rPr>
    </w:lvl>
    <w:lvl w:ilvl="6" w:tplc="8FE2488A">
      <w:start w:val="1"/>
      <w:numFmt w:val="bullet"/>
      <w:lvlText w:val=""/>
      <w:lvlJc w:val="left"/>
      <w:pPr>
        <w:ind w:left="5040" w:hanging="360"/>
      </w:pPr>
      <w:rPr>
        <w:rFonts w:ascii="Symbol" w:hAnsi="Symbol" w:hint="default"/>
      </w:rPr>
    </w:lvl>
    <w:lvl w:ilvl="7" w:tplc="29C84968">
      <w:start w:val="1"/>
      <w:numFmt w:val="bullet"/>
      <w:lvlText w:val="o"/>
      <w:lvlJc w:val="left"/>
      <w:pPr>
        <w:ind w:left="5760" w:hanging="360"/>
      </w:pPr>
      <w:rPr>
        <w:rFonts w:ascii="Courier New" w:hAnsi="Courier New" w:hint="default"/>
      </w:rPr>
    </w:lvl>
    <w:lvl w:ilvl="8" w:tplc="7C5A1CC8">
      <w:start w:val="1"/>
      <w:numFmt w:val="bullet"/>
      <w:lvlText w:val=""/>
      <w:lvlJc w:val="left"/>
      <w:pPr>
        <w:ind w:left="6480" w:hanging="360"/>
      </w:pPr>
      <w:rPr>
        <w:rFonts w:ascii="Wingdings" w:hAnsi="Wingdings" w:hint="default"/>
      </w:rPr>
    </w:lvl>
  </w:abstractNum>
  <w:abstractNum w:abstractNumId="15" w15:restartNumberingAfterBreak="0">
    <w:nsid w:val="326A529E"/>
    <w:multiLevelType w:val="hybridMultilevel"/>
    <w:tmpl w:val="71F688A2"/>
    <w:lvl w:ilvl="0" w:tplc="48D20042">
      <w:start w:val="1"/>
      <w:numFmt w:val="bullet"/>
      <w:lvlText w:val="·"/>
      <w:lvlJc w:val="left"/>
      <w:pPr>
        <w:ind w:left="720" w:hanging="360"/>
      </w:pPr>
      <w:rPr>
        <w:rFonts w:ascii="Symbol" w:hAnsi="Symbol" w:hint="default"/>
      </w:rPr>
    </w:lvl>
    <w:lvl w:ilvl="1" w:tplc="2F02EEAA">
      <w:start w:val="1"/>
      <w:numFmt w:val="bullet"/>
      <w:lvlText w:val="o"/>
      <w:lvlJc w:val="left"/>
      <w:pPr>
        <w:ind w:left="1440" w:hanging="360"/>
      </w:pPr>
      <w:rPr>
        <w:rFonts w:ascii="Courier New" w:hAnsi="Courier New" w:hint="default"/>
      </w:rPr>
    </w:lvl>
    <w:lvl w:ilvl="2" w:tplc="930499F2">
      <w:start w:val="1"/>
      <w:numFmt w:val="bullet"/>
      <w:lvlText w:val=""/>
      <w:lvlJc w:val="left"/>
      <w:pPr>
        <w:ind w:left="2160" w:hanging="360"/>
      </w:pPr>
      <w:rPr>
        <w:rFonts w:ascii="Wingdings" w:hAnsi="Wingdings" w:hint="default"/>
      </w:rPr>
    </w:lvl>
    <w:lvl w:ilvl="3" w:tplc="860E3C4A">
      <w:start w:val="1"/>
      <w:numFmt w:val="bullet"/>
      <w:lvlText w:val=""/>
      <w:lvlJc w:val="left"/>
      <w:pPr>
        <w:ind w:left="2880" w:hanging="360"/>
      </w:pPr>
      <w:rPr>
        <w:rFonts w:ascii="Symbol" w:hAnsi="Symbol" w:hint="default"/>
      </w:rPr>
    </w:lvl>
    <w:lvl w:ilvl="4" w:tplc="587AC888">
      <w:start w:val="1"/>
      <w:numFmt w:val="bullet"/>
      <w:lvlText w:val="o"/>
      <w:lvlJc w:val="left"/>
      <w:pPr>
        <w:ind w:left="3600" w:hanging="360"/>
      </w:pPr>
      <w:rPr>
        <w:rFonts w:ascii="Courier New" w:hAnsi="Courier New" w:hint="default"/>
      </w:rPr>
    </w:lvl>
    <w:lvl w:ilvl="5" w:tplc="8A707E1C">
      <w:start w:val="1"/>
      <w:numFmt w:val="bullet"/>
      <w:lvlText w:val=""/>
      <w:lvlJc w:val="left"/>
      <w:pPr>
        <w:ind w:left="4320" w:hanging="360"/>
      </w:pPr>
      <w:rPr>
        <w:rFonts w:ascii="Wingdings" w:hAnsi="Wingdings" w:hint="default"/>
      </w:rPr>
    </w:lvl>
    <w:lvl w:ilvl="6" w:tplc="5DA4CEC2">
      <w:start w:val="1"/>
      <w:numFmt w:val="bullet"/>
      <w:lvlText w:val=""/>
      <w:lvlJc w:val="left"/>
      <w:pPr>
        <w:ind w:left="5040" w:hanging="360"/>
      </w:pPr>
      <w:rPr>
        <w:rFonts w:ascii="Symbol" w:hAnsi="Symbol" w:hint="default"/>
      </w:rPr>
    </w:lvl>
    <w:lvl w:ilvl="7" w:tplc="8C0657EE">
      <w:start w:val="1"/>
      <w:numFmt w:val="bullet"/>
      <w:lvlText w:val="o"/>
      <w:lvlJc w:val="left"/>
      <w:pPr>
        <w:ind w:left="5760" w:hanging="360"/>
      </w:pPr>
      <w:rPr>
        <w:rFonts w:ascii="Courier New" w:hAnsi="Courier New" w:hint="default"/>
      </w:rPr>
    </w:lvl>
    <w:lvl w:ilvl="8" w:tplc="AAF4D08C">
      <w:start w:val="1"/>
      <w:numFmt w:val="bullet"/>
      <w:lvlText w:val=""/>
      <w:lvlJc w:val="left"/>
      <w:pPr>
        <w:ind w:left="6480" w:hanging="360"/>
      </w:pPr>
      <w:rPr>
        <w:rFonts w:ascii="Wingdings" w:hAnsi="Wingdings" w:hint="default"/>
      </w:rPr>
    </w:lvl>
  </w:abstractNum>
  <w:abstractNum w:abstractNumId="16" w15:restartNumberingAfterBreak="0">
    <w:nsid w:val="37434208"/>
    <w:multiLevelType w:val="hybridMultilevel"/>
    <w:tmpl w:val="FFFFFFFF"/>
    <w:lvl w:ilvl="0" w:tplc="DF02EA76">
      <w:start w:val="1"/>
      <w:numFmt w:val="bullet"/>
      <w:lvlText w:val=""/>
      <w:lvlJc w:val="left"/>
      <w:pPr>
        <w:ind w:left="720" w:hanging="360"/>
      </w:pPr>
      <w:rPr>
        <w:rFonts w:ascii="Symbol" w:hAnsi="Symbol" w:hint="default"/>
      </w:rPr>
    </w:lvl>
    <w:lvl w:ilvl="1" w:tplc="6D06DF9C">
      <w:start w:val="1"/>
      <w:numFmt w:val="bullet"/>
      <w:lvlText w:val="o"/>
      <w:lvlJc w:val="left"/>
      <w:pPr>
        <w:ind w:left="1440" w:hanging="360"/>
      </w:pPr>
      <w:rPr>
        <w:rFonts w:ascii="Courier New" w:hAnsi="Courier New" w:hint="default"/>
      </w:rPr>
    </w:lvl>
    <w:lvl w:ilvl="2" w:tplc="FE0E01B0">
      <w:start w:val="1"/>
      <w:numFmt w:val="bullet"/>
      <w:lvlText w:val=""/>
      <w:lvlJc w:val="left"/>
      <w:pPr>
        <w:ind w:left="2160" w:hanging="360"/>
      </w:pPr>
      <w:rPr>
        <w:rFonts w:ascii="Wingdings" w:hAnsi="Wingdings" w:hint="default"/>
      </w:rPr>
    </w:lvl>
    <w:lvl w:ilvl="3" w:tplc="13667A46">
      <w:start w:val="1"/>
      <w:numFmt w:val="bullet"/>
      <w:lvlText w:val=""/>
      <w:lvlJc w:val="left"/>
      <w:pPr>
        <w:ind w:left="2880" w:hanging="360"/>
      </w:pPr>
      <w:rPr>
        <w:rFonts w:ascii="Symbol" w:hAnsi="Symbol" w:hint="default"/>
      </w:rPr>
    </w:lvl>
    <w:lvl w:ilvl="4" w:tplc="329E26DC">
      <w:start w:val="1"/>
      <w:numFmt w:val="bullet"/>
      <w:lvlText w:val="o"/>
      <w:lvlJc w:val="left"/>
      <w:pPr>
        <w:ind w:left="3600" w:hanging="360"/>
      </w:pPr>
      <w:rPr>
        <w:rFonts w:ascii="Courier New" w:hAnsi="Courier New" w:hint="default"/>
      </w:rPr>
    </w:lvl>
    <w:lvl w:ilvl="5" w:tplc="3FFE6CBC">
      <w:start w:val="1"/>
      <w:numFmt w:val="bullet"/>
      <w:lvlText w:val=""/>
      <w:lvlJc w:val="left"/>
      <w:pPr>
        <w:ind w:left="4320" w:hanging="360"/>
      </w:pPr>
      <w:rPr>
        <w:rFonts w:ascii="Wingdings" w:hAnsi="Wingdings" w:hint="default"/>
      </w:rPr>
    </w:lvl>
    <w:lvl w:ilvl="6" w:tplc="C004FEC8">
      <w:start w:val="1"/>
      <w:numFmt w:val="bullet"/>
      <w:lvlText w:val=""/>
      <w:lvlJc w:val="left"/>
      <w:pPr>
        <w:ind w:left="5040" w:hanging="360"/>
      </w:pPr>
      <w:rPr>
        <w:rFonts w:ascii="Symbol" w:hAnsi="Symbol" w:hint="default"/>
      </w:rPr>
    </w:lvl>
    <w:lvl w:ilvl="7" w:tplc="E0604B2E">
      <w:start w:val="1"/>
      <w:numFmt w:val="bullet"/>
      <w:lvlText w:val="o"/>
      <w:lvlJc w:val="left"/>
      <w:pPr>
        <w:ind w:left="5760" w:hanging="360"/>
      </w:pPr>
      <w:rPr>
        <w:rFonts w:ascii="Courier New" w:hAnsi="Courier New" w:hint="default"/>
      </w:rPr>
    </w:lvl>
    <w:lvl w:ilvl="8" w:tplc="B4360A78">
      <w:start w:val="1"/>
      <w:numFmt w:val="bullet"/>
      <w:lvlText w:val=""/>
      <w:lvlJc w:val="left"/>
      <w:pPr>
        <w:ind w:left="6480" w:hanging="360"/>
      </w:pPr>
      <w:rPr>
        <w:rFonts w:ascii="Wingdings" w:hAnsi="Wingdings" w:hint="default"/>
      </w:rPr>
    </w:lvl>
  </w:abstractNum>
  <w:abstractNum w:abstractNumId="17" w15:restartNumberingAfterBreak="0">
    <w:nsid w:val="410F13D9"/>
    <w:multiLevelType w:val="hybridMultilevel"/>
    <w:tmpl w:val="D4681380"/>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6FB4E26"/>
    <w:multiLevelType w:val="hybridMultilevel"/>
    <w:tmpl w:val="FFFFFFFF"/>
    <w:lvl w:ilvl="0" w:tplc="8A0C6FAC">
      <w:start w:val="1"/>
      <w:numFmt w:val="bullet"/>
      <w:lvlText w:val="-"/>
      <w:lvlJc w:val="left"/>
      <w:pPr>
        <w:ind w:left="720" w:hanging="360"/>
      </w:pPr>
      <w:rPr>
        <w:rFonts w:ascii="Calibri" w:hAnsi="Calibri" w:hint="default"/>
      </w:rPr>
    </w:lvl>
    <w:lvl w:ilvl="1" w:tplc="93DA854C">
      <w:start w:val="1"/>
      <w:numFmt w:val="bullet"/>
      <w:lvlText w:val="o"/>
      <w:lvlJc w:val="left"/>
      <w:pPr>
        <w:ind w:left="1440" w:hanging="360"/>
      </w:pPr>
      <w:rPr>
        <w:rFonts w:ascii="Courier New" w:hAnsi="Courier New" w:hint="default"/>
      </w:rPr>
    </w:lvl>
    <w:lvl w:ilvl="2" w:tplc="5D481CCE">
      <w:start w:val="1"/>
      <w:numFmt w:val="bullet"/>
      <w:lvlText w:val=""/>
      <w:lvlJc w:val="left"/>
      <w:pPr>
        <w:ind w:left="2160" w:hanging="360"/>
      </w:pPr>
      <w:rPr>
        <w:rFonts w:ascii="Wingdings" w:hAnsi="Wingdings" w:hint="default"/>
      </w:rPr>
    </w:lvl>
    <w:lvl w:ilvl="3" w:tplc="7B667192">
      <w:start w:val="1"/>
      <w:numFmt w:val="bullet"/>
      <w:lvlText w:val=""/>
      <w:lvlJc w:val="left"/>
      <w:pPr>
        <w:ind w:left="2880" w:hanging="360"/>
      </w:pPr>
      <w:rPr>
        <w:rFonts w:ascii="Symbol" w:hAnsi="Symbol" w:hint="default"/>
      </w:rPr>
    </w:lvl>
    <w:lvl w:ilvl="4" w:tplc="6ED079C2">
      <w:start w:val="1"/>
      <w:numFmt w:val="bullet"/>
      <w:lvlText w:val="o"/>
      <w:lvlJc w:val="left"/>
      <w:pPr>
        <w:ind w:left="3600" w:hanging="360"/>
      </w:pPr>
      <w:rPr>
        <w:rFonts w:ascii="Courier New" w:hAnsi="Courier New" w:hint="default"/>
      </w:rPr>
    </w:lvl>
    <w:lvl w:ilvl="5" w:tplc="8CCAC7AA">
      <w:start w:val="1"/>
      <w:numFmt w:val="bullet"/>
      <w:lvlText w:val=""/>
      <w:lvlJc w:val="left"/>
      <w:pPr>
        <w:ind w:left="4320" w:hanging="360"/>
      </w:pPr>
      <w:rPr>
        <w:rFonts w:ascii="Wingdings" w:hAnsi="Wingdings" w:hint="default"/>
      </w:rPr>
    </w:lvl>
    <w:lvl w:ilvl="6" w:tplc="58AAD2E2">
      <w:start w:val="1"/>
      <w:numFmt w:val="bullet"/>
      <w:lvlText w:val=""/>
      <w:lvlJc w:val="left"/>
      <w:pPr>
        <w:ind w:left="5040" w:hanging="360"/>
      </w:pPr>
      <w:rPr>
        <w:rFonts w:ascii="Symbol" w:hAnsi="Symbol" w:hint="default"/>
      </w:rPr>
    </w:lvl>
    <w:lvl w:ilvl="7" w:tplc="C73CF740">
      <w:start w:val="1"/>
      <w:numFmt w:val="bullet"/>
      <w:lvlText w:val="o"/>
      <w:lvlJc w:val="left"/>
      <w:pPr>
        <w:ind w:left="5760" w:hanging="360"/>
      </w:pPr>
      <w:rPr>
        <w:rFonts w:ascii="Courier New" w:hAnsi="Courier New" w:hint="default"/>
      </w:rPr>
    </w:lvl>
    <w:lvl w:ilvl="8" w:tplc="DE9A7D2E">
      <w:start w:val="1"/>
      <w:numFmt w:val="bullet"/>
      <w:lvlText w:val=""/>
      <w:lvlJc w:val="left"/>
      <w:pPr>
        <w:ind w:left="6480" w:hanging="360"/>
      </w:pPr>
      <w:rPr>
        <w:rFonts w:ascii="Wingdings" w:hAnsi="Wingdings" w:hint="default"/>
      </w:rPr>
    </w:lvl>
  </w:abstractNum>
  <w:abstractNum w:abstractNumId="19" w15:restartNumberingAfterBreak="0">
    <w:nsid w:val="48522EB9"/>
    <w:multiLevelType w:val="hybridMultilevel"/>
    <w:tmpl w:val="FFFFFFFF"/>
    <w:lvl w:ilvl="0" w:tplc="4E06D4EA">
      <w:start w:val="1"/>
      <w:numFmt w:val="bullet"/>
      <w:lvlText w:val=""/>
      <w:lvlJc w:val="left"/>
      <w:pPr>
        <w:ind w:left="720" w:hanging="360"/>
      </w:pPr>
      <w:rPr>
        <w:rFonts w:ascii="Symbol" w:hAnsi="Symbol" w:hint="default"/>
      </w:rPr>
    </w:lvl>
    <w:lvl w:ilvl="1" w:tplc="A882F84C">
      <w:start w:val="1"/>
      <w:numFmt w:val="bullet"/>
      <w:lvlText w:val="o"/>
      <w:lvlJc w:val="left"/>
      <w:pPr>
        <w:ind w:left="1440" w:hanging="360"/>
      </w:pPr>
      <w:rPr>
        <w:rFonts w:ascii="Courier New" w:hAnsi="Courier New" w:hint="default"/>
      </w:rPr>
    </w:lvl>
    <w:lvl w:ilvl="2" w:tplc="286AADAC">
      <w:start w:val="1"/>
      <w:numFmt w:val="bullet"/>
      <w:lvlText w:val=""/>
      <w:lvlJc w:val="left"/>
      <w:pPr>
        <w:ind w:left="2160" w:hanging="360"/>
      </w:pPr>
      <w:rPr>
        <w:rFonts w:ascii="Wingdings" w:hAnsi="Wingdings" w:hint="default"/>
      </w:rPr>
    </w:lvl>
    <w:lvl w:ilvl="3" w:tplc="1C402BE8">
      <w:start w:val="1"/>
      <w:numFmt w:val="bullet"/>
      <w:lvlText w:val=""/>
      <w:lvlJc w:val="left"/>
      <w:pPr>
        <w:ind w:left="2880" w:hanging="360"/>
      </w:pPr>
      <w:rPr>
        <w:rFonts w:ascii="Symbol" w:hAnsi="Symbol" w:hint="default"/>
      </w:rPr>
    </w:lvl>
    <w:lvl w:ilvl="4" w:tplc="E40404D8">
      <w:start w:val="1"/>
      <w:numFmt w:val="bullet"/>
      <w:lvlText w:val="o"/>
      <w:lvlJc w:val="left"/>
      <w:pPr>
        <w:ind w:left="3600" w:hanging="360"/>
      </w:pPr>
      <w:rPr>
        <w:rFonts w:ascii="Courier New" w:hAnsi="Courier New" w:hint="default"/>
      </w:rPr>
    </w:lvl>
    <w:lvl w:ilvl="5" w:tplc="4B02D8C0">
      <w:start w:val="1"/>
      <w:numFmt w:val="bullet"/>
      <w:lvlText w:val=""/>
      <w:lvlJc w:val="left"/>
      <w:pPr>
        <w:ind w:left="4320" w:hanging="360"/>
      </w:pPr>
      <w:rPr>
        <w:rFonts w:ascii="Wingdings" w:hAnsi="Wingdings" w:hint="default"/>
      </w:rPr>
    </w:lvl>
    <w:lvl w:ilvl="6" w:tplc="F8CA1B08">
      <w:start w:val="1"/>
      <w:numFmt w:val="bullet"/>
      <w:lvlText w:val=""/>
      <w:lvlJc w:val="left"/>
      <w:pPr>
        <w:ind w:left="5040" w:hanging="360"/>
      </w:pPr>
      <w:rPr>
        <w:rFonts w:ascii="Symbol" w:hAnsi="Symbol" w:hint="default"/>
      </w:rPr>
    </w:lvl>
    <w:lvl w:ilvl="7" w:tplc="7D3A9FBE">
      <w:start w:val="1"/>
      <w:numFmt w:val="bullet"/>
      <w:lvlText w:val="o"/>
      <w:lvlJc w:val="left"/>
      <w:pPr>
        <w:ind w:left="5760" w:hanging="360"/>
      </w:pPr>
      <w:rPr>
        <w:rFonts w:ascii="Courier New" w:hAnsi="Courier New" w:hint="default"/>
      </w:rPr>
    </w:lvl>
    <w:lvl w:ilvl="8" w:tplc="BF2A6A08">
      <w:start w:val="1"/>
      <w:numFmt w:val="bullet"/>
      <w:lvlText w:val=""/>
      <w:lvlJc w:val="left"/>
      <w:pPr>
        <w:ind w:left="6480" w:hanging="360"/>
      </w:pPr>
      <w:rPr>
        <w:rFonts w:ascii="Wingdings" w:hAnsi="Wingdings" w:hint="default"/>
      </w:rPr>
    </w:lvl>
  </w:abstractNum>
  <w:abstractNum w:abstractNumId="20" w15:restartNumberingAfterBreak="0">
    <w:nsid w:val="486B682B"/>
    <w:multiLevelType w:val="hybridMultilevel"/>
    <w:tmpl w:val="FC5297D2"/>
    <w:lvl w:ilvl="0" w:tplc="D9760770">
      <w:start w:val="1"/>
      <w:numFmt w:val="bullet"/>
      <w:lvlText w:val="·"/>
      <w:lvlJc w:val="left"/>
      <w:pPr>
        <w:ind w:left="720" w:hanging="360"/>
      </w:pPr>
      <w:rPr>
        <w:rFonts w:ascii="Symbol" w:hAnsi="Symbol" w:hint="default"/>
      </w:rPr>
    </w:lvl>
    <w:lvl w:ilvl="1" w:tplc="94D8A6D4">
      <w:start w:val="1"/>
      <w:numFmt w:val="bullet"/>
      <w:lvlText w:val="o"/>
      <w:lvlJc w:val="left"/>
      <w:pPr>
        <w:ind w:left="1440" w:hanging="360"/>
      </w:pPr>
      <w:rPr>
        <w:rFonts w:ascii="Courier New" w:hAnsi="Courier New" w:hint="default"/>
      </w:rPr>
    </w:lvl>
    <w:lvl w:ilvl="2" w:tplc="9B1E7E98">
      <w:start w:val="1"/>
      <w:numFmt w:val="bullet"/>
      <w:lvlText w:val=""/>
      <w:lvlJc w:val="left"/>
      <w:pPr>
        <w:ind w:left="2160" w:hanging="360"/>
      </w:pPr>
      <w:rPr>
        <w:rFonts w:ascii="Wingdings" w:hAnsi="Wingdings" w:hint="default"/>
      </w:rPr>
    </w:lvl>
    <w:lvl w:ilvl="3" w:tplc="1480C2EC">
      <w:start w:val="1"/>
      <w:numFmt w:val="bullet"/>
      <w:lvlText w:val=""/>
      <w:lvlJc w:val="left"/>
      <w:pPr>
        <w:ind w:left="2880" w:hanging="360"/>
      </w:pPr>
      <w:rPr>
        <w:rFonts w:ascii="Symbol" w:hAnsi="Symbol" w:hint="default"/>
      </w:rPr>
    </w:lvl>
    <w:lvl w:ilvl="4" w:tplc="6A26CC52">
      <w:start w:val="1"/>
      <w:numFmt w:val="bullet"/>
      <w:lvlText w:val="o"/>
      <w:lvlJc w:val="left"/>
      <w:pPr>
        <w:ind w:left="3600" w:hanging="360"/>
      </w:pPr>
      <w:rPr>
        <w:rFonts w:ascii="Courier New" w:hAnsi="Courier New" w:hint="default"/>
      </w:rPr>
    </w:lvl>
    <w:lvl w:ilvl="5" w:tplc="2514CFB0">
      <w:start w:val="1"/>
      <w:numFmt w:val="bullet"/>
      <w:lvlText w:val=""/>
      <w:lvlJc w:val="left"/>
      <w:pPr>
        <w:ind w:left="4320" w:hanging="360"/>
      </w:pPr>
      <w:rPr>
        <w:rFonts w:ascii="Wingdings" w:hAnsi="Wingdings" w:hint="default"/>
      </w:rPr>
    </w:lvl>
    <w:lvl w:ilvl="6" w:tplc="4BE0539A">
      <w:start w:val="1"/>
      <w:numFmt w:val="bullet"/>
      <w:lvlText w:val=""/>
      <w:lvlJc w:val="left"/>
      <w:pPr>
        <w:ind w:left="5040" w:hanging="360"/>
      </w:pPr>
      <w:rPr>
        <w:rFonts w:ascii="Symbol" w:hAnsi="Symbol" w:hint="default"/>
      </w:rPr>
    </w:lvl>
    <w:lvl w:ilvl="7" w:tplc="B4E2C002">
      <w:start w:val="1"/>
      <w:numFmt w:val="bullet"/>
      <w:lvlText w:val="o"/>
      <w:lvlJc w:val="left"/>
      <w:pPr>
        <w:ind w:left="5760" w:hanging="360"/>
      </w:pPr>
      <w:rPr>
        <w:rFonts w:ascii="Courier New" w:hAnsi="Courier New" w:hint="default"/>
      </w:rPr>
    </w:lvl>
    <w:lvl w:ilvl="8" w:tplc="9D5C819A">
      <w:start w:val="1"/>
      <w:numFmt w:val="bullet"/>
      <w:lvlText w:val=""/>
      <w:lvlJc w:val="left"/>
      <w:pPr>
        <w:ind w:left="6480" w:hanging="360"/>
      </w:pPr>
      <w:rPr>
        <w:rFonts w:ascii="Wingdings" w:hAnsi="Wingdings" w:hint="default"/>
      </w:rPr>
    </w:lvl>
  </w:abstractNum>
  <w:abstractNum w:abstractNumId="21" w15:restartNumberingAfterBreak="0">
    <w:nsid w:val="4A611EFA"/>
    <w:multiLevelType w:val="hybridMultilevel"/>
    <w:tmpl w:val="FFFFFFFF"/>
    <w:lvl w:ilvl="0" w:tplc="3E9E938C">
      <w:start w:val="1"/>
      <w:numFmt w:val="decimal"/>
      <w:lvlText w:val="%1."/>
      <w:lvlJc w:val="left"/>
      <w:pPr>
        <w:ind w:left="720" w:hanging="360"/>
      </w:pPr>
    </w:lvl>
    <w:lvl w:ilvl="1" w:tplc="C94E3402">
      <w:start w:val="1"/>
      <w:numFmt w:val="lowerLetter"/>
      <w:lvlText w:val="%2."/>
      <w:lvlJc w:val="left"/>
      <w:pPr>
        <w:ind w:left="1440" w:hanging="360"/>
      </w:pPr>
    </w:lvl>
    <w:lvl w:ilvl="2" w:tplc="B126B50C">
      <w:start w:val="1"/>
      <w:numFmt w:val="lowerRoman"/>
      <w:lvlText w:val="%3."/>
      <w:lvlJc w:val="right"/>
      <w:pPr>
        <w:ind w:left="2160" w:hanging="180"/>
      </w:pPr>
    </w:lvl>
    <w:lvl w:ilvl="3" w:tplc="339AFC62">
      <w:start w:val="1"/>
      <w:numFmt w:val="decimal"/>
      <w:lvlText w:val="%4."/>
      <w:lvlJc w:val="left"/>
      <w:pPr>
        <w:ind w:left="2880" w:hanging="360"/>
      </w:pPr>
    </w:lvl>
    <w:lvl w:ilvl="4" w:tplc="EA9C22A0">
      <w:start w:val="1"/>
      <w:numFmt w:val="lowerLetter"/>
      <w:lvlText w:val="%5."/>
      <w:lvlJc w:val="left"/>
      <w:pPr>
        <w:ind w:left="3600" w:hanging="360"/>
      </w:pPr>
    </w:lvl>
    <w:lvl w:ilvl="5" w:tplc="BADAB31C">
      <w:start w:val="1"/>
      <w:numFmt w:val="lowerRoman"/>
      <w:lvlText w:val="%6."/>
      <w:lvlJc w:val="right"/>
      <w:pPr>
        <w:ind w:left="4320" w:hanging="180"/>
      </w:pPr>
    </w:lvl>
    <w:lvl w:ilvl="6" w:tplc="E8AA70DC">
      <w:start w:val="1"/>
      <w:numFmt w:val="decimal"/>
      <w:lvlText w:val="%7."/>
      <w:lvlJc w:val="left"/>
      <w:pPr>
        <w:ind w:left="5040" w:hanging="360"/>
      </w:pPr>
    </w:lvl>
    <w:lvl w:ilvl="7" w:tplc="3460BCA2">
      <w:start w:val="1"/>
      <w:numFmt w:val="lowerLetter"/>
      <w:lvlText w:val="%8."/>
      <w:lvlJc w:val="left"/>
      <w:pPr>
        <w:ind w:left="5760" w:hanging="360"/>
      </w:pPr>
    </w:lvl>
    <w:lvl w:ilvl="8" w:tplc="2934F27A">
      <w:start w:val="1"/>
      <w:numFmt w:val="lowerRoman"/>
      <w:lvlText w:val="%9."/>
      <w:lvlJc w:val="right"/>
      <w:pPr>
        <w:ind w:left="6480" w:hanging="180"/>
      </w:pPr>
    </w:lvl>
  </w:abstractNum>
  <w:abstractNum w:abstractNumId="22" w15:restartNumberingAfterBreak="0">
    <w:nsid w:val="4FA712DF"/>
    <w:multiLevelType w:val="hybridMultilevel"/>
    <w:tmpl w:val="FFFFFFFF"/>
    <w:lvl w:ilvl="0" w:tplc="415E26E4">
      <w:start w:val="1"/>
      <w:numFmt w:val="bullet"/>
      <w:lvlText w:val="·"/>
      <w:lvlJc w:val="left"/>
      <w:pPr>
        <w:ind w:left="720" w:hanging="360"/>
      </w:pPr>
      <w:rPr>
        <w:rFonts w:ascii="Symbol" w:hAnsi="Symbol" w:hint="default"/>
      </w:rPr>
    </w:lvl>
    <w:lvl w:ilvl="1" w:tplc="7AF6A2CA">
      <w:start w:val="1"/>
      <w:numFmt w:val="bullet"/>
      <w:lvlText w:val="o"/>
      <w:lvlJc w:val="left"/>
      <w:pPr>
        <w:ind w:left="1440" w:hanging="360"/>
      </w:pPr>
      <w:rPr>
        <w:rFonts w:ascii="Courier New" w:hAnsi="Courier New" w:hint="default"/>
      </w:rPr>
    </w:lvl>
    <w:lvl w:ilvl="2" w:tplc="C666DF1C">
      <w:start w:val="1"/>
      <w:numFmt w:val="bullet"/>
      <w:lvlText w:val=""/>
      <w:lvlJc w:val="left"/>
      <w:pPr>
        <w:ind w:left="2160" w:hanging="360"/>
      </w:pPr>
      <w:rPr>
        <w:rFonts w:ascii="Wingdings" w:hAnsi="Wingdings" w:hint="default"/>
      </w:rPr>
    </w:lvl>
    <w:lvl w:ilvl="3" w:tplc="E7180372">
      <w:start w:val="1"/>
      <w:numFmt w:val="bullet"/>
      <w:lvlText w:val=""/>
      <w:lvlJc w:val="left"/>
      <w:pPr>
        <w:ind w:left="2880" w:hanging="360"/>
      </w:pPr>
      <w:rPr>
        <w:rFonts w:ascii="Symbol" w:hAnsi="Symbol" w:hint="default"/>
      </w:rPr>
    </w:lvl>
    <w:lvl w:ilvl="4" w:tplc="9E886F4A">
      <w:start w:val="1"/>
      <w:numFmt w:val="bullet"/>
      <w:lvlText w:val="o"/>
      <w:lvlJc w:val="left"/>
      <w:pPr>
        <w:ind w:left="3600" w:hanging="360"/>
      </w:pPr>
      <w:rPr>
        <w:rFonts w:ascii="Courier New" w:hAnsi="Courier New" w:hint="default"/>
      </w:rPr>
    </w:lvl>
    <w:lvl w:ilvl="5" w:tplc="C30EA43A">
      <w:start w:val="1"/>
      <w:numFmt w:val="bullet"/>
      <w:lvlText w:val=""/>
      <w:lvlJc w:val="left"/>
      <w:pPr>
        <w:ind w:left="4320" w:hanging="360"/>
      </w:pPr>
      <w:rPr>
        <w:rFonts w:ascii="Wingdings" w:hAnsi="Wingdings" w:hint="default"/>
      </w:rPr>
    </w:lvl>
    <w:lvl w:ilvl="6" w:tplc="ADC4BA6C">
      <w:start w:val="1"/>
      <w:numFmt w:val="bullet"/>
      <w:lvlText w:val=""/>
      <w:lvlJc w:val="left"/>
      <w:pPr>
        <w:ind w:left="5040" w:hanging="360"/>
      </w:pPr>
      <w:rPr>
        <w:rFonts w:ascii="Symbol" w:hAnsi="Symbol" w:hint="default"/>
      </w:rPr>
    </w:lvl>
    <w:lvl w:ilvl="7" w:tplc="4282C24C">
      <w:start w:val="1"/>
      <w:numFmt w:val="bullet"/>
      <w:lvlText w:val="o"/>
      <w:lvlJc w:val="left"/>
      <w:pPr>
        <w:ind w:left="5760" w:hanging="360"/>
      </w:pPr>
      <w:rPr>
        <w:rFonts w:ascii="Courier New" w:hAnsi="Courier New" w:hint="default"/>
      </w:rPr>
    </w:lvl>
    <w:lvl w:ilvl="8" w:tplc="5C245848">
      <w:start w:val="1"/>
      <w:numFmt w:val="bullet"/>
      <w:lvlText w:val=""/>
      <w:lvlJc w:val="left"/>
      <w:pPr>
        <w:ind w:left="6480" w:hanging="360"/>
      </w:pPr>
      <w:rPr>
        <w:rFonts w:ascii="Wingdings" w:hAnsi="Wingdings" w:hint="default"/>
      </w:rPr>
    </w:lvl>
  </w:abstractNum>
  <w:abstractNum w:abstractNumId="23" w15:restartNumberingAfterBreak="0">
    <w:nsid w:val="53D43021"/>
    <w:multiLevelType w:val="hybridMultilevel"/>
    <w:tmpl w:val="FFFFFFFF"/>
    <w:lvl w:ilvl="0" w:tplc="48B6EBA6">
      <w:start w:val="1"/>
      <w:numFmt w:val="decimal"/>
      <w:lvlText w:val="%1."/>
      <w:lvlJc w:val="left"/>
      <w:pPr>
        <w:ind w:left="720" w:hanging="360"/>
      </w:pPr>
    </w:lvl>
    <w:lvl w:ilvl="1" w:tplc="D46245D8">
      <w:start w:val="1"/>
      <w:numFmt w:val="lowerLetter"/>
      <w:lvlText w:val="%2."/>
      <w:lvlJc w:val="left"/>
      <w:pPr>
        <w:ind w:left="1440" w:hanging="360"/>
      </w:pPr>
    </w:lvl>
    <w:lvl w:ilvl="2" w:tplc="DE62D446">
      <w:start w:val="1"/>
      <w:numFmt w:val="lowerRoman"/>
      <w:lvlText w:val="%3."/>
      <w:lvlJc w:val="right"/>
      <w:pPr>
        <w:ind w:left="2160" w:hanging="180"/>
      </w:pPr>
    </w:lvl>
    <w:lvl w:ilvl="3" w:tplc="1116DB6E">
      <w:start w:val="1"/>
      <w:numFmt w:val="decimal"/>
      <w:lvlText w:val="%4."/>
      <w:lvlJc w:val="left"/>
      <w:pPr>
        <w:ind w:left="2880" w:hanging="360"/>
      </w:pPr>
    </w:lvl>
    <w:lvl w:ilvl="4" w:tplc="C9B25274">
      <w:start w:val="1"/>
      <w:numFmt w:val="lowerLetter"/>
      <w:lvlText w:val="%5."/>
      <w:lvlJc w:val="left"/>
      <w:pPr>
        <w:ind w:left="3600" w:hanging="360"/>
      </w:pPr>
    </w:lvl>
    <w:lvl w:ilvl="5" w:tplc="C4826886">
      <w:start w:val="1"/>
      <w:numFmt w:val="lowerRoman"/>
      <w:lvlText w:val="%6."/>
      <w:lvlJc w:val="right"/>
      <w:pPr>
        <w:ind w:left="4320" w:hanging="180"/>
      </w:pPr>
    </w:lvl>
    <w:lvl w:ilvl="6" w:tplc="702CD434">
      <w:start w:val="1"/>
      <w:numFmt w:val="decimal"/>
      <w:lvlText w:val="%7."/>
      <w:lvlJc w:val="left"/>
      <w:pPr>
        <w:ind w:left="5040" w:hanging="360"/>
      </w:pPr>
    </w:lvl>
    <w:lvl w:ilvl="7" w:tplc="51E67980">
      <w:start w:val="1"/>
      <w:numFmt w:val="lowerLetter"/>
      <w:lvlText w:val="%8."/>
      <w:lvlJc w:val="left"/>
      <w:pPr>
        <w:ind w:left="5760" w:hanging="360"/>
      </w:pPr>
    </w:lvl>
    <w:lvl w:ilvl="8" w:tplc="C57CC3EC">
      <w:start w:val="1"/>
      <w:numFmt w:val="lowerRoman"/>
      <w:lvlText w:val="%9."/>
      <w:lvlJc w:val="right"/>
      <w:pPr>
        <w:ind w:left="6480" w:hanging="180"/>
      </w:pPr>
    </w:lvl>
  </w:abstractNum>
  <w:abstractNum w:abstractNumId="24" w15:restartNumberingAfterBreak="0">
    <w:nsid w:val="54AD4517"/>
    <w:multiLevelType w:val="hybridMultilevel"/>
    <w:tmpl w:val="FFFFFFFF"/>
    <w:lvl w:ilvl="0" w:tplc="7C566958">
      <w:start w:val="1"/>
      <w:numFmt w:val="bullet"/>
      <w:lvlText w:val=""/>
      <w:lvlJc w:val="left"/>
      <w:pPr>
        <w:ind w:left="720" w:hanging="360"/>
      </w:pPr>
      <w:rPr>
        <w:rFonts w:ascii="Symbol" w:hAnsi="Symbol" w:hint="default"/>
      </w:rPr>
    </w:lvl>
    <w:lvl w:ilvl="1" w:tplc="BC2EC278">
      <w:start w:val="1"/>
      <w:numFmt w:val="bullet"/>
      <w:lvlText w:val="o"/>
      <w:lvlJc w:val="left"/>
      <w:pPr>
        <w:ind w:left="1440" w:hanging="360"/>
      </w:pPr>
      <w:rPr>
        <w:rFonts w:ascii="Courier New" w:hAnsi="Courier New" w:hint="default"/>
      </w:rPr>
    </w:lvl>
    <w:lvl w:ilvl="2" w:tplc="10EA3A4E">
      <w:start w:val="1"/>
      <w:numFmt w:val="bullet"/>
      <w:lvlText w:val=""/>
      <w:lvlJc w:val="left"/>
      <w:pPr>
        <w:ind w:left="2160" w:hanging="360"/>
      </w:pPr>
      <w:rPr>
        <w:rFonts w:ascii="Wingdings" w:hAnsi="Wingdings" w:hint="default"/>
      </w:rPr>
    </w:lvl>
    <w:lvl w:ilvl="3" w:tplc="41606504">
      <w:start w:val="1"/>
      <w:numFmt w:val="bullet"/>
      <w:lvlText w:val=""/>
      <w:lvlJc w:val="left"/>
      <w:pPr>
        <w:ind w:left="2880" w:hanging="360"/>
      </w:pPr>
      <w:rPr>
        <w:rFonts w:ascii="Symbol" w:hAnsi="Symbol" w:hint="default"/>
      </w:rPr>
    </w:lvl>
    <w:lvl w:ilvl="4" w:tplc="A9C6B7A0">
      <w:start w:val="1"/>
      <w:numFmt w:val="bullet"/>
      <w:lvlText w:val="o"/>
      <w:lvlJc w:val="left"/>
      <w:pPr>
        <w:ind w:left="3600" w:hanging="360"/>
      </w:pPr>
      <w:rPr>
        <w:rFonts w:ascii="Courier New" w:hAnsi="Courier New" w:hint="default"/>
      </w:rPr>
    </w:lvl>
    <w:lvl w:ilvl="5" w:tplc="13121B00">
      <w:start w:val="1"/>
      <w:numFmt w:val="bullet"/>
      <w:lvlText w:val=""/>
      <w:lvlJc w:val="left"/>
      <w:pPr>
        <w:ind w:left="4320" w:hanging="360"/>
      </w:pPr>
      <w:rPr>
        <w:rFonts w:ascii="Wingdings" w:hAnsi="Wingdings" w:hint="default"/>
      </w:rPr>
    </w:lvl>
    <w:lvl w:ilvl="6" w:tplc="20F0F664">
      <w:start w:val="1"/>
      <w:numFmt w:val="bullet"/>
      <w:lvlText w:val=""/>
      <w:lvlJc w:val="left"/>
      <w:pPr>
        <w:ind w:left="5040" w:hanging="360"/>
      </w:pPr>
      <w:rPr>
        <w:rFonts w:ascii="Symbol" w:hAnsi="Symbol" w:hint="default"/>
      </w:rPr>
    </w:lvl>
    <w:lvl w:ilvl="7" w:tplc="E430AFEE">
      <w:start w:val="1"/>
      <w:numFmt w:val="bullet"/>
      <w:lvlText w:val="o"/>
      <w:lvlJc w:val="left"/>
      <w:pPr>
        <w:ind w:left="5760" w:hanging="360"/>
      </w:pPr>
      <w:rPr>
        <w:rFonts w:ascii="Courier New" w:hAnsi="Courier New" w:hint="default"/>
      </w:rPr>
    </w:lvl>
    <w:lvl w:ilvl="8" w:tplc="E49E12EC">
      <w:start w:val="1"/>
      <w:numFmt w:val="bullet"/>
      <w:lvlText w:val=""/>
      <w:lvlJc w:val="left"/>
      <w:pPr>
        <w:ind w:left="6480" w:hanging="360"/>
      </w:pPr>
      <w:rPr>
        <w:rFonts w:ascii="Wingdings" w:hAnsi="Wingdings" w:hint="default"/>
      </w:rPr>
    </w:lvl>
  </w:abstractNum>
  <w:abstractNum w:abstractNumId="25" w15:restartNumberingAfterBreak="0">
    <w:nsid w:val="54C25DD8"/>
    <w:multiLevelType w:val="hybridMultilevel"/>
    <w:tmpl w:val="D4681380"/>
    <w:lvl w:ilvl="0" w:tplc="FFFFFFFF">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5B411DBA"/>
    <w:multiLevelType w:val="hybridMultilevel"/>
    <w:tmpl w:val="FFFFFFFF"/>
    <w:lvl w:ilvl="0" w:tplc="45D20408">
      <w:start w:val="1"/>
      <w:numFmt w:val="bullet"/>
      <w:lvlText w:val="-"/>
      <w:lvlJc w:val="left"/>
      <w:pPr>
        <w:ind w:left="720" w:hanging="360"/>
      </w:pPr>
      <w:rPr>
        <w:rFonts w:ascii="Calibri" w:hAnsi="Calibri" w:hint="default"/>
      </w:rPr>
    </w:lvl>
    <w:lvl w:ilvl="1" w:tplc="27845676">
      <w:start w:val="1"/>
      <w:numFmt w:val="bullet"/>
      <w:lvlText w:val="o"/>
      <w:lvlJc w:val="left"/>
      <w:pPr>
        <w:ind w:left="1440" w:hanging="360"/>
      </w:pPr>
      <w:rPr>
        <w:rFonts w:ascii="Courier New" w:hAnsi="Courier New" w:hint="default"/>
      </w:rPr>
    </w:lvl>
    <w:lvl w:ilvl="2" w:tplc="54C220CE">
      <w:start w:val="1"/>
      <w:numFmt w:val="bullet"/>
      <w:lvlText w:val=""/>
      <w:lvlJc w:val="left"/>
      <w:pPr>
        <w:ind w:left="2160" w:hanging="360"/>
      </w:pPr>
      <w:rPr>
        <w:rFonts w:ascii="Wingdings" w:hAnsi="Wingdings" w:hint="default"/>
      </w:rPr>
    </w:lvl>
    <w:lvl w:ilvl="3" w:tplc="C446429E">
      <w:start w:val="1"/>
      <w:numFmt w:val="bullet"/>
      <w:lvlText w:val=""/>
      <w:lvlJc w:val="left"/>
      <w:pPr>
        <w:ind w:left="2880" w:hanging="360"/>
      </w:pPr>
      <w:rPr>
        <w:rFonts w:ascii="Symbol" w:hAnsi="Symbol" w:hint="default"/>
      </w:rPr>
    </w:lvl>
    <w:lvl w:ilvl="4" w:tplc="FEDE15BC">
      <w:start w:val="1"/>
      <w:numFmt w:val="bullet"/>
      <w:lvlText w:val="o"/>
      <w:lvlJc w:val="left"/>
      <w:pPr>
        <w:ind w:left="3600" w:hanging="360"/>
      </w:pPr>
      <w:rPr>
        <w:rFonts w:ascii="Courier New" w:hAnsi="Courier New" w:hint="default"/>
      </w:rPr>
    </w:lvl>
    <w:lvl w:ilvl="5" w:tplc="3B06A6DA">
      <w:start w:val="1"/>
      <w:numFmt w:val="bullet"/>
      <w:lvlText w:val=""/>
      <w:lvlJc w:val="left"/>
      <w:pPr>
        <w:ind w:left="4320" w:hanging="360"/>
      </w:pPr>
      <w:rPr>
        <w:rFonts w:ascii="Wingdings" w:hAnsi="Wingdings" w:hint="default"/>
      </w:rPr>
    </w:lvl>
    <w:lvl w:ilvl="6" w:tplc="9B2698A6">
      <w:start w:val="1"/>
      <w:numFmt w:val="bullet"/>
      <w:lvlText w:val=""/>
      <w:lvlJc w:val="left"/>
      <w:pPr>
        <w:ind w:left="5040" w:hanging="360"/>
      </w:pPr>
      <w:rPr>
        <w:rFonts w:ascii="Symbol" w:hAnsi="Symbol" w:hint="default"/>
      </w:rPr>
    </w:lvl>
    <w:lvl w:ilvl="7" w:tplc="B2087836">
      <w:start w:val="1"/>
      <w:numFmt w:val="bullet"/>
      <w:lvlText w:val="o"/>
      <w:lvlJc w:val="left"/>
      <w:pPr>
        <w:ind w:left="5760" w:hanging="360"/>
      </w:pPr>
      <w:rPr>
        <w:rFonts w:ascii="Courier New" w:hAnsi="Courier New" w:hint="default"/>
      </w:rPr>
    </w:lvl>
    <w:lvl w:ilvl="8" w:tplc="547CAB6A">
      <w:start w:val="1"/>
      <w:numFmt w:val="bullet"/>
      <w:lvlText w:val=""/>
      <w:lvlJc w:val="left"/>
      <w:pPr>
        <w:ind w:left="6480" w:hanging="360"/>
      </w:pPr>
      <w:rPr>
        <w:rFonts w:ascii="Wingdings" w:hAnsi="Wingdings" w:hint="default"/>
      </w:rPr>
    </w:lvl>
  </w:abstractNum>
  <w:abstractNum w:abstractNumId="27" w15:restartNumberingAfterBreak="0">
    <w:nsid w:val="5CC11B6F"/>
    <w:multiLevelType w:val="hybridMultilevel"/>
    <w:tmpl w:val="FFFFFFFF"/>
    <w:lvl w:ilvl="0" w:tplc="2EA26968">
      <w:start w:val="1"/>
      <w:numFmt w:val="decimal"/>
      <w:lvlText w:val="%1."/>
      <w:lvlJc w:val="left"/>
      <w:pPr>
        <w:ind w:left="720" w:hanging="360"/>
      </w:pPr>
    </w:lvl>
    <w:lvl w:ilvl="1" w:tplc="3402904A">
      <w:start w:val="1"/>
      <w:numFmt w:val="lowerLetter"/>
      <w:lvlText w:val="%2."/>
      <w:lvlJc w:val="left"/>
      <w:pPr>
        <w:ind w:left="1440" w:hanging="360"/>
      </w:pPr>
    </w:lvl>
    <w:lvl w:ilvl="2" w:tplc="D10652EE">
      <w:start w:val="1"/>
      <w:numFmt w:val="lowerRoman"/>
      <w:lvlText w:val="%3."/>
      <w:lvlJc w:val="right"/>
      <w:pPr>
        <w:ind w:left="2160" w:hanging="180"/>
      </w:pPr>
    </w:lvl>
    <w:lvl w:ilvl="3" w:tplc="D8AE46FE">
      <w:start w:val="1"/>
      <w:numFmt w:val="decimal"/>
      <w:lvlText w:val="%4."/>
      <w:lvlJc w:val="left"/>
      <w:pPr>
        <w:ind w:left="2880" w:hanging="360"/>
      </w:pPr>
    </w:lvl>
    <w:lvl w:ilvl="4" w:tplc="CBCAAA1E">
      <w:start w:val="1"/>
      <w:numFmt w:val="lowerLetter"/>
      <w:lvlText w:val="%5."/>
      <w:lvlJc w:val="left"/>
      <w:pPr>
        <w:ind w:left="3600" w:hanging="360"/>
      </w:pPr>
    </w:lvl>
    <w:lvl w:ilvl="5" w:tplc="DA3CC66E">
      <w:start w:val="1"/>
      <w:numFmt w:val="lowerRoman"/>
      <w:lvlText w:val="%6."/>
      <w:lvlJc w:val="right"/>
      <w:pPr>
        <w:ind w:left="4320" w:hanging="180"/>
      </w:pPr>
    </w:lvl>
    <w:lvl w:ilvl="6" w:tplc="1AB62DF2">
      <w:start w:val="1"/>
      <w:numFmt w:val="decimal"/>
      <w:lvlText w:val="%7."/>
      <w:lvlJc w:val="left"/>
      <w:pPr>
        <w:ind w:left="5040" w:hanging="360"/>
      </w:pPr>
    </w:lvl>
    <w:lvl w:ilvl="7" w:tplc="E8662BE2">
      <w:start w:val="1"/>
      <w:numFmt w:val="lowerLetter"/>
      <w:lvlText w:val="%8."/>
      <w:lvlJc w:val="left"/>
      <w:pPr>
        <w:ind w:left="5760" w:hanging="360"/>
      </w:pPr>
    </w:lvl>
    <w:lvl w:ilvl="8" w:tplc="DD384606">
      <w:start w:val="1"/>
      <w:numFmt w:val="lowerRoman"/>
      <w:lvlText w:val="%9."/>
      <w:lvlJc w:val="right"/>
      <w:pPr>
        <w:ind w:left="6480" w:hanging="180"/>
      </w:pPr>
    </w:lvl>
  </w:abstractNum>
  <w:abstractNum w:abstractNumId="28" w15:restartNumberingAfterBreak="0">
    <w:nsid w:val="5F993ED0"/>
    <w:multiLevelType w:val="hybridMultilevel"/>
    <w:tmpl w:val="FFFFFFFF"/>
    <w:lvl w:ilvl="0" w:tplc="E6F60140">
      <w:start w:val="1"/>
      <w:numFmt w:val="bullet"/>
      <w:lvlText w:val=""/>
      <w:lvlJc w:val="left"/>
      <w:pPr>
        <w:ind w:left="720" w:hanging="360"/>
      </w:pPr>
      <w:rPr>
        <w:rFonts w:ascii="Symbol" w:hAnsi="Symbol" w:hint="default"/>
      </w:rPr>
    </w:lvl>
    <w:lvl w:ilvl="1" w:tplc="41BC2682">
      <w:start w:val="1"/>
      <w:numFmt w:val="bullet"/>
      <w:lvlText w:val="o"/>
      <w:lvlJc w:val="left"/>
      <w:pPr>
        <w:ind w:left="1440" w:hanging="360"/>
      </w:pPr>
      <w:rPr>
        <w:rFonts w:ascii="Courier New" w:hAnsi="Courier New" w:hint="default"/>
      </w:rPr>
    </w:lvl>
    <w:lvl w:ilvl="2" w:tplc="BEEC0E6A">
      <w:start w:val="1"/>
      <w:numFmt w:val="bullet"/>
      <w:lvlText w:val=""/>
      <w:lvlJc w:val="left"/>
      <w:pPr>
        <w:ind w:left="2160" w:hanging="360"/>
      </w:pPr>
      <w:rPr>
        <w:rFonts w:ascii="Wingdings" w:hAnsi="Wingdings" w:hint="default"/>
      </w:rPr>
    </w:lvl>
    <w:lvl w:ilvl="3" w:tplc="5134B864">
      <w:start w:val="1"/>
      <w:numFmt w:val="bullet"/>
      <w:lvlText w:val=""/>
      <w:lvlJc w:val="left"/>
      <w:pPr>
        <w:ind w:left="2880" w:hanging="360"/>
      </w:pPr>
      <w:rPr>
        <w:rFonts w:ascii="Symbol" w:hAnsi="Symbol" w:hint="default"/>
      </w:rPr>
    </w:lvl>
    <w:lvl w:ilvl="4" w:tplc="5F583990">
      <w:start w:val="1"/>
      <w:numFmt w:val="bullet"/>
      <w:lvlText w:val="o"/>
      <w:lvlJc w:val="left"/>
      <w:pPr>
        <w:ind w:left="3600" w:hanging="360"/>
      </w:pPr>
      <w:rPr>
        <w:rFonts w:ascii="Courier New" w:hAnsi="Courier New" w:hint="default"/>
      </w:rPr>
    </w:lvl>
    <w:lvl w:ilvl="5" w:tplc="AC363710">
      <w:start w:val="1"/>
      <w:numFmt w:val="bullet"/>
      <w:lvlText w:val=""/>
      <w:lvlJc w:val="left"/>
      <w:pPr>
        <w:ind w:left="4320" w:hanging="360"/>
      </w:pPr>
      <w:rPr>
        <w:rFonts w:ascii="Wingdings" w:hAnsi="Wingdings" w:hint="default"/>
      </w:rPr>
    </w:lvl>
    <w:lvl w:ilvl="6" w:tplc="CA628EA0">
      <w:start w:val="1"/>
      <w:numFmt w:val="bullet"/>
      <w:lvlText w:val=""/>
      <w:lvlJc w:val="left"/>
      <w:pPr>
        <w:ind w:left="5040" w:hanging="360"/>
      </w:pPr>
      <w:rPr>
        <w:rFonts w:ascii="Symbol" w:hAnsi="Symbol" w:hint="default"/>
      </w:rPr>
    </w:lvl>
    <w:lvl w:ilvl="7" w:tplc="28D287AA">
      <w:start w:val="1"/>
      <w:numFmt w:val="bullet"/>
      <w:lvlText w:val="o"/>
      <w:lvlJc w:val="left"/>
      <w:pPr>
        <w:ind w:left="5760" w:hanging="360"/>
      </w:pPr>
      <w:rPr>
        <w:rFonts w:ascii="Courier New" w:hAnsi="Courier New" w:hint="default"/>
      </w:rPr>
    </w:lvl>
    <w:lvl w:ilvl="8" w:tplc="E8C8C758">
      <w:start w:val="1"/>
      <w:numFmt w:val="bullet"/>
      <w:lvlText w:val=""/>
      <w:lvlJc w:val="left"/>
      <w:pPr>
        <w:ind w:left="6480" w:hanging="360"/>
      </w:pPr>
      <w:rPr>
        <w:rFonts w:ascii="Wingdings" w:hAnsi="Wingdings" w:hint="default"/>
      </w:rPr>
    </w:lvl>
  </w:abstractNum>
  <w:abstractNum w:abstractNumId="29" w15:restartNumberingAfterBreak="0">
    <w:nsid w:val="61CF1626"/>
    <w:multiLevelType w:val="hybridMultilevel"/>
    <w:tmpl w:val="E4A2DFFE"/>
    <w:lvl w:ilvl="0" w:tplc="B408470C">
      <w:start w:val="1"/>
      <w:numFmt w:val="bullet"/>
      <w:lvlText w:val="-"/>
      <w:lvlJc w:val="left"/>
      <w:pPr>
        <w:ind w:left="720" w:hanging="360"/>
      </w:pPr>
      <w:rPr>
        <w:rFonts w:ascii="Calibri" w:hAnsi="Calibri" w:hint="default"/>
      </w:rPr>
    </w:lvl>
    <w:lvl w:ilvl="1" w:tplc="204A37EA">
      <w:start w:val="1"/>
      <w:numFmt w:val="bullet"/>
      <w:lvlText w:val="o"/>
      <w:lvlJc w:val="left"/>
      <w:pPr>
        <w:ind w:left="1440" w:hanging="360"/>
      </w:pPr>
      <w:rPr>
        <w:rFonts w:ascii="Courier New" w:hAnsi="Courier New" w:hint="default"/>
      </w:rPr>
    </w:lvl>
    <w:lvl w:ilvl="2" w:tplc="6C4AF3D4">
      <w:start w:val="1"/>
      <w:numFmt w:val="bullet"/>
      <w:lvlText w:val=""/>
      <w:lvlJc w:val="left"/>
      <w:pPr>
        <w:ind w:left="2160" w:hanging="360"/>
      </w:pPr>
      <w:rPr>
        <w:rFonts w:ascii="Wingdings" w:hAnsi="Wingdings" w:hint="default"/>
      </w:rPr>
    </w:lvl>
    <w:lvl w:ilvl="3" w:tplc="D69A596A">
      <w:start w:val="1"/>
      <w:numFmt w:val="bullet"/>
      <w:lvlText w:val=""/>
      <w:lvlJc w:val="left"/>
      <w:pPr>
        <w:ind w:left="2880" w:hanging="360"/>
      </w:pPr>
      <w:rPr>
        <w:rFonts w:ascii="Symbol" w:hAnsi="Symbol" w:hint="default"/>
      </w:rPr>
    </w:lvl>
    <w:lvl w:ilvl="4" w:tplc="9EC8F5DA">
      <w:start w:val="1"/>
      <w:numFmt w:val="bullet"/>
      <w:lvlText w:val="o"/>
      <w:lvlJc w:val="left"/>
      <w:pPr>
        <w:ind w:left="3600" w:hanging="360"/>
      </w:pPr>
      <w:rPr>
        <w:rFonts w:ascii="Courier New" w:hAnsi="Courier New" w:hint="default"/>
      </w:rPr>
    </w:lvl>
    <w:lvl w:ilvl="5" w:tplc="5674F926">
      <w:start w:val="1"/>
      <w:numFmt w:val="bullet"/>
      <w:lvlText w:val=""/>
      <w:lvlJc w:val="left"/>
      <w:pPr>
        <w:ind w:left="4320" w:hanging="360"/>
      </w:pPr>
      <w:rPr>
        <w:rFonts w:ascii="Wingdings" w:hAnsi="Wingdings" w:hint="default"/>
      </w:rPr>
    </w:lvl>
    <w:lvl w:ilvl="6" w:tplc="A80C5174">
      <w:start w:val="1"/>
      <w:numFmt w:val="bullet"/>
      <w:lvlText w:val=""/>
      <w:lvlJc w:val="left"/>
      <w:pPr>
        <w:ind w:left="5040" w:hanging="360"/>
      </w:pPr>
      <w:rPr>
        <w:rFonts w:ascii="Symbol" w:hAnsi="Symbol" w:hint="default"/>
      </w:rPr>
    </w:lvl>
    <w:lvl w:ilvl="7" w:tplc="40265B2C">
      <w:start w:val="1"/>
      <w:numFmt w:val="bullet"/>
      <w:lvlText w:val="o"/>
      <w:lvlJc w:val="left"/>
      <w:pPr>
        <w:ind w:left="5760" w:hanging="360"/>
      </w:pPr>
      <w:rPr>
        <w:rFonts w:ascii="Courier New" w:hAnsi="Courier New" w:hint="default"/>
      </w:rPr>
    </w:lvl>
    <w:lvl w:ilvl="8" w:tplc="09929FB6">
      <w:start w:val="1"/>
      <w:numFmt w:val="bullet"/>
      <w:lvlText w:val=""/>
      <w:lvlJc w:val="left"/>
      <w:pPr>
        <w:ind w:left="6480" w:hanging="360"/>
      </w:pPr>
      <w:rPr>
        <w:rFonts w:ascii="Wingdings" w:hAnsi="Wingdings" w:hint="default"/>
      </w:rPr>
    </w:lvl>
  </w:abstractNum>
  <w:abstractNum w:abstractNumId="30" w15:restartNumberingAfterBreak="0">
    <w:nsid w:val="62D146C5"/>
    <w:multiLevelType w:val="hybridMultilevel"/>
    <w:tmpl w:val="DDB60BC4"/>
    <w:lvl w:ilvl="0" w:tplc="9E20C74A">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9A52864"/>
    <w:multiLevelType w:val="hybridMultilevel"/>
    <w:tmpl w:val="788647BC"/>
    <w:lvl w:ilvl="0" w:tplc="6D42FF00">
      <w:start w:val="1"/>
      <w:numFmt w:val="bullet"/>
      <w:lvlText w:val=""/>
      <w:lvlJc w:val="left"/>
      <w:pPr>
        <w:ind w:left="720" w:hanging="360"/>
      </w:pPr>
      <w:rPr>
        <w:rFonts w:ascii="Symbol" w:hAnsi="Symbol" w:hint="default"/>
      </w:rPr>
    </w:lvl>
    <w:lvl w:ilvl="1" w:tplc="687E2FA2">
      <w:start w:val="1"/>
      <w:numFmt w:val="bullet"/>
      <w:lvlText w:val="o"/>
      <w:lvlJc w:val="left"/>
      <w:pPr>
        <w:ind w:left="1440" w:hanging="360"/>
      </w:pPr>
      <w:rPr>
        <w:rFonts w:ascii="Courier New" w:hAnsi="Courier New" w:hint="default"/>
      </w:rPr>
    </w:lvl>
    <w:lvl w:ilvl="2" w:tplc="D5103FCE">
      <w:start w:val="1"/>
      <w:numFmt w:val="bullet"/>
      <w:lvlText w:val=""/>
      <w:lvlJc w:val="left"/>
      <w:pPr>
        <w:ind w:left="2160" w:hanging="360"/>
      </w:pPr>
      <w:rPr>
        <w:rFonts w:ascii="Wingdings" w:hAnsi="Wingdings" w:hint="default"/>
      </w:rPr>
    </w:lvl>
    <w:lvl w:ilvl="3" w:tplc="4AAC2D96">
      <w:start w:val="1"/>
      <w:numFmt w:val="bullet"/>
      <w:lvlText w:val=""/>
      <w:lvlJc w:val="left"/>
      <w:pPr>
        <w:ind w:left="2880" w:hanging="360"/>
      </w:pPr>
      <w:rPr>
        <w:rFonts w:ascii="Symbol" w:hAnsi="Symbol" w:hint="default"/>
      </w:rPr>
    </w:lvl>
    <w:lvl w:ilvl="4" w:tplc="29D65CA0">
      <w:start w:val="1"/>
      <w:numFmt w:val="bullet"/>
      <w:lvlText w:val="o"/>
      <w:lvlJc w:val="left"/>
      <w:pPr>
        <w:ind w:left="3600" w:hanging="360"/>
      </w:pPr>
      <w:rPr>
        <w:rFonts w:ascii="Courier New" w:hAnsi="Courier New" w:hint="default"/>
      </w:rPr>
    </w:lvl>
    <w:lvl w:ilvl="5" w:tplc="E76CC22A">
      <w:start w:val="1"/>
      <w:numFmt w:val="bullet"/>
      <w:lvlText w:val=""/>
      <w:lvlJc w:val="left"/>
      <w:pPr>
        <w:ind w:left="4320" w:hanging="360"/>
      </w:pPr>
      <w:rPr>
        <w:rFonts w:ascii="Wingdings" w:hAnsi="Wingdings" w:hint="default"/>
      </w:rPr>
    </w:lvl>
    <w:lvl w:ilvl="6" w:tplc="7F7A0C00">
      <w:start w:val="1"/>
      <w:numFmt w:val="bullet"/>
      <w:lvlText w:val=""/>
      <w:lvlJc w:val="left"/>
      <w:pPr>
        <w:ind w:left="5040" w:hanging="360"/>
      </w:pPr>
      <w:rPr>
        <w:rFonts w:ascii="Symbol" w:hAnsi="Symbol" w:hint="default"/>
      </w:rPr>
    </w:lvl>
    <w:lvl w:ilvl="7" w:tplc="D7CA1474">
      <w:start w:val="1"/>
      <w:numFmt w:val="bullet"/>
      <w:lvlText w:val="o"/>
      <w:lvlJc w:val="left"/>
      <w:pPr>
        <w:ind w:left="5760" w:hanging="360"/>
      </w:pPr>
      <w:rPr>
        <w:rFonts w:ascii="Courier New" w:hAnsi="Courier New" w:hint="default"/>
      </w:rPr>
    </w:lvl>
    <w:lvl w:ilvl="8" w:tplc="0E2C2A5E">
      <w:start w:val="1"/>
      <w:numFmt w:val="bullet"/>
      <w:lvlText w:val=""/>
      <w:lvlJc w:val="left"/>
      <w:pPr>
        <w:ind w:left="6480" w:hanging="360"/>
      </w:pPr>
      <w:rPr>
        <w:rFonts w:ascii="Wingdings" w:hAnsi="Wingdings" w:hint="default"/>
      </w:rPr>
    </w:lvl>
  </w:abstractNum>
  <w:abstractNum w:abstractNumId="32" w15:restartNumberingAfterBreak="0">
    <w:nsid w:val="6B350E79"/>
    <w:multiLevelType w:val="hybridMultilevel"/>
    <w:tmpl w:val="FFFFFFFF"/>
    <w:lvl w:ilvl="0" w:tplc="DC30BDB4">
      <w:start w:val="1"/>
      <w:numFmt w:val="decimal"/>
      <w:lvlText w:val="%1."/>
      <w:lvlJc w:val="left"/>
      <w:pPr>
        <w:ind w:left="720" w:hanging="360"/>
      </w:pPr>
    </w:lvl>
    <w:lvl w:ilvl="1" w:tplc="327C2810">
      <w:start w:val="1"/>
      <w:numFmt w:val="lowerLetter"/>
      <w:lvlText w:val="%2."/>
      <w:lvlJc w:val="left"/>
      <w:pPr>
        <w:ind w:left="1440" w:hanging="360"/>
      </w:pPr>
    </w:lvl>
    <w:lvl w:ilvl="2" w:tplc="355C8FD6">
      <w:start w:val="1"/>
      <w:numFmt w:val="lowerRoman"/>
      <w:lvlText w:val="%3."/>
      <w:lvlJc w:val="right"/>
      <w:pPr>
        <w:ind w:left="2160" w:hanging="180"/>
      </w:pPr>
    </w:lvl>
    <w:lvl w:ilvl="3" w:tplc="824619C2">
      <w:start w:val="1"/>
      <w:numFmt w:val="decimal"/>
      <w:lvlText w:val="%4."/>
      <w:lvlJc w:val="left"/>
      <w:pPr>
        <w:ind w:left="2880" w:hanging="360"/>
      </w:pPr>
    </w:lvl>
    <w:lvl w:ilvl="4" w:tplc="9E3A940E">
      <w:start w:val="1"/>
      <w:numFmt w:val="lowerLetter"/>
      <w:lvlText w:val="%5."/>
      <w:lvlJc w:val="left"/>
      <w:pPr>
        <w:ind w:left="3600" w:hanging="360"/>
      </w:pPr>
    </w:lvl>
    <w:lvl w:ilvl="5" w:tplc="6BF2A876">
      <w:start w:val="1"/>
      <w:numFmt w:val="lowerRoman"/>
      <w:lvlText w:val="%6."/>
      <w:lvlJc w:val="right"/>
      <w:pPr>
        <w:ind w:left="4320" w:hanging="180"/>
      </w:pPr>
    </w:lvl>
    <w:lvl w:ilvl="6" w:tplc="502639E8">
      <w:start w:val="1"/>
      <w:numFmt w:val="decimal"/>
      <w:lvlText w:val="%7."/>
      <w:lvlJc w:val="left"/>
      <w:pPr>
        <w:ind w:left="5040" w:hanging="360"/>
      </w:pPr>
    </w:lvl>
    <w:lvl w:ilvl="7" w:tplc="F1EEF64A">
      <w:start w:val="1"/>
      <w:numFmt w:val="lowerLetter"/>
      <w:lvlText w:val="%8."/>
      <w:lvlJc w:val="left"/>
      <w:pPr>
        <w:ind w:left="5760" w:hanging="360"/>
      </w:pPr>
    </w:lvl>
    <w:lvl w:ilvl="8" w:tplc="1EBEE118">
      <w:start w:val="1"/>
      <w:numFmt w:val="lowerRoman"/>
      <w:lvlText w:val="%9."/>
      <w:lvlJc w:val="right"/>
      <w:pPr>
        <w:ind w:left="6480" w:hanging="180"/>
      </w:pPr>
    </w:lvl>
  </w:abstractNum>
  <w:abstractNum w:abstractNumId="33" w15:restartNumberingAfterBreak="0">
    <w:nsid w:val="6C8877E3"/>
    <w:multiLevelType w:val="hybridMultilevel"/>
    <w:tmpl w:val="FFFFFFFF"/>
    <w:lvl w:ilvl="0" w:tplc="FDE02482">
      <w:start w:val="1"/>
      <w:numFmt w:val="bullet"/>
      <w:lvlText w:val=""/>
      <w:lvlJc w:val="left"/>
      <w:pPr>
        <w:ind w:left="720" w:hanging="360"/>
      </w:pPr>
      <w:rPr>
        <w:rFonts w:ascii="Symbol" w:hAnsi="Symbol" w:hint="default"/>
      </w:rPr>
    </w:lvl>
    <w:lvl w:ilvl="1" w:tplc="F140C52E">
      <w:start w:val="1"/>
      <w:numFmt w:val="bullet"/>
      <w:lvlText w:val="o"/>
      <w:lvlJc w:val="left"/>
      <w:pPr>
        <w:ind w:left="1440" w:hanging="360"/>
      </w:pPr>
      <w:rPr>
        <w:rFonts w:ascii="Courier New" w:hAnsi="Courier New" w:hint="default"/>
      </w:rPr>
    </w:lvl>
    <w:lvl w:ilvl="2" w:tplc="184A1B0E">
      <w:start w:val="1"/>
      <w:numFmt w:val="bullet"/>
      <w:lvlText w:val=""/>
      <w:lvlJc w:val="left"/>
      <w:pPr>
        <w:ind w:left="2160" w:hanging="360"/>
      </w:pPr>
      <w:rPr>
        <w:rFonts w:ascii="Wingdings" w:hAnsi="Wingdings" w:hint="default"/>
      </w:rPr>
    </w:lvl>
    <w:lvl w:ilvl="3" w:tplc="2B56DF1A">
      <w:start w:val="1"/>
      <w:numFmt w:val="bullet"/>
      <w:lvlText w:val=""/>
      <w:lvlJc w:val="left"/>
      <w:pPr>
        <w:ind w:left="2880" w:hanging="360"/>
      </w:pPr>
      <w:rPr>
        <w:rFonts w:ascii="Symbol" w:hAnsi="Symbol" w:hint="default"/>
      </w:rPr>
    </w:lvl>
    <w:lvl w:ilvl="4" w:tplc="7610BB9A">
      <w:start w:val="1"/>
      <w:numFmt w:val="bullet"/>
      <w:lvlText w:val="o"/>
      <w:lvlJc w:val="left"/>
      <w:pPr>
        <w:ind w:left="3600" w:hanging="360"/>
      </w:pPr>
      <w:rPr>
        <w:rFonts w:ascii="Courier New" w:hAnsi="Courier New" w:hint="default"/>
      </w:rPr>
    </w:lvl>
    <w:lvl w:ilvl="5" w:tplc="AEDE1400">
      <w:start w:val="1"/>
      <w:numFmt w:val="bullet"/>
      <w:lvlText w:val=""/>
      <w:lvlJc w:val="left"/>
      <w:pPr>
        <w:ind w:left="4320" w:hanging="360"/>
      </w:pPr>
      <w:rPr>
        <w:rFonts w:ascii="Wingdings" w:hAnsi="Wingdings" w:hint="default"/>
      </w:rPr>
    </w:lvl>
    <w:lvl w:ilvl="6" w:tplc="B5261B36">
      <w:start w:val="1"/>
      <w:numFmt w:val="bullet"/>
      <w:lvlText w:val=""/>
      <w:lvlJc w:val="left"/>
      <w:pPr>
        <w:ind w:left="5040" w:hanging="360"/>
      </w:pPr>
      <w:rPr>
        <w:rFonts w:ascii="Symbol" w:hAnsi="Symbol" w:hint="default"/>
      </w:rPr>
    </w:lvl>
    <w:lvl w:ilvl="7" w:tplc="5D74B716">
      <w:start w:val="1"/>
      <w:numFmt w:val="bullet"/>
      <w:lvlText w:val="o"/>
      <w:lvlJc w:val="left"/>
      <w:pPr>
        <w:ind w:left="5760" w:hanging="360"/>
      </w:pPr>
      <w:rPr>
        <w:rFonts w:ascii="Courier New" w:hAnsi="Courier New" w:hint="default"/>
      </w:rPr>
    </w:lvl>
    <w:lvl w:ilvl="8" w:tplc="803C0E22">
      <w:start w:val="1"/>
      <w:numFmt w:val="bullet"/>
      <w:lvlText w:val=""/>
      <w:lvlJc w:val="left"/>
      <w:pPr>
        <w:ind w:left="6480" w:hanging="360"/>
      </w:pPr>
      <w:rPr>
        <w:rFonts w:ascii="Wingdings" w:hAnsi="Wingdings" w:hint="default"/>
      </w:rPr>
    </w:lvl>
  </w:abstractNum>
  <w:abstractNum w:abstractNumId="34" w15:restartNumberingAfterBreak="0">
    <w:nsid w:val="6E626A8A"/>
    <w:multiLevelType w:val="hybridMultilevel"/>
    <w:tmpl w:val="C478DF4E"/>
    <w:lvl w:ilvl="0" w:tplc="82C2B65E">
      <w:numFmt w:val="bullet"/>
      <w:lvlText w:val=""/>
      <w:lvlJc w:val="left"/>
      <w:pPr>
        <w:ind w:left="720" w:hanging="360"/>
      </w:pPr>
      <w:rPr>
        <w:rFonts w:ascii="Symbol" w:eastAsiaTheme="minorHAnsi" w:hAnsi="Symbol"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EC847E6"/>
    <w:multiLevelType w:val="hybridMultilevel"/>
    <w:tmpl w:val="FFFFFFFF"/>
    <w:lvl w:ilvl="0" w:tplc="21CE23E0">
      <w:start w:val="1"/>
      <w:numFmt w:val="bullet"/>
      <w:lvlText w:val=""/>
      <w:lvlJc w:val="left"/>
      <w:pPr>
        <w:ind w:left="720" w:hanging="360"/>
      </w:pPr>
      <w:rPr>
        <w:rFonts w:ascii="Symbol" w:hAnsi="Symbol" w:hint="default"/>
      </w:rPr>
    </w:lvl>
    <w:lvl w:ilvl="1" w:tplc="A022E8D8">
      <w:start w:val="1"/>
      <w:numFmt w:val="bullet"/>
      <w:lvlText w:val="o"/>
      <w:lvlJc w:val="left"/>
      <w:pPr>
        <w:ind w:left="1440" w:hanging="360"/>
      </w:pPr>
      <w:rPr>
        <w:rFonts w:ascii="Courier New" w:hAnsi="Courier New" w:hint="default"/>
      </w:rPr>
    </w:lvl>
    <w:lvl w:ilvl="2" w:tplc="2AF444BA">
      <w:start w:val="1"/>
      <w:numFmt w:val="bullet"/>
      <w:lvlText w:val=""/>
      <w:lvlJc w:val="left"/>
      <w:pPr>
        <w:ind w:left="2160" w:hanging="360"/>
      </w:pPr>
      <w:rPr>
        <w:rFonts w:ascii="Wingdings" w:hAnsi="Wingdings" w:hint="default"/>
      </w:rPr>
    </w:lvl>
    <w:lvl w:ilvl="3" w:tplc="0B16C9EA">
      <w:start w:val="1"/>
      <w:numFmt w:val="bullet"/>
      <w:lvlText w:val=""/>
      <w:lvlJc w:val="left"/>
      <w:pPr>
        <w:ind w:left="2880" w:hanging="360"/>
      </w:pPr>
      <w:rPr>
        <w:rFonts w:ascii="Symbol" w:hAnsi="Symbol" w:hint="default"/>
      </w:rPr>
    </w:lvl>
    <w:lvl w:ilvl="4" w:tplc="8C9E0542">
      <w:start w:val="1"/>
      <w:numFmt w:val="bullet"/>
      <w:lvlText w:val="o"/>
      <w:lvlJc w:val="left"/>
      <w:pPr>
        <w:ind w:left="3600" w:hanging="360"/>
      </w:pPr>
      <w:rPr>
        <w:rFonts w:ascii="Courier New" w:hAnsi="Courier New" w:hint="default"/>
      </w:rPr>
    </w:lvl>
    <w:lvl w:ilvl="5" w:tplc="2E3AABC0">
      <w:start w:val="1"/>
      <w:numFmt w:val="bullet"/>
      <w:lvlText w:val=""/>
      <w:lvlJc w:val="left"/>
      <w:pPr>
        <w:ind w:left="4320" w:hanging="360"/>
      </w:pPr>
      <w:rPr>
        <w:rFonts w:ascii="Wingdings" w:hAnsi="Wingdings" w:hint="default"/>
      </w:rPr>
    </w:lvl>
    <w:lvl w:ilvl="6" w:tplc="8C66902C">
      <w:start w:val="1"/>
      <w:numFmt w:val="bullet"/>
      <w:lvlText w:val=""/>
      <w:lvlJc w:val="left"/>
      <w:pPr>
        <w:ind w:left="5040" w:hanging="360"/>
      </w:pPr>
      <w:rPr>
        <w:rFonts w:ascii="Symbol" w:hAnsi="Symbol" w:hint="default"/>
      </w:rPr>
    </w:lvl>
    <w:lvl w:ilvl="7" w:tplc="822418E8">
      <w:start w:val="1"/>
      <w:numFmt w:val="bullet"/>
      <w:lvlText w:val="o"/>
      <w:lvlJc w:val="left"/>
      <w:pPr>
        <w:ind w:left="5760" w:hanging="360"/>
      </w:pPr>
      <w:rPr>
        <w:rFonts w:ascii="Courier New" w:hAnsi="Courier New" w:hint="default"/>
      </w:rPr>
    </w:lvl>
    <w:lvl w:ilvl="8" w:tplc="DA10162A">
      <w:start w:val="1"/>
      <w:numFmt w:val="bullet"/>
      <w:lvlText w:val=""/>
      <w:lvlJc w:val="left"/>
      <w:pPr>
        <w:ind w:left="6480" w:hanging="360"/>
      </w:pPr>
      <w:rPr>
        <w:rFonts w:ascii="Wingdings" w:hAnsi="Wingdings" w:hint="default"/>
      </w:rPr>
    </w:lvl>
  </w:abstractNum>
  <w:abstractNum w:abstractNumId="36" w15:restartNumberingAfterBreak="0">
    <w:nsid w:val="754537B3"/>
    <w:multiLevelType w:val="hybridMultilevel"/>
    <w:tmpl w:val="FFFFFFFF"/>
    <w:lvl w:ilvl="0" w:tplc="3F8C4BC0">
      <w:start w:val="1"/>
      <w:numFmt w:val="bullet"/>
      <w:lvlText w:val="-"/>
      <w:lvlJc w:val="left"/>
      <w:pPr>
        <w:ind w:left="720" w:hanging="360"/>
      </w:pPr>
      <w:rPr>
        <w:rFonts w:ascii="Calibri" w:hAnsi="Calibri" w:hint="default"/>
      </w:rPr>
    </w:lvl>
    <w:lvl w:ilvl="1" w:tplc="855EFB86">
      <w:start w:val="1"/>
      <w:numFmt w:val="bullet"/>
      <w:lvlText w:val="o"/>
      <w:lvlJc w:val="left"/>
      <w:pPr>
        <w:ind w:left="1440" w:hanging="360"/>
      </w:pPr>
      <w:rPr>
        <w:rFonts w:ascii="Courier New" w:hAnsi="Courier New" w:hint="default"/>
      </w:rPr>
    </w:lvl>
    <w:lvl w:ilvl="2" w:tplc="FC18CBA8">
      <w:start w:val="1"/>
      <w:numFmt w:val="bullet"/>
      <w:lvlText w:val=""/>
      <w:lvlJc w:val="left"/>
      <w:pPr>
        <w:ind w:left="2160" w:hanging="360"/>
      </w:pPr>
      <w:rPr>
        <w:rFonts w:ascii="Wingdings" w:hAnsi="Wingdings" w:hint="default"/>
      </w:rPr>
    </w:lvl>
    <w:lvl w:ilvl="3" w:tplc="6CC43B78">
      <w:start w:val="1"/>
      <w:numFmt w:val="bullet"/>
      <w:lvlText w:val=""/>
      <w:lvlJc w:val="left"/>
      <w:pPr>
        <w:ind w:left="2880" w:hanging="360"/>
      </w:pPr>
      <w:rPr>
        <w:rFonts w:ascii="Symbol" w:hAnsi="Symbol" w:hint="default"/>
      </w:rPr>
    </w:lvl>
    <w:lvl w:ilvl="4" w:tplc="B70AB1FA">
      <w:start w:val="1"/>
      <w:numFmt w:val="bullet"/>
      <w:lvlText w:val="o"/>
      <w:lvlJc w:val="left"/>
      <w:pPr>
        <w:ind w:left="3600" w:hanging="360"/>
      </w:pPr>
      <w:rPr>
        <w:rFonts w:ascii="Courier New" w:hAnsi="Courier New" w:hint="default"/>
      </w:rPr>
    </w:lvl>
    <w:lvl w:ilvl="5" w:tplc="755812DE">
      <w:start w:val="1"/>
      <w:numFmt w:val="bullet"/>
      <w:lvlText w:val=""/>
      <w:lvlJc w:val="left"/>
      <w:pPr>
        <w:ind w:left="4320" w:hanging="360"/>
      </w:pPr>
      <w:rPr>
        <w:rFonts w:ascii="Wingdings" w:hAnsi="Wingdings" w:hint="default"/>
      </w:rPr>
    </w:lvl>
    <w:lvl w:ilvl="6" w:tplc="1FE04004">
      <w:start w:val="1"/>
      <w:numFmt w:val="bullet"/>
      <w:lvlText w:val=""/>
      <w:lvlJc w:val="left"/>
      <w:pPr>
        <w:ind w:left="5040" w:hanging="360"/>
      </w:pPr>
      <w:rPr>
        <w:rFonts w:ascii="Symbol" w:hAnsi="Symbol" w:hint="default"/>
      </w:rPr>
    </w:lvl>
    <w:lvl w:ilvl="7" w:tplc="361E9614">
      <w:start w:val="1"/>
      <w:numFmt w:val="bullet"/>
      <w:lvlText w:val="o"/>
      <w:lvlJc w:val="left"/>
      <w:pPr>
        <w:ind w:left="5760" w:hanging="360"/>
      </w:pPr>
      <w:rPr>
        <w:rFonts w:ascii="Courier New" w:hAnsi="Courier New" w:hint="default"/>
      </w:rPr>
    </w:lvl>
    <w:lvl w:ilvl="8" w:tplc="07104A26">
      <w:start w:val="1"/>
      <w:numFmt w:val="bullet"/>
      <w:lvlText w:val=""/>
      <w:lvlJc w:val="left"/>
      <w:pPr>
        <w:ind w:left="6480" w:hanging="360"/>
      </w:pPr>
      <w:rPr>
        <w:rFonts w:ascii="Wingdings" w:hAnsi="Wingdings" w:hint="default"/>
      </w:rPr>
    </w:lvl>
  </w:abstractNum>
  <w:abstractNum w:abstractNumId="37" w15:restartNumberingAfterBreak="0">
    <w:nsid w:val="77746E86"/>
    <w:multiLevelType w:val="hybridMultilevel"/>
    <w:tmpl w:val="FFFFFFFF"/>
    <w:lvl w:ilvl="0" w:tplc="D9BA445E">
      <w:start w:val="1"/>
      <w:numFmt w:val="bullet"/>
      <w:lvlText w:val="-"/>
      <w:lvlJc w:val="left"/>
      <w:pPr>
        <w:ind w:left="720" w:hanging="360"/>
      </w:pPr>
      <w:rPr>
        <w:rFonts w:ascii="Calibri" w:hAnsi="Calibri" w:hint="default"/>
      </w:rPr>
    </w:lvl>
    <w:lvl w:ilvl="1" w:tplc="378AEFE2">
      <w:start w:val="1"/>
      <w:numFmt w:val="bullet"/>
      <w:lvlText w:val="o"/>
      <w:lvlJc w:val="left"/>
      <w:pPr>
        <w:ind w:left="1440" w:hanging="360"/>
      </w:pPr>
      <w:rPr>
        <w:rFonts w:ascii="Courier New" w:hAnsi="Courier New" w:hint="default"/>
      </w:rPr>
    </w:lvl>
    <w:lvl w:ilvl="2" w:tplc="769CE162">
      <w:start w:val="1"/>
      <w:numFmt w:val="bullet"/>
      <w:lvlText w:val=""/>
      <w:lvlJc w:val="left"/>
      <w:pPr>
        <w:ind w:left="2160" w:hanging="360"/>
      </w:pPr>
      <w:rPr>
        <w:rFonts w:ascii="Wingdings" w:hAnsi="Wingdings" w:hint="default"/>
      </w:rPr>
    </w:lvl>
    <w:lvl w:ilvl="3" w:tplc="F33C0240">
      <w:start w:val="1"/>
      <w:numFmt w:val="bullet"/>
      <w:lvlText w:val=""/>
      <w:lvlJc w:val="left"/>
      <w:pPr>
        <w:ind w:left="2880" w:hanging="360"/>
      </w:pPr>
      <w:rPr>
        <w:rFonts w:ascii="Symbol" w:hAnsi="Symbol" w:hint="default"/>
      </w:rPr>
    </w:lvl>
    <w:lvl w:ilvl="4" w:tplc="A4C00948">
      <w:start w:val="1"/>
      <w:numFmt w:val="bullet"/>
      <w:lvlText w:val="o"/>
      <w:lvlJc w:val="left"/>
      <w:pPr>
        <w:ind w:left="3600" w:hanging="360"/>
      </w:pPr>
      <w:rPr>
        <w:rFonts w:ascii="Courier New" w:hAnsi="Courier New" w:hint="default"/>
      </w:rPr>
    </w:lvl>
    <w:lvl w:ilvl="5" w:tplc="8EF61AF6">
      <w:start w:val="1"/>
      <w:numFmt w:val="bullet"/>
      <w:lvlText w:val=""/>
      <w:lvlJc w:val="left"/>
      <w:pPr>
        <w:ind w:left="4320" w:hanging="360"/>
      </w:pPr>
      <w:rPr>
        <w:rFonts w:ascii="Wingdings" w:hAnsi="Wingdings" w:hint="default"/>
      </w:rPr>
    </w:lvl>
    <w:lvl w:ilvl="6" w:tplc="B6F2CEEE">
      <w:start w:val="1"/>
      <w:numFmt w:val="bullet"/>
      <w:lvlText w:val=""/>
      <w:lvlJc w:val="left"/>
      <w:pPr>
        <w:ind w:left="5040" w:hanging="360"/>
      </w:pPr>
      <w:rPr>
        <w:rFonts w:ascii="Symbol" w:hAnsi="Symbol" w:hint="default"/>
      </w:rPr>
    </w:lvl>
    <w:lvl w:ilvl="7" w:tplc="05223854">
      <w:start w:val="1"/>
      <w:numFmt w:val="bullet"/>
      <w:lvlText w:val="o"/>
      <w:lvlJc w:val="left"/>
      <w:pPr>
        <w:ind w:left="5760" w:hanging="360"/>
      </w:pPr>
      <w:rPr>
        <w:rFonts w:ascii="Courier New" w:hAnsi="Courier New" w:hint="default"/>
      </w:rPr>
    </w:lvl>
    <w:lvl w:ilvl="8" w:tplc="6550247C">
      <w:start w:val="1"/>
      <w:numFmt w:val="bullet"/>
      <w:lvlText w:val=""/>
      <w:lvlJc w:val="left"/>
      <w:pPr>
        <w:ind w:left="6480" w:hanging="360"/>
      </w:pPr>
      <w:rPr>
        <w:rFonts w:ascii="Wingdings" w:hAnsi="Wingdings" w:hint="default"/>
      </w:rPr>
    </w:lvl>
  </w:abstractNum>
  <w:abstractNum w:abstractNumId="38" w15:restartNumberingAfterBreak="0">
    <w:nsid w:val="78FB12D9"/>
    <w:multiLevelType w:val="hybridMultilevel"/>
    <w:tmpl w:val="FFFFFFFF"/>
    <w:lvl w:ilvl="0" w:tplc="8028EB96">
      <w:start w:val="1"/>
      <w:numFmt w:val="decimal"/>
      <w:lvlText w:val="%1."/>
      <w:lvlJc w:val="left"/>
      <w:pPr>
        <w:ind w:left="720" w:hanging="360"/>
      </w:pPr>
    </w:lvl>
    <w:lvl w:ilvl="1" w:tplc="711CE024">
      <w:start w:val="1"/>
      <w:numFmt w:val="lowerLetter"/>
      <w:lvlText w:val="%2."/>
      <w:lvlJc w:val="left"/>
      <w:pPr>
        <w:ind w:left="1440" w:hanging="360"/>
      </w:pPr>
    </w:lvl>
    <w:lvl w:ilvl="2" w:tplc="4E744298">
      <w:start w:val="1"/>
      <w:numFmt w:val="lowerRoman"/>
      <w:lvlText w:val="%3."/>
      <w:lvlJc w:val="right"/>
      <w:pPr>
        <w:ind w:left="2160" w:hanging="180"/>
      </w:pPr>
    </w:lvl>
    <w:lvl w:ilvl="3" w:tplc="53DA51EE">
      <w:start w:val="1"/>
      <w:numFmt w:val="decimal"/>
      <w:lvlText w:val="%4."/>
      <w:lvlJc w:val="left"/>
      <w:pPr>
        <w:ind w:left="2880" w:hanging="360"/>
      </w:pPr>
    </w:lvl>
    <w:lvl w:ilvl="4" w:tplc="920EBE28">
      <w:start w:val="1"/>
      <w:numFmt w:val="lowerLetter"/>
      <w:lvlText w:val="%5."/>
      <w:lvlJc w:val="left"/>
      <w:pPr>
        <w:ind w:left="3600" w:hanging="360"/>
      </w:pPr>
    </w:lvl>
    <w:lvl w:ilvl="5" w:tplc="80DE35C6">
      <w:start w:val="1"/>
      <w:numFmt w:val="lowerRoman"/>
      <w:lvlText w:val="%6."/>
      <w:lvlJc w:val="right"/>
      <w:pPr>
        <w:ind w:left="4320" w:hanging="180"/>
      </w:pPr>
    </w:lvl>
    <w:lvl w:ilvl="6" w:tplc="59AA3D92">
      <w:start w:val="1"/>
      <w:numFmt w:val="decimal"/>
      <w:lvlText w:val="%7."/>
      <w:lvlJc w:val="left"/>
      <w:pPr>
        <w:ind w:left="5040" w:hanging="360"/>
      </w:pPr>
    </w:lvl>
    <w:lvl w:ilvl="7" w:tplc="5936F32C">
      <w:start w:val="1"/>
      <w:numFmt w:val="lowerLetter"/>
      <w:lvlText w:val="%8."/>
      <w:lvlJc w:val="left"/>
      <w:pPr>
        <w:ind w:left="5760" w:hanging="360"/>
      </w:pPr>
    </w:lvl>
    <w:lvl w:ilvl="8" w:tplc="9830F4FC">
      <w:start w:val="1"/>
      <w:numFmt w:val="lowerRoman"/>
      <w:lvlText w:val="%9."/>
      <w:lvlJc w:val="right"/>
      <w:pPr>
        <w:ind w:left="6480" w:hanging="180"/>
      </w:pPr>
    </w:lvl>
  </w:abstractNum>
  <w:abstractNum w:abstractNumId="39" w15:restartNumberingAfterBreak="0">
    <w:nsid w:val="7B33245A"/>
    <w:multiLevelType w:val="hybridMultilevel"/>
    <w:tmpl w:val="FFFFFFFF"/>
    <w:lvl w:ilvl="0" w:tplc="AE94EE72">
      <w:start w:val="1"/>
      <w:numFmt w:val="bullet"/>
      <w:lvlText w:val=""/>
      <w:lvlJc w:val="left"/>
      <w:pPr>
        <w:ind w:left="720" w:hanging="360"/>
      </w:pPr>
      <w:rPr>
        <w:rFonts w:ascii="Symbol" w:hAnsi="Symbol" w:hint="default"/>
      </w:rPr>
    </w:lvl>
    <w:lvl w:ilvl="1" w:tplc="1154384C">
      <w:start w:val="1"/>
      <w:numFmt w:val="bullet"/>
      <w:lvlText w:val="o"/>
      <w:lvlJc w:val="left"/>
      <w:pPr>
        <w:ind w:left="1440" w:hanging="360"/>
      </w:pPr>
      <w:rPr>
        <w:rFonts w:ascii="Courier New" w:hAnsi="Courier New" w:hint="default"/>
      </w:rPr>
    </w:lvl>
    <w:lvl w:ilvl="2" w:tplc="4C9C8B92">
      <w:start w:val="1"/>
      <w:numFmt w:val="bullet"/>
      <w:lvlText w:val=""/>
      <w:lvlJc w:val="left"/>
      <w:pPr>
        <w:ind w:left="2160" w:hanging="360"/>
      </w:pPr>
      <w:rPr>
        <w:rFonts w:ascii="Wingdings" w:hAnsi="Wingdings" w:hint="default"/>
      </w:rPr>
    </w:lvl>
    <w:lvl w:ilvl="3" w:tplc="0BE22A54">
      <w:start w:val="1"/>
      <w:numFmt w:val="bullet"/>
      <w:lvlText w:val=""/>
      <w:lvlJc w:val="left"/>
      <w:pPr>
        <w:ind w:left="2880" w:hanging="360"/>
      </w:pPr>
      <w:rPr>
        <w:rFonts w:ascii="Symbol" w:hAnsi="Symbol" w:hint="default"/>
      </w:rPr>
    </w:lvl>
    <w:lvl w:ilvl="4" w:tplc="2132FDE0">
      <w:start w:val="1"/>
      <w:numFmt w:val="bullet"/>
      <w:lvlText w:val="o"/>
      <w:lvlJc w:val="left"/>
      <w:pPr>
        <w:ind w:left="3600" w:hanging="360"/>
      </w:pPr>
      <w:rPr>
        <w:rFonts w:ascii="Courier New" w:hAnsi="Courier New" w:hint="default"/>
      </w:rPr>
    </w:lvl>
    <w:lvl w:ilvl="5" w:tplc="3E361232">
      <w:start w:val="1"/>
      <w:numFmt w:val="bullet"/>
      <w:lvlText w:val=""/>
      <w:lvlJc w:val="left"/>
      <w:pPr>
        <w:ind w:left="4320" w:hanging="360"/>
      </w:pPr>
      <w:rPr>
        <w:rFonts w:ascii="Wingdings" w:hAnsi="Wingdings" w:hint="default"/>
      </w:rPr>
    </w:lvl>
    <w:lvl w:ilvl="6" w:tplc="574462EA">
      <w:start w:val="1"/>
      <w:numFmt w:val="bullet"/>
      <w:lvlText w:val=""/>
      <w:lvlJc w:val="left"/>
      <w:pPr>
        <w:ind w:left="5040" w:hanging="360"/>
      </w:pPr>
      <w:rPr>
        <w:rFonts w:ascii="Symbol" w:hAnsi="Symbol" w:hint="default"/>
      </w:rPr>
    </w:lvl>
    <w:lvl w:ilvl="7" w:tplc="23B8B8EA">
      <w:start w:val="1"/>
      <w:numFmt w:val="bullet"/>
      <w:lvlText w:val="o"/>
      <w:lvlJc w:val="left"/>
      <w:pPr>
        <w:ind w:left="5760" w:hanging="360"/>
      </w:pPr>
      <w:rPr>
        <w:rFonts w:ascii="Courier New" w:hAnsi="Courier New" w:hint="default"/>
      </w:rPr>
    </w:lvl>
    <w:lvl w:ilvl="8" w:tplc="61DEE9DC">
      <w:start w:val="1"/>
      <w:numFmt w:val="bullet"/>
      <w:lvlText w:val=""/>
      <w:lvlJc w:val="left"/>
      <w:pPr>
        <w:ind w:left="6480" w:hanging="360"/>
      </w:pPr>
      <w:rPr>
        <w:rFonts w:ascii="Wingdings" w:hAnsi="Wingdings" w:hint="default"/>
      </w:rPr>
    </w:lvl>
  </w:abstractNum>
  <w:abstractNum w:abstractNumId="40" w15:restartNumberingAfterBreak="0">
    <w:nsid w:val="7D556C62"/>
    <w:multiLevelType w:val="hybridMultilevel"/>
    <w:tmpl w:val="FFFFFFFF"/>
    <w:lvl w:ilvl="0" w:tplc="5868E688">
      <w:start w:val="1"/>
      <w:numFmt w:val="bullet"/>
      <w:lvlText w:val=""/>
      <w:lvlJc w:val="left"/>
      <w:pPr>
        <w:ind w:left="720" w:hanging="360"/>
      </w:pPr>
      <w:rPr>
        <w:rFonts w:ascii="Symbol" w:hAnsi="Symbol" w:hint="default"/>
      </w:rPr>
    </w:lvl>
    <w:lvl w:ilvl="1" w:tplc="B2B67E38">
      <w:start w:val="1"/>
      <w:numFmt w:val="bullet"/>
      <w:lvlText w:val="o"/>
      <w:lvlJc w:val="left"/>
      <w:pPr>
        <w:ind w:left="1440" w:hanging="360"/>
      </w:pPr>
      <w:rPr>
        <w:rFonts w:ascii="Courier New" w:hAnsi="Courier New" w:hint="default"/>
      </w:rPr>
    </w:lvl>
    <w:lvl w:ilvl="2" w:tplc="B652EFF4">
      <w:start w:val="1"/>
      <w:numFmt w:val="bullet"/>
      <w:lvlText w:val=""/>
      <w:lvlJc w:val="left"/>
      <w:pPr>
        <w:ind w:left="2160" w:hanging="360"/>
      </w:pPr>
      <w:rPr>
        <w:rFonts w:ascii="Wingdings" w:hAnsi="Wingdings" w:hint="default"/>
      </w:rPr>
    </w:lvl>
    <w:lvl w:ilvl="3" w:tplc="F9BAF224">
      <w:start w:val="1"/>
      <w:numFmt w:val="bullet"/>
      <w:lvlText w:val=""/>
      <w:lvlJc w:val="left"/>
      <w:pPr>
        <w:ind w:left="2880" w:hanging="360"/>
      </w:pPr>
      <w:rPr>
        <w:rFonts w:ascii="Symbol" w:hAnsi="Symbol" w:hint="default"/>
      </w:rPr>
    </w:lvl>
    <w:lvl w:ilvl="4" w:tplc="D82A52AE">
      <w:start w:val="1"/>
      <w:numFmt w:val="bullet"/>
      <w:lvlText w:val="o"/>
      <w:lvlJc w:val="left"/>
      <w:pPr>
        <w:ind w:left="3600" w:hanging="360"/>
      </w:pPr>
      <w:rPr>
        <w:rFonts w:ascii="Courier New" w:hAnsi="Courier New" w:hint="default"/>
      </w:rPr>
    </w:lvl>
    <w:lvl w:ilvl="5" w:tplc="6648568A">
      <w:start w:val="1"/>
      <w:numFmt w:val="bullet"/>
      <w:lvlText w:val=""/>
      <w:lvlJc w:val="left"/>
      <w:pPr>
        <w:ind w:left="4320" w:hanging="360"/>
      </w:pPr>
      <w:rPr>
        <w:rFonts w:ascii="Wingdings" w:hAnsi="Wingdings" w:hint="default"/>
      </w:rPr>
    </w:lvl>
    <w:lvl w:ilvl="6" w:tplc="688C324C">
      <w:start w:val="1"/>
      <w:numFmt w:val="bullet"/>
      <w:lvlText w:val=""/>
      <w:lvlJc w:val="left"/>
      <w:pPr>
        <w:ind w:left="5040" w:hanging="360"/>
      </w:pPr>
      <w:rPr>
        <w:rFonts w:ascii="Symbol" w:hAnsi="Symbol" w:hint="default"/>
      </w:rPr>
    </w:lvl>
    <w:lvl w:ilvl="7" w:tplc="19427A8C">
      <w:start w:val="1"/>
      <w:numFmt w:val="bullet"/>
      <w:lvlText w:val="o"/>
      <w:lvlJc w:val="left"/>
      <w:pPr>
        <w:ind w:left="5760" w:hanging="360"/>
      </w:pPr>
      <w:rPr>
        <w:rFonts w:ascii="Courier New" w:hAnsi="Courier New" w:hint="default"/>
      </w:rPr>
    </w:lvl>
    <w:lvl w:ilvl="8" w:tplc="BDC008A0">
      <w:start w:val="1"/>
      <w:numFmt w:val="bullet"/>
      <w:lvlText w:val=""/>
      <w:lvlJc w:val="left"/>
      <w:pPr>
        <w:ind w:left="6480" w:hanging="360"/>
      </w:pPr>
      <w:rPr>
        <w:rFonts w:ascii="Wingdings" w:hAnsi="Wingdings" w:hint="default"/>
      </w:rPr>
    </w:lvl>
  </w:abstractNum>
  <w:abstractNum w:abstractNumId="41" w15:restartNumberingAfterBreak="0">
    <w:nsid w:val="7D59037B"/>
    <w:multiLevelType w:val="hybridMultilevel"/>
    <w:tmpl w:val="FFFFFFFF"/>
    <w:lvl w:ilvl="0" w:tplc="6CFECA46">
      <w:start w:val="1"/>
      <w:numFmt w:val="bullet"/>
      <w:lvlText w:val=""/>
      <w:lvlJc w:val="left"/>
      <w:pPr>
        <w:ind w:left="720" w:hanging="360"/>
      </w:pPr>
      <w:rPr>
        <w:rFonts w:ascii="Symbol" w:hAnsi="Symbol" w:hint="default"/>
      </w:rPr>
    </w:lvl>
    <w:lvl w:ilvl="1" w:tplc="86B8DF04">
      <w:start w:val="1"/>
      <w:numFmt w:val="bullet"/>
      <w:lvlText w:val="o"/>
      <w:lvlJc w:val="left"/>
      <w:pPr>
        <w:ind w:left="1440" w:hanging="360"/>
      </w:pPr>
      <w:rPr>
        <w:rFonts w:ascii="Courier New" w:hAnsi="Courier New" w:hint="default"/>
      </w:rPr>
    </w:lvl>
    <w:lvl w:ilvl="2" w:tplc="5CC2F940">
      <w:start w:val="1"/>
      <w:numFmt w:val="bullet"/>
      <w:lvlText w:val=""/>
      <w:lvlJc w:val="left"/>
      <w:pPr>
        <w:ind w:left="2160" w:hanging="360"/>
      </w:pPr>
      <w:rPr>
        <w:rFonts w:ascii="Wingdings" w:hAnsi="Wingdings" w:hint="default"/>
      </w:rPr>
    </w:lvl>
    <w:lvl w:ilvl="3" w:tplc="C59ECD92">
      <w:start w:val="1"/>
      <w:numFmt w:val="bullet"/>
      <w:lvlText w:val=""/>
      <w:lvlJc w:val="left"/>
      <w:pPr>
        <w:ind w:left="2880" w:hanging="360"/>
      </w:pPr>
      <w:rPr>
        <w:rFonts w:ascii="Symbol" w:hAnsi="Symbol" w:hint="default"/>
      </w:rPr>
    </w:lvl>
    <w:lvl w:ilvl="4" w:tplc="E190E420">
      <w:start w:val="1"/>
      <w:numFmt w:val="bullet"/>
      <w:lvlText w:val="o"/>
      <w:lvlJc w:val="left"/>
      <w:pPr>
        <w:ind w:left="3600" w:hanging="360"/>
      </w:pPr>
      <w:rPr>
        <w:rFonts w:ascii="Courier New" w:hAnsi="Courier New" w:hint="default"/>
      </w:rPr>
    </w:lvl>
    <w:lvl w:ilvl="5" w:tplc="3BAE1316">
      <w:start w:val="1"/>
      <w:numFmt w:val="bullet"/>
      <w:lvlText w:val=""/>
      <w:lvlJc w:val="left"/>
      <w:pPr>
        <w:ind w:left="4320" w:hanging="360"/>
      </w:pPr>
      <w:rPr>
        <w:rFonts w:ascii="Wingdings" w:hAnsi="Wingdings" w:hint="default"/>
      </w:rPr>
    </w:lvl>
    <w:lvl w:ilvl="6" w:tplc="6F663C20">
      <w:start w:val="1"/>
      <w:numFmt w:val="bullet"/>
      <w:lvlText w:val=""/>
      <w:lvlJc w:val="left"/>
      <w:pPr>
        <w:ind w:left="5040" w:hanging="360"/>
      </w:pPr>
      <w:rPr>
        <w:rFonts w:ascii="Symbol" w:hAnsi="Symbol" w:hint="default"/>
      </w:rPr>
    </w:lvl>
    <w:lvl w:ilvl="7" w:tplc="2BC23BBE">
      <w:start w:val="1"/>
      <w:numFmt w:val="bullet"/>
      <w:lvlText w:val="o"/>
      <w:lvlJc w:val="left"/>
      <w:pPr>
        <w:ind w:left="5760" w:hanging="360"/>
      </w:pPr>
      <w:rPr>
        <w:rFonts w:ascii="Courier New" w:hAnsi="Courier New" w:hint="default"/>
      </w:rPr>
    </w:lvl>
    <w:lvl w:ilvl="8" w:tplc="3272AFAC">
      <w:start w:val="1"/>
      <w:numFmt w:val="bullet"/>
      <w:lvlText w:val=""/>
      <w:lvlJc w:val="left"/>
      <w:pPr>
        <w:ind w:left="6480" w:hanging="360"/>
      </w:pPr>
      <w:rPr>
        <w:rFonts w:ascii="Wingdings" w:hAnsi="Wingdings" w:hint="default"/>
      </w:rPr>
    </w:lvl>
  </w:abstractNum>
  <w:num w:numId="1">
    <w:abstractNumId w:val="0"/>
  </w:num>
  <w:num w:numId="2">
    <w:abstractNumId w:val="36"/>
  </w:num>
  <w:num w:numId="3">
    <w:abstractNumId w:val="37"/>
  </w:num>
  <w:num w:numId="4">
    <w:abstractNumId w:val="22"/>
  </w:num>
  <w:num w:numId="5">
    <w:abstractNumId w:val="11"/>
  </w:num>
  <w:num w:numId="6">
    <w:abstractNumId w:val="39"/>
  </w:num>
  <w:num w:numId="7">
    <w:abstractNumId w:val="24"/>
  </w:num>
  <w:num w:numId="8">
    <w:abstractNumId w:val="20"/>
  </w:num>
  <w:num w:numId="9">
    <w:abstractNumId w:val="15"/>
  </w:num>
  <w:num w:numId="10">
    <w:abstractNumId w:val="9"/>
  </w:num>
  <w:num w:numId="11">
    <w:abstractNumId w:val="21"/>
  </w:num>
  <w:num w:numId="12">
    <w:abstractNumId w:val="5"/>
  </w:num>
  <w:num w:numId="13">
    <w:abstractNumId w:val="12"/>
  </w:num>
  <w:num w:numId="14">
    <w:abstractNumId w:val="23"/>
  </w:num>
  <w:num w:numId="15">
    <w:abstractNumId w:val="13"/>
  </w:num>
  <w:num w:numId="16">
    <w:abstractNumId w:val="1"/>
  </w:num>
  <w:num w:numId="17">
    <w:abstractNumId w:val="14"/>
  </w:num>
  <w:num w:numId="18">
    <w:abstractNumId w:val="40"/>
  </w:num>
  <w:num w:numId="19">
    <w:abstractNumId w:val="8"/>
  </w:num>
  <w:num w:numId="20">
    <w:abstractNumId w:val="28"/>
  </w:num>
  <w:num w:numId="21">
    <w:abstractNumId w:val="16"/>
  </w:num>
  <w:num w:numId="22">
    <w:abstractNumId w:val="10"/>
  </w:num>
  <w:num w:numId="23">
    <w:abstractNumId w:val="6"/>
  </w:num>
  <w:num w:numId="24">
    <w:abstractNumId w:val="35"/>
  </w:num>
  <w:num w:numId="25">
    <w:abstractNumId w:val="33"/>
  </w:num>
  <w:num w:numId="26">
    <w:abstractNumId w:val="19"/>
  </w:num>
  <w:num w:numId="27">
    <w:abstractNumId w:val="41"/>
  </w:num>
  <w:num w:numId="28">
    <w:abstractNumId w:val="25"/>
  </w:num>
  <w:num w:numId="29">
    <w:abstractNumId w:val="17"/>
  </w:num>
  <w:num w:numId="30">
    <w:abstractNumId w:val="4"/>
  </w:num>
  <w:num w:numId="31">
    <w:abstractNumId w:val="26"/>
  </w:num>
  <w:num w:numId="32">
    <w:abstractNumId w:val="18"/>
  </w:num>
  <w:num w:numId="33">
    <w:abstractNumId w:val="27"/>
  </w:num>
  <w:num w:numId="34">
    <w:abstractNumId w:val="32"/>
  </w:num>
  <w:num w:numId="35">
    <w:abstractNumId w:val="38"/>
  </w:num>
  <w:num w:numId="36">
    <w:abstractNumId w:val="2"/>
  </w:num>
  <w:num w:numId="37">
    <w:abstractNumId w:val="31"/>
  </w:num>
  <w:num w:numId="38">
    <w:abstractNumId w:val="29"/>
  </w:num>
  <w:num w:numId="39">
    <w:abstractNumId w:val="30"/>
  </w:num>
  <w:num w:numId="40">
    <w:abstractNumId w:val="3"/>
  </w:num>
  <w:num w:numId="41">
    <w:abstractNumId w:val="34"/>
  </w:num>
  <w:num w:numId="42">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A6E6C2D"/>
    <w:rsid w:val="0000073B"/>
    <w:rsid w:val="00000CD5"/>
    <w:rsid w:val="00000EE2"/>
    <w:rsid w:val="00002B15"/>
    <w:rsid w:val="00003003"/>
    <w:rsid w:val="000030CA"/>
    <w:rsid w:val="000032CE"/>
    <w:rsid w:val="000032F7"/>
    <w:rsid w:val="00003740"/>
    <w:rsid w:val="000044EF"/>
    <w:rsid w:val="000046F5"/>
    <w:rsid w:val="00004BE0"/>
    <w:rsid w:val="000057B5"/>
    <w:rsid w:val="00005E44"/>
    <w:rsid w:val="00005F00"/>
    <w:rsid w:val="0000681B"/>
    <w:rsid w:val="00007509"/>
    <w:rsid w:val="00007E5F"/>
    <w:rsid w:val="00007E86"/>
    <w:rsid w:val="00010491"/>
    <w:rsid w:val="0001248E"/>
    <w:rsid w:val="00012CFC"/>
    <w:rsid w:val="00013C14"/>
    <w:rsid w:val="000142F1"/>
    <w:rsid w:val="00015029"/>
    <w:rsid w:val="000155F8"/>
    <w:rsid w:val="00015972"/>
    <w:rsid w:val="000174BD"/>
    <w:rsid w:val="000176DD"/>
    <w:rsid w:val="0002026D"/>
    <w:rsid w:val="0002092B"/>
    <w:rsid w:val="00020BF6"/>
    <w:rsid w:val="000212F7"/>
    <w:rsid w:val="00022F32"/>
    <w:rsid w:val="00022F3A"/>
    <w:rsid w:val="00023118"/>
    <w:rsid w:val="00023B19"/>
    <w:rsid w:val="00026319"/>
    <w:rsid w:val="000278C6"/>
    <w:rsid w:val="00031BC4"/>
    <w:rsid w:val="00032B74"/>
    <w:rsid w:val="00032DE4"/>
    <w:rsid w:val="00033639"/>
    <w:rsid w:val="00033941"/>
    <w:rsid w:val="00033BD7"/>
    <w:rsid w:val="00034007"/>
    <w:rsid w:val="00035DD3"/>
    <w:rsid w:val="00036102"/>
    <w:rsid w:val="00036D81"/>
    <w:rsid w:val="00036EBE"/>
    <w:rsid w:val="000370EE"/>
    <w:rsid w:val="00037148"/>
    <w:rsid w:val="00037916"/>
    <w:rsid w:val="00037CCB"/>
    <w:rsid w:val="00040186"/>
    <w:rsid w:val="000406C0"/>
    <w:rsid w:val="00041BA6"/>
    <w:rsid w:val="00041E90"/>
    <w:rsid w:val="00041EBD"/>
    <w:rsid w:val="00044CEF"/>
    <w:rsid w:val="00045698"/>
    <w:rsid w:val="0004592B"/>
    <w:rsid w:val="0004659F"/>
    <w:rsid w:val="0004671A"/>
    <w:rsid w:val="00047145"/>
    <w:rsid w:val="00047B11"/>
    <w:rsid w:val="000500CD"/>
    <w:rsid w:val="00052114"/>
    <w:rsid w:val="0005600F"/>
    <w:rsid w:val="00056F04"/>
    <w:rsid w:val="000575FC"/>
    <w:rsid w:val="000608AE"/>
    <w:rsid w:val="00060D3E"/>
    <w:rsid w:val="000620BB"/>
    <w:rsid w:val="000649BE"/>
    <w:rsid w:val="00064D3A"/>
    <w:rsid w:val="00065A51"/>
    <w:rsid w:val="0006C8B7"/>
    <w:rsid w:val="00070164"/>
    <w:rsid w:val="000712E8"/>
    <w:rsid w:val="00072196"/>
    <w:rsid w:val="00073136"/>
    <w:rsid w:val="000733C8"/>
    <w:rsid w:val="00073B71"/>
    <w:rsid w:val="00073D69"/>
    <w:rsid w:val="000747E9"/>
    <w:rsid w:val="00075342"/>
    <w:rsid w:val="00075B3E"/>
    <w:rsid w:val="00076209"/>
    <w:rsid w:val="00076E41"/>
    <w:rsid w:val="00077BAE"/>
    <w:rsid w:val="000813A7"/>
    <w:rsid w:val="00081C07"/>
    <w:rsid w:val="0008306B"/>
    <w:rsid w:val="0008319B"/>
    <w:rsid w:val="00084300"/>
    <w:rsid w:val="0008471C"/>
    <w:rsid w:val="0008675F"/>
    <w:rsid w:val="000868B1"/>
    <w:rsid w:val="000869B4"/>
    <w:rsid w:val="0009024B"/>
    <w:rsid w:val="000909DC"/>
    <w:rsid w:val="00091978"/>
    <w:rsid w:val="00093668"/>
    <w:rsid w:val="000938F5"/>
    <w:rsid w:val="00094C00"/>
    <w:rsid w:val="00094E80"/>
    <w:rsid w:val="000952D2"/>
    <w:rsid w:val="000964C2"/>
    <w:rsid w:val="000968FE"/>
    <w:rsid w:val="00096AC3"/>
    <w:rsid w:val="00096BC7"/>
    <w:rsid w:val="00096D45"/>
    <w:rsid w:val="000A0850"/>
    <w:rsid w:val="000A0EA6"/>
    <w:rsid w:val="000A17A7"/>
    <w:rsid w:val="000A1E4E"/>
    <w:rsid w:val="000A2102"/>
    <w:rsid w:val="000A23AE"/>
    <w:rsid w:val="000A324E"/>
    <w:rsid w:val="000A3960"/>
    <w:rsid w:val="000A4447"/>
    <w:rsid w:val="000A713C"/>
    <w:rsid w:val="000B0A4F"/>
    <w:rsid w:val="000B1C67"/>
    <w:rsid w:val="000B34A0"/>
    <w:rsid w:val="000B477C"/>
    <w:rsid w:val="000B48DF"/>
    <w:rsid w:val="000B492F"/>
    <w:rsid w:val="000B51C3"/>
    <w:rsid w:val="000B5500"/>
    <w:rsid w:val="000B5CE9"/>
    <w:rsid w:val="000B5FE5"/>
    <w:rsid w:val="000B665A"/>
    <w:rsid w:val="000B710F"/>
    <w:rsid w:val="000B75AA"/>
    <w:rsid w:val="000C4370"/>
    <w:rsid w:val="000C50BE"/>
    <w:rsid w:val="000C5B52"/>
    <w:rsid w:val="000C5BED"/>
    <w:rsid w:val="000C6561"/>
    <w:rsid w:val="000C6990"/>
    <w:rsid w:val="000D0272"/>
    <w:rsid w:val="000D0647"/>
    <w:rsid w:val="000D1704"/>
    <w:rsid w:val="000D2D88"/>
    <w:rsid w:val="000D2EF9"/>
    <w:rsid w:val="000D3111"/>
    <w:rsid w:val="000D3D3B"/>
    <w:rsid w:val="000D409C"/>
    <w:rsid w:val="000D4B5C"/>
    <w:rsid w:val="000D4BAB"/>
    <w:rsid w:val="000D4E4A"/>
    <w:rsid w:val="000D501B"/>
    <w:rsid w:val="000D5A55"/>
    <w:rsid w:val="000D7458"/>
    <w:rsid w:val="000D74ED"/>
    <w:rsid w:val="000D7D9D"/>
    <w:rsid w:val="000D7ED5"/>
    <w:rsid w:val="000E0ADA"/>
    <w:rsid w:val="000E2D33"/>
    <w:rsid w:val="000E426D"/>
    <w:rsid w:val="000E49BB"/>
    <w:rsid w:val="000E607A"/>
    <w:rsid w:val="000E621E"/>
    <w:rsid w:val="000E6BD1"/>
    <w:rsid w:val="000F0CCD"/>
    <w:rsid w:val="000F13F1"/>
    <w:rsid w:val="000F14F0"/>
    <w:rsid w:val="000F1955"/>
    <w:rsid w:val="000F1BDE"/>
    <w:rsid w:val="000F23A3"/>
    <w:rsid w:val="000F2C11"/>
    <w:rsid w:val="000F2D5E"/>
    <w:rsid w:val="000F416B"/>
    <w:rsid w:val="000F56D1"/>
    <w:rsid w:val="000F612D"/>
    <w:rsid w:val="000F67C8"/>
    <w:rsid w:val="000F6956"/>
    <w:rsid w:val="000F6A6D"/>
    <w:rsid w:val="00101759"/>
    <w:rsid w:val="00101C42"/>
    <w:rsid w:val="00102991"/>
    <w:rsid w:val="001041F5"/>
    <w:rsid w:val="00105CAB"/>
    <w:rsid w:val="00107C7F"/>
    <w:rsid w:val="00110CBF"/>
    <w:rsid w:val="00110D0E"/>
    <w:rsid w:val="00111105"/>
    <w:rsid w:val="00113723"/>
    <w:rsid w:val="00113F8F"/>
    <w:rsid w:val="00114DF6"/>
    <w:rsid w:val="00116158"/>
    <w:rsid w:val="001203B9"/>
    <w:rsid w:val="0012140A"/>
    <w:rsid w:val="001215AF"/>
    <w:rsid w:val="00122499"/>
    <w:rsid w:val="001224FF"/>
    <w:rsid w:val="00123DF0"/>
    <w:rsid w:val="001243D9"/>
    <w:rsid w:val="00124D9F"/>
    <w:rsid w:val="00125470"/>
    <w:rsid w:val="00125910"/>
    <w:rsid w:val="00125AC7"/>
    <w:rsid w:val="001270BA"/>
    <w:rsid w:val="001306CF"/>
    <w:rsid w:val="001313D8"/>
    <w:rsid w:val="001325FF"/>
    <w:rsid w:val="00133008"/>
    <w:rsid w:val="00133040"/>
    <w:rsid w:val="001338AD"/>
    <w:rsid w:val="00134199"/>
    <w:rsid w:val="00134984"/>
    <w:rsid w:val="001361DA"/>
    <w:rsid w:val="0013726F"/>
    <w:rsid w:val="00140FBF"/>
    <w:rsid w:val="0014208F"/>
    <w:rsid w:val="00144C48"/>
    <w:rsid w:val="00147BA9"/>
    <w:rsid w:val="00150C84"/>
    <w:rsid w:val="00151289"/>
    <w:rsid w:val="001513BB"/>
    <w:rsid w:val="0015240E"/>
    <w:rsid w:val="00153B87"/>
    <w:rsid w:val="00153E41"/>
    <w:rsid w:val="001562B7"/>
    <w:rsid w:val="00157E27"/>
    <w:rsid w:val="0016024D"/>
    <w:rsid w:val="001610A5"/>
    <w:rsid w:val="00161D5A"/>
    <w:rsid w:val="00162FCB"/>
    <w:rsid w:val="00164262"/>
    <w:rsid w:val="0016636A"/>
    <w:rsid w:val="001664B3"/>
    <w:rsid w:val="00167510"/>
    <w:rsid w:val="001675A6"/>
    <w:rsid w:val="0016775A"/>
    <w:rsid w:val="00167AA1"/>
    <w:rsid w:val="00170221"/>
    <w:rsid w:val="00170F73"/>
    <w:rsid w:val="00170FFF"/>
    <w:rsid w:val="00171BA8"/>
    <w:rsid w:val="0017228F"/>
    <w:rsid w:val="001755D7"/>
    <w:rsid w:val="00180C3A"/>
    <w:rsid w:val="00182F79"/>
    <w:rsid w:val="00184E1F"/>
    <w:rsid w:val="001861D6"/>
    <w:rsid w:val="00186B87"/>
    <w:rsid w:val="00186DC1"/>
    <w:rsid w:val="00187501"/>
    <w:rsid w:val="001878ED"/>
    <w:rsid w:val="001879BE"/>
    <w:rsid w:val="00187C07"/>
    <w:rsid w:val="0019065A"/>
    <w:rsid w:val="00190727"/>
    <w:rsid w:val="00190807"/>
    <w:rsid w:val="00190F69"/>
    <w:rsid w:val="0019101B"/>
    <w:rsid w:val="001912C0"/>
    <w:rsid w:val="0019175A"/>
    <w:rsid w:val="00191FB6"/>
    <w:rsid w:val="001921CA"/>
    <w:rsid w:val="001948B4"/>
    <w:rsid w:val="00195397"/>
    <w:rsid w:val="00195A4C"/>
    <w:rsid w:val="00196E90"/>
    <w:rsid w:val="001A00C4"/>
    <w:rsid w:val="001A01CA"/>
    <w:rsid w:val="001A0250"/>
    <w:rsid w:val="001A1142"/>
    <w:rsid w:val="001A1780"/>
    <w:rsid w:val="001A1C55"/>
    <w:rsid w:val="001A2106"/>
    <w:rsid w:val="001A24C6"/>
    <w:rsid w:val="001A2755"/>
    <w:rsid w:val="001A29D0"/>
    <w:rsid w:val="001A2ED4"/>
    <w:rsid w:val="001A33FD"/>
    <w:rsid w:val="001A361B"/>
    <w:rsid w:val="001A4DD7"/>
    <w:rsid w:val="001A57EF"/>
    <w:rsid w:val="001A6390"/>
    <w:rsid w:val="001A69D6"/>
    <w:rsid w:val="001A6B31"/>
    <w:rsid w:val="001A7FC2"/>
    <w:rsid w:val="001B0116"/>
    <w:rsid w:val="001B0121"/>
    <w:rsid w:val="001B09D3"/>
    <w:rsid w:val="001B1566"/>
    <w:rsid w:val="001B1628"/>
    <w:rsid w:val="001B21C6"/>
    <w:rsid w:val="001B24C6"/>
    <w:rsid w:val="001B3426"/>
    <w:rsid w:val="001B44C5"/>
    <w:rsid w:val="001B5E56"/>
    <w:rsid w:val="001B6E77"/>
    <w:rsid w:val="001C2105"/>
    <w:rsid w:val="001C563B"/>
    <w:rsid w:val="001C65A9"/>
    <w:rsid w:val="001C6A30"/>
    <w:rsid w:val="001C6E59"/>
    <w:rsid w:val="001D0491"/>
    <w:rsid w:val="001D2FE3"/>
    <w:rsid w:val="001D37E7"/>
    <w:rsid w:val="001D4B39"/>
    <w:rsid w:val="001D4BFC"/>
    <w:rsid w:val="001D517E"/>
    <w:rsid w:val="001D56D7"/>
    <w:rsid w:val="001D5C51"/>
    <w:rsid w:val="001D5DA0"/>
    <w:rsid w:val="001D6256"/>
    <w:rsid w:val="001D6858"/>
    <w:rsid w:val="001D77CE"/>
    <w:rsid w:val="001D78F9"/>
    <w:rsid w:val="001E117B"/>
    <w:rsid w:val="001E3303"/>
    <w:rsid w:val="001E3700"/>
    <w:rsid w:val="001E3917"/>
    <w:rsid w:val="001E4C25"/>
    <w:rsid w:val="001E6179"/>
    <w:rsid w:val="001E6BF7"/>
    <w:rsid w:val="001F1D46"/>
    <w:rsid w:val="001F1F79"/>
    <w:rsid w:val="001F2C4D"/>
    <w:rsid w:val="001F539D"/>
    <w:rsid w:val="001F67BB"/>
    <w:rsid w:val="001F7D34"/>
    <w:rsid w:val="0020240E"/>
    <w:rsid w:val="00202E59"/>
    <w:rsid w:val="0020443D"/>
    <w:rsid w:val="00204C07"/>
    <w:rsid w:val="00205097"/>
    <w:rsid w:val="00205989"/>
    <w:rsid w:val="00205D43"/>
    <w:rsid w:val="0020640E"/>
    <w:rsid w:val="00206B3A"/>
    <w:rsid w:val="0020703D"/>
    <w:rsid w:val="0020718A"/>
    <w:rsid w:val="00207FC6"/>
    <w:rsid w:val="00210068"/>
    <w:rsid w:val="00211453"/>
    <w:rsid w:val="00211ECC"/>
    <w:rsid w:val="002126D8"/>
    <w:rsid w:val="0021513C"/>
    <w:rsid w:val="002160ED"/>
    <w:rsid w:val="00216148"/>
    <w:rsid w:val="002207CD"/>
    <w:rsid w:val="00220982"/>
    <w:rsid w:val="002209C8"/>
    <w:rsid w:val="00221685"/>
    <w:rsid w:val="00221EF0"/>
    <w:rsid w:val="0022250A"/>
    <w:rsid w:val="002230E2"/>
    <w:rsid w:val="00223135"/>
    <w:rsid w:val="00224499"/>
    <w:rsid w:val="00224755"/>
    <w:rsid w:val="00225461"/>
    <w:rsid w:val="00225A80"/>
    <w:rsid w:val="0022614B"/>
    <w:rsid w:val="002263DA"/>
    <w:rsid w:val="0022697A"/>
    <w:rsid w:val="00230248"/>
    <w:rsid w:val="0023282B"/>
    <w:rsid w:val="00232891"/>
    <w:rsid w:val="00232B1D"/>
    <w:rsid w:val="00233574"/>
    <w:rsid w:val="002341AB"/>
    <w:rsid w:val="00234D8C"/>
    <w:rsid w:val="00235DCA"/>
    <w:rsid w:val="002364F1"/>
    <w:rsid w:val="002368BE"/>
    <w:rsid w:val="00237594"/>
    <w:rsid w:val="00240678"/>
    <w:rsid w:val="00242DF8"/>
    <w:rsid w:val="00243D84"/>
    <w:rsid w:val="002454EA"/>
    <w:rsid w:val="00247982"/>
    <w:rsid w:val="00250663"/>
    <w:rsid w:val="00252D76"/>
    <w:rsid w:val="00252F6A"/>
    <w:rsid w:val="002544BC"/>
    <w:rsid w:val="00255DC6"/>
    <w:rsid w:val="00255F5F"/>
    <w:rsid w:val="00256FED"/>
    <w:rsid w:val="002575E6"/>
    <w:rsid w:val="00260655"/>
    <w:rsid w:val="00260992"/>
    <w:rsid w:val="00261211"/>
    <w:rsid w:val="00261B29"/>
    <w:rsid w:val="00261F26"/>
    <w:rsid w:val="00261F9D"/>
    <w:rsid w:val="00262C80"/>
    <w:rsid w:val="00263814"/>
    <w:rsid w:val="002644B9"/>
    <w:rsid w:val="00267871"/>
    <w:rsid w:val="00270B5E"/>
    <w:rsid w:val="002719FB"/>
    <w:rsid w:val="00272025"/>
    <w:rsid w:val="00273B76"/>
    <w:rsid w:val="00274051"/>
    <w:rsid w:val="0027462A"/>
    <w:rsid w:val="00274B36"/>
    <w:rsid w:val="00274D47"/>
    <w:rsid w:val="00274E15"/>
    <w:rsid w:val="00274E85"/>
    <w:rsid w:val="0027550F"/>
    <w:rsid w:val="00275FB7"/>
    <w:rsid w:val="00276506"/>
    <w:rsid w:val="0027671C"/>
    <w:rsid w:val="00276D41"/>
    <w:rsid w:val="002775F0"/>
    <w:rsid w:val="002809F6"/>
    <w:rsid w:val="00281046"/>
    <w:rsid w:val="00281BB7"/>
    <w:rsid w:val="00282620"/>
    <w:rsid w:val="00282BA1"/>
    <w:rsid w:val="00283401"/>
    <w:rsid w:val="00284095"/>
    <w:rsid w:val="0028460E"/>
    <w:rsid w:val="0028568F"/>
    <w:rsid w:val="00286477"/>
    <w:rsid w:val="00286D7D"/>
    <w:rsid w:val="002902A5"/>
    <w:rsid w:val="00293806"/>
    <w:rsid w:val="00294912"/>
    <w:rsid w:val="002A0215"/>
    <w:rsid w:val="002A082F"/>
    <w:rsid w:val="002A0A01"/>
    <w:rsid w:val="002A0DF6"/>
    <w:rsid w:val="002A19D3"/>
    <w:rsid w:val="002A1A41"/>
    <w:rsid w:val="002A259D"/>
    <w:rsid w:val="002A4744"/>
    <w:rsid w:val="002A4B3D"/>
    <w:rsid w:val="002A54CF"/>
    <w:rsid w:val="002A5B57"/>
    <w:rsid w:val="002A6552"/>
    <w:rsid w:val="002A6833"/>
    <w:rsid w:val="002A6905"/>
    <w:rsid w:val="002B0279"/>
    <w:rsid w:val="002B160C"/>
    <w:rsid w:val="002B1BD6"/>
    <w:rsid w:val="002B1E90"/>
    <w:rsid w:val="002B242B"/>
    <w:rsid w:val="002B27F8"/>
    <w:rsid w:val="002B28D2"/>
    <w:rsid w:val="002B69C8"/>
    <w:rsid w:val="002B7723"/>
    <w:rsid w:val="002B7940"/>
    <w:rsid w:val="002C043A"/>
    <w:rsid w:val="002C0966"/>
    <w:rsid w:val="002C0F3E"/>
    <w:rsid w:val="002C183D"/>
    <w:rsid w:val="002C2287"/>
    <w:rsid w:val="002C288E"/>
    <w:rsid w:val="002C3D3A"/>
    <w:rsid w:val="002C3F1C"/>
    <w:rsid w:val="002C5E36"/>
    <w:rsid w:val="002C60EC"/>
    <w:rsid w:val="002C642B"/>
    <w:rsid w:val="002D0546"/>
    <w:rsid w:val="002D2404"/>
    <w:rsid w:val="002D2973"/>
    <w:rsid w:val="002D2979"/>
    <w:rsid w:val="002D4692"/>
    <w:rsid w:val="002E180F"/>
    <w:rsid w:val="002E1854"/>
    <w:rsid w:val="002E1EF3"/>
    <w:rsid w:val="002E2F0D"/>
    <w:rsid w:val="002E370E"/>
    <w:rsid w:val="002E3B9A"/>
    <w:rsid w:val="002E5236"/>
    <w:rsid w:val="002E5583"/>
    <w:rsid w:val="002F0D84"/>
    <w:rsid w:val="002F183F"/>
    <w:rsid w:val="002F1CC0"/>
    <w:rsid w:val="002F2726"/>
    <w:rsid w:val="002F289E"/>
    <w:rsid w:val="002F2BB0"/>
    <w:rsid w:val="002F2F8E"/>
    <w:rsid w:val="002F3388"/>
    <w:rsid w:val="002F58EF"/>
    <w:rsid w:val="002F604A"/>
    <w:rsid w:val="002F6F98"/>
    <w:rsid w:val="002F77F3"/>
    <w:rsid w:val="0030080B"/>
    <w:rsid w:val="00300C01"/>
    <w:rsid w:val="00301186"/>
    <w:rsid w:val="003016F9"/>
    <w:rsid w:val="00301DA1"/>
    <w:rsid w:val="00301E86"/>
    <w:rsid w:val="003026E0"/>
    <w:rsid w:val="003028A3"/>
    <w:rsid w:val="00302AC5"/>
    <w:rsid w:val="00304153"/>
    <w:rsid w:val="00304968"/>
    <w:rsid w:val="00305718"/>
    <w:rsid w:val="0030617B"/>
    <w:rsid w:val="00306A3B"/>
    <w:rsid w:val="003100B5"/>
    <w:rsid w:val="00311605"/>
    <w:rsid w:val="00311ECD"/>
    <w:rsid w:val="00313B53"/>
    <w:rsid w:val="00313C9E"/>
    <w:rsid w:val="00314A1D"/>
    <w:rsid w:val="003162E1"/>
    <w:rsid w:val="003176B8"/>
    <w:rsid w:val="003176DA"/>
    <w:rsid w:val="0031781C"/>
    <w:rsid w:val="00317FD2"/>
    <w:rsid w:val="0032053F"/>
    <w:rsid w:val="00321675"/>
    <w:rsid w:val="00322934"/>
    <w:rsid w:val="00322E2D"/>
    <w:rsid w:val="00323963"/>
    <w:rsid w:val="00323C63"/>
    <w:rsid w:val="003264F0"/>
    <w:rsid w:val="003278ED"/>
    <w:rsid w:val="0032D52B"/>
    <w:rsid w:val="003308C3"/>
    <w:rsid w:val="00330CFE"/>
    <w:rsid w:val="00332136"/>
    <w:rsid w:val="003349BD"/>
    <w:rsid w:val="00334D41"/>
    <w:rsid w:val="00334EF3"/>
    <w:rsid w:val="0033602E"/>
    <w:rsid w:val="00337CB0"/>
    <w:rsid w:val="003414A7"/>
    <w:rsid w:val="00341581"/>
    <w:rsid w:val="003424CC"/>
    <w:rsid w:val="0034341B"/>
    <w:rsid w:val="003479B1"/>
    <w:rsid w:val="0035006E"/>
    <w:rsid w:val="00350F92"/>
    <w:rsid w:val="003516CF"/>
    <w:rsid w:val="003521B5"/>
    <w:rsid w:val="00352FF7"/>
    <w:rsid w:val="0035313C"/>
    <w:rsid w:val="00354313"/>
    <w:rsid w:val="00355759"/>
    <w:rsid w:val="0035617E"/>
    <w:rsid w:val="003561EB"/>
    <w:rsid w:val="003570C8"/>
    <w:rsid w:val="00361A6C"/>
    <w:rsid w:val="003643A8"/>
    <w:rsid w:val="00365CC7"/>
    <w:rsid w:val="00370E7B"/>
    <w:rsid w:val="00372D6A"/>
    <w:rsid w:val="003759E9"/>
    <w:rsid w:val="00376674"/>
    <w:rsid w:val="003818D0"/>
    <w:rsid w:val="00382BEC"/>
    <w:rsid w:val="003833C4"/>
    <w:rsid w:val="0038523C"/>
    <w:rsid w:val="003864AE"/>
    <w:rsid w:val="003865AA"/>
    <w:rsid w:val="003866A7"/>
    <w:rsid w:val="00386EE6"/>
    <w:rsid w:val="00387C60"/>
    <w:rsid w:val="003908C6"/>
    <w:rsid w:val="003916D0"/>
    <w:rsid w:val="00392313"/>
    <w:rsid w:val="00392E15"/>
    <w:rsid w:val="00392E27"/>
    <w:rsid w:val="00393196"/>
    <w:rsid w:val="0039386F"/>
    <w:rsid w:val="00394149"/>
    <w:rsid w:val="00394351"/>
    <w:rsid w:val="00395D59"/>
    <w:rsid w:val="00396911"/>
    <w:rsid w:val="00397CF1"/>
    <w:rsid w:val="003A0FB0"/>
    <w:rsid w:val="003A14DC"/>
    <w:rsid w:val="003A1AD1"/>
    <w:rsid w:val="003A2BE5"/>
    <w:rsid w:val="003A43DE"/>
    <w:rsid w:val="003A5418"/>
    <w:rsid w:val="003A60C4"/>
    <w:rsid w:val="003A6410"/>
    <w:rsid w:val="003A647A"/>
    <w:rsid w:val="003A661E"/>
    <w:rsid w:val="003A6AE8"/>
    <w:rsid w:val="003A759E"/>
    <w:rsid w:val="003B03A7"/>
    <w:rsid w:val="003B12A4"/>
    <w:rsid w:val="003B1B69"/>
    <w:rsid w:val="003B23E6"/>
    <w:rsid w:val="003B31BA"/>
    <w:rsid w:val="003B39B6"/>
    <w:rsid w:val="003B4102"/>
    <w:rsid w:val="003B44ED"/>
    <w:rsid w:val="003B4A91"/>
    <w:rsid w:val="003B5F6D"/>
    <w:rsid w:val="003B605A"/>
    <w:rsid w:val="003B66FB"/>
    <w:rsid w:val="003B675C"/>
    <w:rsid w:val="003B6A2C"/>
    <w:rsid w:val="003C289B"/>
    <w:rsid w:val="003C29C8"/>
    <w:rsid w:val="003C2BF9"/>
    <w:rsid w:val="003C3347"/>
    <w:rsid w:val="003C428E"/>
    <w:rsid w:val="003C51B1"/>
    <w:rsid w:val="003C5EDC"/>
    <w:rsid w:val="003C65DE"/>
    <w:rsid w:val="003C6FB4"/>
    <w:rsid w:val="003C75A5"/>
    <w:rsid w:val="003C78C6"/>
    <w:rsid w:val="003C79ED"/>
    <w:rsid w:val="003D0A70"/>
    <w:rsid w:val="003D5898"/>
    <w:rsid w:val="003D5EFA"/>
    <w:rsid w:val="003D6A65"/>
    <w:rsid w:val="003E0C14"/>
    <w:rsid w:val="003E1553"/>
    <w:rsid w:val="003E27BE"/>
    <w:rsid w:val="003E2B3B"/>
    <w:rsid w:val="003E37C9"/>
    <w:rsid w:val="003E3B86"/>
    <w:rsid w:val="003E3DB7"/>
    <w:rsid w:val="003E49FB"/>
    <w:rsid w:val="003E4F9D"/>
    <w:rsid w:val="003E55AF"/>
    <w:rsid w:val="003E6772"/>
    <w:rsid w:val="003E6E6C"/>
    <w:rsid w:val="003F07E7"/>
    <w:rsid w:val="003F0D7D"/>
    <w:rsid w:val="003F2380"/>
    <w:rsid w:val="003F2FFD"/>
    <w:rsid w:val="003F4606"/>
    <w:rsid w:val="003F48A3"/>
    <w:rsid w:val="003F5E4C"/>
    <w:rsid w:val="003F6E36"/>
    <w:rsid w:val="003F74A3"/>
    <w:rsid w:val="003F7E05"/>
    <w:rsid w:val="00400545"/>
    <w:rsid w:val="00400FB2"/>
    <w:rsid w:val="00402E17"/>
    <w:rsid w:val="004035C7"/>
    <w:rsid w:val="00406A33"/>
    <w:rsid w:val="00410EAE"/>
    <w:rsid w:val="0041135D"/>
    <w:rsid w:val="00412467"/>
    <w:rsid w:val="00412F7D"/>
    <w:rsid w:val="00413525"/>
    <w:rsid w:val="00413B9C"/>
    <w:rsid w:val="004140D5"/>
    <w:rsid w:val="00414102"/>
    <w:rsid w:val="00415049"/>
    <w:rsid w:val="00417856"/>
    <w:rsid w:val="00417925"/>
    <w:rsid w:val="00420588"/>
    <w:rsid w:val="0042254B"/>
    <w:rsid w:val="004227EF"/>
    <w:rsid w:val="00423C0D"/>
    <w:rsid w:val="00424267"/>
    <w:rsid w:val="004255E0"/>
    <w:rsid w:val="0042730E"/>
    <w:rsid w:val="00432C83"/>
    <w:rsid w:val="00434F7A"/>
    <w:rsid w:val="00434FD5"/>
    <w:rsid w:val="00435B4F"/>
    <w:rsid w:val="00435E66"/>
    <w:rsid w:val="00436C36"/>
    <w:rsid w:val="00441DBE"/>
    <w:rsid w:val="00443553"/>
    <w:rsid w:val="00444489"/>
    <w:rsid w:val="0044526A"/>
    <w:rsid w:val="004455B5"/>
    <w:rsid w:val="004458E3"/>
    <w:rsid w:val="00447FAB"/>
    <w:rsid w:val="00450497"/>
    <w:rsid w:val="00451035"/>
    <w:rsid w:val="004515D8"/>
    <w:rsid w:val="00451A40"/>
    <w:rsid w:val="00452180"/>
    <w:rsid w:val="0045305C"/>
    <w:rsid w:val="0045342D"/>
    <w:rsid w:val="0045395E"/>
    <w:rsid w:val="00453999"/>
    <w:rsid w:val="00453F09"/>
    <w:rsid w:val="004541C8"/>
    <w:rsid w:val="00454B4B"/>
    <w:rsid w:val="00456A08"/>
    <w:rsid w:val="00456DC4"/>
    <w:rsid w:val="004617E9"/>
    <w:rsid w:val="004630F5"/>
    <w:rsid w:val="00463D04"/>
    <w:rsid w:val="004646B2"/>
    <w:rsid w:val="0046508E"/>
    <w:rsid w:val="00470747"/>
    <w:rsid w:val="00470BE3"/>
    <w:rsid w:val="00472C48"/>
    <w:rsid w:val="00473928"/>
    <w:rsid w:val="00474B0B"/>
    <w:rsid w:val="00475DF0"/>
    <w:rsid w:val="004802F0"/>
    <w:rsid w:val="00480FB6"/>
    <w:rsid w:val="00481116"/>
    <w:rsid w:val="00481F6F"/>
    <w:rsid w:val="00483203"/>
    <w:rsid w:val="00486FEE"/>
    <w:rsid w:val="004878CE"/>
    <w:rsid w:val="0049026E"/>
    <w:rsid w:val="00492F44"/>
    <w:rsid w:val="004935B6"/>
    <w:rsid w:val="00494E02"/>
    <w:rsid w:val="004961C0"/>
    <w:rsid w:val="00497B39"/>
    <w:rsid w:val="004A0A7C"/>
    <w:rsid w:val="004A31E4"/>
    <w:rsid w:val="004A3556"/>
    <w:rsid w:val="004A3D24"/>
    <w:rsid w:val="004A4BCF"/>
    <w:rsid w:val="004A74A6"/>
    <w:rsid w:val="004B0160"/>
    <w:rsid w:val="004B0A27"/>
    <w:rsid w:val="004B15C9"/>
    <w:rsid w:val="004B21B8"/>
    <w:rsid w:val="004B3211"/>
    <w:rsid w:val="004B47AD"/>
    <w:rsid w:val="004B559B"/>
    <w:rsid w:val="004B623D"/>
    <w:rsid w:val="004B7460"/>
    <w:rsid w:val="004C0BC9"/>
    <w:rsid w:val="004C2AB3"/>
    <w:rsid w:val="004C4711"/>
    <w:rsid w:val="004C505B"/>
    <w:rsid w:val="004C5A18"/>
    <w:rsid w:val="004C7D06"/>
    <w:rsid w:val="004D0588"/>
    <w:rsid w:val="004D1AD8"/>
    <w:rsid w:val="004D1C8B"/>
    <w:rsid w:val="004D26B7"/>
    <w:rsid w:val="004D390E"/>
    <w:rsid w:val="004D418F"/>
    <w:rsid w:val="004D42ED"/>
    <w:rsid w:val="004D4ADF"/>
    <w:rsid w:val="004E0BFC"/>
    <w:rsid w:val="004E1147"/>
    <w:rsid w:val="004E1B98"/>
    <w:rsid w:val="004E28B5"/>
    <w:rsid w:val="004E3AAB"/>
    <w:rsid w:val="004E3F95"/>
    <w:rsid w:val="004E5789"/>
    <w:rsid w:val="004F08AF"/>
    <w:rsid w:val="004F0D8F"/>
    <w:rsid w:val="004F1175"/>
    <w:rsid w:val="004F284A"/>
    <w:rsid w:val="004F30AD"/>
    <w:rsid w:val="004F332B"/>
    <w:rsid w:val="004F3611"/>
    <w:rsid w:val="004F41FE"/>
    <w:rsid w:val="004F47BF"/>
    <w:rsid w:val="004F681B"/>
    <w:rsid w:val="005064E1"/>
    <w:rsid w:val="005079B9"/>
    <w:rsid w:val="00510219"/>
    <w:rsid w:val="00510489"/>
    <w:rsid w:val="00510B42"/>
    <w:rsid w:val="00510D9E"/>
    <w:rsid w:val="00510E99"/>
    <w:rsid w:val="00511C85"/>
    <w:rsid w:val="00512B34"/>
    <w:rsid w:val="0051551F"/>
    <w:rsid w:val="00515D21"/>
    <w:rsid w:val="005218F8"/>
    <w:rsid w:val="00523041"/>
    <w:rsid w:val="00524384"/>
    <w:rsid w:val="005246BC"/>
    <w:rsid w:val="00524CB8"/>
    <w:rsid w:val="00525860"/>
    <w:rsid w:val="0052617A"/>
    <w:rsid w:val="00526BD8"/>
    <w:rsid w:val="00530400"/>
    <w:rsid w:val="0053068A"/>
    <w:rsid w:val="00530F55"/>
    <w:rsid w:val="00531816"/>
    <w:rsid w:val="00533080"/>
    <w:rsid w:val="0053320A"/>
    <w:rsid w:val="00533AAB"/>
    <w:rsid w:val="00533AE2"/>
    <w:rsid w:val="00533C2A"/>
    <w:rsid w:val="005353E9"/>
    <w:rsid w:val="00536958"/>
    <w:rsid w:val="00537285"/>
    <w:rsid w:val="005406FD"/>
    <w:rsid w:val="005407FE"/>
    <w:rsid w:val="00540B98"/>
    <w:rsid w:val="0054128D"/>
    <w:rsid w:val="0054175E"/>
    <w:rsid w:val="00545150"/>
    <w:rsid w:val="00547A9C"/>
    <w:rsid w:val="00551FD8"/>
    <w:rsid w:val="0055318A"/>
    <w:rsid w:val="00554066"/>
    <w:rsid w:val="00554416"/>
    <w:rsid w:val="0055479F"/>
    <w:rsid w:val="005572C4"/>
    <w:rsid w:val="005606F4"/>
    <w:rsid w:val="00562303"/>
    <w:rsid w:val="00562526"/>
    <w:rsid w:val="00562757"/>
    <w:rsid w:val="00563B0F"/>
    <w:rsid w:val="0056453C"/>
    <w:rsid w:val="00566C4A"/>
    <w:rsid w:val="0057052F"/>
    <w:rsid w:val="00570AEE"/>
    <w:rsid w:val="00572C1B"/>
    <w:rsid w:val="00577663"/>
    <w:rsid w:val="00577C16"/>
    <w:rsid w:val="00580942"/>
    <w:rsid w:val="00580D5A"/>
    <w:rsid w:val="00581ABC"/>
    <w:rsid w:val="0058466D"/>
    <w:rsid w:val="00584875"/>
    <w:rsid w:val="00586F25"/>
    <w:rsid w:val="00587F18"/>
    <w:rsid w:val="00587F78"/>
    <w:rsid w:val="00591015"/>
    <w:rsid w:val="005916E3"/>
    <w:rsid w:val="00592798"/>
    <w:rsid w:val="00594168"/>
    <w:rsid w:val="0059430F"/>
    <w:rsid w:val="00594354"/>
    <w:rsid w:val="005955AC"/>
    <w:rsid w:val="00596DAF"/>
    <w:rsid w:val="00596F91"/>
    <w:rsid w:val="005A1243"/>
    <w:rsid w:val="005A179D"/>
    <w:rsid w:val="005A17E3"/>
    <w:rsid w:val="005A1D9F"/>
    <w:rsid w:val="005A4850"/>
    <w:rsid w:val="005A6774"/>
    <w:rsid w:val="005A72C9"/>
    <w:rsid w:val="005A78EB"/>
    <w:rsid w:val="005B0AAE"/>
    <w:rsid w:val="005B1313"/>
    <w:rsid w:val="005B2259"/>
    <w:rsid w:val="005B2A95"/>
    <w:rsid w:val="005B3134"/>
    <w:rsid w:val="005B3266"/>
    <w:rsid w:val="005B5573"/>
    <w:rsid w:val="005B5784"/>
    <w:rsid w:val="005B7F27"/>
    <w:rsid w:val="005C0595"/>
    <w:rsid w:val="005C2BC5"/>
    <w:rsid w:val="005C2EA9"/>
    <w:rsid w:val="005C3F29"/>
    <w:rsid w:val="005C421C"/>
    <w:rsid w:val="005C61F5"/>
    <w:rsid w:val="005C6ED4"/>
    <w:rsid w:val="005C749C"/>
    <w:rsid w:val="005D06A5"/>
    <w:rsid w:val="005D0F6B"/>
    <w:rsid w:val="005D2358"/>
    <w:rsid w:val="005D37BE"/>
    <w:rsid w:val="005D4A25"/>
    <w:rsid w:val="005D4CFA"/>
    <w:rsid w:val="005D5728"/>
    <w:rsid w:val="005D5A78"/>
    <w:rsid w:val="005D60E6"/>
    <w:rsid w:val="005D622A"/>
    <w:rsid w:val="005D79CD"/>
    <w:rsid w:val="005D7CC0"/>
    <w:rsid w:val="005D7D5C"/>
    <w:rsid w:val="005E1C22"/>
    <w:rsid w:val="005E1CAC"/>
    <w:rsid w:val="005E1DE5"/>
    <w:rsid w:val="005E2F4E"/>
    <w:rsid w:val="005E6789"/>
    <w:rsid w:val="005E6D11"/>
    <w:rsid w:val="005E6E81"/>
    <w:rsid w:val="005E7329"/>
    <w:rsid w:val="005F3A28"/>
    <w:rsid w:val="005F4028"/>
    <w:rsid w:val="005F56F9"/>
    <w:rsid w:val="005F6875"/>
    <w:rsid w:val="005F6D8B"/>
    <w:rsid w:val="005F6DF7"/>
    <w:rsid w:val="005F779C"/>
    <w:rsid w:val="00601F9B"/>
    <w:rsid w:val="006023BA"/>
    <w:rsid w:val="00602543"/>
    <w:rsid w:val="00604182"/>
    <w:rsid w:val="0060432D"/>
    <w:rsid w:val="00604472"/>
    <w:rsid w:val="006070C7"/>
    <w:rsid w:val="006072A0"/>
    <w:rsid w:val="0060766C"/>
    <w:rsid w:val="006078E0"/>
    <w:rsid w:val="00607EE4"/>
    <w:rsid w:val="006106D3"/>
    <w:rsid w:val="0061296F"/>
    <w:rsid w:val="00612CA4"/>
    <w:rsid w:val="00613A20"/>
    <w:rsid w:val="00615AA1"/>
    <w:rsid w:val="006167D5"/>
    <w:rsid w:val="006168D9"/>
    <w:rsid w:val="00616DF6"/>
    <w:rsid w:val="006204BF"/>
    <w:rsid w:val="00620FE7"/>
    <w:rsid w:val="00621436"/>
    <w:rsid w:val="0062167E"/>
    <w:rsid w:val="006218F3"/>
    <w:rsid w:val="00622C0B"/>
    <w:rsid w:val="006247E2"/>
    <w:rsid w:val="006256AE"/>
    <w:rsid w:val="00627CEA"/>
    <w:rsid w:val="006305C0"/>
    <w:rsid w:val="00630620"/>
    <w:rsid w:val="00632423"/>
    <w:rsid w:val="00632DE0"/>
    <w:rsid w:val="00635FB5"/>
    <w:rsid w:val="006364D6"/>
    <w:rsid w:val="00636755"/>
    <w:rsid w:val="006378DA"/>
    <w:rsid w:val="00640330"/>
    <w:rsid w:val="0064185E"/>
    <w:rsid w:val="00641A86"/>
    <w:rsid w:val="00642637"/>
    <w:rsid w:val="00644593"/>
    <w:rsid w:val="00645255"/>
    <w:rsid w:val="006453A8"/>
    <w:rsid w:val="006454F1"/>
    <w:rsid w:val="006456E5"/>
    <w:rsid w:val="00646D1B"/>
    <w:rsid w:val="00650A73"/>
    <w:rsid w:val="006519C2"/>
    <w:rsid w:val="00651DE5"/>
    <w:rsid w:val="00653CDB"/>
    <w:rsid w:val="00654248"/>
    <w:rsid w:val="00655816"/>
    <w:rsid w:val="00657B02"/>
    <w:rsid w:val="006618E3"/>
    <w:rsid w:val="00661FDA"/>
    <w:rsid w:val="00662B2D"/>
    <w:rsid w:val="00665692"/>
    <w:rsid w:val="006668B1"/>
    <w:rsid w:val="00666DF7"/>
    <w:rsid w:val="0067208D"/>
    <w:rsid w:val="00672AAD"/>
    <w:rsid w:val="0067377A"/>
    <w:rsid w:val="006756A9"/>
    <w:rsid w:val="00675BB2"/>
    <w:rsid w:val="0067627A"/>
    <w:rsid w:val="00677679"/>
    <w:rsid w:val="00680356"/>
    <w:rsid w:val="006811CB"/>
    <w:rsid w:val="00682621"/>
    <w:rsid w:val="006841B4"/>
    <w:rsid w:val="0069011E"/>
    <w:rsid w:val="00690304"/>
    <w:rsid w:val="00690A61"/>
    <w:rsid w:val="00690E5C"/>
    <w:rsid w:val="0069229C"/>
    <w:rsid w:val="0069409D"/>
    <w:rsid w:val="00694E7A"/>
    <w:rsid w:val="00696478"/>
    <w:rsid w:val="0069F468"/>
    <w:rsid w:val="006A0D53"/>
    <w:rsid w:val="006A1602"/>
    <w:rsid w:val="006A17DA"/>
    <w:rsid w:val="006A3DBC"/>
    <w:rsid w:val="006A40BA"/>
    <w:rsid w:val="006A47E6"/>
    <w:rsid w:val="006A4D3A"/>
    <w:rsid w:val="006A4D56"/>
    <w:rsid w:val="006A541B"/>
    <w:rsid w:val="006A56F3"/>
    <w:rsid w:val="006A5D27"/>
    <w:rsid w:val="006A7C76"/>
    <w:rsid w:val="006B0176"/>
    <w:rsid w:val="006B133D"/>
    <w:rsid w:val="006B1440"/>
    <w:rsid w:val="006B1541"/>
    <w:rsid w:val="006B4756"/>
    <w:rsid w:val="006B70D4"/>
    <w:rsid w:val="006B74ED"/>
    <w:rsid w:val="006B78AE"/>
    <w:rsid w:val="006B7D08"/>
    <w:rsid w:val="006C157D"/>
    <w:rsid w:val="006C190F"/>
    <w:rsid w:val="006C2687"/>
    <w:rsid w:val="006C3504"/>
    <w:rsid w:val="006C59C2"/>
    <w:rsid w:val="006C5B75"/>
    <w:rsid w:val="006C6464"/>
    <w:rsid w:val="006C6EC4"/>
    <w:rsid w:val="006C786D"/>
    <w:rsid w:val="006D2351"/>
    <w:rsid w:val="006D4593"/>
    <w:rsid w:val="006D4CA1"/>
    <w:rsid w:val="006D58F1"/>
    <w:rsid w:val="006D5C56"/>
    <w:rsid w:val="006D5D43"/>
    <w:rsid w:val="006D5DC3"/>
    <w:rsid w:val="006D64ED"/>
    <w:rsid w:val="006D6559"/>
    <w:rsid w:val="006D6A8F"/>
    <w:rsid w:val="006D6AB1"/>
    <w:rsid w:val="006D6EDB"/>
    <w:rsid w:val="006D73B2"/>
    <w:rsid w:val="006E1800"/>
    <w:rsid w:val="006E2A70"/>
    <w:rsid w:val="006E3B7A"/>
    <w:rsid w:val="006E5D79"/>
    <w:rsid w:val="006F0A85"/>
    <w:rsid w:val="006F0D3A"/>
    <w:rsid w:val="006F0E37"/>
    <w:rsid w:val="006F27AB"/>
    <w:rsid w:val="006F4B5C"/>
    <w:rsid w:val="007001EC"/>
    <w:rsid w:val="007009E7"/>
    <w:rsid w:val="00703686"/>
    <w:rsid w:val="0070376C"/>
    <w:rsid w:val="007039C7"/>
    <w:rsid w:val="00703AD1"/>
    <w:rsid w:val="00703DC4"/>
    <w:rsid w:val="00705E65"/>
    <w:rsid w:val="00707438"/>
    <w:rsid w:val="0070981A"/>
    <w:rsid w:val="00710250"/>
    <w:rsid w:val="00710351"/>
    <w:rsid w:val="00711445"/>
    <w:rsid w:val="00712572"/>
    <w:rsid w:val="00713437"/>
    <w:rsid w:val="00713D22"/>
    <w:rsid w:val="00713F88"/>
    <w:rsid w:val="00714628"/>
    <w:rsid w:val="00715233"/>
    <w:rsid w:val="00716915"/>
    <w:rsid w:val="00720013"/>
    <w:rsid w:val="007214DD"/>
    <w:rsid w:val="007215BE"/>
    <w:rsid w:val="007221CB"/>
    <w:rsid w:val="00723D6D"/>
    <w:rsid w:val="00723ECD"/>
    <w:rsid w:val="00724675"/>
    <w:rsid w:val="00725A61"/>
    <w:rsid w:val="007269C8"/>
    <w:rsid w:val="007269CE"/>
    <w:rsid w:val="0072747A"/>
    <w:rsid w:val="00730A01"/>
    <w:rsid w:val="00731AEB"/>
    <w:rsid w:val="00731E2A"/>
    <w:rsid w:val="007322FA"/>
    <w:rsid w:val="00732D24"/>
    <w:rsid w:val="007332ED"/>
    <w:rsid w:val="00733A4E"/>
    <w:rsid w:val="00733F6E"/>
    <w:rsid w:val="00735887"/>
    <w:rsid w:val="00736ACF"/>
    <w:rsid w:val="007378DB"/>
    <w:rsid w:val="00740AFC"/>
    <w:rsid w:val="00741945"/>
    <w:rsid w:val="00742588"/>
    <w:rsid w:val="007432B4"/>
    <w:rsid w:val="007445C3"/>
    <w:rsid w:val="0074507C"/>
    <w:rsid w:val="00746185"/>
    <w:rsid w:val="00746227"/>
    <w:rsid w:val="00747E2B"/>
    <w:rsid w:val="00747FF9"/>
    <w:rsid w:val="00750985"/>
    <w:rsid w:val="007511E3"/>
    <w:rsid w:val="00751306"/>
    <w:rsid w:val="00752522"/>
    <w:rsid w:val="00752C1B"/>
    <w:rsid w:val="00752E67"/>
    <w:rsid w:val="00752F32"/>
    <w:rsid w:val="00753151"/>
    <w:rsid w:val="00753348"/>
    <w:rsid w:val="007539FA"/>
    <w:rsid w:val="007541BB"/>
    <w:rsid w:val="007567CF"/>
    <w:rsid w:val="00756A4B"/>
    <w:rsid w:val="00756AC6"/>
    <w:rsid w:val="00757562"/>
    <w:rsid w:val="0075784B"/>
    <w:rsid w:val="00757B1A"/>
    <w:rsid w:val="00760E68"/>
    <w:rsid w:val="00760E83"/>
    <w:rsid w:val="00760FCF"/>
    <w:rsid w:val="007613BC"/>
    <w:rsid w:val="0076192E"/>
    <w:rsid w:val="0076199F"/>
    <w:rsid w:val="00762E48"/>
    <w:rsid w:val="0076399D"/>
    <w:rsid w:val="00763C58"/>
    <w:rsid w:val="00765365"/>
    <w:rsid w:val="00765F64"/>
    <w:rsid w:val="00766419"/>
    <w:rsid w:val="007665CF"/>
    <w:rsid w:val="00766932"/>
    <w:rsid w:val="00766B9C"/>
    <w:rsid w:val="007677C6"/>
    <w:rsid w:val="00767A50"/>
    <w:rsid w:val="00770EAF"/>
    <w:rsid w:val="00772DCF"/>
    <w:rsid w:val="00774AFF"/>
    <w:rsid w:val="00774C1F"/>
    <w:rsid w:val="00774D77"/>
    <w:rsid w:val="00775CAA"/>
    <w:rsid w:val="00776773"/>
    <w:rsid w:val="00777F18"/>
    <w:rsid w:val="00780EF0"/>
    <w:rsid w:val="007818BF"/>
    <w:rsid w:val="0078210E"/>
    <w:rsid w:val="00784E87"/>
    <w:rsid w:val="00786432"/>
    <w:rsid w:val="00787467"/>
    <w:rsid w:val="007876EC"/>
    <w:rsid w:val="00787A84"/>
    <w:rsid w:val="00790216"/>
    <w:rsid w:val="007912A1"/>
    <w:rsid w:val="007914B9"/>
    <w:rsid w:val="00791C90"/>
    <w:rsid w:val="00793F21"/>
    <w:rsid w:val="00795B88"/>
    <w:rsid w:val="00796533"/>
    <w:rsid w:val="00796541"/>
    <w:rsid w:val="00797757"/>
    <w:rsid w:val="007A0C19"/>
    <w:rsid w:val="007A1751"/>
    <w:rsid w:val="007A1DFF"/>
    <w:rsid w:val="007A1E25"/>
    <w:rsid w:val="007A286D"/>
    <w:rsid w:val="007A3128"/>
    <w:rsid w:val="007A5E30"/>
    <w:rsid w:val="007A616A"/>
    <w:rsid w:val="007A72BF"/>
    <w:rsid w:val="007A74D5"/>
    <w:rsid w:val="007A7BCF"/>
    <w:rsid w:val="007B0483"/>
    <w:rsid w:val="007B0AAD"/>
    <w:rsid w:val="007B0BE4"/>
    <w:rsid w:val="007B0FAC"/>
    <w:rsid w:val="007B10F6"/>
    <w:rsid w:val="007B117D"/>
    <w:rsid w:val="007B301F"/>
    <w:rsid w:val="007B4261"/>
    <w:rsid w:val="007B49C9"/>
    <w:rsid w:val="007B5B3D"/>
    <w:rsid w:val="007B6A38"/>
    <w:rsid w:val="007B70AC"/>
    <w:rsid w:val="007C1D9F"/>
    <w:rsid w:val="007C20C2"/>
    <w:rsid w:val="007C269C"/>
    <w:rsid w:val="007C3348"/>
    <w:rsid w:val="007C3C3A"/>
    <w:rsid w:val="007C4738"/>
    <w:rsid w:val="007C4D0E"/>
    <w:rsid w:val="007C5315"/>
    <w:rsid w:val="007C5469"/>
    <w:rsid w:val="007C78A7"/>
    <w:rsid w:val="007C7BAE"/>
    <w:rsid w:val="007D3064"/>
    <w:rsid w:val="007D3DD6"/>
    <w:rsid w:val="007D3E48"/>
    <w:rsid w:val="007D4B9B"/>
    <w:rsid w:val="007D60CF"/>
    <w:rsid w:val="007D625E"/>
    <w:rsid w:val="007D6292"/>
    <w:rsid w:val="007D6A72"/>
    <w:rsid w:val="007D75CC"/>
    <w:rsid w:val="007D7A3D"/>
    <w:rsid w:val="007D7D83"/>
    <w:rsid w:val="007D7E11"/>
    <w:rsid w:val="007D7F79"/>
    <w:rsid w:val="007E1382"/>
    <w:rsid w:val="007E18BB"/>
    <w:rsid w:val="007E34A2"/>
    <w:rsid w:val="007E52F3"/>
    <w:rsid w:val="007F0359"/>
    <w:rsid w:val="007F1D04"/>
    <w:rsid w:val="007F5227"/>
    <w:rsid w:val="007F6968"/>
    <w:rsid w:val="00801389"/>
    <w:rsid w:val="0080164B"/>
    <w:rsid w:val="00801CFC"/>
    <w:rsid w:val="00802002"/>
    <w:rsid w:val="00802250"/>
    <w:rsid w:val="008027BC"/>
    <w:rsid w:val="00802BC8"/>
    <w:rsid w:val="00802CA1"/>
    <w:rsid w:val="00803AF4"/>
    <w:rsid w:val="008046A8"/>
    <w:rsid w:val="008046AB"/>
    <w:rsid w:val="00805DD2"/>
    <w:rsid w:val="008069FD"/>
    <w:rsid w:val="00806D99"/>
    <w:rsid w:val="008071A8"/>
    <w:rsid w:val="0080736F"/>
    <w:rsid w:val="008111AB"/>
    <w:rsid w:val="00811513"/>
    <w:rsid w:val="00811C56"/>
    <w:rsid w:val="00813BDD"/>
    <w:rsid w:val="008152E8"/>
    <w:rsid w:val="00815DD2"/>
    <w:rsid w:val="008160C0"/>
    <w:rsid w:val="0081655D"/>
    <w:rsid w:val="00816627"/>
    <w:rsid w:val="00817BD2"/>
    <w:rsid w:val="00817CBC"/>
    <w:rsid w:val="00820B5F"/>
    <w:rsid w:val="00822610"/>
    <w:rsid w:val="008226C8"/>
    <w:rsid w:val="0082663F"/>
    <w:rsid w:val="008266D6"/>
    <w:rsid w:val="008278EF"/>
    <w:rsid w:val="00830D1C"/>
    <w:rsid w:val="0083299D"/>
    <w:rsid w:val="00832ED9"/>
    <w:rsid w:val="0083361A"/>
    <w:rsid w:val="00833662"/>
    <w:rsid w:val="00833946"/>
    <w:rsid w:val="00834344"/>
    <w:rsid w:val="00835636"/>
    <w:rsid w:val="00836242"/>
    <w:rsid w:val="008423CC"/>
    <w:rsid w:val="00843644"/>
    <w:rsid w:val="0084490C"/>
    <w:rsid w:val="0084560A"/>
    <w:rsid w:val="008469FA"/>
    <w:rsid w:val="00846BB3"/>
    <w:rsid w:val="00847303"/>
    <w:rsid w:val="0085135F"/>
    <w:rsid w:val="0085203C"/>
    <w:rsid w:val="00852723"/>
    <w:rsid w:val="008537AF"/>
    <w:rsid w:val="008557D7"/>
    <w:rsid w:val="00855CD7"/>
    <w:rsid w:val="00856DA2"/>
    <w:rsid w:val="0085756A"/>
    <w:rsid w:val="008579AA"/>
    <w:rsid w:val="00857CDF"/>
    <w:rsid w:val="00860158"/>
    <w:rsid w:val="008620D3"/>
    <w:rsid w:val="00863178"/>
    <w:rsid w:val="00864A23"/>
    <w:rsid w:val="008652FE"/>
    <w:rsid w:val="00866E8A"/>
    <w:rsid w:val="00871570"/>
    <w:rsid w:val="00871A91"/>
    <w:rsid w:val="0087356C"/>
    <w:rsid w:val="00874464"/>
    <w:rsid w:val="008752AF"/>
    <w:rsid w:val="00875CB6"/>
    <w:rsid w:val="0087679A"/>
    <w:rsid w:val="008813C8"/>
    <w:rsid w:val="0088184D"/>
    <w:rsid w:val="00882008"/>
    <w:rsid w:val="00882022"/>
    <w:rsid w:val="00883BB4"/>
    <w:rsid w:val="00884A56"/>
    <w:rsid w:val="00885006"/>
    <w:rsid w:val="008854F1"/>
    <w:rsid w:val="00887D77"/>
    <w:rsid w:val="00887F29"/>
    <w:rsid w:val="00890F79"/>
    <w:rsid w:val="0089185B"/>
    <w:rsid w:val="008924E3"/>
    <w:rsid w:val="00894036"/>
    <w:rsid w:val="008968ED"/>
    <w:rsid w:val="0089744C"/>
    <w:rsid w:val="0089757D"/>
    <w:rsid w:val="0089769F"/>
    <w:rsid w:val="008A0080"/>
    <w:rsid w:val="008A0CBF"/>
    <w:rsid w:val="008A115C"/>
    <w:rsid w:val="008A126F"/>
    <w:rsid w:val="008A23DE"/>
    <w:rsid w:val="008A259C"/>
    <w:rsid w:val="008A338E"/>
    <w:rsid w:val="008A36FB"/>
    <w:rsid w:val="008A3880"/>
    <w:rsid w:val="008A4FCF"/>
    <w:rsid w:val="008A53E1"/>
    <w:rsid w:val="008A5701"/>
    <w:rsid w:val="008A7200"/>
    <w:rsid w:val="008B0631"/>
    <w:rsid w:val="008B1629"/>
    <w:rsid w:val="008B1B4E"/>
    <w:rsid w:val="008B2607"/>
    <w:rsid w:val="008B2F1D"/>
    <w:rsid w:val="008B4208"/>
    <w:rsid w:val="008B46D8"/>
    <w:rsid w:val="008B4D62"/>
    <w:rsid w:val="008B56B1"/>
    <w:rsid w:val="008B7B32"/>
    <w:rsid w:val="008C0211"/>
    <w:rsid w:val="008C03CA"/>
    <w:rsid w:val="008C191D"/>
    <w:rsid w:val="008C1923"/>
    <w:rsid w:val="008C2774"/>
    <w:rsid w:val="008C2F20"/>
    <w:rsid w:val="008C31A7"/>
    <w:rsid w:val="008C39BE"/>
    <w:rsid w:val="008C4525"/>
    <w:rsid w:val="008C53A9"/>
    <w:rsid w:val="008C5CEA"/>
    <w:rsid w:val="008D14AE"/>
    <w:rsid w:val="008D1B55"/>
    <w:rsid w:val="008D2B1B"/>
    <w:rsid w:val="008D321F"/>
    <w:rsid w:val="008D475F"/>
    <w:rsid w:val="008D4F96"/>
    <w:rsid w:val="008D5187"/>
    <w:rsid w:val="008D7B3B"/>
    <w:rsid w:val="008D7CFC"/>
    <w:rsid w:val="008DC13F"/>
    <w:rsid w:val="008E0F14"/>
    <w:rsid w:val="008E1D35"/>
    <w:rsid w:val="008E41CE"/>
    <w:rsid w:val="008E5BBC"/>
    <w:rsid w:val="008E5CB1"/>
    <w:rsid w:val="008E5F82"/>
    <w:rsid w:val="008E6732"/>
    <w:rsid w:val="008E6DFF"/>
    <w:rsid w:val="008E76DF"/>
    <w:rsid w:val="008F0C71"/>
    <w:rsid w:val="008F1106"/>
    <w:rsid w:val="008F128B"/>
    <w:rsid w:val="008F3D08"/>
    <w:rsid w:val="008F6B3B"/>
    <w:rsid w:val="008F6DB1"/>
    <w:rsid w:val="008F7C82"/>
    <w:rsid w:val="008F7F6F"/>
    <w:rsid w:val="00901148"/>
    <w:rsid w:val="00901E9D"/>
    <w:rsid w:val="009033B7"/>
    <w:rsid w:val="009038FB"/>
    <w:rsid w:val="00904310"/>
    <w:rsid w:val="00904730"/>
    <w:rsid w:val="00904B11"/>
    <w:rsid w:val="00905C1A"/>
    <w:rsid w:val="00909B1F"/>
    <w:rsid w:val="0090BB51"/>
    <w:rsid w:val="00910E9C"/>
    <w:rsid w:val="009110E5"/>
    <w:rsid w:val="00911535"/>
    <w:rsid w:val="00912D40"/>
    <w:rsid w:val="0091398D"/>
    <w:rsid w:val="00913BFC"/>
    <w:rsid w:val="0091480C"/>
    <w:rsid w:val="00915353"/>
    <w:rsid w:val="00915702"/>
    <w:rsid w:val="0091686F"/>
    <w:rsid w:val="009173D3"/>
    <w:rsid w:val="00917509"/>
    <w:rsid w:val="009214A4"/>
    <w:rsid w:val="00921747"/>
    <w:rsid w:val="0092196D"/>
    <w:rsid w:val="00921B8D"/>
    <w:rsid w:val="00922340"/>
    <w:rsid w:val="00923524"/>
    <w:rsid w:val="00923ED6"/>
    <w:rsid w:val="009245CC"/>
    <w:rsid w:val="009267D0"/>
    <w:rsid w:val="00933143"/>
    <w:rsid w:val="00935BC9"/>
    <w:rsid w:val="00935BD8"/>
    <w:rsid w:val="00936253"/>
    <w:rsid w:val="00936511"/>
    <w:rsid w:val="00936B57"/>
    <w:rsid w:val="00937977"/>
    <w:rsid w:val="00941594"/>
    <w:rsid w:val="0094186D"/>
    <w:rsid w:val="00942434"/>
    <w:rsid w:val="00944A32"/>
    <w:rsid w:val="00945C22"/>
    <w:rsid w:val="00945EB4"/>
    <w:rsid w:val="00945F42"/>
    <w:rsid w:val="00947172"/>
    <w:rsid w:val="009477B2"/>
    <w:rsid w:val="009504FB"/>
    <w:rsid w:val="009514CC"/>
    <w:rsid w:val="009525D5"/>
    <w:rsid w:val="00952E7F"/>
    <w:rsid w:val="00954F02"/>
    <w:rsid w:val="00954F27"/>
    <w:rsid w:val="0095517E"/>
    <w:rsid w:val="00955929"/>
    <w:rsid w:val="009562CC"/>
    <w:rsid w:val="00960888"/>
    <w:rsid w:val="00960ADA"/>
    <w:rsid w:val="00961151"/>
    <w:rsid w:val="00961598"/>
    <w:rsid w:val="009618CA"/>
    <w:rsid w:val="009646D5"/>
    <w:rsid w:val="00965EA1"/>
    <w:rsid w:val="00965F1B"/>
    <w:rsid w:val="00966A1B"/>
    <w:rsid w:val="009671E8"/>
    <w:rsid w:val="00967588"/>
    <w:rsid w:val="00967810"/>
    <w:rsid w:val="00970EA6"/>
    <w:rsid w:val="0097172C"/>
    <w:rsid w:val="009722B0"/>
    <w:rsid w:val="00973EB9"/>
    <w:rsid w:val="00974332"/>
    <w:rsid w:val="00975FB5"/>
    <w:rsid w:val="0097717F"/>
    <w:rsid w:val="00977776"/>
    <w:rsid w:val="009779FE"/>
    <w:rsid w:val="0098175D"/>
    <w:rsid w:val="00982A5A"/>
    <w:rsid w:val="009839A4"/>
    <w:rsid w:val="00984CFB"/>
    <w:rsid w:val="009858CF"/>
    <w:rsid w:val="00985D41"/>
    <w:rsid w:val="0098727D"/>
    <w:rsid w:val="009873F0"/>
    <w:rsid w:val="00991445"/>
    <w:rsid w:val="0099155E"/>
    <w:rsid w:val="00991DA1"/>
    <w:rsid w:val="00992BA2"/>
    <w:rsid w:val="00993075"/>
    <w:rsid w:val="009938B7"/>
    <w:rsid w:val="0099396D"/>
    <w:rsid w:val="00993DE7"/>
    <w:rsid w:val="00993EA0"/>
    <w:rsid w:val="009964D8"/>
    <w:rsid w:val="00997FC2"/>
    <w:rsid w:val="009A0291"/>
    <w:rsid w:val="009A0663"/>
    <w:rsid w:val="009A0DB7"/>
    <w:rsid w:val="009A0E48"/>
    <w:rsid w:val="009A13A3"/>
    <w:rsid w:val="009A36DC"/>
    <w:rsid w:val="009A52DF"/>
    <w:rsid w:val="009A5816"/>
    <w:rsid w:val="009A5904"/>
    <w:rsid w:val="009A5C14"/>
    <w:rsid w:val="009A6EC2"/>
    <w:rsid w:val="009A70FC"/>
    <w:rsid w:val="009A78BD"/>
    <w:rsid w:val="009AE1E8"/>
    <w:rsid w:val="009B0417"/>
    <w:rsid w:val="009B0C05"/>
    <w:rsid w:val="009B0F27"/>
    <w:rsid w:val="009B2221"/>
    <w:rsid w:val="009B273F"/>
    <w:rsid w:val="009B3492"/>
    <w:rsid w:val="009B4BEC"/>
    <w:rsid w:val="009B5A28"/>
    <w:rsid w:val="009B6C2F"/>
    <w:rsid w:val="009B6F07"/>
    <w:rsid w:val="009C0D40"/>
    <w:rsid w:val="009C197E"/>
    <w:rsid w:val="009C361B"/>
    <w:rsid w:val="009C3A05"/>
    <w:rsid w:val="009C45E7"/>
    <w:rsid w:val="009C5067"/>
    <w:rsid w:val="009C5E24"/>
    <w:rsid w:val="009C65C6"/>
    <w:rsid w:val="009C6EDE"/>
    <w:rsid w:val="009C7B89"/>
    <w:rsid w:val="009D1DC9"/>
    <w:rsid w:val="009D21B9"/>
    <w:rsid w:val="009D29A9"/>
    <w:rsid w:val="009D3062"/>
    <w:rsid w:val="009D4561"/>
    <w:rsid w:val="009D5261"/>
    <w:rsid w:val="009D5B7A"/>
    <w:rsid w:val="009D77D9"/>
    <w:rsid w:val="009E1923"/>
    <w:rsid w:val="009E22C8"/>
    <w:rsid w:val="009E2FD8"/>
    <w:rsid w:val="009E3822"/>
    <w:rsid w:val="009E4117"/>
    <w:rsid w:val="009E5D17"/>
    <w:rsid w:val="009E7835"/>
    <w:rsid w:val="009E7981"/>
    <w:rsid w:val="009E7D15"/>
    <w:rsid w:val="009F0429"/>
    <w:rsid w:val="009F08AF"/>
    <w:rsid w:val="009F22F6"/>
    <w:rsid w:val="009F3C7D"/>
    <w:rsid w:val="009F4329"/>
    <w:rsid w:val="009F6DD1"/>
    <w:rsid w:val="009F73FF"/>
    <w:rsid w:val="009F79E8"/>
    <w:rsid w:val="00A007FC"/>
    <w:rsid w:val="00A0139D"/>
    <w:rsid w:val="00A014A8"/>
    <w:rsid w:val="00A01AE9"/>
    <w:rsid w:val="00A0257C"/>
    <w:rsid w:val="00A02ED7"/>
    <w:rsid w:val="00A06C79"/>
    <w:rsid w:val="00A10C9B"/>
    <w:rsid w:val="00A10E62"/>
    <w:rsid w:val="00A123D4"/>
    <w:rsid w:val="00A12B5F"/>
    <w:rsid w:val="00A13A89"/>
    <w:rsid w:val="00A16324"/>
    <w:rsid w:val="00A200E7"/>
    <w:rsid w:val="00A20636"/>
    <w:rsid w:val="00A20816"/>
    <w:rsid w:val="00A21D14"/>
    <w:rsid w:val="00A21E58"/>
    <w:rsid w:val="00A220E3"/>
    <w:rsid w:val="00A221B4"/>
    <w:rsid w:val="00A23F97"/>
    <w:rsid w:val="00A2562D"/>
    <w:rsid w:val="00A25ECD"/>
    <w:rsid w:val="00A26336"/>
    <w:rsid w:val="00A268DA"/>
    <w:rsid w:val="00A27286"/>
    <w:rsid w:val="00A27CBE"/>
    <w:rsid w:val="00A30192"/>
    <w:rsid w:val="00A303E1"/>
    <w:rsid w:val="00A31008"/>
    <w:rsid w:val="00A32E37"/>
    <w:rsid w:val="00A34338"/>
    <w:rsid w:val="00A34448"/>
    <w:rsid w:val="00A36290"/>
    <w:rsid w:val="00A36B5C"/>
    <w:rsid w:val="00A37FAF"/>
    <w:rsid w:val="00A40258"/>
    <w:rsid w:val="00A41156"/>
    <w:rsid w:val="00A41E80"/>
    <w:rsid w:val="00A42137"/>
    <w:rsid w:val="00A42EF1"/>
    <w:rsid w:val="00A43E0E"/>
    <w:rsid w:val="00A44481"/>
    <w:rsid w:val="00A454ED"/>
    <w:rsid w:val="00A460E6"/>
    <w:rsid w:val="00A46539"/>
    <w:rsid w:val="00A46A7E"/>
    <w:rsid w:val="00A470F3"/>
    <w:rsid w:val="00A505A1"/>
    <w:rsid w:val="00A50BFF"/>
    <w:rsid w:val="00A50FA8"/>
    <w:rsid w:val="00A51812"/>
    <w:rsid w:val="00A52C4E"/>
    <w:rsid w:val="00A54DD6"/>
    <w:rsid w:val="00A5514E"/>
    <w:rsid w:val="00A561EB"/>
    <w:rsid w:val="00A56741"/>
    <w:rsid w:val="00A56991"/>
    <w:rsid w:val="00A569C3"/>
    <w:rsid w:val="00A56C31"/>
    <w:rsid w:val="00A57116"/>
    <w:rsid w:val="00A57A06"/>
    <w:rsid w:val="00A627F8"/>
    <w:rsid w:val="00A6369D"/>
    <w:rsid w:val="00A6536F"/>
    <w:rsid w:val="00A65604"/>
    <w:rsid w:val="00A65CC7"/>
    <w:rsid w:val="00A65D8F"/>
    <w:rsid w:val="00A65FF3"/>
    <w:rsid w:val="00A6625C"/>
    <w:rsid w:val="00A73A6A"/>
    <w:rsid w:val="00A73A80"/>
    <w:rsid w:val="00A753BB"/>
    <w:rsid w:val="00A758B7"/>
    <w:rsid w:val="00A75BC7"/>
    <w:rsid w:val="00A76039"/>
    <w:rsid w:val="00A78829"/>
    <w:rsid w:val="00A80D09"/>
    <w:rsid w:val="00A810B9"/>
    <w:rsid w:val="00A8155C"/>
    <w:rsid w:val="00A82D5B"/>
    <w:rsid w:val="00A859DF"/>
    <w:rsid w:val="00A86233"/>
    <w:rsid w:val="00A87DDB"/>
    <w:rsid w:val="00A90A49"/>
    <w:rsid w:val="00A920DC"/>
    <w:rsid w:val="00A931E0"/>
    <w:rsid w:val="00A945B3"/>
    <w:rsid w:val="00A9470B"/>
    <w:rsid w:val="00A94C73"/>
    <w:rsid w:val="00A97482"/>
    <w:rsid w:val="00A97DF9"/>
    <w:rsid w:val="00AA0082"/>
    <w:rsid w:val="00AA06CE"/>
    <w:rsid w:val="00AA3FC0"/>
    <w:rsid w:val="00AA5484"/>
    <w:rsid w:val="00AA5769"/>
    <w:rsid w:val="00AA5B92"/>
    <w:rsid w:val="00AA6352"/>
    <w:rsid w:val="00AA7624"/>
    <w:rsid w:val="00AB00D2"/>
    <w:rsid w:val="00AB0429"/>
    <w:rsid w:val="00AB0D0D"/>
    <w:rsid w:val="00AB1BDD"/>
    <w:rsid w:val="00AB2327"/>
    <w:rsid w:val="00AB23ED"/>
    <w:rsid w:val="00AB2CC1"/>
    <w:rsid w:val="00AB3E4F"/>
    <w:rsid w:val="00AB4339"/>
    <w:rsid w:val="00AB4E63"/>
    <w:rsid w:val="00AB5714"/>
    <w:rsid w:val="00AB69FE"/>
    <w:rsid w:val="00AB6AEB"/>
    <w:rsid w:val="00AB7418"/>
    <w:rsid w:val="00AC0406"/>
    <w:rsid w:val="00AC06A5"/>
    <w:rsid w:val="00AC0D24"/>
    <w:rsid w:val="00AC1270"/>
    <w:rsid w:val="00AC183C"/>
    <w:rsid w:val="00AC2016"/>
    <w:rsid w:val="00AC2074"/>
    <w:rsid w:val="00AC34D5"/>
    <w:rsid w:val="00AC3CFB"/>
    <w:rsid w:val="00AC455C"/>
    <w:rsid w:val="00AC47B3"/>
    <w:rsid w:val="00AC56E8"/>
    <w:rsid w:val="00AC6011"/>
    <w:rsid w:val="00AC6654"/>
    <w:rsid w:val="00AD0ECE"/>
    <w:rsid w:val="00AD1BBD"/>
    <w:rsid w:val="00AD2409"/>
    <w:rsid w:val="00AD2D47"/>
    <w:rsid w:val="00AD30E9"/>
    <w:rsid w:val="00AD4E63"/>
    <w:rsid w:val="00AD4F03"/>
    <w:rsid w:val="00AD5CCC"/>
    <w:rsid w:val="00AD6352"/>
    <w:rsid w:val="00AD6E2B"/>
    <w:rsid w:val="00AD6F0F"/>
    <w:rsid w:val="00AD7636"/>
    <w:rsid w:val="00AE261F"/>
    <w:rsid w:val="00AE3571"/>
    <w:rsid w:val="00AE5B29"/>
    <w:rsid w:val="00AE760D"/>
    <w:rsid w:val="00AF015C"/>
    <w:rsid w:val="00AF3351"/>
    <w:rsid w:val="00AF34B1"/>
    <w:rsid w:val="00AF48BF"/>
    <w:rsid w:val="00AF5E05"/>
    <w:rsid w:val="00AF62BD"/>
    <w:rsid w:val="00AF6BA1"/>
    <w:rsid w:val="00AF6C65"/>
    <w:rsid w:val="00AF7D78"/>
    <w:rsid w:val="00B0080B"/>
    <w:rsid w:val="00B01D46"/>
    <w:rsid w:val="00B0246A"/>
    <w:rsid w:val="00B02DD1"/>
    <w:rsid w:val="00B02E5E"/>
    <w:rsid w:val="00B03284"/>
    <w:rsid w:val="00B05181"/>
    <w:rsid w:val="00B061C0"/>
    <w:rsid w:val="00B07129"/>
    <w:rsid w:val="00B07D9C"/>
    <w:rsid w:val="00B07EBF"/>
    <w:rsid w:val="00B1039B"/>
    <w:rsid w:val="00B11B6B"/>
    <w:rsid w:val="00B11D52"/>
    <w:rsid w:val="00B12D76"/>
    <w:rsid w:val="00B13BC1"/>
    <w:rsid w:val="00B14051"/>
    <w:rsid w:val="00B142D1"/>
    <w:rsid w:val="00B14CE4"/>
    <w:rsid w:val="00B16958"/>
    <w:rsid w:val="00B16F3E"/>
    <w:rsid w:val="00B17C9C"/>
    <w:rsid w:val="00B203EC"/>
    <w:rsid w:val="00B21637"/>
    <w:rsid w:val="00B219C5"/>
    <w:rsid w:val="00B21C97"/>
    <w:rsid w:val="00B2380E"/>
    <w:rsid w:val="00B242AB"/>
    <w:rsid w:val="00B24A6A"/>
    <w:rsid w:val="00B26235"/>
    <w:rsid w:val="00B30A0D"/>
    <w:rsid w:val="00B30C6D"/>
    <w:rsid w:val="00B30C94"/>
    <w:rsid w:val="00B31319"/>
    <w:rsid w:val="00B31755"/>
    <w:rsid w:val="00B32771"/>
    <w:rsid w:val="00B32F93"/>
    <w:rsid w:val="00B333CE"/>
    <w:rsid w:val="00B33427"/>
    <w:rsid w:val="00B33666"/>
    <w:rsid w:val="00B339D2"/>
    <w:rsid w:val="00B33B7D"/>
    <w:rsid w:val="00B35746"/>
    <w:rsid w:val="00B35A05"/>
    <w:rsid w:val="00B36B59"/>
    <w:rsid w:val="00B36F5A"/>
    <w:rsid w:val="00B40863"/>
    <w:rsid w:val="00B41021"/>
    <w:rsid w:val="00B417F9"/>
    <w:rsid w:val="00B41995"/>
    <w:rsid w:val="00B4201A"/>
    <w:rsid w:val="00B42A24"/>
    <w:rsid w:val="00B435A0"/>
    <w:rsid w:val="00B43F46"/>
    <w:rsid w:val="00B44300"/>
    <w:rsid w:val="00B45D75"/>
    <w:rsid w:val="00B46F4E"/>
    <w:rsid w:val="00B476F3"/>
    <w:rsid w:val="00B50F0F"/>
    <w:rsid w:val="00B513E5"/>
    <w:rsid w:val="00B51A41"/>
    <w:rsid w:val="00B51C2E"/>
    <w:rsid w:val="00B51C69"/>
    <w:rsid w:val="00B528FA"/>
    <w:rsid w:val="00B5337B"/>
    <w:rsid w:val="00B550B7"/>
    <w:rsid w:val="00B55DC1"/>
    <w:rsid w:val="00B56241"/>
    <w:rsid w:val="00B5686A"/>
    <w:rsid w:val="00B56904"/>
    <w:rsid w:val="00B5EDD4"/>
    <w:rsid w:val="00B605C8"/>
    <w:rsid w:val="00B61A70"/>
    <w:rsid w:val="00B61FE3"/>
    <w:rsid w:val="00B63BF2"/>
    <w:rsid w:val="00B650D2"/>
    <w:rsid w:val="00B65FB5"/>
    <w:rsid w:val="00B66215"/>
    <w:rsid w:val="00B71034"/>
    <w:rsid w:val="00B717EB"/>
    <w:rsid w:val="00B74138"/>
    <w:rsid w:val="00B74B60"/>
    <w:rsid w:val="00B77154"/>
    <w:rsid w:val="00B807B7"/>
    <w:rsid w:val="00B82B62"/>
    <w:rsid w:val="00B841D5"/>
    <w:rsid w:val="00B8512F"/>
    <w:rsid w:val="00B866FF"/>
    <w:rsid w:val="00B87EF2"/>
    <w:rsid w:val="00B9017B"/>
    <w:rsid w:val="00B91EE7"/>
    <w:rsid w:val="00B91EE9"/>
    <w:rsid w:val="00B92EAE"/>
    <w:rsid w:val="00B932AF"/>
    <w:rsid w:val="00B94BE4"/>
    <w:rsid w:val="00B952DA"/>
    <w:rsid w:val="00B95790"/>
    <w:rsid w:val="00B96AF6"/>
    <w:rsid w:val="00B96BDC"/>
    <w:rsid w:val="00BA047D"/>
    <w:rsid w:val="00BA17A0"/>
    <w:rsid w:val="00BA190C"/>
    <w:rsid w:val="00BA48B5"/>
    <w:rsid w:val="00BA742F"/>
    <w:rsid w:val="00BA751F"/>
    <w:rsid w:val="00BA758F"/>
    <w:rsid w:val="00BA7649"/>
    <w:rsid w:val="00BA770E"/>
    <w:rsid w:val="00BA7941"/>
    <w:rsid w:val="00BB0C7E"/>
    <w:rsid w:val="00BB2432"/>
    <w:rsid w:val="00BB30E8"/>
    <w:rsid w:val="00BB34D1"/>
    <w:rsid w:val="00BB466A"/>
    <w:rsid w:val="00BB4697"/>
    <w:rsid w:val="00BB5D86"/>
    <w:rsid w:val="00BB62C0"/>
    <w:rsid w:val="00BB63CB"/>
    <w:rsid w:val="00BB6712"/>
    <w:rsid w:val="00BC02E7"/>
    <w:rsid w:val="00BC1681"/>
    <w:rsid w:val="00BC239C"/>
    <w:rsid w:val="00BC5E3E"/>
    <w:rsid w:val="00BC624E"/>
    <w:rsid w:val="00BC7B58"/>
    <w:rsid w:val="00BD3654"/>
    <w:rsid w:val="00BD3B7D"/>
    <w:rsid w:val="00BD4382"/>
    <w:rsid w:val="00BD5568"/>
    <w:rsid w:val="00BD754D"/>
    <w:rsid w:val="00BDDD19"/>
    <w:rsid w:val="00BE058E"/>
    <w:rsid w:val="00BE1517"/>
    <w:rsid w:val="00BE18B6"/>
    <w:rsid w:val="00BE1CA4"/>
    <w:rsid w:val="00BE2624"/>
    <w:rsid w:val="00BE3C04"/>
    <w:rsid w:val="00BE4A4B"/>
    <w:rsid w:val="00BE4B7E"/>
    <w:rsid w:val="00BE5B31"/>
    <w:rsid w:val="00BE7A6C"/>
    <w:rsid w:val="00BF0601"/>
    <w:rsid w:val="00BF09BE"/>
    <w:rsid w:val="00BF0EC3"/>
    <w:rsid w:val="00BF2EC4"/>
    <w:rsid w:val="00BF42E1"/>
    <w:rsid w:val="00BF4D4B"/>
    <w:rsid w:val="00BF53AA"/>
    <w:rsid w:val="00BF5497"/>
    <w:rsid w:val="00BF5DAA"/>
    <w:rsid w:val="00BF7DA3"/>
    <w:rsid w:val="00C018C4"/>
    <w:rsid w:val="00C02F94"/>
    <w:rsid w:val="00C03D5F"/>
    <w:rsid w:val="00C042D1"/>
    <w:rsid w:val="00C060D5"/>
    <w:rsid w:val="00C073D9"/>
    <w:rsid w:val="00C0793A"/>
    <w:rsid w:val="00C07A2C"/>
    <w:rsid w:val="00C107F0"/>
    <w:rsid w:val="00C11D1D"/>
    <w:rsid w:val="00C11DB6"/>
    <w:rsid w:val="00C13048"/>
    <w:rsid w:val="00C13B35"/>
    <w:rsid w:val="00C13C65"/>
    <w:rsid w:val="00C15A4E"/>
    <w:rsid w:val="00C16DD5"/>
    <w:rsid w:val="00C21FF7"/>
    <w:rsid w:val="00C22466"/>
    <w:rsid w:val="00C22946"/>
    <w:rsid w:val="00C22EE7"/>
    <w:rsid w:val="00C23F45"/>
    <w:rsid w:val="00C240ED"/>
    <w:rsid w:val="00C24781"/>
    <w:rsid w:val="00C25113"/>
    <w:rsid w:val="00C25B82"/>
    <w:rsid w:val="00C26090"/>
    <w:rsid w:val="00C26B06"/>
    <w:rsid w:val="00C27503"/>
    <w:rsid w:val="00C30CE5"/>
    <w:rsid w:val="00C30E21"/>
    <w:rsid w:val="00C314CA"/>
    <w:rsid w:val="00C328C9"/>
    <w:rsid w:val="00C32DA9"/>
    <w:rsid w:val="00C33A2F"/>
    <w:rsid w:val="00C33B1E"/>
    <w:rsid w:val="00C34562"/>
    <w:rsid w:val="00C367F3"/>
    <w:rsid w:val="00C37788"/>
    <w:rsid w:val="00C37F56"/>
    <w:rsid w:val="00C408DD"/>
    <w:rsid w:val="00C409C2"/>
    <w:rsid w:val="00C40D54"/>
    <w:rsid w:val="00C41BF3"/>
    <w:rsid w:val="00C42D19"/>
    <w:rsid w:val="00C44743"/>
    <w:rsid w:val="00C46F2A"/>
    <w:rsid w:val="00C52DF5"/>
    <w:rsid w:val="00C52EB6"/>
    <w:rsid w:val="00C53007"/>
    <w:rsid w:val="00C53140"/>
    <w:rsid w:val="00C534EF"/>
    <w:rsid w:val="00C547E2"/>
    <w:rsid w:val="00C54DAF"/>
    <w:rsid w:val="00C55511"/>
    <w:rsid w:val="00C55B21"/>
    <w:rsid w:val="00C56422"/>
    <w:rsid w:val="00C5685C"/>
    <w:rsid w:val="00C56DC0"/>
    <w:rsid w:val="00C574D8"/>
    <w:rsid w:val="00C57916"/>
    <w:rsid w:val="00C5B5D4"/>
    <w:rsid w:val="00C60A15"/>
    <w:rsid w:val="00C61327"/>
    <w:rsid w:val="00C61573"/>
    <w:rsid w:val="00C61928"/>
    <w:rsid w:val="00C61C41"/>
    <w:rsid w:val="00C64355"/>
    <w:rsid w:val="00C65965"/>
    <w:rsid w:val="00C667EA"/>
    <w:rsid w:val="00C700D3"/>
    <w:rsid w:val="00C70572"/>
    <w:rsid w:val="00C70F41"/>
    <w:rsid w:val="00C718B9"/>
    <w:rsid w:val="00C71F03"/>
    <w:rsid w:val="00C72CFA"/>
    <w:rsid w:val="00C7385F"/>
    <w:rsid w:val="00C73A36"/>
    <w:rsid w:val="00C73D3F"/>
    <w:rsid w:val="00C74363"/>
    <w:rsid w:val="00C75104"/>
    <w:rsid w:val="00C76258"/>
    <w:rsid w:val="00C76B37"/>
    <w:rsid w:val="00C80B9F"/>
    <w:rsid w:val="00C80FD6"/>
    <w:rsid w:val="00C81624"/>
    <w:rsid w:val="00C81A98"/>
    <w:rsid w:val="00C82354"/>
    <w:rsid w:val="00C82C75"/>
    <w:rsid w:val="00C834F5"/>
    <w:rsid w:val="00C84E32"/>
    <w:rsid w:val="00C84E50"/>
    <w:rsid w:val="00C850F4"/>
    <w:rsid w:val="00C90E91"/>
    <w:rsid w:val="00C90FEF"/>
    <w:rsid w:val="00C91803"/>
    <w:rsid w:val="00C91E67"/>
    <w:rsid w:val="00C92E3B"/>
    <w:rsid w:val="00C93520"/>
    <w:rsid w:val="00C93A63"/>
    <w:rsid w:val="00C944EB"/>
    <w:rsid w:val="00C95CAC"/>
    <w:rsid w:val="00C96042"/>
    <w:rsid w:val="00C964B8"/>
    <w:rsid w:val="00C97491"/>
    <w:rsid w:val="00C97594"/>
    <w:rsid w:val="00CA11EF"/>
    <w:rsid w:val="00CA1EB4"/>
    <w:rsid w:val="00CA26A2"/>
    <w:rsid w:val="00CA2BF9"/>
    <w:rsid w:val="00CA3A9F"/>
    <w:rsid w:val="00CA3CA7"/>
    <w:rsid w:val="00CA4C27"/>
    <w:rsid w:val="00CA4FA8"/>
    <w:rsid w:val="00CA5626"/>
    <w:rsid w:val="00CA64BD"/>
    <w:rsid w:val="00CB1739"/>
    <w:rsid w:val="00CB24F5"/>
    <w:rsid w:val="00CB2BE1"/>
    <w:rsid w:val="00CB2C06"/>
    <w:rsid w:val="00CB3AC5"/>
    <w:rsid w:val="00CB3B29"/>
    <w:rsid w:val="00CB4E4E"/>
    <w:rsid w:val="00CB50C4"/>
    <w:rsid w:val="00CB5FD2"/>
    <w:rsid w:val="00CB663A"/>
    <w:rsid w:val="00CB73B4"/>
    <w:rsid w:val="00CB76BA"/>
    <w:rsid w:val="00CC1C80"/>
    <w:rsid w:val="00CC2341"/>
    <w:rsid w:val="00CC2D92"/>
    <w:rsid w:val="00CC2DBD"/>
    <w:rsid w:val="00CC33E3"/>
    <w:rsid w:val="00CC3F02"/>
    <w:rsid w:val="00CC78D9"/>
    <w:rsid w:val="00CD043E"/>
    <w:rsid w:val="00CD066B"/>
    <w:rsid w:val="00CD1195"/>
    <w:rsid w:val="00CD26D5"/>
    <w:rsid w:val="00CD3EA7"/>
    <w:rsid w:val="00CD423A"/>
    <w:rsid w:val="00CD471B"/>
    <w:rsid w:val="00CD4D61"/>
    <w:rsid w:val="00CD562E"/>
    <w:rsid w:val="00CD574C"/>
    <w:rsid w:val="00CD667E"/>
    <w:rsid w:val="00CD6825"/>
    <w:rsid w:val="00CE0C10"/>
    <w:rsid w:val="00CE1B37"/>
    <w:rsid w:val="00CE409F"/>
    <w:rsid w:val="00CE444E"/>
    <w:rsid w:val="00CE4C91"/>
    <w:rsid w:val="00CE5D0E"/>
    <w:rsid w:val="00CE5EE8"/>
    <w:rsid w:val="00CE6760"/>
    <w:rsid w:val="00CE6A1E"/>
    <w:rsid w:val="00CF2448"/>
    <w:rsid w:val="00CF3ABE"/>
    <w:rsid w:val="00CF5598"/>
    <w:rsid w:val="00CF6792"/>
    <w:rsid w:val="00CF7157"/>
    <w:rsid w:val="00CF75BF"/>
    <w:rsid w:val="00CF7BAE"/>
    <w:rsid w:val="00D01191"/>
    <w:rsid w:val="00D03C1D"/>
    <w:rsid w:val="00D03F00"/>
    <w:rsid w:val="00D04724"/>
    <w:rsid w:val="00D05DF9"/>
    <w:rsid w:val="00D06376"/>
    <w:rsid w:val="00D06F2D"/>
    <w:rsid w:val="00D078A6"/>
    <w:rsid w:val="00D07EFC"/>
    <w:rsid w:val="00D07FC8"/>
    <w:rsid w:val="00D13A33"/>
    <w:rsid w:val="00D13B2D"/>
    <w:rsid w:val="00D13E5F"/>
    <w:rsid w:val="00D16087"/>
    <w:rsid w:val="00D175D6"/>
    <w:rsid w:val="00D17BAB"/>
    <w:rsid w:val="00D206D1"/>
    <w:rsid w:val="00D21693"/>
    <w:rsid w:val="00D2177D"/>
    <w:rsid w:val="00D248A8"/>
    <w:rsid w:val="00D25515"/>
    <w:rsid w:val="00D26E3B"/>
    <w:rsid w:val="00D270E1"/>
    <w:rsid w:val="00D278D6"/>
    <w:rsid w:val="00D30307"/>
    <w:rsid w:val="00D304EA"/>
    <w:rsid w:val="00D31B76"/>
    <w:rsid w:val="00D31E28"/>
    <w:rsid w:val="00D3263C"/>
    <w:rsid w:val="00D33148"/>
    <w:rsid w:val="00D35109"/>
    <w:rsid w:val="00D35623"/>
    <w:rsid w:val="00D36191"/>
    <w:rsid w:val="00D36867"/>
    <w:rsid w:val="00D36C4F"/>
    <w:rsid w:val="00D36DCD"/>
    <w:rsid w:val="00D37481"/>
    <w:rsid w:val="00D40C0A"/>
    <w:rsid w:val="00D4204C"/>
    <w:rsid w:val="00D428C8"/>
    <w:rsid w:val="00D433BC"/>
    <w:rsid w:val="00D4363B"/>
    <w:rsid w:val="00D43A79"/>
    <w:rsid w:val="00D45D48"/>
    <w:rsid w:val="00D45F96"/>
    <w:rsid w:val="00D46224"/>
    <w:rsid w:val="00D46957"/>
    <w:rsid w:val="00D46F95"/>
    <w:rsid w:val="00D47C54"/>
    <w:rsid w:val="00D5088C"/>
    <w:rsid w:val="00D51649"/>
    <w:rsid w:val="00D51D93"/>
    <w:rsid w:val="00D53535"/>
    <w:rsid w:val="00D540BF"/>
    <w:rsid w:val="00D542E8"/>
    <w:rsid w:val="00D54565"/>
    <w:rsid w:val="00D56196"/>
    <w:rsid w:val="00D563BE"/>
    <w:rsid w:val="00D56BF1"/>
    <w:rsid w:val="00D576D7"/>
    <w:rsid w:val="00D604DA"/>
    <w:rsid w:val="00D6079C"/>
    <w:rsid w:val="00D61A8D"/>
    <w:rsid w:val="00D634DA"/>
    <w:rsid w:val="00D6406D"/>
    <w:rsid w:val="00D648B6"/>
    <w:rsid w:val="00D65C90"/>
    <w:rsid w:val="00D703E4"/>
    <w:rsid w:val="00D71A49"/>
    <w:rsid w:val="00D739DF"/>
    <w:rsid w:val="00D742B0"/>
    <w:rsid w:val="00D809DD"/>
    <w:rsid w:val="00D832A7"/>
    <w:rsid w:val="00D8488E"/>
    <w:rsid w:val="00D84AB2"/>
    <w:rsid w:val="00D85ACB"/>
    <w:rsid w:val="00D8717C"/>
    <w:rsid w:val="00D87A21"/>
    <w:rsid w:val="00D922AB"/>
    <w:rsid w:val="00D9412F"/>
    <w:rsid w:val="00D9454A"/>
    <w:rsid w:val="00D9593A"/>
    <w:rsid w:val="00D95BDC"/>
    <w:rsid w:val="00DA0ACB"/>
    <w:rsid w:val="00DA27C6"/>
    <w:rsid w:val="00DA3618"/>
    <w:rsid w:val="00DA3767"/>
    <w:rsid w:val="00DA6062"/>
    <w:rsid w:val="00DA65A1"/>
    <w:rsid w:val="00DA7573"/>
    <w:rsid w:val="00DA78FB"/>
    <w:rsid w:val="00DA7996"/>
    <w:rsid w:val="00DB0449"/>
    <w:rsid w:val="00DB0641"/>
    <w:rsid w:val="00DB0C57"/>
    <w:rsid w:val="00DB14CE"/>
    <w:rsid w:val="00DB2E64"/>
    <w:rsid w:val="00DB49CE"/>
    <w:rsid w:val="00DB4AA3"/>
    <w:rsid w:val="00DB508E"/>
    <w:rsid w:val="00DB5CA9"/>
    <w:rsid w:val="00DB7BBE"/>
    <w:rsid w:val="00DC166F"/>
    <w:rsid w:val="00DC2795"/>
    <w:rsid w:val="00DC4279"/>
    <w:rsid w:val="00DC4347"/>
    <w:rsid w:val="00DC47F9"/>
    <w:rsid w:val="00DC4F60"/>
    <w:rsid w:val="00DC5114"/>
    <w:rsid w:val="00DC52A0"/>
    <w:rsid w:val="00DC539A"/>
    <w:rsid w:val="00DC66A3"/>
    <w:rsid w:val="00DC6E18"/>
    <w:rsid w:val="00DC72E8"/>
    <w:rsid w:val="00DC73B0"/>
    <w:rsid w:val="00DC74F5"/>
    <w:rsid w:val="00DC7B11"/>
    <w:rsid w:val="00DC7B87"/>
    <w:rsid w:val="00DD0943"/>
    <w:rsid w:val="00DD3DA6"/>
    <w:rsid w:val="00DD5D49"/>
    <w:rsid w:val="00DD6351"/>
    <w:rsid w:val="00DD6A8F"/>
    <w:rsid w:val="00DD713D"/>
    <w:rsid w:val="00DD7643"/>
    <w:rsid w:val="00DE02AD"/>
    <w:rsid w:val="00DE0E5F"/>
    <w:rsid w:val="00DE2525"/>
    <w:rsid w:val="00DE283C"/>
    <w:rsid w:val="00DE3331"/>
    <w:rsid w:val="00DE399A"/>
    <w:rsid w:val="00DE4498"/>
    <w:rsid w:val="00DE466A"/>
    <w:rsid w:val="00DE5747"/>
    <w:rsid w:val="00DE60E8"/>
    <w:rsid w:val="00DE6374"/>
    <w:rsid w:val="00DE7255"/>
    <w:rsid w:val="00DF166B"/>
    <w:rsid w:val="00DF40F7"/>
    <w:rsid w:val="00DF4820"/>
    <w:rsid w:val="00DF6407"/>
    <w:rsid w:val="00E00CE0"/>
    <w:rsid w:val="00E00E20"/>
    <w:rsid w:val="00E024DD"/>
    <w:rsid w:val="00E049A6"/>
    <w:rsid w:val="00E04F01"/>
    <w:rsid w:val="00E05C32"/>
    <w:rsid w:val="00E07B6E"/>
    <w:rsid w:val="00E07EC9"/>
    <w:rsid w:val="00E100BF"/>
    <w:rsid w:val="00E10234"/>
    <w:rsid w:val="00E1180E"/>
    <w:rsid w:val="00E12121"/>
    <w:rsid w:val="00E1323A"/>
    <w:rsid w:val="00E13E31"/>
    <w:rsid w:val="00E13F17"/>
    <w:rsid w:val="00E14131"/>
    <w:rsid w:val="00E14BF8"/>
    <w:rsid w:val="00E15238"/>
    <w:rsid w:val="00E152B5"/>
    <w:rsid w:val="00E15846"/>
    <w:rsid w:val="00E17B36"/>
    <w:rsid w:val="00E17C94"/>
    <w:rsid w:val="00E17E83"/>
    <w:rsid w:val="00E20062"/>
    <w:rsid w:val="00E20638"/>
    <w:rsid w:val="00E20A9B"/>
    <w:rsid w:val="00E217D8"/>
    <w:rsid w:val="00E21FA0"/>
    <w:rsid w:val="00E234E1"/>
    <w:rsid w:val="00E245DD"/>
    <w:rsid w:val="00E2501C"/>
    <w:rsid w:val="00E257FE"/>
    <w:rsid w:val="00E26949"/>
    <w:rsid w:val="00E272E9"/>
    <w:rsid w:val="00E27B3D"/>
    <w:rsid w:val="00E30323"/>
    <w:rsid w:val="00E315C1"/>
    <w:rsid w:val="00E31AF1"/>
    <w:rsid w:val="00E32501"/>
    <w:rsid w:val="00E3403D"/>
    <w:rsid w:val="00E345BA"/>
    <w:rsid w:val="00E35F55"/>
    <w:rsid w:val="00E35F89"/>
    <w:rsid w:val="00E40F49"/>
    <w:rsid w:val="00E43C42"/>
    <w:rsid w:val="00E45200"/>
    <w:rsid w:val="00E4528D"/>
    <w:rsid w:val="00E45761"/>
    <w:rsid w:val="00E45BE5"/>
    <w:rsid w:val="00E45C25"/>
    <w:rsid w:val="00E46086"/>
    <w:rsid w:val="00E47386"/>
    <w:rsid w:val="00E511F5"/>
    <w:rsid w:val="00E52B44"/>
    <w:rsid w:val="00E5391D"/>
    <w:rsid w:val="00E54400"/>
    <w:rsid w:val="00E54A36"/>
    <w:rsid w:val="00E55775"/>
    <w:rsid w:val="00E55A36"/>
    <w:rsid w:val="00E55A64"/>
    <w:rsid w:val="00E55B09"/>
    <w:rsid w:val="00E56147"/>
    <w:rsid w:val="00E61483"/>
    <w:rsid w:val="00E61973"/>
    <w:rsid w:val="00E626A4"/>
    <w:rsid w:val="00E6453B"/>
    <w:rsid w:val="00E655A8"/>
    <w:rsid w:val="00E70653"/>
    <w:rsid w:val="00E7180B"/>
    <w:rsid w:val="00E71D0C"/>
    <w:rsid w:val="00E72FAF"/>
    <w:rsid w:val="00E72FF3"/>
    <w:rsid w:val="00E7305D"/>
    <w:rsid w:val="00E74586"/>
    <w:rsid w:val="00E74A53"/>
    <w:rsid w:val="00E750DA"/>
    <w:rsid w:val="00E76357"/>
    <w:rsid w:val="00E76A35"/>
    <w:rsid w:val="00E76DE8"/>
    <w:rsid w:val="00E77523"/>
    <w:rsid w:val="00E77D87"/>
    <w:rsid w:val="00E8019A"/>
    <w:rsid w:val="00E80B8C"/>
    <w:rsid w:val="00E80E3C"/>
    <w:rsid w:val="00E81850"/>
    <w:rsid w:val="00E81DAD"/>
    <w:rsid w:val="00E82A2C"/>
    <w:rsid w:val="00E83ECE"/>
    <w:rsid w:val="00E8716F"/>
    <w:rsid w:val="00E87332"/>
    <w:rsid w:val="00E876D1"/>
    <w:rsid w:val="00E87CBB"/>
    <w:rsid w:val="00E907CF"/>
    <w:rsid w:val="00E90C2A"/>
    <w:rsid w:val="00E914B3"/>
    <w:rsid w:val="00E917A5"/>
    <w:rsid w:val="00E92AD8"/>
    <w:rsid w:val="00E92FD9"/>
    <w:rsid w:val="00E93A7B"/>
    <w:rsid w:val="00E93AA6"/>
    <w:rsid w:val="00E93C7D"/>
    <w:rsid w:val="00E93CDF"/>
    <w:rsid w:val="00E9559F"/>
    <w:rsid w:val="00EA1B1A"/>
    <w:rsid w:val="00EA2534"/>
    <w:rsid w:val="00EA3504"/>
    <w:rsid w:val="00EA4105"/>
    <w:rsid w:val="00EA4B14"/>
    <w:rsid w:val="00EA595F"/>
    <w:rsid w:val="00EA5C50"/>
    <w:rsid w:val="00EA6275"/>
    <w:rsid w:val="00EA672E"/>
    <w:rsid w:val="00EB133F"/>
    <w:rsid w:val="00EB26FD"/>
    <w:rsid w:val="00EB3410"/>
    <w:rsid w:val="00EB3ED6"/>
    <w:rsid w:val="00EB56BD"/>
    <w:rsid w:val="00EB5C46"/>
    <w:rsid w:val="00EB60E7"/>
    <w:rsid w:val="00EB69FE"/>
    <w:rsid w:val="00EC1385"/>
    <w:rsid w:val="00EC1DA9"/>
    <w:rsid w:val="00EC1DF9"/>
    <w:rsid w:val="00EC1E38"/>
    <w:rsid w:val="00EC215D"/>
    <w:rsid w:val="00EC3F74"/>
    <w:rsid w:val="00EC57CF"/>
    <w:rsid w:val="00EC597B"/>
    <w:rsid w:val="00EC6031"/>
    <w:rsid w:val="00EC68C8"/>
    <w:rsid w:val="00ED167C"/>
    <w:rsid w:val="00ED2AFC"/>
    <w:rsid w:val="00ED3DAD"/>
    <w:rsid w:val="00ED423B"/>
    <w:rsid w:val="00ED4297"/>
    <w:rsid w:val="00ED4639"/>
    <w:rsid w:val="00ED4A42"/>
    <w:rsid w:val="00ED4B42"/>
    <w:rsid w:val="00ED4DA9"/>
    <w:rsid w:val="00ED553F"/>
    <w:rsid w:val="00ED7301"/>
    <w:rsid w:val="00ED7D60"/>
    <w:rsid w:val="00ED7E10"/>
    <w:rsid w:val="00EE0652"/>
    <w:rsid w:val="00EE0EE8"/>
    <w:rsid w:val="00EE1A1F"/>
    <w:rsid w:val="00EE2703"/>
    <w:rsid w:val="00EE3523"/>
    <w:rsid w:val="00EE4C10"/>
    <w:rsid w:val="00EE50EC"/>
    <w:rsid w:val="00EE53C2"/>
    <w:rsid w:val="00EE5920"/>
    <w:rsid w:val="00EF0770"/>
    <w:rsid w:val="00EF0943"/>
    <w:rsid w:val="00EF3774"/>
    <w:rsid w:val="00EF3809"/>
    <w:rsid w:val="00EF38FF"/>
    <w:rsid w:val="00EF4950"/>
    <w:rsid w:val="00EF7298"/>
    <w:rsid w:val="00F02C2B"/>
    <w:rsid w:val="00F03558"/>
    <w:rsid w:val="00F03E01"/>
    <w:rsid w:val="00F04587"/>
    <w:rsid w:val="00F045C3"/>
    <w:rsid w:val="00F06C70"/>
    <w:rsid w:val="00F07905"/>
    <w:rsid w:val="00F07DDA"/>
    <w:rsid w:val="00F1064B"/>
    <w:rsid w:val="00F11D4C"/>
    <w:rsid w:val="00F120B1"/>
    <w:rsid w:val="00F123BE"/>
    <w:rsid w:val="00F1388B"/>
    <w:rsid w:val="00F13F16"/>
    <w:rsid w:val="00F15CE5"/>
    <w:rsid w:val="00F15E20"/>
    <w:rsid w:val="00F17899"/>
    <w:rsid w:val="00F20726"/>
    <w:rsid w:val="00F20D00"/>
    <w:rsid w:val="00F24327"/>
    <w:rsid w:val="00F24B07"/>
    <w:rsid w:val="00F2692B"/>
    <w:rsid w:val="00F2778A"/>
    <w:rsid w:val="00F31971"/>
    <w:rsid w:val="00F31E37"/>
    <w:rsid w:val="00F33A63"/>
    <w:rsid w:val="00F349D3"/>
    <w:rsid w:val="00F35F94"/>
    <w:rsid w:val="00F36B5C"/>
    <w:rsid w:val="00F4102E"/>
    <w:rsid w:val="00F41EED"/>
    <w:rsid w:val="00F44953"/>
    <w:rsid w:val="00F46459"/>
    <w:rsid w:val="00F47647"/>
    <w:rsid w:val="00F47C61"/>
    <w:rsid w:val="00F533DE"/>
    <w:rsid w:val="00F53A5B"/>
    <w:rsid w:val="00F54105"/>
    <w:rsid w:val="00F55A3F"/>
    <w:rsid w:val="00F55F87"/>
    <w:rsid w:val="00F56452"/>
    <w:rsid w:val="00F566D8"/>
    <w:rsid w:val="00F56D8A"/>
    <w:rsid w:val="00F612B0"/>
    <w:rsid w:val="00F62BF1"/>
    <w:rsid w:val="00F63AC7"/>
    <w:rsid w:val="00F649C6"/>
    <w:rsid w:val="00F64F9C"/>
    <w:rsid w:val="00F65573"/>
    <w:rsid w:val="00F65866"/>
    <w:rsid w:val="00F65BFF"/>
    <w:rsid w:val="00F66A39"/>
    <w:rsid w:val="00F66D83"/>
    <w:rsid w:val="00F66DED"/>
    <w:rsid w:val="00F6778F"/>
    <w:rsid w:val="00F7086A"/>
    <w:rsid w:val="00F709F9"/>
    <w:rsid w:val="00F70EEF"/>
    <w:rsid w:val="00F71355"/>
    <w:rsid w:val="00F71472"/>
    <w:rsid w:val="00F71AB7"/>
    <w:rsid w:val="00F71E18"/>
    <w:rsid w:val="00F73D0E"/>
    <w:rsid w:val="00F753F9"/>
    <w:rsid w:val="00F758EF"/>
    <w:rsid w:val="00F75C3A"/>
    <w:rsid w:val="00F75EDF"/>
    <w:rsid w:val="00F7621D"/>
    <w:rsid w:val="00F76831"/>
    <w:rsid w:val="00F77DF4"/>
    <w:rsid w:val="00F81C7F"/>
    <w:rsid w:val="00F82076"/>
    <w:rsid w:val="00F82ADB"/>
    <w:rsid w:val="00F82FE8"/>
    <w:rsid w:val="00F83272"/>
    <w:rsid w:val="00F83CA5"/>
    <w:rsid w:val="00F8622C"/>
    <w:rsid w:val="00F869ED"/>
    <w:rsid w:val="00F872EC"/>
    <w:rsid w:val="00F902C6"/>
    <w:rsid w:val="00F90424"/>
    <w:rsid w:val="00F92445"/>
    <w:rsid w:val="00F92F1C"/>
    <w:rsid w:val="00F95664"/>
    <w:rsid w:val="00F966B0"/>
    <w:rsid w:val="00FA1DDE"/>
    <w:rsid w:val="00FA30F8"/>
    <w:rsid w:val="00FA4301"/>
    <w:rsid w:val="00FA7CB8"/>
    <w:rsid w:val="00FB31C5"/>
    <w:rsid w:val="00FB3BEB"/>
    <w:rsid w:val="00FB6328"/>
    <w:rsid w:val="00FB6B99"/>
    <w:rsid w:val="00FB72CF"/>
    <w:rsid w:val="00FC032E"/>
    <w:rsid w:val="00FC0EB7"/>
    <w:rsid w:val="00FC15EB"/>
    <w:rsid w:val="00FC30A8"/>
    <w:rsid w:val="00FC53CB"/>
    <w:rsid w:val="00FC55E3"/>
    <w:rsid w:val="00FC6F41"/>
    <w:rsid w:val="00FC7367"/>
    <w:rsid w:val="00FC7814"/>
    <w:rsid w:val="00FD2965"/>
    <w:rsid w:val="00FD2CB9"/>
    <w:rsid w:val="00FD341C"/>
    <w:rsid w:val="00FD3613"/>
    <w:rsid w:val="00FD38CA"/>
    <w:rsid w:val="00FD3976"/>
    <w:rsid w:val="00FD3EE6"/>
    <w:rsid w:val="00FD66A3"/>
    <w:rsid w:val="00FD7948"/>
    <w:rsid w:val="00FE022C"/>
    <w:rsid w:val="00FE0932"/>
    <w:rsid w:val="00FE0C6A"/>
    <w:rsid w:val="00FE10BE"/>
    <w:rsid w:val="00FE16B9"/>
    <w:rsid w:val="00FE1CB1"/>
    <w:rsid w:val="00FE25C9"/>
    <w:rsid w:val="00FE29F1"/>
    <w:rsid w:val="00FE2AE4"/>
    <w:rsid w:val="00FE3CC5"/>
    <w:rsid w:val="00FE4E71"/>
    <w:rsid w:val="00FE4F9B"/>
    <w:rsid w:val="00FE50D6"/>
    <w:rsid w:val="00FE51A6"/>
    <w:rsid w:val="00FE5265"/>
    <w:rsid w:val="00FE593B"/>
    <w:rsid w:val="00FF1635"/>
    <w:rsid w:val="00FF1F31"/>
    <w:rsid w:val="00FF2BAE"/>
    <w:rsid w:val="00FF37DE"/>
    <w:rsid w:val="00FF3CFE"/>
    <w:rsid w:val="00FF47BB"/>
    <w:rsid w:val="00FF493D"/>
    <w:rsid w:val="00FF4A41"/>
    <w:rsid w:val="00FF5C17"/>
    <w:rsid w:val="00FF5D95"/>
    <w:rsid w:val="00FF682C"/>
    <w:rsid w:val="00FF7275"/>
    <w:rsid w:val="0104F5F8"/>
    <w:rsid w:val="01078C13"/>
    <w:rsid w:val="0107AD8D"/>
    <w:rsid w:val="01202D96"/>
    <w:rsid w:val="01222288"/>
    <w:rsid w:val="012D3B0C"/>
    <w:rsid w:val="0137EE2C"/>
    <w:rsid w:val="0140A7BA"/>
    <w:rsid w:val="0143CC2E"/>
    <w:rsid w:val="01525064"/>
    <w:rsid w:val="0152C47F"/>
    <w:rsid w:val="0163C4FC"/>
    <w:rsid w:val="01947C53"/>
    <w:rsid w:val="0195EC16"/>
    <w:rsid w:val="019AF395"/>
    <w:rsid w:val="019B2CE4"/>
    <w:rsid w:val="01AAEA58"/>
    <w:rsid w:val="01C07513"/>
    <w:rsid w:val="01C6A02E"/>
    <w:rsid w:val="01EBE112"/>
    <w:rsid w:val="020262AC"/>
    <w:rsid w:val="0222CA34"/>
    <w:rsid w:val="0229DB27"/>
    <w:rsid w:val="022A313E"/>
    <w:rsid w:val="0249F8E8"/>
    <w:rsid w:val="026139B7"/>
    <w:rsid w:val="026214DB"/>
    <w:rsid w:val="02660F24"/>
    <w:rsid w:val="02780974"/>
    <w:rsid w:val="027F1927"/>
    <w:rsid w:val="0284EB65"/>
    <w:rsid w:val="028AF269"/>
    <w:rsid w:val="028DEC15"/>
    <w:rsid w:val="02A99B7C"/>
    <w:rsid w:val="02B802A3"/>
    <w:rsid w:val="02BEF9A0"/>
    <w:rsid w:val="02C34FBE"/>
    <w:rsid w:val="02C409FB"/>
    <w:rsid w:val="02CCC389"/>
    <w:rsid w:val="02CE3A1B"/>
    <w:rsid w:val="02D13191"/>
    <w:rsid w:val="02D46DAC"/>
    <w:rsid w:val="02DA2EA4"/>
    <w:rsid w:val="02E40CCB"/>
    <w:rsid w:val="02EC8243"/>
    <w:rsid w:val="02EEA83A"/>
    <w:rsid w:val="02F23256"/>
    <w:rsid w:val="02F89D0C"/>
    <w:rsid w:val="02FA5205"/>
    <w:rsid w:val="031D6C24"/>
    <w:rsid w:val="031E1251"/>
    <w:rsid w:val="032AEC72"/>
    <w:rsid w:val="032C1745"/>
    <w:rsid w:val="032CAEBD"/>
    <w:rsid w:val="0336853E"/>
    <w:rsid w:val="033EFF06"/>
    <w:rsid w:val="034DACD8"/>
    <w:rsid w:val="035041A9"/>
    <w:rsid w:val="0352B025"/>
    <w:rsid w:val="03585ACA"/>
    <w:rsid w:val="035F724D"/>
    <w:rsid w:val="036D3D7B"/>
    <w:rsid w:val="0372330E"/>
    <w:rsid w:val="03788AB7"/>
    <w:rsid w:val="037ECF58"/>
    <w:rsid w:val="0385F674"/>
    <w:rsid w:val="038969E7"/>
    <w:rsid w:val="0397567F"/>
    <w:rsid w:val="03A11182"/>
    <w:rsid w:val="03ABAE72"/>
    <w:rsid w:val="03AF00DF"/>
    <w:rsid w:val="03BB4096"/>
    <w:rsid w:val="03BB8F8B"/>
    <w:rsid w:val="03C19E2D"/>
    <w:rsid w:val="03C8B64C"/>
    <w:rsid w:val="03CA17B1"/>
    <w:rsid w:val="03D33263"/>
    <w:rsid w:val="03DAB495"/>
    <w:rsid w:val="03E8BBE7"/>
    <w:rsid w:val="03F2D6D0"/>
    <w:rsid w:val="0401CD4A"/>
    <w:rsid w:val="040403D8"/>
    <w:rsid w:val="0410D07E"/>
    <w:rsid w:val="04111391"/>
    <w:rsid w:val="041753D4"/>
    <w:rsid w:val="04181F99"/>
    <w:rsid w:val="041E0B96"/>
    <w:rsid w:val="041E4440"/>
    <w:rsid w:val="04209825"/>
    <w:rsid w:val="042CDAF8"/>
    <w:rsid w:val="04430782"/>
    <w:rsid w:val="044DBB4D"/>
    <w:rsid w:val="04512242"/>
    <w:rsid w:val="045E1030"/>
    <w:rsid w:val="0461916D"/>
    <w:rsid w:val="04662F8C"/>
    <w:rsid w:val="0468F443"/>
    <w:rsid w:val="046B766D"/>
    <w:rsid w:val="04738DB7"/>
    <w:rsid w:val="048AB796"/>
    <w:rsid w:val="0491CCFB"/>
    <w:rsid w:val="04ABFB5C"/>
    <w:rsid w:val="04B1CD05"/>
    <w:rsid w:val="04B2B8CD"/>
    <w:rsid w:val="04B8E8CC"/>
    <w:rsid w:val="04BCEBDA"/>
    <w:rsid w:val="04C00C8A"/>
    <w:rsid w:val="04C598C6"/>
    <w:rsid w:val="04C7C0E6"/>
    <w:rsid w:val="04D509C8"/>
    <w:rsid w:val="04D57AEC"/>
    <w:rsid w:val="04F42B2B"/>
    <w:rsid w:val="05096A35"/>
    <w:rsid w:val="052B6FF1"/>
    <w:rsid w:val="0534FB50"/>
    <w:rsid w:val="0542A1A0"/>
    <w:rsid w:val="0554DB0D"/>
    <w:rsid w:val="05572C4F"/>
    <w:rsid w:val="05689C7B"/>
    <w:rsid w:val="056EC2C3"/>
    <w:rsid w:val="056F7C52"/>
    <w:rsid w:val="057BE2C6"/>
    <w:rsid w:val="057F354C"/>
    <w:rsid w:val="0581D713"/>
    <w:rsid w:val="058D01FF"/>
    <w:rsid w:val="0594BD6B"/>
    <w:rsid w:val="059E1947"/>
    <w:rsid w:val="05AB9479"/>
    <w:rsid w:val="05B990F9"/>
    <w:rsid w:val="05BE37EE"/>
    <w:rsid w:val="05C8AF29"/>
    <w:rsid w:val="05E24133"/>
    <w:rsid w:val="05EFB48E"/>
    <w:rsid w:val="06072AEC"/>
    <w:rsid w:val="0608C71F"/>
    <w:rsid w:val="060D221B"/>
    <w:rsid w:val="0614783F"/>
    <w:rsid w:val="06173934"/>
    <w:rsid w:val="061E24D2"/>
    <w:rsid w:val="062D8ECB"/>
    <w:rsid w:val="062DE576"/>
    <w:rsid w:val="064B9AD8"/>
    <w:rsid w:val="064E2F85"/>
    <w:rsid w:val="065292BC"/>
    <w:rsid w:val="06544E76"/>
    <w:rsid w:val="0663F787"/>
    <w:rsid w:val="0678AF3D"/>
    <w:rsid w:val="0679E775"/>
    <w:rsid w:val="068886D8"/>
    <w:rsid w:val="068BFEE1"/>
    <w:rsid w:val="06978106"/>
    <w:rsid w:val="069AB592"/>
    <w:rsid w:val="06A10E86"/>
    <w:rsid w:val="06A2BC22"/>
    <w:rsid w:val="06A8176A"/>
    <w:rsid w:val="06B78025"/>
    <w:rsid w:val="06B967E1"/>
    <w:rsid w:val="06C19905"/>
    <w:rsid w:val="06C9D96A"/>
    <w:rsid w:val="06CA0987"/>
    <w:rsid w:val="06D5571F"/>
    <w:rsid w:val="06D7A873"/>
    <w:rsid w:val="06E11A6F"/>
    <w:rsid w:val="06E41C8E"/>
    <w:rsid w:val="06E9220E"/>
    <w:rsid w:val="06EDB49A"/>
    <w:rsid w:val="06F1A58B"/>
    <w:rsid w:val="06FA6360"/>
    <w:rsid w:val="0701F476"/>
    <w:rsid w:val="070553C2"/>
    <w:rsid w:val="070A80B6"/>
    <w:rsid w:val="07114F3F"/>
    <w:rsid w:val="07117812"/>
    <w:rsid w:val="07178056"/>
    <w:rsid w:val="071985E6"/>
    <w:rsid w:val="071AB7BA"/>
    <w:rsid w:val="0728DD9B"/>
    <w:rsid w:val="072ED879"/>
    <w:rsid w:val="073CCCCF"/>
    <w:rsid w:val="074BA115"/>
    <w:rsid w:val="07598D46"/>
    <w:rsid w:val="075DACB0"/>
    <w:rsid w:val="075FABC5"/>
    <w:rsid w:val="0776C3EC"/>
    <w:rsid w:val="07887F95"/>
    <w:rsid w:val="0790541D"/>
    <w:rsid w:val="0793CA9D"/>
    <w:rsid w:val="0799D4EF"/>
    <w:rsid w:val="079A129D"/>
    <w:rsid w:val="079E88C6"/>
    <w:rsid w:val="07B704EB"/>
    <w:rsid w:val="07B8E6C8"/>
    <w:rsid w:val="07BB4A9D"/>
    <w:rsid w:val="07C67998"/>
    <w:rsid w:val="07CCCD1F"/>
    <w:rsid w:val="07D3324E"/>
    <w:rsid w:val="07D4A186"/>
    <w:rsid w:val="07EE5885"/>
    <w:rsid w:val="07EE8FC0"/>
    <w:rsid w:val="07F5D7C4"/>
    <w:rsid w:val="07FBAB0D"/>
    <w:rsid w:val="07FD9BCC"/>
    <w:rsid w:val="08015D85"/>
    <w:rsid w:val="081ED6E4"/>
    <w:rsid w:val="082FDCC7"/>
    <w:rsid w:val="0833C52E"/>
    <w:rsid w:val="08584931"/>
    <w:rsid w:val="08784AD6"/>
    <w:rsid w:val="087D0B8E"/>
    <w:rsid w:val="087D37BA"/>
    <w:rsid w:val="087E3A54"/>
    <w:rsid w:val="0882948F"/>
    <w:rsid w:val="089D242D"/>
    <w:rsid w:val="08B32F55"/>
    <w:rsid w:val="08B7FA66"/>
    <w:rsid w:val="08B8090C"/>
    <w:rsid w:val="08BD017F"/>
    <w:rsid w:val="08C672B6"/>
    <w:rsid w:val="08CD1757"/>
    <w:rsid w:val="08E70E8E"/>
    <w:rsid w:val="08E86264"/>
    <w:rsid w:val="08ED9A53"/>
    <w:rsid w:val="08F260AB"/>
    <w:rsid w:val="08F4B42E"/>
    <w:rsid w:val="0913D780"/>
    <w:rsid w:val="09152D29"/>
    <w:rsid w:val="09201A29"/>
    <w:rsid w:val="0925D622"/>
    <w:rsid w:val="092E7FD1"/>
    <w:rsid w:val="0932B8F2"/>
    <w:rsid w:val="093FC31B"/>
    <w:rsid w:val="0944F31E"/>
    <w:rsid w:val="09459D19"/>
    <w:rsid w:val="09468CAD"/>
    <w:rsid w:val="0951A014"/>
    <w:rsid w:val="095532EA"/>
    <w:rsid w:val="09572C23"/>
    <w:rsid w:val="0969E173"/>
    <w:rsid w:val="09752A51"/>
    <w:rsid w:val="0986716E"/>
    <w:rsid w:val="09A015EC"/>
    <w:rsid w:val="09A0233E"/>
    <w:rsid w:val="09A7D7ED"/>
    <w:rsid w:val="09BAE1D5"/>
    <w:rsid w:val="09BDE2E7"/>
    <w:rsid w:val="09C0F55F"/>
    <w:rsid w:val="09C58936"/>
    <w:rsid w:val="09C912A0"/>
    <w:rsid w:val="09CD5550"/>
    <w:rsid w:val="09D48E59"/>
    <w:rsid w:val="09D5E3EB"/>
    <w:rsid w:val="09DD9F0A"/>
    <w:rsid w:val="09F5980D"/>
    <w:rsid w:val="09F6CD50"/>
    <w:rsid w:val="09FAC729"/>
    <w:rsid w:val="09FFF12D"/>
    <w:rsid w:val="0A047ED5"/>
    <w:rsid w:val="0A173831"/>
    <w:rsid w:val="0A1D1903"/>
    <w:rsid w:val="0A2B4AA1"/>
    <w:rsid w:val="0A2B4FE7"/>
    <w:rsid w:val="0A322637"/>
    <w:rsid w:val="0A43D43D"/>
    <w:rsid w:val="0A4EAA60"/>
    <w:rsid w:val="0A6BDFE2"/>
    <w:rsid w:val="0A7304DE"/>
    <w:rsid w:val="0A7501D8"/>
    <w:rsid w:val="0A7DC021"/>
    <w:rsid w:val="0A8A6514"/>
    <w:rsid w:val="0A943147"/>
    <w:rsid w:val="0A98EDE2"/>
    <w:rsid w:val="0A9C2057"/>
    <w:rsid w:val="0AA34570"/>
    <w:rsid w:val="0AABD825"/>
    <w:rsid w:val="0AB69B07"/>
    <w:rsid w:val="0ABBDE33"/>
    <w:rsid w:val="0AC00A7A"/>
    <w:rsid w:val="0AC69759"/>
    <w:rsid w:val="0ACD1113"/>
    <w:rsid w:val="0ACDC0C9"/>
    <w:rsid w:val="0AD0E185"/>
    <w:rsid w:val="0AED8D02"/>
    <w:rsid w:val="0AF34B5C"/>
    <w:rsid w:val="0B0017A5"/>
    <w:rsid w:val="0B05B940"/>
    <w:rsid w:val="0B14D82F"/>
    <w:rsid w:val="0B18148D"/>
    <w:rsid w:val="0B1A2B33"/>
    <w:rsid w:val="0B23AC66"/>
    <w:rsid w:val="0B2AF836"/>
    <w:rsid w:val="0B2DF523"/>
    <w:rsid w:val="0B38C0DE"/>
    <w:rsid w:val="0B5070E0"/>
    <w:rsid w:val="0B556880"/>
    <w:rsid w:val="0B5E540B"/>
    <w:rsid w:val="0B63F6DA"/>
    <w:rsid w:val="0B64C4BD"/>
    <w:rsid w:val="0B65BE60"/>
    <w:rsid w:val="0B70161D"/>
    <w:rsid w:val="0B71E0A2"/>
    <w:rsid w:val="0B738D23"/>
    <w:rsid w:val="0B7EC13E"/>
    <w:rsid w:val="0B7F3595"/>
    <w:rsid w:val="0B824769"/>
    <w:rsid w:val="0B872C13"/>
    <w:rsid w:val="0B93396E"/>
    <w:rsid w:val="0B972F02"/>
    <w:rsid w:val="0B98149A"/>
    <w:rsid w:val="0BA2520C"/>
    <w:rsid w:val="0BA40D80"/>
    <w:rsid w:val="0BAA94AD"/>
    <w:rsid w:val="0BC95259"/>
    <w:rsid w:val="0BDBA76E"/>
    <w:rsid w:val="0BDCEF3F"/>
    <w:rsid w:val="0BEAE063"/>
    <w:rsid w:val="0C032A0E"/>
    <w:rsid w:val="0C03C65C"/>
    <w:rsid w:val="0C058CBB"/>
    <w:rsid w:val="0C0A4B58"/>
    <w:rsid w:val="0C0A6C4C"/>
    <w:rsid w:val="0C1A2085"/>
    <w:rsid w:val="0C2D58CC"/>
    <w:rsid w:val="0C3128C7"/>
    <w:rsid w:val="0C5BCB23"/>
    <w:rsid w:val="0C65AA10"/>
    <w:rsid w:val="0C66DD1D"/>
    <w:rsid w:val="0C7CF161"/>
    <w:rsid w:val="0C8940D6"/>
    <w:rsid w:val="0C905E1B"/>
    <w:rsid w:val="0C97111E"/>
    <w:rsid w:val="0C9B6283"/>
    <w:rsid w:val="0C9D940D"/>
    <w:rsid w:val="0CA62DB7"/>
    <w:rsid w:val="0CB25A2C"/>
    <w:rsid w:val="0CC2AE8D"/>
    <w:rsid w:val="0CC5B0A2"/>
    <w:rsid w:val="0CDB4BB8"/>
    <w:rsid w:val="0CDC2675"/>
    <w:rsid w:val="0CE5E783"/>
    <w:rsid w:val="0CE89518"/>
    <w:rsid w:val="0CF72BBC"/>
    <w:rsid w:val="0D1F6CFD"/>
    <w:rsid w:val="0D27C82A"/>
    <w:rsid w:val="0D31294B"/>
    <w:rsid w:val="0D32C19E"/>
    <w:rsid w:val="0D3492FA"/>
    <w:rsid w:val="0D425520"/>
    <w:rsid w:val="0D447D7C"/>
    <w:rsid w:val="0D49C306"/>
    <w:rsid w:val="0D5B6FD9"/>
    <w:rsid w:val="0D621D00"/>
    <w:rsid w:val="0D69E829"/>
    <w:rsid w:val="0D73229A"/>
    <w:rsid w:val="0D74A10C"/>
    <w:rsid w:val="0D75C521"/>
    <w:rsid w:val="0D7B0A88"/>
    <w:rsid w:val="0D7CE521"/>
    <w:rsid w:val="0D83A06A"/>
    <w:rsid w:val="0D8781E2"/>
    <w:rsid w:val="0D8F27D6"/>
    <w:rsid w:val="0D97035A"/>
    <w:rsid w:val="0DA5D8AC"/>
    <w:rsid w:val="0DAE520E"/>
    <w:rsid w:val="0DB0D904"/>
    <w:rsid w:val="0DB38F45"/>
    <w:rsid w:val="0DCABCAA"/>
    <w:rsid w:val="0DCEF61F"/>
    <w:rsid w:val="0DD15E97"/>
    <w:rsid w:val="0DDFD08D"/>
    <w:rsid w:val="0DE583AE"/>
    <w:rsid w:val="0DEB1F33"/>
    <w:rsid w:val="0DF9D7EE"/>
    <w:rsid w:val="0DFFA971"/>
    <w:rsid w:val="0E06B33A"/>
    <w:rsid w:val="0E13437D"/>
    <w:rsid w:val="0E1EDC53"/>
    <w:rsid w:val="0E2125ED"/>
    <w:rsid w:val="0E2B3A81"/>
    <w:rsid w:val="0E2BD319"/>
    <w:rsid w:val="0E30FA57"/>
    <w:rsid w:val="0E4164B3"/>
    <w:rsid w:val="0E42F8F9"/>
    <w:rsid w:val="0E4653AB"/>
    <w:rsid w:val="0E5366A6"/>
    <w:rsid w:val="0E58DA2C"/>
    <w:rsid w:val="0E698D3B"/>
    <w:rsid w:val="0E6AF468"/>
    <w:rsid w:val="0E794B45"/>
    <w:rsid w:val="0E80ABEB"/>
    <w:rsid w:val="0E86E9E4"/>
    <w:rsid w:val="0E91D649"/>
    <w:rsid w:val="0EA49A21"/>
    <w:rsid w:val="0EA9B3D9"/>
    <w:rsid w:val="0EAEDB66"/>
    <w:rsid w:val="0EB60C0E"/>
    <w:rsid w:val="0EB75DBB"/>
    <w:rsid w:val="0EB794B1"/>
    <w:rsid w:val="0EBD1EAF"/>
    <w:rsid w:val="0EBEC2E2"/>
    <w:rsid w:val="0EC45741"/>
    <w:rsid w:val="0EC8C4F0"/>
    <w:rsid w:val="0ED55482"/>
    <w:rsid w:val="0EEB3BDA"/>
    <w:rsid w:val="0EEF1646"/>
    <w:rsid w:val="0F11DBDA"/>
    <w:rsid w:val="0F134D17"/>
    <w:rsid w:val="0F1BEDD1"/>
    <w:rsid w:val="0F214027"/>
    <w:rsid w:val="0F228125"/>
    <w:rsid w:val="0F2CFA5A"/>
    <w:rsid w:val="0F35BED2"/>
    <w:rsid w:val="0F461577"/>
    <w:rsid w:val="0F46935D"/>
    <w:rsid w:val="0F63E827"/>
    <w:rsid w:val="0F6E47C0"/>
    <w:rsid w:val="0F7FFF28"/>
    <w:rsid w:val="0F804BE5"/>
    <w:rsid w:val="0F8DA7AF"/>
    <w:rsid w:val="0F92911B"/>
    <w:rsid w:val="0F9D2447"/>
    <w:rsid w:val="0F9DF734"/>
    <w:rsid w:val="0FA040C2"/>
    <w:rsid w:val="0FA858CB"/>
    <w:rsid w:val="0FAE8E7F"/>
    <w:rsid w:val="0FBA5B4D"/>
    <w:rsid w:val="0FCD4E85"/>
    <w:rsid w:val="0FDF0D3E"/>
    <w:rsid w:val="0FF0419A"/>
    <w:rsid w:val="0FFE6D30"/>
    <w:rsid w:val="1007C62E"/>
    <w:rsid w:val="101BAB22"/>
    <w:rsid w:val="101DACFB"/>
    <w:rsid w:val="101EEAA0"/>
    <w:rsid w:val="1020E2DE"/>
    <w:rsid w:val="1027CFB9"/>
    <w:rsid w:val="102B47D6"/>
    <w:rsid w:val="102BA23C"/>
    <w:rsid w:val="1039F4A8"/>
    <w:rsid w:val="103AD06C"/>
    <w:rsid w:val="103E77F6"/>
    <w:rsid w:val="10423158"/>
    <w:rsid w:val="104752F7"/>
    <w:rsid w:val="104F2A9A"/>
    <w:rsid w:val="105F7384"/>
    <w:rsid w:val="106377D0"/>
    <w:rsid w:val="107A4189"/>
    <w:rsid w:val="1097EA61"/>
    <w:rsid w:val="109E42DA"/>
    <w:rsid w:val="10A871A3"/>
    <w:rsid w:val="10C688CF"/>
    <w:rsid w:val="10D304C4"/>
    <w:rsid w:val="10D9C1FA"/>
    <w:rsid w:val="10FA9C39"/>
    <w:rsid w:val="10FB2919"/>
    <w:rsid w:val="111BF4D3"/>
    <w:rsid w:val="112EE436"/>
    <w:rsid w:val="1138593D"/>
    <w:rsid w:val="114729BD"/>
    <w:rsid w:val="1156D7E9"/>
    <w:rsid w:val="1159D60C"/>
    <w:rsid w:val="1189DC54"/>
    <w:rsid w:val="118F9F7E"/>
    <w:rsid w:val="11910B8E"/>
    <w:rsid w:val="1197752B"/>
    <w:rsid w:val="11977F9E"/>
    <w:rsid w:val="119962D4"/>
    <w:rsid w:val="119C03F9"/>
    <w:rsid w:val="119F2FE0"/>
    <w:rsid w:val="11A43E05"/>
    <w:rsid w:val="11AE7486"/>
    <w:rsid w:val="11C12805"/>
    <w:rsid w:val="11C69D60"/>
    <w:rsid w:val="11CAF310"/>
    <w:rsid w:val="11E7CD23"/>
    <w:rsid w:val="12074B9F"/>
    <w:rsid w:val="120F4C1A"/>
    <w:rsid w:val="121D3B03"/>
    <w:rsid w:val="121D8CD1"/>
    <w:rsid w:val="121FD47D"/>
    <w:rsid w:val="1222B83F"/>
    <w:rsid w:val="12254C44"/>
    <w:rsid w:val="122D65FC"/>
    <w:rsid w:val="12309051"/>
    <w:rsid w:val="123B1820"/>
    <w:rsid w:val="12523920"/>
    <w:rsid w:val="12536351"/>
    <w:rsid w:val="12691C5A"/>
    <w:rsid w:val="126F3DA4"/>
    <w:rsid w:val="1273FF29"/>
    <w:rsid w:val="127AEF95"/>
    <w:rsid w:val="128022E7"/>
    <w:rsid w:val="128A6ED2"/>
    <w:rsid w:val="12952AC4"/>
    <w:rsid w:val="12975B63"/>
    <w:rsid w:val="12B70872"/>
    <w:rsid w:val="12BD0611"/>
    <w:rsid w:val="12C33C0E"/>
    <w:rsid w:val="12E81EA9"/>
    <w:rsid w:val="12FE8B01"/>
    <w:rsid w:val="130E265C"/>
    <w:rsid w:val="1314B2DC"/>
    <w:rsid w:val="1315D2A4"/>
    <w:rsid w:val="13160450"/>
    <w:rsid w:val="131BCABF"/>
    <w:rsid w:val="131F0075"/>
    <w:rsid w:val="132C9405"/>
    <w:rsid w:val="132FAFE6"/>
    <w:rsid w:val="13478EC0"/>
    <w:rsid w:val="1348D2FE"/>
    <w:rsid w:val="1354B645"/>
    <w:rsid w:val="137298BA"/>
    <w:rsid w:val="1374F9FB"/>
    <w:rsid w:val="137F4193"/>
    <w:rsid w:val="13815C13"/>
    <w:rsid w:val="13867924"/>
    <w:rsid w:val="1386F3B0"/>
    <w:rsid w:val="138F62C9"/>
    <w:rsid w:val="13991E36"/>
    <w:rsid w:val="139AED35"/>
    <w:rsid w:val="13C3731D"/>
    <w:rsid w:val="13C5132C"/>
    <w:rsid w:val="13CC9F03"/>
    <w:rsid w:val="13E60DFA"/>
    <w:rsid w:val="13EA7D11"/>
    <w:rsid w:val="13F4901F"/>
    <w:rsid w:val="13F8CDF2"/>
    <w:rsid w:val="1403860A"/>
    <w:rsid w:val="140B5D3A"/>
    <w:rsid w:val="140D0727"/>
    <w:rsid w:val="140DAD51"/>
    <w:rsid w:val="1418A243"/>
    <w:rsid w:val="1423DA64"/>
    <w:rsid w:val="142A6B98"/>
    <w:rsid w:val="144AE0B6"/>
    <w:rsid w:val="145461D2"/>
    <w:rsid w:val="1460BB76"/>
    <w:rsid w:val="146184A2"/>
    <w:rsid w:val="146E9939"/>
    <w:rsid w:val="1471209C"/>
    <w:rsid w:val="1482BE58"/>
    <w:rsid w:val="14866A08"/>
    <w:rsid w:val="14A04EC3"/>
    <w:rsid w:val="14A07527"/>
    <w:rsid w:val="14C2F93D"/>
    <w:rsid w:val="14CABF4C"/>
    <w:rsid w:val="14D41F10"/>
    <w:rsid w:val="14D6DEC5"/>
    <w:rsid w:val="14DFC385"/>
    <w:rsid w:val="14E23E6D"/>
    <w:rsid w:val="14E490B4"/>
    <w:rsid w:val="14E5D4DA"/>
    <w:rsid w:val="14F52303"/>
    <w:rsid w:val="14FA3BFA"/>
    <w:rsid w:val="14FACE57"/>
    <w:rsid w:val="14FD4CF7"/>
    <w:rsid w:val="1503D8BC"/>
    <w:rsid w:val="15066673"/>
    <w:rsid w:val="1517FDF7"/>
    <w:rsid w:val="151C7AB7"/>
    <w:rsid w:val="152D8B6A"/>
    <w:rsid w:val="15339AE0"/>
    <w:rsid w:val="1538CA85"/>
    <w:rsid w:val="15420621"/>
    <w:rsid w:val="1551D7B8"/>
    <w:rsid w:val="1559DBA4"/>
    <w:rsid w:val="15616EC6"/>
    <w:rsid w:val="156F7439"/>
    <w:rsid w:val="1576782E"/>
    <w:rsid w:val="157DBB66"/>
    <w:rsid w:val="157DEC89"/>
    <w:rsid w:val="158FF25C"/>
    <w:rsid w:val="1596FEBE"/>
    <w:rsid w:val="15A91ACD"/>
    <w:rsid w:val="15B3EDAB"/>
    <w:rsid w:val="15D29D85"/>
    <w:rsid w:val="15D57B57"/>
    <w:rsid w:val="15D81F1D"/>
    <w:rsid w:val="15D82B23"/>
    <w:rsid w:val="15DB7F23"/>
    <w:rsid w:val="15DF5BD5"/>
    <w:rsid w:val="15F11C01"/>
    <w:rsid w:val="15FE60B2"/>
    <w:rsid w:val="1601D726"/>
    <w:rsid w:val="1608D642"/>
    <w:rsid w:val="1611A92A"/>
    <w:rsid w:val="161B545D"/>
    <w:rsid w:val="161B8B65"/>
    <w:rsid w:val="162AA93E"/>
    <w:rsid w:val="162D5BBF"/>
    <w:rsid w:val="16301C40"/>
    <w:rsid w:val="163CE2DC"/>
    <w:rsid w:val="163D7A54"/>
    <w:rsid w:val="16436EA1"/>
    <w:rsid w:val="16589418"/>
    <w:rsid w:val="1667ED38"/>
    <w:rsid w:val="16687246"/>
    <w:rsid w:val="16753698"/>
    <w:rsid w:val="167557FA"/>
    <w:rsid w:val="167C9413"/>
    <w:rsid w:val="1681BB63"/>
    <w:rsid w:val="16B9CE4C"/>
    <w:rsid w:val="16C8911D"/>
    <w:rsid w:val="16C99162"/>
    <w:rsid w:val="16D73A33"/>
    <w:rsid w:val="16DAD51E"/>
    <w:rsid w:val="16DFFCD8"/>
    <w:rsid w:val="16E86E09"/>
    <w:rsid w:val="16E98817"/>
    <w:rsid w:val="170015A1"/>
    <w:rsid w:val="17059EF6"/>
    <w:rsid w:val="1705B03B"/>
    <w:rsid w:val="170996BE"/>
    <w:rsid w:val="1728CE60"/>
    <w:rsid w:val="172A2E73"/>
    <w:rsid w:val="173066A7"/>
    <w:rsid w:val="1736400D"/>
    <w:rsid w:val="17369F34"/>
    <w:rsid w:val="1741E97C"/>
    <w:rsid w:val="1750BE98"/>
    <w:rsid w:val="175549A9"/>
    <w:rsid w:val="1762B249"/>
    <w:rsid w:val="176939BB"/>
    <w:rsid w:val="1773159D"/>
    <w:rsid w:val="1774C37F"/>
    <w:rsid w:val="17785204"/>
    <w:rsid w:val="179E91DA"/>
    <w:rsid w:val="17A2C633"/>
    <w:rsid w:val="17B74284"/>
    <w:rsid w:val="17B7CB4A"/>
    <w:rsid w:val="17BE8941"/>
    <w:rsid w:val="17BFDCB2"/>
    <w:rsid w:val="17C2B726"/>
    <w:rsid w:val="17C7E8A0"/>
    <w:rsid w:val="17CB8F5C"/>
    <w:rsid w:val="17D0620B"/>
    <w:rsid w:val="17D10015"/>
    <w:rsid w:val="17DAE667"/>
    <w:rsid w:val="17E0A6B8"/>
    <w:rsid w:val="17F4FD33"/>
    <w:rsid w:val="17F90F1E"/>
    <w:rsid w:val="1800B513"/>
    <w:rsid w:val="1823AF2A"/>
    <w:rsid w:val="18255CD1"/>
    <w:rsid w:val="1829F1ED"/>
    <w:rsid w:val="1838B88F"/>
    <w:rsid w:val="1860EEFE"/>
    <w:rsid w:val="1862D132"/>
    <w:rsid w:val="186B815E"/>
    <w:rsid w:val="18722699"/>
    <w:rsid w:val="187D93FD"/>
    <w:rsid w:val="18836011"/>
    <w:rsid w:val="1889A891"/>
    <w:rsid w:val="189BF91F"/>
    <w:rsid w:val="18A55F9D"/>
    <w:rsid w:val="18A69289"/>
    <w:rsid w:val="18A7EE1F"/>
    <w:rsid w:val="18AA2601"/>
    <w:rsid w:val="18AFDCE5"/>
    <w:rsid w:val="18B47860"/>
    <w:rsid w:val="18BD545E"/>
    <w:rsid w:val="18C585C4"/>
    <w:rsid w:val="18CE9F80"/>
    <w:rsid w:val="18DF5DF8"/>
    <w:rsid w:val="18E2626A"/>
    <w:rsid w:val="18E9B8A2"/>
    <w:rsid w:val="18FC2DD3"/>
    <w:rsid w:val="1902F4CF"/>
    <w:rsid w:val="1903F0EE"/>
    <w:rsid w:val="19044F85"/>
    <w:rsid w:val="1928CF14"/>
    <w:rsid w:val="1931B5FF"/>
    <w:rsid w:val="19458E06"/>
    <w:rsid w:val="1951BB0A"/>
    <w:rsid w:val="195835CE"/>
    <w:rsid w:val="195A3761"/>
    <w:rsid w:val="197139EA"/>
    <w:rsid w:val="198BE3D4"/>
    <w:rsid w:val="19970D8A"/>
    <w:rsid w:val="19976AE0"/>
    <w:rsid w:val="1999EC94"/>
    <w:rsid w:val="19AD3169"/>
    <w:rsid w:val="19B8B9D8"/>
    <w:rsid w:val="19D32688"/>
    <w:rsid w:val="19D411B1"/>
    <w:rsid w:val="19E03BC5"/>
    <w:rsid w:val="19F6CB30"/>
    <w:rsid w:val="1A0355D7"/>
    <w:rsid w:val="1A0A6FFE"/>
    <w:rsid w:val="1A1872D7"/>
    <w:rsid w:val="1A1FA583"/>
    <w:rsid w:val="1A366E18"/>
    <w:rsid w:val="1A4083DB"/>
    <w:rsid w:val="1A45E910"/>
    <w:rsid w:val="1A4C6358"/>
    <w:rsid w:val="1A578676"/>
    <w:rsid w:val="1A5E7E98"/>
    <w:rsid w:val="1A67AF19"/>
    <w:rsid w:val="1A6D7243"/>
    <w:rsid w:val="1A704785"/>
    <w:rsid w:val="1A7114C6"/>
    <w:rsid w:val="1A7EBF2C"/>
    <w:rsid w:val="1A813C1D"/>
    <w:rsid w:val="1A88922B"/>
    <w:rsid w:val="1A8AC7D2"/>
    <w:rsid w:val="1A8B2A5B"/>
    <w:rsid w:val="1AAEC603"/>
    <w:rsid w:val="1AB401D3"/>
    <w:rsid w:val="1ABA2751"/>
    <w:rsid w:val="1ABBB5D0"/>
    <w:rsid w:val="1ABDEB2E"/>
    <w:rsid w:val="1AC990CC"/>
    <w:rsid w:val="1ACC4A34"/>
    <w:rsid w:val="1AD84102"/>
    <w:rsid w:val="1AE396E9"/>
    <w:rsid w:val="1AE5EB35"/>
    <w:rsid w:val="1AF25DDE"/>
    <w:rsid w:val="1AF35A64"/>
    <w:rsid w:val="1B00782F"/>
    <w:rsid w:val="1B0C19AE"/>
    <w:rsid w:val="1B1ADBD3"/>
    <w:rsid w:val="1B1C698E"/>
    <w:rsid w:val="1B28B56C"/>
    <w:rsid w:val="1B2F09A1"/>
    <w:rsid w:val="1B400AA6"/>
    <w:rsid w:val="1B4F54E2"/>
    <w:rsid w:val="1B4F9BAD"/>
    <w:rsid w:val="1B521C92"/>
    <w:rsid w:val="1B5B0013"/>
    <w:rsid w:val="1B5BD269"/>
    <w:rsid w:val="1B63CD0F"/>
    <w:rsid w:val="1B6A095D"/>
    <w:rsid w:val="1B6E837C"/>
    <w:rsid w:val="1B70C9E8"/>
    <w:rsid w:val="1B72455F"/>
    <w:rsid w:val="1B756357"/>
    <w:rsid w:val="1B80B918"/>
    <w:rsid w:val="1B87D23A"/>
    <w:rsid w:val="1B8939D7"/>
    <w:rsid w:val="1B89BD7F"/>
    <w:rsid w:val="1B8B085E"/>
    <w:rsid w:val="1BA78DCA"/>
    <w:rsid w:val="1BB5D6CF"/>
    <w:rsid w:val="1BBD2B20"/>
    <w:rsid w:val="1BCD4273"/>
    <w:rsid w:val="1BD98AB4"/>
    <w:rsid w:val="1BDAAA01"/>
    <w:rsid w:val="1BDD931E"/>
    <w:rsid w:val="1BF6AEE3"/>
    <w:rsid w:val="1BFA2844"/>
    <w:rsid w:val="1C0767B9"/>
    <w:rsid w:val="1C091BF8"/>
    <w:rsid w:val="1C0E0943"/>
    <w:rsid w:val="1C100B3A"/>
    <w:rsid w:val="1C15849A"/>
    <w:rsid w:val="1C3ADDEB"/>
    <w:rsid w:val="1C42D3EE"/>
    <w:rsid w:val="1C6A26E6"/>
    <w:rsid w:val="1C6FE445"/>
    <w:rsid w:val="1C78A6F2"/>
    <w:rsid w:val="1C7FB10C"/>
    <w:rsid w:val="1C8234AA"/>
    <w:rsid w:val="1C832715"/>
    <w:rsid w:val="1C84E69B"/>
    <w:rsid w:val="1C850067"/>
    <w:rsid w:val="1CA59A49"/>
    <w:rsid w:val="1CB08A2E"/>
    <w:rsid w:val="1CB28A95"/>
    <w:rsid w:val="1CB7710C"/>
    <w:rsid w:val="1CBA2B2A"/>
    <w:rsid w:val="1CD16666"/>
    <w:rsid w:val="1CEB46B6"/>
    <w:rsid w:val="1CEF52D7"/>
    <w:rsid w:val="1CF6CC57"/>
    <w:rsid w:val="1CFC07CA"/>
    <w:rsid w:val="1D09E924"/>
    <w:rsid w:val="1D0FA49E"/>
    <w:rsid w:val="1D2ACBB4"/>
    <w:rsid w:val="1D30680A"/>
    <w:rsid w:val="1D317846"/>
    <w:rsid w:val="1D47C554"/>
    <w:rsid w:val="1D497266"/>
    <w:rsid w:val="1D4DEEC2"/>
    <w:rsid w:val="1D57AACE"/>
    <w:rsid w:val="1D727DC7"/>
    <w:rsid w:val="1D784EA3"/>
    <w:rsid w:val="1D7C6B0D"/>
    <w:rsid w:val="1D93699B"/>
    <w:rsid w:val="1D960D22"/>
    <w:rsid w:val="1D99F147"/>
    <w:rsid w:val="1DA76449"/>
    <w:rsid w:val="1DAD910D"/>
    <w:rsid w:val="1DB86E7E"/>
    <w:rsid w:val="1DBDB9DE"/>
    <w:rsid w:val="1DC50BB8"/>
    <w:rsid w:val="1DCCA85B"/>
    <w:rsid w:val="1DD6F018"/>
    <w:rsid w:val="1DEA46AA"/>
    <w:rsid w:val="1DEFE922"/>
    <w:rsid w:val="1DF8EB50"/>
    <w:rsid w:val="1E0D0897"/>
    <w:rsid w:val="1E1CC83F"/>
    <w:rsid w:val="1E20DE69"/>
    <w:rsid w:val="1E220CA4"/>
    <w:rsid w:val="1E22E4C5"/>
    <w:rsid w:val="1E23580B"/>
    <w:rsid w:val="1E28AC11"/>
    <w:rsid w:val="1E2FACDD"/>
    <w:rsid w:val="1E4DF949"/>
    <w:rsid w:val="1E50BFFE"/>
    <w:rsid w:val="1E58993D"/>
    <w:rsid w:val="1E5FEE2E"/>
    <w:rsid w:val="1E604AED"/>
    <w:rsid w:val="1E63E6D6"/>
    <w:rsid w:val="1E65C806"/>
    <w:rsid w:val="1E7DA4CD"/>
    <w:rsid w:val="1E985CB9"/>
    <w:rsid w:val="1E9AAD9B"/>
    <w:rsid w:val="1E9DCD73"/>
    <w:rsid w:val="1EB44019"/>
    <w:rsid w:val="1EC0FE6F"/>
    <w:rsid w:val="1EC1857F"/>
    <w:rsid w:val="1ED2235B"/>
    <w:rsid w:val="1EDF6A63"/>
    <w:rsid w:val="1EEAA1DC"/>
    <w:rsid w:val="1EFDE402"/>
    <w:rsid w:val="1F053753"/>
    <w:rsid w:val="1F08E58D"/>
    <w:rsid w:val="1F09934E"/>
    <w:rsid w:val="1F0AC558"/>
    <w:rsid w:val="1F1889CF"/>
    <w:rsid w:val="1F31F0F1"/>
    <w:rsid w:val="1F3512CD"/>
    <w:rsid w:val="1F45DEFE"/>
    <w:rsid w:val="1F48A800"/>
    <w:rsid w:val="1F55B476"/>
    <w:rsid w:val="1F68E15A"/>
    <w:rsid w:val="1F69E426"/>
    <w:rsid w:val="1F6FAEF0"/>
    <w:rsid w:val="1F701EB2"/>
    <w:rsid w:val="1F7E7642"/>
    <w:rsid w:val="1F86B985"/>
    <w:rsid w:val="1F8AC59E"/>
    <w:rsid w:val="1F914008"/>
    <w:rsid w:val="1F9BB0D6"/>
    <w:rsid w:val="1FABFBBE"/>
    <w:rsid w:val="1FC0ABA5"/>
    <w:rsid w:val="1FC347B2"/>
    <w:rsid w:val="1FD23FA5"/>
    <w:rsid w:val="1FDED027"/>
    <w:rsid w:val="1FE545E4"/>
    <w:rsid w:val="1FE96494"/>
    <w:rsid w:val="2010A536"/>
    <w:rsid w:val="201FCC0B"/>
    <w:rsid w:val="20240C9C"/>
    <w:rsid w:val="2024E96F"/>
    <w:rsid w:val="20348736"/>
    <w:rsid w:val="203C122A"/>
    <w:rsid w:val="20451058"/>
    <w:rsid w:val="2062F62A"/>
    <w:rsid w:val="207177B5"/>
    <w:rsid w:val="2089E423"/>
    <w:rsid w:val="2099B463"/>
    <w:rsid w:val="209D83EF"/>
    <w:rsid w:val="20A25E6E"/>
    <w:rsid w:val="20AE8EF5"/>
    <w:rsid w:val="20B933F2"/>
    <w:rsid w:val="20C0CF07"/>
    <w:rsid w:val="20CDFAA1"/>
    <w:rsid w:val="20CE455C"/>
    <w:rsid w:val="20D01DB5"/>
    <w:rsid w:val="20D27419"/>
    <w:rsid w:val="20D75EC8"/>
    <w:rsid w:val="20E418E9"/>
    <w:rsid w:val="20E4F466"/>
    <w:rsid w:val="20E6CAAE"/>
    <w:rsid w:val="20EDBB1A"/>
    <w:rsid w:val="20F250FC"/>
    <w:rsid w:val="20F519FE"/>
    <w:rsid w:val="20FEA3F6"/>
    <w:rsid w:val="210125BC"/>
    <w:rsid w:val="2104A317"/>
    <w:rsid w:val="2116612E"/>
    <w:rsid w:val="2125F2CF"/>
    <w:rsid w:val="212ABAB6"/>
    <w:rsid w:val="212BCB84"/>
    <w:rsid w:val="213C83FD"/>
    <w:rsid w:val="213CCEBB"/>
    <w:rsid w:val="2147CC1F"/>
    <w:rsid w:val="21491DCA"/>
    <w:rsid w:val="2152CAD2"/>
    <w:rsid w:val="21544C18"/>
    <w:rsid w:val="215C7C06"/>
    <w:rsid w:val="215CF66E"/>
    <w:rsid w:val="21708D5B"/>
    <w:rsid w:val="218D98B8"/>
    <w:rsid w:val="218E4A75"/>
    <w:rsid w:val="2191D8BF"/>
    <w:rsid w:val="21972F63"/>
    <w:rsid w:val="21A5A299"/>
    <w:rsid w:val="21B720B6"/>
    <w:rsid w:val="21BA6A4F"/>
    <w:rsid w:val="21BBD154"/>
    <w:rsid w:val="21C5F782"/>
    <w:rsid w:val="21C6511B"/>
    <w:rsid w:val="21CB125B"/>
    <w:rsid w:val="21CD463D"/>
    <w:rsid w:val="21DD58A2"/>
    <w:rsid w:val="2205BFE0"/>
    <w:rsid w:val="221696CF"/>
    <w:rsid w:val="2234796E"/>
    <w:rsid w:val="2234ED4C"/>
    <w:rsid w:val="223DDFC8"/>
    <w:rsid w:val="2245E8FB"/>
    <w:rsid w:val="224C0344"/>
    <w:rsid w:val="225AABA0"/>
    <w:rsid w:val="22656A4C"/>
    <w:rsid w:val="2269AFD0"/>
    <w:rsid w:val="227EA07E"/>
    <w:rsid w:val="227FDDA0"/>
    <w:rsid w:val="2283AE0C"/>
    <w:rsid w:val="228F3E1E"/>
    <w:rsid w:val="22923D2E"/>
    <w:rsid w:val="229CE250"/>
    <w:rsid w:val="22A0ED70"/>
    <w:rsid w:val="22A9DB32"/>
    <w:rsid w:val="22BA2482"/>
    <w:rsid w:val="22D652A8"/>
    <w:rsid w:val="22DE6A77"/>
    <w:rsid w:val="22E13E03"/>
    <w:rsid w:val="22E3C3D9"/>
    <w:rsid w:val="22F7A7B3"/>
    <w:rsid w:val="2300F5D2"/>
    <w:rsid w:val="23108F94"/>
    <w:rsid w:val="2320F4A9"/>
    <w:rsid w:val="232A8CDD"/>
    <w:rsid w:val="2342D4BB"/>
    <w:rsid w:val="234A821E"/>
    <w:rsid w:val="234E8D57"/>
    <w:rsid w:val="234F1D9B"/>
    <w:rsid w:val="23532228"/>
    <w:rsid w:val="235DA5DF"/>
    <w:rsid w:val="2361C76A"/>
    <w:rsid w:val="23631638"/>
    <w:rsid w:val="236758E4"/>
    <w:rsid w:val="2368D4E9"/>
    <w:rsid w:val="23785640"/>
    <w:rsid w:val="2380D6A9"/>
    <w:rsid w:val="23853AF9"/>
    <w:rsid w:val="238E8945"/>
    <w:rsid w:val="2391C023"/>
    <w:rsid w:val="23A1A686"/>
    <w:rsid w:val="23B42AEA"/>
    <w:rsid w:val="23B6FD5D"/>
    <w:rsid w:val="23BD50DE"/>
    <w:rsid w:val="23CD5757"/>
    <w:rsid w:val="23DC3549"/>
    <w:rsid w:val="23DECB7A"/>
    <w:rsid w:val="23E0BA0B"/>
    <w:rsid w:val="23FE23B5"/>
    <w:rsid w:val="2403E02F"/>
    <w:rsid w:val="24072023"/>
    <w:rsid w:val="2408059A"/>
    <w:rsid w:val="240C51C4"/>
    <w:rsid w:val="2438E2DE"/>
    <w:rsid w:val="243CEDE8"/>
    <w:rsid w:val="2443678B"/>
    <w:rsid w:val="24465BA2"/>
    <w:rsid w:val="245C0C51"/>
    <w:rsid w:val="245C4E8C"/>
    <w:rsid w:val="2462B717"/>
    <w:rsid w:val="246DE35C"/>
    <w:rsid w:val="24729FE1"/>
    <w:rsid w:val="24870419"/>
    <w:rsid w:val="24887AC4"/>
    <w:rsid w:val="248D6509"/>
    <w:rsid w:val="248FC869"/>
    <w:rsid w:val="24A30B2E"/>
    <w:rsid w:val="24A4741D"/>
    <w:rsid w:val="24C6FC86"/>
    <w:rsid w:val="24C80AB6"/>
    <w:rsid w:val="24E8021D"/>
    <w:rsid w:val="24EC5F76"/>
    <w:rsid w:val="24F1A3A1"/>
    <w:rsid w:val="24F470C0"/>
    <w:rsid w:val="24F69E1C"/>
    <w:rsid w:val="24FA650D"/>
    <w:rsid w:val="250C06EC"/>
    <w:rsid w:val="2514BE19"/>
    <w:rsid w:val="2514C887"/>
    <w:rsid w:val="251B80CC"/>
    <w:rsid w:val="25221DFD"/>
    <w:rsid w:val="25271235"/>
    <w:rsid w:val="25346CF6"/>
    <w:rsid w:val="253578F2"/>
    <w:rsid w:val="25366141"/>
    <w:rsid w:val="253A458A"/>
    <w:rsid w:val="254FA891"/>
    <w:rsid w:val="2560DC06"/>
    <w:rsid w:val="2563EE22"/>
    <w:rsid w:val="256F92F9"/>
    <w:rsid w:val="258CFD66"/>
    <w:rsid w:val="2590F61E"/>
    <w:rsid w:val="25939A27"/>
    <w:rsid w:val="259724C6"/>
    <w:rsid w:val="259BB4E0"/>
    <w:rsid w:val="25A30713"/>
    <w:rsid w:val="25AB3ABE"/>
    <w:rsid w:val="25B746F7"/>
    <w:rsid w:val="25BC3963"/>
    <w:rsid w:val="25C4847D"/>
    <w:rsid w:val="25CA5632"/>
    <w:rsid w:val="25E71F97"/>
    <w:rsid w:val="25FD8CAD"/>
    <w:rsid w:val="2626E2F0"/>
    <w:rsid w:val="26414A3C"/>
    <w:rsid w:val="264602ED"/>
    <w:rsid w:val="26501087"/>
    <w:rsid w:val="26598614"/>
    <w:rsid w:val="268CAF87"/>
    <w:rsid w:val="26A9A8A6"/>
    <w:rsid w:val="26AEC653"/>
    <w:rsid w:val="26AF3DA6"/>
    <w:rsid w:val="26B1F43D"/>
    <w:rsid w:val="26B4B2E7"/>
    <w:rsid w:val="26BDD61B"/>
    <w:rsid w:val="26D0EFF7"/>
    <w:rsid w:val="26D12E63"/>
    <w:rsid w:val="26D7B82F"/>
    <w:rsid w:val="26F22F87"/>
    <w:rsid w:val="26F6B860"/>
    <w:rsid w:val="270B938B"/>
    <w:rsid w:val="2713F5CC"/>
    <w:rsid w:val="273620E7"/>
    <w:rsid w:val="2749DE8F"/>
    <w:rsid w:val="275C6526"/>
    <w:rsid w:val="2764AD82"/>
    <w:rsid w:val="2791A654"/>
    <w:rsid w:val="27938E1B"/>
    <w:rsid w:val="27943D94"/>
    <w:rsid w:val="27961994"/>
    <w:rsid w:val="279E3DBD"/>
    <w:rsid w:val="27A00425"/>
    <w:rsid w:val="27B2952D"/>
    <w:rsid w:val="27BCEC58"/>
    <w:rsid w:val="27C1D68D"/>
    <w:rsid w:val="27CA5CCF"/>
    <w:rsid w:val="27CFC5F0"/>
    <w:rsid w:val="27D0B411"/>
    <w:rsid w:val="27E14A98"/>
    <w:rsid w:val="27E1D85F"/>
    <w:rsid w:val="27E7241D"/>
    <w:rsid w:val="27EA8601"/>
    <w:rsid w:val="27ED3D94"/>
    <w:rsid w:val="2836CDE6"/>
    <w:rsid w:val="2837FCD6"/>
    <w:rsid w:val="283E889B"/>
    <w:rsid w:val="284B7BDB"/>
    <w:rsid w:val="285A7A90"/>
    <w:rsid w:val="2866E996"/>
    <w:rsid w:val="286CD70D"/>
    <w:rsid w:val="286F160F"/>
    <w:rsid w:val="2875F534"/>
    <w:rsid w:val="2878F7B6"/>
    <w:rsid w:val="287E8940"/>
    <w:rsid w:val="28AB6C14"/>
    <w:rsid w:val="28B1792B"/>
    <w:rsid w:val="28BB4D80"/>
    <w:rsid w:val="28BD572D"/>
    <w:rsid w:val="28C77304"/>
    <w:rsid w:val="28C90760"/>
    <w:rsid w:val="28D9544B"/>
    <w:rsid w:val="28DCA3EE"/>
    <w:rsid w:val="28EB9CE8"/>
    <w:rsid w:val="28FCFBDF"/>
    <w:rsid w:val="28FDCE03"/>
    <w:rsid w:val="29035272"/>
    <w:rsid w:val="2911D896"/>
    <w:rsid w:val="29238384"/>
    <w:rsid w:val="2935E3A9"/>
    <w:rsid w:val="293F3464"/>
    <w:rsid w:val="2949C30C"/>
    <w:rsid w:val="295A6727"/>
    <w:rsid w:val="296D1F50"/>
    <w:rsid w:val="296F7F9B"/>
    <w:rsid w:val="2978865A"/>
    <w:rsid w:val="298109E7"/>
    <w:rsid w:val="298A7592"/>
    <w:rsid w:val="299E6C19"/>
    <w:rsid w:val="29A9405F"/>
    <w:rsid w:val="29AB00A7"/>
    <w:rsid w:val="29AC5DF7"/>
    <w:rsid w:val="29AF7937"/>
    <w:rsid w:val="29C04CAD"/>
    <w:rsid w:val="29C9DF2B"/>
    <w:rsid w:val="29CD6D1E"/>
    <w:rsid w:val="29D5C575"/>
    <w:rsid w:val="29D7EEC5"/>
    <w:rsid w:val="29DE3DB9"/>
    <w:rsid w:val="29E04672"/>
    <w:rsid w:val="29E23FAB"/>
    <w:rsid w:val="29E40935"/>
    <w:rsid w:val="29E668D4"/>
    <w:rsid w:val="29F2AE28"/>
    <w:rsid w:val="29F5CE48"/>
    <w:rsid w:val="2A0F29DF"/>
    <w:rsid w:val="2A1A9DFC"/>
    <w:rsid w:val="2A277FF1"/>
    <w:rsid w:val="2A323C35"/>
    <w:rsid w:val="2A34140A"/>
    <w:rsid w:val="2A378DE2"/>
    <w:rsid w:val="2A3A7FA7"/>
    <w:rsid w:val="2A43330C"/>
    <w:rsid w:val="2A460CA6"/>
    <w:rsid w:val="2A4879D8"/>
    <w:rsid w:val="2A557E71"/>
    <w:rsid w:val="2A5786A5"/>
    <w:rsid w:val="2A61D9A4"/>
    <w:rsid w:val="2A833FCF"/>
    <w:rsid w:val="2A8CB0D5"/>
    <w:rsid w:val="2A8F2C91"/>
    <w:rsid w:val="2A967253"/>
    <w:rsid w:val="2AA5AA7E"/>
    <w:rsid w:val="2AA897DA"/>
    <w:rsid w:val="2AAF96BD"/>
    <w:rsid w:val="2AB27E35"/>
    <w:rsid w:val="2AB7C08B"/>
    <w:rsid w:val="2AB81B65"/>
    <w:rsid w:val="2ACE37DA"/>
    <w:rsid w:val="2AD6087A"/>
    <w:rsid w:val="2ADAF963"/>
    <w:rsid w:val="2AF35424"/>
    <w:rsid w:val="2B138FB2"/>
    <w:rsid w:val="2B13CEDA"/>
    <w:rsid w:val="2B166FFF"/>
    <w:rsid w:val="2B19416E"/>
    <w:rsid w:val="2B41436D"/>
    <w:rsid w:val="2B433161"/>
    <w:rsid w:val="2B481BEC"/>
    <w:rsid w:val="2B56943C"/>
    <w:rsid w:val="2B5FC199"/>
    <w:rsid w:val="2B630E08"/>
    <w:rsid w:val="2B647C8D"/>
    <w:rsid w:val="2B6534C5"/>
    <w:rsid w:val="2B78ECD3"/>
    <w:rsid w:val="2B8A89A3"/>
    <w:rsid w:val="2B92DD8F"/>
    <w:rsid w:val="2B96182B"/>
    <w:rsid w:val="2BA1466E"/>
    <w:rsid w:val="2BA3D3D3"/>
    <w:rsid w:val="2BAF0930"/>
    <w:rsid w:val="2BB5BE32"/>
    <w:rsid w:val="2BC43CA8"/>
    <w:rsid w:val="2BCDE15E"/>
    <w:rsid w:val="2BCE0C96"/>
    <w:rsid w:val="2BD108E5"/>
    <w:rsid w:val="2BDEE7AF"/>
    <w:rsid w:val="2BE137FA"/>
    <w:rsid w:val="2BE849C8"/>
    <w:rsid w:val="2BF3CAEA"/>
    <w:rsid w:val="2BF40A85"/>
    <w:rsid w:val="2BFF78EC"/>
    <w:rsid w:val="2C01CF56"/>
    <w:rsid w:val="2C09C774"/>
    <w:rsid w:val="2C0A7514"/>
    <w:rsid w:val="2C0CE150"/>
    <w:rsid w:val="2C0D80B8"/>
    <w:rsid w:val="2C0DA9B3"/>
    <w:rsid w:val="2C0ED5CA"/>
    <w:rsid w:val="2C0EF214"/>
    <w:rsid w:val="2C0FBE7B"/>
    <w:rsid w:val="2C1A8E8E"/>
    <w:rsid w:val="2C222588"/>
    <w:rsid w:val="2C261D8F"/>
    <w:rsid w:val="2C301560"/>
    <w:rsid w:val="2C38BC7D"/>
    <w:rsid w:val="2C3AA6D6"/>
    <w:rsid w:val="2C440B34"/>
    <w:rsid w:val="2C44683B"/>
    <w:rsid w:val="2C46F298"/>
    <w:rsid w:val="2C487872"/>
    <w:rsid w:val="2C49402C"/>
    <w:rsid w:val="2C78E2DA"/>
    <w:rsid w:val="2C9DBF9A"/>
    <w:rsid w:val="2C9F1204"/>
    <w:rsid w:val="2C9F2EAD"/>
    <w:rsid w:val="2CA414CA"/>
    <w:rsid w:val="2CA63088"/>
    <w:rsid w:val="2CAAB05C"/>
    <w:rsid w:val="2CB82A4C"/>
    <w:rsid w:val="2CBC2207"/>
    <w:rsid w:val="2CBCA973"/>
    <w:rsid w:val="2CC65159"/>
    <w:rsid w:val="2CCA16EA"/>
    <w:rsid w:val="2CD13A85"/>
    <w:rsid w:val="2CD91EED"/>
    <w:rsid w:val="2CE48E33"/>
    <w:rsid w:val="2CED1B98"/>
    <w:rsid w:val="2CF270C6"/>
    <w:rsid w:val="2CF5C0FD"/>
    <w:rsid w:val="2D048875"/>
    <w:rsid w:val="2D0ADF41"/>
    <w:rsid w:val="2D106A44"/>
    <w:rsid w:val="2D1229D2"/>
    <w:rsid w:val="2D199B3D"/>
    <w:rsid w:val="2D267F3D"/>
    <w:rsid w:val="2D2B1FFD"/>
    <w:rsid w:val="2D2CA1E2"/>
    <w:rsid w:val="2D3529A9"/>
    <w:rsid w:val="2D3A8938"/>
    <w:rsid w:val="2D3DD3A0"/>
    <w:rsid w:val="2D46942A"/>
    <w:rsid w:val="2D744B93"/>
    <w:rsid w:val="2D785CC6"/>
    <w:rsid w:val="2D87EE2B"/>
    <w:rsid w:val="2D89AB78"/>
    <w:rsid w:val="2D8F2767"/>
    <w:rsid w:val="2D94CCEB"/>
    <w:rsid w:val="2D9C2248"/>
    <w:rsid w:val="2DB17FCA"/>
    <w:rsid w:val="2DB7378A"/>
    <w:rsid w:val="2DBFD95B"/>
    <w:rsid w:val="2DC9C012"/>
    <w:rsid w:val="2DCAFEBE"/>
    <w:rsid w:val="2DCCE1E0"/>
    <w:rsid w:val="2DCD0F89"/>
    <w:rsid w:val="2DCDF5B3"/>
    <w:rsid w:val="2DD2DF69"/>
    <w:rsid w:val="2DD65A78"/>
    <w:rsid w:val="2DE0DC6D"/>
    <w:rsid w:val="2DF14D57"/>
    <w:rsid w:val="2DFF2707"/>
    <w:rsid w:val="2E0442D3"/>
    <w:rsid w:val="2E075AE0"/>
    <w:rsid w:val="2E0D1E0A"/>
    <w:rsid w:val="2E1D507C"/>
    <w:rsid w:val="2E219449"/>
    <w:rsid w:val="2E480B12"/>
    <w:rsid w:val="2E488CAE"/>
    <w:rsid w:val="2E4D1CCB"/>
    <w:rsid w:val="2E4FC1BE"/>
    <w:rsid w:val="2E508509"/>
    <w:rsid w:val="2E549869"/>
    <w:rsid w:val="2E554A45"/>
    <w:rsid w:val="2E589895"/>
    <w:rsid w:val="2E65915E"/>
    <w:rsid w:val="2E6DE6EC"/>
    <w:rsid w:val="2E6F1FCD"/>
    <w:rsid w:val="2E7F3906"/>
    <w:rsid w:val="2E7FB027"/>
    <w:rsid w:val="2E81C602"/>
    <w:rsid w:val="2E85A716"/>
    <w:rsid w:val="2E8BD965"/>
    <w:rsid w:val="2E949B0A"/>
    <w:rsid w:val="2E9C29A6"/>
    <w:rsid w:val="2EB588F1"/>
    <w:rsid w:val="2EC458F8"/>
    <w:rsid w:val="2EECBF6F"/>
    <w:rsid w:val="2EF9E22D"/>
    <w:rsid w:val="2EFE5845"/>
    <w:rsid w:val="2F0689DC"/>
    <w:rsid w:val="2F07F11D"/>
    <w:rsid w:val="2F083610"/>
    <w:rsid w:val="2F0BE3F7"/>
    <w:rsid w:val="2F0D7A48"/>
    <w:rsid w:val="2F1E6BFC"/>
    <w:rsid w:val="2F2171C4"/>
    <w:rsid w:val="2F262BED"/>
    <w:rsid w:val="2F29E040"/>
    <w:rsid w:val="2F2B4FFA"/>
    <w:rsid w:val="2F33A46D"/>
    <w:rsid w:val="2F3B0D73"/>
    <w:rsid w:val="2F3E5F00"/>
    <w:rsid w:val="2F3FB7F6"/>
    <w:rsid w:val="2F591D2A"/>
    <w:rsid w:val="2F5D9CDA"/>
    <w:rsid w:val="2F5E26FD"/>
    <w:rsid w:val="2F6587A3"/>
    <w:rsid w:val="2F7DCF8F"/>
    <w:rsid w:val="2F8FF56F"/>
    <w:rsid w:val="2F9107B9"/>
    <w:rsid w:val="2FA8819B"/>
    <w:rsid w:val="2FB7493B"/>
    <w:rsid w:val="2FB88965"/>
    <w:rsid w:val="2FBD76FB"/>
    <w:rsid w:val="2FC5A9C5"/>
    <w:rsid w:val="30111492"/>
    <w:rsid w:val="301593AA"/>
    <w:rsid w:val="3024F9C3"/>
    <w:rsid w:val="3026E28E"/>
    <w:rsid w:val="3028DDDA"/>
    <w:rsid w:val="302B9F74"/>
    <w:rsid w:val="302C7614"/>
    <w:rsid w:val="3036C07F"/>
    <w:rsid w:val="304CF1C5"/>
    <w:rsid w:val="3054DC91"/>
    <w:rsid w:val="3056995C"/>
    <w:rsid w:val="3073F062"/>
    <w:rsid w:val="3085BCFB"/>
    <w:rsid w:val="30871261"/>
    <w:rsid w:val="309B73C7"/>
    <w:rsid w:val="309DF88C"/>
    <w:rsid w:val="30A2092C"/>
    <w:rsid w:val="30A7212C"/>
    <w:rsid w:val="30AE12C0"/>
    <w:rsid w:val="30B2C85C"/>
    <w:rsid w:val="30B5B149"/>
    <w:rsid w:val="30DBFBB1"/>
    <w:rsid w:val="30DD6B30"/>
    <w:rsid w:val="30DD9D3E"/>
    <w:rsid w:val="30E07134"/>
    <w:rsid w:val="30E3C4B5"/>
    <w:rsid w:val="30EDBAAC"/>
    <w:rsid w:val="30F43952"/>
    <w:rsid w:val="31011DC4"/>
    <w:rsid w:val="3102D549"/>
    <w:rsid w:val="311C928E"/>
    <w:rsid w:val="313AE0A4"/>
    <w:rsid w:val="313D6190"/>
    <w:rsid w:val="31461864"/>
    <w:rsid w:val="31474E82"/>
    <w:rsid w:val="31513673"/>
    <w:rsid w:val="3152E6E8"/>
    <w:rsid w:val="3159350B"/>
    <w:rsid w:val="3159DED4"/>
    <w:rsid w:val="315E9A58"/>
    <w:rsid w:val="3162A45D"/>
    <w:rsid w:val="316D1672"/>
    <w:rsid w:val="31A139EC"/>
    <w:rsid w:val="31AFE5FE"/>
    <w:rsid w:val="31B38120"/>
    <w:rsid w:val="31B5BD0E"/>
    <w:rsid w:val="31B7D69A"/>
    <w:rsid w:val="31BF34CC"/>
    <w:rsid w:val="31C727A8"/>
    <w:rsid w:val="31C84675"/>
    <w:rsid w:val="31D39CAF"/>
    <w:rsid w:val="31D53F75"/>
    <w:rsid w:val="31D9ECDA"/>
    <w:rsid w:val="31E781FD"/>
    <w:rsid w:val="31EADC1F"/>
    <w:rsid w:val="31F600EE"/>
    <w:rsid w:val="31FBD4D4"/>
    <w:rsid w:val="320370C8"/>
    <w:rsid w:val="3204EC32"/>
    <w:rsid w:val="32204E53"/>
    <w:rsid w:val="3221B57C"/>
    <w:rsid w:val="322407E1"/>
    <w:rsid w:val="32262C09"/>
    <w:rsid w:val="323F9351"/>
    <w:rsid w:val="32444385"/>
    <w:rsid w:val="324D1904"/>
    <w:rsid w:val="32516CDE"/>
    <w:rsid w:val="32542AD2"/>
    <w:rsid w:val="3256B40A"/>
    <w:rsid w:val="32769429"/>
    <w:rsid w:val="328B563D"/>
    <w:rsid w:val="328CFBD1"/>
    <w:rsid w:val="329D8FC9"/>
    <w:rsid w:val="32A05303"/>
    <w:rsid w:val="32B64532"/>
    <w:rsid w:val="32BBBA4A"/>
    <w:rsid w:val="32BBC9BA"/>
    <w:rsid w:val="32C03640"/>
    <w:rsid w:val="32C16617"/>
    <w:rsid w:val="32C54DCF"/>
    <w:rsid w:val="32D07A10"/>
    <w:rsid w:val="32E3F1D3"/>
    <w:rsid w:val="32F5E791"/>
    <w:rsid w:val="32FF10EF"/>
    <w:rsid w:val="32FF6CC0"/>
    <w:rsid w:val="32FFCB8B"/>
    <w:rsid w:val="3301B5AB"/>
    <w:rsid w:val="330DFE38"/>
    <w:rsid w:val="33137D8C"/>
    <w:rsid w:val="33224556"/>
    <w:rsid w:val="335208E1"/>
    <w:rsid w:val="336386B7"/>
    <w:rsid w:val="3364CB6C"/>
    <w:rsid w:val="336C6903"/>
    <w:rsid w:val="336F944E"/>
    <w:rsid w:val="337CFE36"/>
    <w:rsid w:val="33813924"/>
    <w:rsid w:val="338728B8"/>
    <w:rsid w:val="338FB392"/>
    <w:rsid w:val="3394DED7"/>
    <w:rsid w:val="339D34DB"/>
    <w:rsid w:val="33A06BE7"/>
    <w:rsid w:val="33A5FB07"/>
    <w:rsid w:val="33BFD842"/>
    <w:rsid w:val="33C89C16"/>
    <w:rsid w:val="33D16567"/>
    <w:rsid w:val="33D46641"/>
    <w:rsid w:val="33D90DF1"/>
    <w:rsid w:val="33F56398"/>
    <w:rsid w:val="33FD174F"/>
    <w:rsid w:val="340C2285"/>
    <w:rsid w:val="34220108"/>
    <w:rsid w:val="342B5040"/>
    <w:rsid w:val="342B6B9C"/>
    <w:rsid w:val="342E0FC9"/>
    <w:rsid w:val="342E49B4"/>
    <w:rsid w:val="34572F7C"/>
    <w:rsid w:val="34681881"/>
    <w:rsid w:val="34704C46"/>
    <w:rsid w:val="34707963"/>
    <w:rsid w:val="34739C74"/>
    <w:rsid w:val="347D21AE"/>
    <w:rsid w:val="348D5C49"/>
    <w:rsid w:val="3490D5CD"/>
    <w:rsid w:val="3490E81E"/>
    <w:rsid w:val="34A1685C"/>
    <w:rsid w:val="34A9A402"/>
    <w:rsid w:val="34AC836C"/>
    <w:rsid w:val="34ACDC9F"/>
    <w:rsid w:val="34B06D8C"/>
    <w:rsid w:val="34B57052"/>
    <w:rsid w:val="34C84D98"/>
    <w:rsid w:val="34CC41FF"/>
    <w:rsid w:val="34CD8CE0"/>
    <w:rsid w:val="34D17780"/>
    <w:rsid w:val="34D7A992"/>
    <w:rsid w:val="34E19314"/>
    <w:rsid w:val="34E3D72B"/>
    <w:rsid w:val="34EE2C7B"/>
    <w:rsid w:val="34F58323"/>
    <w:rsid w:val="34FBB793"/>
    <w:rsid w:val="34FFB01C"/>
    <w:rsid w:val="35007EAF"/>
    <w:rsid w:val="352D5F35"/>
    <w:rsid w:val="35324B5F"/>
    <w:rsid w:val="353F2B5F"/>
    <w:rsid w:val="354004F9"/>
    <w:rsid w:val="3559CD68"/>
    <w:rsid w:val="355B2AE7"/>
    <w:rsid w:val="356C26D3"/>
    <w:rsid w:val="356CCB40"/>
    <w:rsid w:val="356EB70D"/>
    <w:rsid w:val="3571FAA9"/>
    <w:rsid w:val="3579539B"/>
    <w:rsid w:val="357C0130"/>
    <w:rsid w:val="357CAAC8"/>
    <w:rsid w:val="357CDA3C"/>
    <w:rsid w:val="357F09B6"/>
    <w:rsid w:val="357FEDFE"/>
    <w:rsid w:val="3589FE84"/>
    <w:rsid w:val="359C80C2"/>
    <w:rsid w:val="35A9EDDE"/>
    <w:rsid w:val="35AF7032"/>
    <w:rsid w:val="35B7FE99"/>
    <w:rsid w:val="35B9063A"/>
    <w:rsid w:val="35BA683D"/>
    <w:rsid w:val="35BED5FF"/>
    <w:rsid w:val="35C1C8C6"/>
    <w:rsid w:val="35C20A10"/>
    <w:rsid w:val="35CEBC0F"/>
    <w:rsid w:val="35D2C5F5"/>
    <w:rsid w:val="35D62EEF"/>
    <w:rsid w:val="35DB6132"/>
    <w:rsid w:val="35DBEAC3"/>
    <w:rsid w:val="35E0BD54"/>
    <w:rsid w:val="35EC86ED"/>
    <w:rsid w:val="360636CC"/>
    <w:rsid w:val="36065577"/>
    <w:rsid w:val="3616501D"/>
    <w:rsid w:val="362E1E01"/>
    <w:rsid w:val="363AF1A7"/>
    <w:rsid w:val="364FFD7E"/>
    <w:rsid w:val="3653E479"/>
    <w:rsid w:val="3656A184"/>
    <w:rsid w:val="3661ACFA"/>
    <w:rsid w:val="3665E4DA"/>
    <w:rsid w:val="3668C9E6"/>
    <w:rsid w:val="366956C1"/>
    <w:rsid w:val="3675EB77"/>
    <w:rsid w:val="367CBAE3"/>
    <w:rsid w:val="368224B8"/>
    <w:rsid w:val="3686D902"/>
    <w:rsid w:val="3687FB42"/>
    <w:rsid w:val="368A445F"/>
    <w:rsid w:val="369AF632"/>
    <w:rsid w:val="36A63315"/>
    <w:rsid w:val="36AB16E1"/>
    <w:rsid w:val="36CE0C13"/>
    <w:rsid w:val="36DDECFB"/>
    <w:rsid w:val="36DFF2FE"/>
    <w:rsid w:val="36E47CDD"/>
    <w:rsid w:val="36E7130E"/>
    <w:rsid w:val="36E773D2"/>
    <w:rsid w:val="36EE0DC6"/>
    <w:rsid w:val="36F2531D"/>
    <w:rsid w:val="36FDA8F8"/>
    <w:rsid w:val="37031BDE"/>
    <w:rsid w:val="3718CE92"/>
    <w:rsid w:val="372AC8B8"/>
    <w:rsid w:val="373B6004"/>
    <w:rsid w:val="37470622"/>
    <w:rsid w:val="37596A64"/>
    <w:rsid w:val="375B74AB"/>
    <w:rsid w:val="375E2D80"/>
    <w:rsid w:val="37624A38"/>
    <w:rsid w:val="3763936F"/>
    <w:rsid w:val="37691E57"/>
    <w:rsid w:val="377378B8"/>
    <w:rsid w:val="3783539C"/>
    <w:rsid w:val="37873A52"/>
    <w:rsid w:val="379595B2"/>
    <w:rsid w:val="3799E7E6"/>
    <w:rsid w:val="37B2763C"/>
    <w:rsid w:val="37B42AF8"/>
    <w:rsid w:val="37C37D95"/>
    <w:rsid w:val="37CBE3FD"/>
    <w:rsid w:val="37CF00D5"/>
    <w:rsid w:val="37CFDC34"/>
    <w:rsid w:val="37EE029B"/>
    <w:rsid w:val="37F62872"/>
    <w:rsid w:val="37F9022B"/>
    <w:rsid w:val="37FDEAAE"/>
    <w:rsid w:val="37FF0284"/>
    <w:rsid w:val="380E8ED9"/>
    <w:rsid w:val="380EB957"/>
    <w:rsid w:val="381643CD"/>
    <w:rsid w:val="3824F079"/>
    <w:rsid w:val="3834A26C"/>
    <w:rsid w:val="383750DE"/>
    <w:rsid w:val="38396D62"/>
    <w:rsid w:val="3867E397"/>
    <w:rsid w:val="386B123B"/>
    <w:rsid w:val="38764893"/>
    <w:rsid w:val="38837911"/>
    <w:rsid w:val="3887BB49"/>
    <w:rsid w:val="38887E6B"/>
    <w:rsid w:val="388CF48E"/>
    <w:rsid w:val="38AA13E2"/>
    <w:rsid w:val="38B55C1A"/>
    <w:rsid w:val="38BAB83C"/>
    <w:rsid w:val="38CBC0F5"/>
    <w:rsid w:val="38CC5BD7"/>
    <w:rsid w:val="38DDE0DF"/>
    <w:rsid w:val="38E93F5E"/>
    <w:rsid w:val="38F5B597"/>
    <w:rsid w:val="38F726DE"/>
    <w:rsid w:val="38FB30D4"/>
    <w:rsid w:val="390227E0"/>
    <w:rsid w:val="39161406"/>
    <w:rsid w:val="39198C27"/>
    <w:rsid w:val="391F98CC"/>
    <w:rsid w:val="39349938"/>
    <w:rsid w:val="393560C7"/>
    <w:rsid w:val="39366361"/>
    <w:rsid w:val="3940A3C2"/>
    <w:rsid w:val="3945482A"/>
    <w:rsid w:val="3946F3EE"/>
    <w:rsid w:val="395CE012"/>
    <w:rsid w:val="395CF385"/>
    <w:rsid w:val="3962F5C1"/>
    <w:rsid w:val="396596E6"/>
    <w:rsid w:val="396EEBAD"/>
    <w:rsid w:val="397A3237"/>
    <w:rsid w:val="39841124"/>
    <w:rsid w:val="3997A77A"/>
    <w:rsid w:val="399BAB6E"/>
    <w:rsid w:val="39A44ECA"/>
    <w:rsid w:val="39AE4120"/>
    <w:rsid w:val="39BA033F"/>
    <w:rsid w:val="39BF929D"/>
    <w:rsid w:val="39C5DC29"/>
    <w:rsid w:val="39C821E4"/>
    <w:rsid w:val="39CFEB86"/>
    <w:rsid w:val="39DC2B20"/>
    <w:rsid w:val="39ED7B17"/>
    <w:rsid w:val="39F3F4CB"/>
    <w:rsid w:val="3A022D2A"/>
    <w:rsid w:val="3A04AA3B"/>
    <w:rsid w:val="3A0A0710"/>
    <w:rsid w:val="3A1689DC"/>
    <w:rsid w:val="3A1781F3"/>
    <w:rsid w:val="3A220178"/>
    <w:rsid w:val="3A33D947"/>
    <w:rsid w:val="3A37F619"/>
    <w:rsid w:val="3A3C6421"/>
    <w:rsid w:val="3A3CB404"/>
    <w:rsid w:val="3A40C8F4"/>
    <w:rsid w:val="3A54D2ED"/>
    <w:rsid w:val="3A5629AA"/>
    <w:rsid w:val="3A5EF983"/>
    <w:rsid w:val="3A631492"/>
    <w:rsid w:val="3A6541AC"/>
    <w:rsid w:val="3A70520F"/>
    <w:rsid w:val="3A85B4EF"/>
    <w:rsid w:val="3A8988B7"/>
    <w:rsid w:val="3A8FB407"/>
    <w:rsid w:val="3AA60C27"/>
    <w:rsid w:val="3AAAD853"/>
    <w:rsid w:val="3ABD7130"/>
    <w:rsid w:val="3ADF4EBD"/>
    <w:rsid w:val="3AE1E460"/>
    <w:rsid w:val="3AF8CB24"/>
    <w:rsid w:val="3AF8DB96"/>
    <w:rsid w:val="3AFFDB7B"/>
    <w:rsid w:val="3B025D24"/>
    <w:rsid w:val="3B1E3A21"/>
    <w:rsid w:val="3B2545DD"/>
    <w:rsid w:val="3B26BB13"/>
    <w:rsid w:val="3B332447"/>
    <w:rsid w:val="3B3F56D6"/>
    <w:rsid w:val="3B435A29"/>
    <w:rsid w:val="3B47DD9E"/>
    <w:rsid w:val="3B4B5E80"/>
    <w:rsid w:val="3B4F8A07"/>
    <w:rsid w:val="3B58BCF3"/>
    <w:rsid w:val="3B5EF596"/>
    <w:rsid w:val="3B706ED2"/>
    <w:rsid w:val="3B78E61C"/>
    <w:rsid w:val="3B827F90"/>
    <w:rsid w:val="3B929EB8"/>
    <w:rsid w:val="3BA2CE9D"/>
    <w:rsid w:val="3BA642EF"/>
    <w:rsid w:val="3BD44566"/>
    <w:rsid w:val="3BD6B414"/>
    <w:rsid w:val="3BF4C3D7"/>
    <w:rsid w:val="3BF52A3A"/>
    <w:rsid w:val="3C0361B7"/>
    <w:rsid w:val="3C0E999C"/>
    <w:rsid w:val="3C108CF7"/>
    <w:rsid w:val="3C315268"/>
    <w:rsid w:val="3C326674"/>
    <w:rsid w:val="3C3586C6"/>
    <w:rsid w:val="3C362BDB"/>
    <w:rsid w:val="3C3A2129"/>
    <w:rsid w:val="3C3DA627"/>
    <w:rsid w:val="3C4BCAEB"/>
    <w:rsid w:val="3C4CDE7B"/>
    <w:rsid w:val="3C52EA5F"/>
    <w:rsid w:val="3C559242"/>
    <w:rsid w:val="3C56A216"/>
    <w:rsid w:val="3C79FE85"/>
    <w:rsid w:val="3CAC0AA6"/>
    <w:rsid w:val="3CAD5EFC"/>
    <w:rsid w:val="3CBF8ED2"/>
    <w:rsid w:val="3CC81AAB"/>
    <w:rsid w:val="3CC98EFD"/>
    <w:rsid w:val="3CCF66FD"/>
    <w:rsid w:val="3CD2E61F"/>
    <w:rsid w:val="3CD51036"/>
    <w:rsid w:val="3CDA6B40"/>
    <w:rsid w:val="3CDEE8BE"/>
    <w:rsid w:val="3CF20FD6"/>
    <w:rsid w:val="3D07539E"/>
    <w:rsid w:val="3D1937B4"/>
    <w:rsid w:val="3D21CCE6"/>
    <w:rsid w:val="3D29E2F5"/>
    <w:rsid w:val="3D2A22B9"/>
    <w:rsid w:val="3D46E9AC"/>
    <w:rsid w:val="3D4D3641"/>
    <w:rsid w:val="3D4D9326"/>
    <w:rsid w:val="3D669012"/>
    <w:rsid w:val="3D6A560D"/>
    <w:rsid w:val="3D6AFE6E"/>
    <w:rsid w:val="3D706BBC"/>
    <w:rsid w:val="3D85D732"/>
    <w:rsid w:val="3D87EE47"/>
    <w:rsid w:val="3D950BF3"/>
    <w:rsid w:val="3DAF4CFC"/>
    <w:rsid w:val="3DB75B3E"/>
    <w:rsid w:val="3DC22CD6"/>
    <w:rsid w:val="3DC45488"/>
    <w:rsid w:val="3DC5DABD"/>
    <w:rsid w:val="3DC6D3F4"/>
    <w:rsid w:val="3DC8D3C5"/>
    <w:rsid w:val="3DCA1AD5"/>
    <w:rsid w:val="3DCEA1F7"/>
    <w:rsid w:val="3DE3169E"/>
    <w:rsid w:val="3DE668D9"/>
    <w:rsid w:val="3DECCB58"/>
    <w:rsid w:val="3E002904"/>
    <w:rsid w:val="3E008277"/>
    <w:rsid w:val="3E0B2278"/>
    <w:rsid w:val="3E0B39EC"/>
    <w:rsid w:val="3E1E6D77"/>
    <w:rsid w:val="3E2733D5"/>
    <w:rsid w:val="3E2ABC1B"/>
    <w:rsid w:val="3E36CE45"/>
    <w:rsid w:val="3E43802D"/>
    <w:rsid w:val="3E4F85DB"/>
    <w:rsid w:val="3E4FED6A"/>
    <w:rsid w:val="3E5503BA"/>
    <w:rsid w:val="3E5912DE"/>
    <w:rsid w:val="3E5D0B72"/>
    <w:rsid w:val="3E63A1CC"/>
    <w:rsid w:val="3E6B4BC3"/>
    <w:rsid w:val="3E7FED35"/>
    <w:rsid w:val="3E8163ED"/>
    <w:rsid w:val="3E97DF34"/>
    <w:rsid w:val="3EA97773"/>
    <w:rsid w:val="3EAEE8D9"/>
    <w:rsid w:val="3EB6D3A5"/>
    <w:rsid w:val="3EC833FB"/>
    <w:rsid w:val="3EC95397"/>
    <w:rsid w:val="3ED08134"/>
    <w:rsid w:val="3ED888CF"/>
    <w:rsid w:val="3EE47A0E"/>
    <w:rsid w:val="3EE58CF7"/>
    <w:rsid w:val="3EF21A5B"/>
    <w:rsid w:val="3EFD24CB"/>
    <w:rsid w:val="3EFE59EF"/>
    <w:rsid w:val="3EFECBBB"/>
    <w:rsid w:val="3F013219"/>
    <w:rsid w:val="3F043465"/>
    <w:rsid w:val="3F0FDE1A"/>
    <w:rsid w:val="3F14E59F"/>
    <w:rsid w:val="3F247FA3"/>
    <w:rsid w:val="3F27E21F"/>
    <w:rsid w:val="3F299DA4"/>
    <w:rsid w:val="3F3E6F33"/>
    <w:rsid w:val="3F41F74A"/>
    <w:rsid w:val="3F5DF246"/>
    <w:rsid w:val="3F62A590"/>
    <w:rsid w:val="3F64A644"/>
    <w:rsid w:val="3F6E6415"/>
    <w:rsid w:val="3F723675"/>
    <w:rsid w:val="3F72EBC3"/>
    <w:rsid w:val="3F7549A3"/>
    <w:rsid w:val="3F785A20"/>
    <w:rsid w:val="3F7ECD88"/>
    <w:rsid w:val="3F807C47"/>
    <w:rsid w:val="3F8C64F7"/>
    <w:rsid w:val="3F97240C"/>
    <w:rsid w:val="3F9DF524"/>
    <w:rsid w:val="3F9E8204"/>
    <w:rsid w:val="3FA0F3F4"/>
    <w:rsid w:val="3FA0F9FA"/>
    <w:rsid w:val="3FC0FE2D"/>
    <w:rsid w:val="3FC396E2"/>
    <w:rsid w:val="3FD2AD5B"/>
    <w:rsid w:val="3FDAAA32"/>
    <w:rsid w:val="3FEF5AB6"/>
    <w:rsid w:val="3FF73595"/>
    <w:rsid w:val="40078870"/>
    <w:rsid w:val="40138916"/>
    <w:rsid w:val="401EE678"/>
    <w:rsid w:val="403CD6A3"/>
    <w:rsid w:val="404DFC6A"/>
    <w:rsid w:val="4055BEDD"/>
    <w:rsid w:val="40562384"/>
    <w:rsid w:val="40562BBE"/>
    <w:rsid w:val="4056DDBE"/>
    <w:rsid w:val="405DBC7E"/>
    <w:rsid w:val="4061BAA5"/>
    <w:rsid w:val="40624A6D"/>
    <w:rsid w:val="4066EA2A"/>
    <w:rsid w:val="406B0C16"/>
    <w:rsid w:val="406FFD02"/>
    <w:rsid w:val="40724C48"/>
    <w:rsid w:val="407494A6"/>
    <w:rsid w:val="4088ABED"/>
    <w:rsid w:val="40ABC8E3"/>
    <w:rsid w:val="40B0933B"/>
    <w:rsid w:val="40B38801"/>
    <w:rsid w:val="40BAE749"/>
    <w:rsid w:val="40BEED23"/>
    <w:rsid w:val="40C5D8D6"/>
    <w:rsid w:val="40C9181B"/>
    <w:rsid w:val="40C9E7F2"/>
    <w:rsid w:val="40CFE2DB"/>
    <w:rsid w:val="40F97F4D"/>
    <w:rsid w:val="410AC5F1"/>
    <w:rsid w:val="411537F0"/>
    <w:rsid w:val="411B35BB"/>
    <w:rsid w:val="4126EF26"/>
    <w:rsid w:val="412E9B77"/>
    <w:rsid w:val="4131404D"/>
    <w:rsid w:val="41367097"/>
    <w:rsid w:val="414FC079"/>
    <w:rsid w:val="4157F280"/>
    <w:rsid w:val="415E8CB9"/>
    <w:rsid w:val="4166CB41"/>
    <w:rsid w:val="417ADB49"/>
    <w:rsid w:val="4184C78B"/>
    <w:rsid w:val="418F1610"/>
    <w:rsid w:val="41904A0A"/>
    <w:rsid w:val="419A6318"/>
    <w:rsid w:val="41A2C19C"/>
    <w:rsid w:val="41A8A992"/>
    <w:rsid w:val="41AC315D"/>
    <w:rsid w:val="41B1BE8F"/>
    <w:rsid w:val="41BCFCF6"/>
    <w:rsid w:val="41C169FD"/>
    <w:rsid w:val="41C45F01"/>
    <w:rsid w:val="41D0C80E"/>
    <w:rsid w:val="41D0CE57"/>
    <w:rsid w:val="41DF01B7"/>
    <w:rsid w:val="41E1A95A"/>
    <w:rsid w:val="41EEEEB3"/>
    <w:rsid w:val="41F8FD6D"/>
    <w:rsid w:val="4201EEC4"/>
    <w:rsid w:val="4208D22F"/>
    <w:rsid w:val="4223AA34"/>
    <w:rsid w:val="423FDCB3"/>
    <w:rsid w:val="424576F1"/>
    <w:rsid w:val="426C1113"/>
    <w:rsid w:val="426E3EEE"/>
    <w:rsid w:val="42869CE4"/>
    <w:rsid w:val="4287D7AF"/>
    <w:rsid w:val="4288D3B0"/>
    <w:rsid w:val="42932550"/>
    <w:rsid w:val="4294FB90"/>
    <w:rsid w:val="4295D0CA"/>
    <w:rsid w:val="42999DD5"/>
    <w:rsid w:val="42A52B4A"/>
    <w:rsid w:val="42AA28D6"/>
    <w:rsid w:val="42AB2FAD"/>
    <w:rsid w:val="42CEC4EF"/>
    <w:rsid w:val="42D00223"/>
    <w:rsid w:val="42DDDA11"/>
    <w:rsid w:val="42EEC4BE"/>
    <w:rsid w:val="42EF7A78"/>
    <w:rsid w:val="42F53F14"/>
    <w:rsid w:val="42F54037"/>
    <w:rsid w:val="430F9AE2"/>
    <w:rsid w:val="4315ED61"/>
    <w:rsid w:val="4326F0E0"/>
    <w:rsid w:val="432F09BE"/>
    <w:rsid w:val="4330503F"/>
    <w:rsid w:val="4334A739"/>
    <w:rsid w:val="4341FE23"/>
    <w:rsid w:val="434E4F25"/>
    <w:rsid w:val="435E3CE7"/>
    <w:rsid w:val="435F78D0"/>
    <w:rsid w:val="437BFF49"/>
    <w:rsid w:val="4395012C"/>
    <w:rsid w:val="439F4B97"/>
    <w:rsid w:val="43A01794"/>
    <w:rsid w:val="43A1D98E"/>
    <w:rsid w:val="43B71F02"/>
    <w:rsid w:val="43B93B83"/>
    <w:rsid w:val="43C86790"/>
    <w:rsid w:val="43C93A4E"/>
    <w:rsid w:val="43D42E3F"/>
    <w:rsid w:val="43F2C496"/>
    <w:rsid w:val="43F7668A"/>
    <w:rsid w:val="43FD518C"/>
    <w:rsid w:val="4409FF9C"/>
    <w:rsid w:val="440A5872"/>
    <w:rsid w:val="440A5F11"/>
    <w:rsid w:val="4416C571"/>
    <w:rsid w:val="4421E123"/>
    <w:rsid w:val="443C88F6"/>
    <w:rsid w:val="443F76B9"/>
    <w:rsid w:val="444A4B39"/>
    <w:rsid w:val="44568940"/>
    <w:rsid w:val="4469C7D2"/>
    <w:rsid w:val="446DC678"/>
    <w:rsid w:val="4471CBE9"/>
    <w:rsid w:val="447A4FEC"/>
    <w:rsid w:val="4481A0E2"/>
    <w:rsid w:val="4490ED10"/>
    <w:rsid w:val="449BA50F"/>
    <w:rsid w:val="449F7EBF"/>
    <w:rsid w:val="44B8B6F9"/>
    <w:rsid w:val="44BB152A"/>
    <w:rsid w:val="44BB76C6"/>
    <w:rsid w:val="44C03EDD"/>
    <w:rsid w:val="44C3660B"/>
    <w:rsid w:val="44D7DA14"/>
    <w:rsid w:val="44E958FB"/>
    <w:rsid w:val="44F3E909"/>
    <w:rsid w:val="44FD0339"/>
    <w:rsid w:val="45026B61"/>
    <w:rsid w:val="45147545"/>
    <w:rsid w:val="451811A9"/>
    <w:rsid w:val="4523CA27"/>
    <w:rsid w:val="45288478"/>
    <w:rsid w:val="452BD83C"/>
    <w:rsid w:val="452C5D07"/>
    <w:rsid w:val="4537F4CA"/>
    <w:rsid w:val="453E114D"/>
    <w:rsid w:val="454143E4"/>
    <w:rsid w:val="45510062"/>
    <w:rsid w:val="4554C259"/>
    <w:rsid w:val="455684ED"/>
    <w:rsid w:val="455B05E7"/>
    <w:rsid w:val="4560C8A0"/>
    <w:rsid w:val="45656F31"/>
    <w:rsid w:val="456BDB94"/>
    <w:rsid w:val="457A33EB"/>
    <w:rsid w:val="4586F9F1"/>
    <w:rsid w:val="4588A7D0"/>
    <w:rsid w:val="45898071"/>
    <w:rsid w:val="458C61B1"/>
    <w:rsid w:val="459C0863"/>
    <w:rsid w:val="459CE7B8"/>
    <w:rsid w:val="459E57F6"/>
    <w:rsid w:val="45B1C96F"/>
    <w:rsid w:val="45B35C01"/>
    <w:rsid w:val="45C1604C"/>
    <w:rsid w:val="45C29921"/>
    <w:rsid w:val="45C299AD"/>
    <w:rsid w:val="45C931DF"/>
    <w:rsid w:val="45D26979"/>
    <w:rsid w:val="45D78252"/>
    <w:rsid w:val="45D9181A"/>
    <w:rsid w:val="45EDCB9B"/>
    <w:rsid w:val="460FCDD4"/>
    <w:rsid w:val="461AD6F5"/>
    <w:rsid w:val="461FBB53"/>
    <w:rsid w:val="46318F21"/>
    <w:rsid w:val="4638CF5B"/>
    <w:rsid w:val="46419E48"/>
    <w:rsid w:val="464DD161"/>
    <w:rsid w:val="46652335"/>
    <w:rsid w:val="466AE81C"/>
    <w:rsid w:val="466B8E3F"/>
    <w:rsid w:val="466BA055"/>
    <w:rsid w:val="466FFC90"/>
    <w:rsid w:val="4682E0DB"/>
    <w:rsid w:val="4688E242"/>
    <w:rsid w:val="468A4908"/>
    <w:rsid w:val="46921914"/>
    <w:rsid w:val="469A82E2"/>
    <w:rsid w:val="46A78215"/>
    <w:rsid w:val="46ABFDF3"/>
    <w:rsid w:val="46B4A225"/>
    <w:rsid w:val="46CEEC20"/>
    <w:rsid w:val="46DA17A4"/>
    <w:rsid w:val="46DB0CD8"/>
    <w:rsid w:val="46DEBA7C"/>
    <w:rsid w:val="46F9A488"/>
    <w:rsid w:val="47073AF6"/>
    <w:rsid w:val="47123A06"/>
    <w:rsid w:val="47196C3A"/>
    <w:rsid w:val="471EDFA5"/>
    <w:rsid w:val="471FAEE1"/>
    <w:rsid w:val="47276B58"/>
    <w:rsid w:val="472FFFA7"/>
    <w:rsid w:val="47368CEB"/>
    <w:rsid w:val="473B3009"/>
    <w:rsid w:val="473CE1EB"/>
    <w:rsid w:val="47456CC0"/>
    <w:rsid w:val="474CBE71"/>
    <w:rsid w:val="47666C6A"/>
    <w:rsid w:val="477F104B"/>
    <w:rsid w:val="478C3EDD"/>
    <w:rsid w:val="478CCA2B"/>
    <w:rsid w:val="478F03EF"/>
    <w:rsid w:val="4791D7E5"/>
    <w:rsid w:val="47931DE7"/>
    <w:rsid w:val="479C1E33"/>
    <w:rsid w:val="47A96793"/>
    <w:rsid w:val="47C4DFF8"/>
    <w:rsid w:val="47C8843D"/>
    <w:rsid w:val="47C92F23"/>
    <w:rsid w:val="47D7AA05"/>
    <w:rsid w:val="47DE4803"/>
    <w:rsid w:val="47FAA12B"/>
    <w:rsid w:val="4807187C"/>
    <w:rsid w:val="480D35B8"/>
    <w:rsid w:val="4813D38A"/>
    <w:rsid w:val="481738D8"/>
    <w:rsid w:val="4819ECDF"/>
    <w:rsid w:val="48231AD6"/>
    <w:rsid w:val="4828FEAF"/>
    <w:rsid w:val="482CD6E4"/>
    <w:rsid w:val="483A1824"/>
    <w:rsid w:val="483C353D"/>
    <w:rsid w:val="484A89AD"/>
    <w:rsid w:val="485C113E"/>
    <w:rsid w:val="485CEE5C"/>
    <w:rsid w:val="485E3037"/>
    <w:rsid w:val="48648286"/>
    <w:rsid w:val="48764FD0"/>
    <w:rsid w:val="487A0159"/>
    <w:rsid w:val="487CD295"/>
    <w:rsid w:val="487D5A76"/>
    <w:rsid w:val="4887D9F7"/>
    <w:rsid w:val="4891882B"/>
    <w:rsid w:val="48A71B12"/>
    <w:rsid w:val="48AE3D62"/>
    <w:rsid w:val="48AFC464"/>
    <w:rsid w:val="48B05144"/>
    <w:rsid w:val="48C3D64E"/>
    <w:rsid w:val="48D52B4D"/>
    <w:rsid w:val="48D8D6C9"/>
    <w:rsid w:val="48E49D5B"/>
    <w:rsid w:val="48E515D2"/>
    <w:rsid w:val="48E71328"/>
    <w:rsid w:val="4909B67E"/>
    <w:rsid w:val="4918138D"/>
    <w:rsid w:val="4922B017"/>
    <w:rsid w:val="492AC9B8"/>
    <w:rsid w:val="492C5C1D"/>
    <w:rsid w:val="4938749D"/>
    <w:rsid w:val="4939F465"/>
    <w:rsid w:val="493CC90D"/>
    <w:rsid w:val="493E656E"/>
    <w:rsid w:val="4941D19E"/>
    <w:rsid w:val="494483AC"/>
    <w:rsid w:val="49480351"/>
    <w:rsid w:val="494D1EFF"/>
    <w:rsid w:val="494D4609"/>
    <w:rsid w:val="49606AE4"/>
    <w:rsid w:val="49630746"/>
    <w:rsid w:val="496E95A7"/>
    <w:rsid w:val="497CB365"/>
    <w:rsid w:val="49862923"/>
    <w:rsid w:val="49C2F87F"/>
    <w:rsid w:val="49C9ED42"/>
    <w:rsid w:val="49DD00CE"/>
    <w:rsid w:val="49E382C7"/>
    <w:rsid w:val="49EDB0C5"/>
    <w:rsid w:val="49EE6B9F"/>
    <w:rsid w:val="49FA8525"/>
    <w:rsid w:val="49FEC773"/>
    <w:rsid w:val="4A007972"/>
    <w:rsid w:val="4A011A64"/>
    <w:rsid w:val="4A02439B"/>
    <w:rsid w:val="4A06A966"/>
    <w:rsid w:val="4A0BD6DA"/>
    <w:rsid w:val="4A169C60"/>
    <w:rsid w:val="4A2159CA"/>
    <w:rsid w:val="4A23D179"/>
    <w:rsid w:val="4A301A9A"/>
    <w:rsid w:val="4A411140"/>
    <w:rsid w:val="4A468AC9"/>
    <w:rsid w:val="4A5517A1"/>
    <w:rsid w:val="4A5FCB6F"/>
    <w:rsid w:val="4A661DB0"/>
    <w:rsid w:val="4A6B7D77"/>
    <w:rsid w:val="4A6DEA0C"/>
    <w:rsid w:val="4A6F3F5D"/>
    <w:rsid w:val="4A77A37A"/>
    <w:rsid w:val="4A7E6D7F"/>
    <w:rsid w:val="4A9FA70C"/>
    <w:rsid w:val="4AAF6BB7"/>
    <w:rsid w:val="4ABA5DEB"/>
    <w:rsid w:val="4ADC9B48"/>
    <w:rsid w:val="4ADEA0D8"/>
    <w:rsid w:val="4AE7941A"/>
    <w:rsid w:val="4AEC92E9"/>
    <w:rsid w:val="4AED96EF"/>
    <w:rsid w:val="4AF46E2C"/>
    <w:rsid w:val="4AFDBAC8"/>
    <w:rsid w:val="4B06F47B"/>
    <w:rsid w:val="4B24E97C"/>
    <w:rsid w:val="4B3CCED9"/>
    <w:rsid w:val="4B440A2C"/>
    <w:rsid w:val="4B455957"/>
    <w:rsid w:val="4B4F2636"/>
    <w:rsid w:val="4B680289"/>
    <w:rsid w:val="4B685FA6"/>
    <w:rsid w:val="4B6934E0"/>
    <w:rsid w:val="4B75F651"/>
    <w:rsid w:val="4B76B931"/>
    <w:rsid w:val="4B79A154"/>
    <w:rsid w:val="4B7AD91A"/>
    <w:rsid w:val="4B868216"/>
    <w:rsid w:val="4B97F010"/>
    <w:rsid w:val="4BAE2F11"/>
    <w:rsid w:val="4BB96444"/>
    <w:rsid w:val="4BC0E4B4"/>
    <w:rsid w:val="4BCC5BDF"/>
    <w:rsid w:val="4BD41A20"/>
    <w:rsid w:val="4BDBA1E0"/>
    <w:rsid w:val="4BE16641"/>
    <w:rsid w:val="4BED6CE8"/>
    <w:rsid w:val="4BF2DD8F"/>
    <w:rsid w:val="4BF67C73"/>
    <w:rsid w:val="4BF94705"/>
    <w:rsid w:val="4BFF9975"/>
    <w:rsid w:val="4C0A9E73"/>
    <w:rsid w:val="4C0EB1A1"/>
    <w:rsid w:val="4C1165D8"/>
    <w:rsid w:val="4C15BA2A"/>
    <w:rsid w:val="4C171DBC"/>
    <w:rsid w:val="4C294D2A"/>
    <w:rsid w:val="4C2BDAC5"/>
    <w:rsid w:val="4C3440CD"/>
    <w:rsid w:val="4C38FFDD"/>
    <w:rsid w:val="4C47C4AE"/>
    <w:rsid w:val="4C4B7A7E"/>
    <w:rsid w:val="4C5752A4"/>
    <w:rsid w:val="4C75CEA1"/>
    <w:rsid w:val="4C884EB4"/>
    <w:rsid w:val="4C8B656F"/>
    <w:rsid w:val="4C94AB5F"/>
    <w:rsid w:val="4C952328"/>
    <w:rsid w:val="4C96FAD1"/>
    <w:rsid w:val="4CA17A6E"/>
    <w:rsid w:val="4CA19C17"/>
    <w:rsid w:val="4CA3E14F"/>
    <w:rsid w:val="4CABBD5C"/>
    <w:rsid w:val="4CB77AA2"/>
    <w:rsid w:val="4CBACDCA"/>
    <w:rsid w:val="4CD0AA78"/>
    <w:rsid w:val="4CE2A066"/>
    <w:rsid w:val="4CE67DCA"/>
    <w:rsid w:val="4CE9773F"/>
    <w:rsid w:val="4CF584E6"/>
    <w:rsid w:val="4CFB34C9"/>
    <w:rsid w:val="4D146F1B"/>
    <w:rsid w:val="4D21B45E"/>
    <w:rsid w:val="4D28815F"/>
    <w:rsid w:val="4D296D54"/>
    <w:rsid w:val="4D29C561"/>
    <w:rsid w:val="4D3D414C"/>
    <w:rsid w:val="4D403990"/>
    <w:rsid w:val="4D4F7C29"/>
    <w:rsid w:val="4D5E5761"/>
    <w:rsid w:val="4D762DAA"/>
    <w:rsid w:val="4D7D36A2"/>
    <w:rsid w:val="4D7FB79F"/>
    <w:rsid w:val="4D8C0507"/>
    <w:rsid w:val="4D9D5844"/>
    <w:rsid w:val="4D9FB292"/>
    <w:rsid w:val="4DA1E7D8"/>
    <w:rsid w:val="4DAFB1B9"/>
    <w:rsid w:val="4DC57741"/>
    <w:rsid w:val="4DC662F3"/>
    <w:rsid w:val="4DC69382"/>
    <w:rsid w:val="4DD05CAC"/>
    <w:rsid w:val="4DDB5E5C"/>
    <w:rsid w:val="4DF001B3"/>
    <w:rsid w:val="4DF020B4"/>
    <w:rsid w:val="4DF3E00D"/>
    <w:rsid w:val="4DFE2F3E"/>
    <w:rsid w:val="4E0634B8"/>
    <w:rsid w:val="4E1CDECC"/>
    <w:rsid w:val="4E29E4E9"/>
    <w:rsid w:val="4E2B9C80"/>
    <w:rsid w:val="4E38E3A5"/>
    <w:rsid w:val="4E3F9F77"/>
    <w:rsid w:val="4E448E8C"/>
    <w:rsid w:val="4E4F8E0B"/>
    <w:rsid w:val="4E58B947"/>
    <w:rsid w:val="4E608265"/>
    <w:rsid w:val="4E718117"/>
    <w:rsid w:val="4E7287CE"/>
    <w:rsid w:val="4E72DC04"/>
    <w:rsid w:val="4E838D65"/>
    <w:rsid w:val="4E935974"/>
    <w:rsid w:val="4E95D3EF"/>
    <w:rsid w:val="4E9E5BBE"/>
    <w:rsid w:val="4EA25C3F"/>
    <w:rsid w:val="4EA2CBA1"/>
    <w:rsid w:val="4EB561EC"/>
    <w:rsid w:val="4EB947C9"/>
    <w:rsid w:val="4EBCCE62"/>
    <w:rsid w:val="4EC018E4"/>
    <w:rsid w:val="4EC9D46D"/>
    <w:rsid w:val="4ED1FB2D"/>
    <w:rsid w:val="4ED28DEC"/>
    <w:rsid w:val="4ED2CD20"/>
    <w:rsid w:val="4ED85269"/>
    <w:rsid w:val="4EDC84C3"/>
    <w:rsid w:val="4EDD2FA9"/>
    <w:rsid w:val="4EE89D35"/>
    <w:rsid w:val="4EEC92A4"/>
    <w:rsid w:val="4EF6D64F"/>
    <w:rsid w:val="4EF83855"/>
    <w:rsid w:val="4F02455F"/>
    <w:rsid w:val="4F0C00E8"/>
    <w:rsid w:val="4F15116F"/>
    <w:rsid w:val="4F187CDD"/>
    <w:rsid w:val="4F204BB0"/>
    <w:rsid w:val="4F256DDC"/>
    <w:rsid w:val="4F2C7FC8"/>
    <w:rsid w:val="4F334E01"/>
    <w:rsid w:val="4F358CA6"/>
    <w:rsid w:val="4F3A948B"/>
    <w:rsid w:val="4F4CCC39"/>
    <w:rsid w:val="4F4E011D"/>
    <w:rsid w:val="4F66BF5E"/>
    <w:rsid w:val="4F7C8B95"/>
    <w:rsid w:val="4F861459"/>
    <w:rsid w:val="4F926DF1"/>
    <w:rsid w:val="4FA9B791"/>
    <w:rsid w:val="4FAB4980"/>
    <w:rsid w:val="4FB24212"/>
    <w:rsid w:val="4FB25A55"/>
    <w:rsid w:val="500C5045"/>
    <w:rsid w:val="500F7E8C"/>
    <w:rsid w:val="501DE9AA"/>
    <w:rsid w:val="502CF333"/>
    <w:rsid w:val="502EC0EA"/>
    <w:rsid w:val="50335BE8"/>
    <w:rsid w:val="503B40E3"/>
    <w:rsid w:val="503BAFC9"/>
    <w:rsid w:val="503D18AF"/>
    <w:rsid w:val="5041F16C"/>
    <w:rsid w:val="5055DDB4"/>
    <w:rsid w:val="505D5EC7"/>
    <w:rsid w:val="5064A73D"/>
    <w:rsid w:val="5070526E"/>
    <w:rsid w:val="508331AA"/>
    <w:rsid w:val="5087091B"/>
    <w:rsid w:val="5087465A"/>
    <w:rsid w:val="508DC7B1"/>
    <w:rsid w:val="50979698"/>
    <w:rsid w:val="509B6088"/>
    <w:rsid w:val="509CA298"/>
    <w:rsid w:val="50B958DA"/>
    <w:rsid w:val="50DA5A54"/>
    <w:rsid w:val="50E13423"/>
    <w:rsid w:val="50EA8324"/>
    <w:rsid w:val="50EE8E8A"/>
    <w:rsid w:val="50F1B98F"/>
    <w:rsid w:val="50F53718"/>
    <w:rsid w:val="51012CB6"/>
    <w:rsid w:val="5101A879"/>
    <w:rsid w:val="5107BC7D"/>
    <w:rsid w:val="51242CEE"/>
    <w:rsid w:val="5138AC29"/>
    <w:rsid w:val="51448C55"/>
    <w:rsid w:val="514CC221"/>
    <w:rsid w:val="516F0E22"/>
    <w:rsid w:val="51718F31"/>
    <w:rsid w:val="5181DDE6"/>
    <w:rsid w:val="5185B6F4"/>
    <w:rsid w:val="5188B364"/>
    <w:rsid w:val="518D8A8E"/>
    <w:rsid w:val="518FE3F3"/>
    <w:rsid w:val="5194428B"/>
    <w:rsid w:val="51A284A5"/>
    <w:rsid w:val="51AF9A46"/>
    <w:rsid w:val="51B93738"/>
    <w:rsid w:val="51C75EB1"/>
    <w:rsid w:val="51C973A3"/>
    <w:rsid w:val="51CBE6C9"/>
    <w:rsid w:val="51DA4BE6"/>
    <w:rsid w:val="51DE6AB4"/>
    <w:rsid w:val="51EE67E6"/>
    <w:rsid w:val="51F3BE77"/>
    <w:rsid w:val="52097733"/>
    <w:rsid w:val="521CC824"/>
    <w:rsid w:val="522909A1"/>
    <w:rsid w:val="5235524F"/>
    <w:rsid w:val="5236E788"/>
    <w:rsid w:val="523BB4C3"/>
    <w:rsid w:val="52471592"/>
    <w:rsid w:val="52567432"/>
    <w:rsid w:val="52678C62"/>
    <w:rsid w:val="528F2533"/>
    <w:rsid w:val="529CC1F1"/>
    <w:rsid w:val="52AFB2E1"/>
    <w:rsid w:val="52B66AF5"/>
    <w:rsid w:val="52C18298"/>
    <w:rsid w:val="52C21210"/>
    <w:rsid w:val="52CD02A8"/>
    <w:rsid w:val="52CD6332"/>
    <w:rsid w:val="52D121D8"/>
    <w:rsid w:val="52F2E368"/>
    <w:rsid w:val="52FBA4AA"/>
    <w:rsid w:val="531E9864"/>
    <w:rsid w:val="5323CEC8"/>
    <w:rsid w:val="532C9FA4"/>
    <w:rsid w:val="532F2DF1"/>
    <w:rsid w:val="53359A18"/>
    <w:rsid w:val="533A9246"/>
    <w:rsid w:val="535ED8F4"/>
    <w:rsid w:val="535F706C"/>
    <w:rsid w:val="5361DB64"/>
    <w:rsid w:val="53640941"/>
    <w:rsid w:val="5366282B"/>
    <w:rsid w:val="536BAC3E"/>
    <w:rsid w:val="536D8039"/>
    <w:rsid w:val="539E65BC"/>
    <w:rsid w:val="53B498C1"/>
    <w:rsid w:val="53B77D87"/>
    <w:rsid w:val="53C128F8"/>
    <w:rsid w:val="53C3830A"/>
    <w:rsid w:val="53C3E16A"/>
    <w:rsid w:val="53C4AD81"/>
    <w:rsid w:val="53C71074"/>
    <w:rsid w:val="53CFC8AE"/>
    <w:rsid w:val="53D8BF08"/>
    <w:rsid w:val="53D9ECFD"/>
    <w:rsid w:val="53DC774E"/>
    <w:rsid w:val="53E03BF8"/>
    <w:rsid w:val="53E33472"/>
    <w:rsid w:val="53E4AB0C"/>
    <w:rsid w:val="53EAF364"/>
    <w:rsid w:val="53EF47F5"/>
    <w:rsid w:val="53F1B25B"/>
    <w:rsid w:val="53FC9BF7"/>
    <w:rsid w:val="54012A41"/>
    <w:rsid w:val="5411237B"/>
    <w:rsid w:val="54160CAE"/>
    <w:rsid w:val="541E8E96"/>
    <w:rsid w:val="54210ADE"/>
    <w:rsid w:val="54267D3C"/>
    <w:rsid w:val="5432873B"/>
    <w:rsid w:val="5434473F"/>
    <w:rsid w:val="543F896D"/>
    <w:rsid w:val="54528E28"/>
    <w:rsid w:val="5453C327"/>
    <w:rsid w:val="545B0810"/>
    <w:rsid w:val="5472B3B5"/>
    <w:rsid w:val="5473BBAD"/>
    <w:rsid w:val="5477F980"/>
    <w:rsid w:val="547DF6C1"/>
    <w:rsid w:val="549441AB"/>
    <w:rsid w:val="54A33B4D"/>
    <w:rsid w:val="54A68B15"/>
    <w:rsid w:val="54A91E84"/>
    <w:rsid w:val="54ACBC6A"/>
    <w:rsid w:val="54B3D163"/>
    <w:rsid w:val="54BECF8F"/>
    <w:rsid w:val="54C3281C"/>
    <w:rsid w:val="54C81C2D"/>
    <w:rsid w:val="54C8B3A5"/>
    <w:rsid w:val="54D404C7"/>
    <w:rsid w:val="54DB9423"/>
    <w:rsid w:val="54E07A41"/>
    <w:rsid w:val="54E3E970"/>
    <w:rsid w:val="55062AF6"/>
    <w:rsid w:val="5508BB5A"/>
    <w:rsid w:val="552A28B5"/>
    <w:rsid w:val="552B5436"/>
    <w:rsid w:val="554901FE"/>
    <w:rsid w:val="555F1443"/>
    <w:rsid w:val="5562A8EE"/>
    <w:rsid w:val="55641A46"/>
    <w:rsid w:val="55696020"/>
    <w:rsid w:val="556AA75C"/>
    <w:rsid w:val="557C7CE3"/>
    <w:rsid w:val="55827041"/>
    <w:rsid w:val="558B43B1"/>
    <w:rsid w:val="558B4C35"/>
    <w:rsid w:val="559852AF"/>
    <w:rsid w:val="55B620C6"/>
    <w:rsid w:val="55C9A487"/>
    <w:rsid w:val="55DA02CD"/>
    <w:rsid w:val="55DE45BD"/>
    <w:rsid w:val="55E1BB10"/>
    <w:rsid w:val="55E3BD46"/>
    <w:rsid w:val="55F85CA4"/>
    <w:rsid w:val="5601AF75"/>
    <w:rsid w:val="56068697"/>
    <w:rsid w:val="56165C79"/>
    <w:rsid w:val="5616A7E1"/>
    <w:rsid w:val="561C21A9"/>
    <w:rsid w:val="5620400A"/>
    <w:rsid w:val="562F5615"/>
    <w:rsid w:val="563AE24D"/>
    <w:rsid w:val="563E1249"/>
    <w:rsid w:val="56484698"/>
    <w:rsid w:val="5649B2D5"/>
    <w:rsid w:val="564EB5A8"/>
    <w:rsid w:val="565224D7"/>
    <w:rsid w:val="565372F5"/>
    <w:rsid w:val="565607C3"/>
    <w:rsid w:val="5658EDC2"/>
    <w:rsid w:val="56628FF1"/>
    <w:rsid w:val="5664FD16"/>
    <w:rsid w:val="566DF517"/>
    <w:rsid w:val="567CE51F"/>
    <w:rsid w:val="5680544A"/>
    <w:rsid w:val="56951219"/>
    <w:rsid w:val="56983093"/>
    <w:rsid w:val="56A2993E"/>
    <w:rsid w:val="56A62531"/>
    <w:rsid w:val="56AEC3FA"/>
    <w:rsid w:val="56B43465"/>
    <w:rsid w:val="56B64146"/>
    <w:rsid w:val="56B6927F"/>
    <w:rsid w:val="56B6F05E"/>
    <w:rsid w:val="56B6FBB5"/>
    <w:rsid w:val="56C868EB"/>
    <w:rsid w:val="56CAAFF7"/>
    <w:rsid w:val="56D6E4C2"/>
    <w:rsid w:val="56E61FB7"/>
    <w:rsid w:val="56E7F4AA"/>
    <w:rsid w:val="56E9E8F5"/>
    <w:rsid w:val="56F7AC60"/>
    <w:rsid w:val="57175764"/>
    <w:rsid w:val="5723D653"/>
    <w:rsid w:val="5726C088"/>
    <w:rsid w:val="5734E1A8"/>
    <w:rsid w:val="57373211"/>
    <w:rsid w:val="573EC2CB"/>
    <w:rsid w:val="5742AEB6"/>
    <w:rsid w:val="57671901"/>
    <w:rsid w:val="577332C4"/>
    <w:rsid w:val="57763B5C"/>
    <w:rsid w:val="577C8AED"/>
    <w:rsid w:val="57812C79"/>
    <w:rsid w:val="579FBB4D"/>
    <w:rsid w:val="57A5E76A"/>
    <w:rsid w:val="57ABFC77"/>
    <w:rsid w:val="57B6D850"/>
    <w:rsid w:val="57B91850"/>
    <w:rsid w:val="57C7CC1B"/>
    <w:rsid w:val="57CDB034"/>
    <w:rsid w:val="57D06C20"/>
    <w:rsid w:val="57E3F6D8"/>
    <w:rsid w:val="57ED202A"/>
    <w:rsid w:val="57FEF357"/>
    <w:rsid w:val="57FEF71E"/>
    <w:rsid w:val="580079E6"/>
    <w:rsid w:val="580A0696"/>
    <w:rsid w:val="581116C7"/>
    <w:rsid w:val="5812667A"/>
    <w:rsid w:val="582B853D"/>
    <w:rsid w:val="582C55CA"/>
    <w:rsid w:val="58344093"/>
    <w:rsid w:val="5844E3F5"/>
    <w:rsid w:val="58454F73"/>
    <w:rsid w:val="58455A29"/>
    <w:rsid w:val="5853BFBB"/>
    <w:rsid w:val="585A1043"/>
    <w:rsid w:val="585D75FB"/>
    <w:rsid w:val="5861C9FD"/>
    <w:rsid w:val="5875F2E2"/>
    <w:rsid w:val="58761471"/>
    <w:rsid w:val="588CBBA3"/>
    <w:rsid w:val="588F1B10"/>
    <w:rsid w:val="5897769D"/>
    <w:rsid w:val="5897EE8D"/>
    <w:rsid w:val="5899F83A"/>
    <w:rsid w:val="58A3D366"/>
    <w:rsid w:val="58ACBB45"/>
    <w:rsid w:val="58AD0DB2"/>
    <w:rsid w:val="58AD3815"/>
    <w:rsid w:val="58AFDBAD"/>
    <w:rsid w:val="58B0FCB6"/>
    <w:rsid w:val="58BFFAB8"/>
    <w:rsid w:val="58C16711"/>
    <w:rsid w:val="58CCA760"/>
    <w:rsid w:val="58D18E69"/>
    <w:rsid w:val="58D66B26"/>
    <w:rsid w:val="58D91726"/>
    <w:rsid w:val="58DCA813"/>
    <w:rsid w:val="58E8B72B"/>
    <w:rsid w:val="58F02478"/>
    <w:rsid w:val="59074398"/>
    <w:rsid w:val="5907B179"/>
    <w:rsid w:val="59115341"/>
    <w:rsid w:val="591CFCDA"/>
    <w:rsid w:val="592FB538"/>
    <w:rsid w:val="5946244F"/>
    <w:rsid w:val="59489626"/>
    <w:rsid w:val="594E0228"/>
    <w:rsid w:val="595714D9"/>
    <w:rsid w:val="5975F8E3"/>
    <w:rsid w:val="5981C8F7"/>
    <w:rsid w:val="5983F88A"/>
    <w:rsid w:val="5987DB2F"/>
    <w:rsid w:val="5992DCEC"/>
    <w:rsid w:val="5993AE64"/>
    <w:rsid w:val="59A91257"/>
    <w:rsid w:val="59B6D105"/>
    <w:rsid w:val="59B739D2"/>
    <w:rsid w:val="59C5D121"/>
    <w:rsid w:val="59CF02F6"/>
    <w:rsid w:val="59D7A370"/>
    <w:rsid w:val="59DABA58"/>
    <w:rsid w:val="59F58F7C"/>
    <w:rsid w:val="59F6FF9E"/>
    <w:rsid w:val="5A000643"/>
    <w:rsid w:val="5A18E343"/>
    <w:rsid w:val="5A1F956C"/>
    <w:rsid w:val="5A23F06D"/>
    <w:rsid w:val="5A26542C"/>
    <w:rsid w:val="5A2E7F7E"/>
    <w:rsid w:val="5A30CD03"/>
    <w:rsid w:val="5A3535D4"/>
    <w:rsid w:val="5A46E0ED"/>
    <w:rsid w:val="5A4A6ACD"/>
    <w:rsid w:val="5A575276"/>
    <w:rsid w:val="5A6239CC"/>
    <w:rsid w:val="5A790FEC"/>
    <w:rsid w:val="5A7A4246"/>
    <w:rsid w:val="5A7B1BBE"/>
    <w:rsid w:val="5A829E13"/>
    <w:rsid w:val="5AB14164"/>
    <w:rsid w:val="5ABCFD84"/>
    <w:rsid w:val="5ABDCD8C"/>
    <w:rsid w:val="5AC05239"/>
    <w:rsid w:val="5AC8CDD7"/>
    <w:rsid w:val="5AD8A2CD"/>
    <w:rsid w:val="5AF0846C"/>
    <w:rsid w:val="5AF1237C"/>
    <w:rsid w:val="5AF32E51"/>
    <w:rsid w:val="5AF6C4D3"/>
    <w:rsid w:val="5AFE4EC7"/>
    <w:rsid w:val="5B088C75"/>
    <w:rsid w:val="5B0DA711"/>
    <w:rsid w:val="5B25B05B"/>
    <w:rsid w:val="5B5746FA"/>
    <w:rsid w:val="5B72479E"/>
    <w:rsid w:val="5B79F6C0"/>
    <w:rsid w:val="5B8A00E8"/>
    <w:rsid w:val="5B99C06B"/>
    <w:rsid w:val="5BD53CDA"/>
    <w:rsid w:val="5BE1078C"/>
    <w:rsid w:val="5BE52876"/>
    <w:rsid w:val="5BF8973D"/>
    <w:rsid w:val="5BFB2078"/>
    <w:rsid w:val="5C04AC2D"/>
    <w:rsid w:val="5C13B15D"/>
    <w:rsid w:val="5C2BC305"/>
    <w:rsid w:val="5C4919A9"/>
    <w:rsid w:val="5C4AF2A2"/>
    <w:rsid w:val="5C5B9B2A"/>
    <w:rsid w:val="5C5D7AFB"/>
    <w:rsid w:val="5C5DB027"/>
    <w:rsid w:val="5C654262"/>
    <w:rsid w:val="5C7138AB"/>
    <w:rsid w:val="5C71D195"/>
    <w:rsid w:val="5C80564B"/>
    <w:rsid w:val="5C86D66E"/>
    <w:rsid w:val="5C8F4C9F"/>
    <w:rsid w:val="5C959394"/>
    <w:rsid w:val="5CA5B998"/>
    <w:rsid w:val="5CA60A05"/>
    <w:rsid w:val="5CA8C502"/>
    <w:rsid w:val="5CD4978B"/>
    <w:rsid w:val="5CD7610F"/>
    <w:rsid w:val="5CE11698"/>
    <w:rsid w:val="5CE54862"/>
    <w:rsid w:val="5CE63F94"/>
    <w:rsid w:val="5CEF238E"/>
    <w:rsid w:val="5CF2F1D1"/>
    <w:rsid w:val="5D03019B"/>
    <w:rsid w:val="5D0FE73D"/>
    <w:rsid w:val="5D11A024"/>
    <w:rsid w:val="5D16B06B"/>
    <w:rsid w:val="5D189DBB"/>
    <w:rsid w:val="5D1D2605"/>
    <w:rsid w:val="5D3207E4"/>
    <w:rsid w:val="5D3FE59D"/>
    <w:rsid w:val="5D40F8BB"/>
    <w:rsid w:val="5D41BFA4"/>
    <w:rsid w:val="5D456F55"/>
    <w:rsid w:val="5D54DAA9"/>
    <w:rsid w:val="5D59A848"/>
    <w:rsid w:val="5D621B55"/>
    <w:rsid w:val="5D686DC5"/>
    <w:rsid w:val="5D7C4E23"/>
    <w:rsid w:val="5D7DDAE6"/>
    <w:rsid w:val="5D7EF74A"/>
    <w:rsid w:val="5D85651D"/>
    <w:rsid w:val="5D91A156"/>
    <w:rsid w:val="5D9FBF5F"/>
    <w:rsid w:val="5DAAB762"/>
    <w:rsid w:val="5DB7C67E"/>
    <w:rsid w:val="5DB8CD50"/>
    <w:rsid w:val="5DD96564"/>
    <w:rsid w:val="5DDD55E0"/>
    <w:rsid w:val="5DED8841"/>
    <w:rsid w:val="5DEE5EE1"/>
    <w:rsid w:val="5DF18ACB"/>
    <w:rsid w:val="5E0B3CAC"/>
    <w:rsid w:val="5E1FF665"/>
    <w:rsid w:val="5E4E2532"/>
    <w:rsid w:val="5E656CE2"/>
    <w:rsid w:val="5E661F63"/>
    <w:rsid w:val="5E6870EF"/>
    <w:rsid w:val="5E71EF52"/>
    <w:rsid w:val="5E8D47B5"/>
    <w:rsid w:val="5E9ABBA1"/>
    <w:rsid w:val="5EA4B2C9"/>
    <w:rsid w:val="5EB08793"/>
    <w:rsid w:val="5EB57A7F"/>
    <w:rsid w:val="5EC10A32"/>
    <w:rsid w:val="5EC822D7"/>
    <w:rsid w:val="5EDB1283"/>
    <w:rsid w:val="5EDFBA92"/>
    <w:rsid w:val="5EF39A5A"/>
    <w:rsid w:val="5F05C332"/>
    <w:rsid w:val="5F19BF57"/>
    <w:rsid w:val="5F21C00B"/>
    <w:rsid w:val="5F23F195"/>
    <w:rsid w:val="5F251F8A"/>
    <w:rsid w:val="5F278C1F"/>
    <w:rsid w:val="5F3AEDE8"/>
    <w:rsid w:val="5F4173D1"/>
    <w:rsid w:val="5F424CCC"/>
    <w:rsid w:val="5F49B38B"/>
    <w:rsid w:val="5F4DEC4A"/>
    <w:rsid w:val="5F56A208"/>
    <w:rsid w:val="5F57480B"/>
    <w:rsid w:val="5F6DDFAE"/>
    <w:rsid w:val="5F71D54B"/>
    <w:rsid w:val="5F79D222"/>
    <w:rsid w:val="5F7B66C5"/>
    <w:rsid w:val="5F7F1B89"/>
    <w:rsid w:val="5F98686A"/>
    <w:rsid w:val="5F9E4C3D"/>
    <w:rsid w:val="5FC17A5B"/>
    <w:rsid w:val="5FC4117D"/>
    <w:rsid w:val="5FC8405D"/>
    <w:rsid w:val="5FCA272C"/>
    <w:rsid w:val="5FCABE39"/>
    <w:rsid w:val="5FD1D680"/>
    <w:rsid w:val="5FD2643D"/>
    <w:rsid w:val="5FF4E429"/>
    <w:rsid w:val="5FFE2BA1"/>
    <w:rsid w:val="600DBAF4"/>
    <w:rsid w:val="60218581"/>
    <w:rsid w:val="60273B16"/>
    <w:rsid w:val="60401131"/>
    <w:rsid w:val="604C9143"/>
    <w:rsid w:val="60695D5F"/>
    <w:rsid w:val="60733C4C"/>
    <w:rsid w:val="6087D41A"/>
    <w:rsid w:val="609B0D96"/>
    <w:rsid w:val="60AB529F"/>
    <w:rsid w:val="60AD9AE0"/>
    <w:rsid w:val="60CFF2D5"/>
    <w:rsid w:val="60D32B9D"/>
    <w:rsid w:val="60DDAEB5"/>
    <w:rsid w:val="60EE1F24"/>
    <w:rsid w:val="60F114AF"/>
    <w:rsid w:val="60F8DF00"/>
    <w:rsid w:val="60FB6792"/>
    <w:rsid w:val="61035FFA"/>
    <w:rsid w:val="6106A3D1"/>
    <w:rsid w:val="61166718"/>
    <w:rsid w:val="61175EF0"/>
    <w:rsid w:val="611E1AFA"/>
    <w:rsid w:val="61322388"/>
    <w:rsid w:val="61372791"/>
    <w:rsid w:val="613A269A"/>
    <w:rsid w:val="613BB2F0"/>
    <w:rsid w:val="613F4880"/>
    <w:rsid w:val="61470DF4"/>
    <w:rsid w:val="61508357"/>
    <w:rsid w:val="615B0933"/>
    <w:rsid w:val="615E2709"/>
    <w:rsid w:val="6165352A"/>
    <w:rsid w:val="617B165F"/>
    <w:rsid w:val="618E1A96"/>
    <w:rsid w:val="6192ECD5"/>
    <w:rsid w:val="61972CBE"/>
    <w:rsid w:val="61A11901"/>
    <w:rsid w:val="61A31EAB"/>
    <w:rsid w:val="61D0A85A"/>
    <w:rsid w:val="61D7A764"/>
    <w:rsid w:val="61E22ED8"/>
    <w:rsid w:val="61E3C79F"/>
    <w:rsid w:val="61E4C548"/>
    <w:rsid w:val="620AE2E5"/>
    <w:rsid w:val="620F3C33"/>
    <w:rsid w:val="6216C640"/>
    <w:rsid w:val="621CDAB3"/>
    <w:rsid w:val="6220D5C7"/>
    <w:rsid w:val="6223A47B"/>
    <w:rsid w:val="6229761C"/>
    <w:rsid w:val="622BEA7B"/>
    <w:rsid w:val="62363242"/>
    <w:rsid w:val="62438B98"/>
    <w:rsid w:val="6245ABA2"/>
    <w:rsid w:val="62490A28"/>
    <w:rsid w:val="62517EDA"/>
    <w:rsid w:val="62562CAD"/>
    <w:rsid w:val="6260CBF0"/>
    <w:rsid w:val="62691C17"/>
    <w:rsid w:val="6270014F"/>
    <w:rsid w:val="62744754"/>
    <w:rsid w:val="6274B7FA"/>
    <w:rsid w:val="62821782"/>
    <w:rsid w:val="6282DF34"/>
    <w:rsid w:val="62BB85C5"/>
    <w:rsid w:val="62BEF703"/>
    <w:rsid w:val="62D86C12"/>
    <w:rsid w:val="62E87492"/>
    <w:rsid w:val="62F78EF2"/>
    <w:rsid w:val="62F7F8B1"/>
    <w:rsid w:val="6308FC9A"/>
    <w:rsid w:val="6319F6E9"/>
    <w:rsid w:val="631EEC56"/>
    <w:rsid w:val="6323EA64"/>
    <w:rsid w:val="633F5E50"/>
    <w:rsid w:val="63406EBF"/>
    <w:rsid w:val="635B7F4E"/>
    <w:rsid w:val="63626879"/>
    <w:rsid w:val="638381EB"/>
    <w:rsid w:val="638CECF3"/>
    <w:rsid w:val="63905EF3"/>
    <w:rsid w:val="6395E081"/>
    <w:rsid w:val="639DCB3E"/>
    <w:rsid w:val="63A592D4"/>
    <w:rsid w:val="63B367E8"/>
    <w:rsid w:val="63B3D0AC"/>
    <w:rsid w:val="63B905F6"/>
    <w:rsid w:val="63BDDDB7"/>
    <w:rsid w:val="63C38D12"/>
    <w:rsid w:val="63CB2E84"/>
    <w:rsid w:val="63D0FB93"/>
    <w:rsid w:val="63DC2E4D"/>
    <w:rsid w:val="63F29AA1"/>
    <w:rsid w:val="641FD238"/>
    <w:rsid w:val="642EC82A"/>
    <w:rsid w:val="6430A453"/>
    <w:rsid w:val="6437125B"/>
    <w:rsid w:val="643F2C20"/>
    <w:rsid w:val="64509F44"/>
    <w:rsid w:val="6451A8BA"/>
    <w:rsid w:val="6463764A"/>
    <w:rsid w:val="646D037E"/>
    <w:rsid w:val="646F80FE"/>
    <w:rsid w:val="64757EA3"/>
    <w:rsid w:val="6476ADE0"/>
    <w:rsid w:val="64770B4A"/>
    <w:rsid w:val="648C4930"/>
    <w:rsid w:val="6499CC86"/>
    <w:rsid w:val="64A62F15"/>
    <w:rsid w:val="64AC1C32"/>
    <w:rsid w:val="64B5865B"/>
    <w:rsid w:val="64BFF128"/>
    <w:rsid w:val="64C8C36B"/>
    <w:rsid w:val="64C9CE15"/>
    <w:rsid w:val="64CA0661"/>
    <w:rsid w:val="64D6209B"/>
    <w:rsid w:val="64E488D3"/>
    <w:rsid w:val="64E583F8"/>
    <w:rsid w:val="64E635F7"/>
    <w:rsid w:val="64EF22B5"/>
    <w:rsid w:val="64F753C6"/>
    <w:rsid w:val="64FF92FB"/>
    <w:rsid w:val="650022E9"/>
    <w:rsid w:val="65016348"/>
    <w:rsid w:val="651D9B40"/>
    <w:rsid w:val="652BC581"/>
    <w:rsid w:val="6533E1A6"/>
    <w:rsid w:val="653AAC6F"/>
    <w:rsid w:val="654070DB"/>
    <w:rsid w:val="6542D742"/>
    <w:rsid w:val="65439FC9"/>
    <w:rsid w:val="654694E3"/>
    <w:rsid w:val="6551CC1C"/>
    <w:rsid w:val="655982B4"/>
    <w:rsid w:val="6561412A"/>
    <w:rsid w:val="656E71ED"/>
    <w:rsid w:val="65764A99"/>
    <w:rsid w:val="6576AF9A"/>
    <w:rsid w:val="65861716"/>
    <w:rsid w:val="65974D2E"/>
    <w:rsid w:val="65AC2644"/>
    <w:rsid w:val="65ACAE35"/>
    <w:rsid w:val="65BC9774"/>
    <w:rsid w:val="65C3F302"/>
    <w:rsid w:val="65CD8FF3"/>
    <w:rsid w:val="65D1FE92"/>
    <w:rsid w:val="65D5CC28"/>
    <w:rsid w:val="65DE58DD"/>
    <w:rsid w:val="65E625CA"/>
    <w:rsid w:val="65E806D4"/>
    <w:rsid w:val="65E8519C"/>
    <w:rsid w:val="65EEBEFA"/>
    <w:rsid w:val="65F77888"/>
    <w:rsid w:val="65FF8A92"/>
    <w:rsid w:val="66120A43"/>
    <w:rsid w:val="6612A594"/>
    <w:rsid w:val="661E591C"/>
    <w:rsid w:val="66265C92"/>
    <w:rsid w:val="662F9C24"/>
    <w:rsid w:val="6639FCBC"/>
    <w:rsid w:val="66464DCF"/>
    <w:rsid w:val="664A141D"/>
    <w:rsid w:val="6658DEE5"/>
    <w:rsid w:val="665DC378"/>
    <w:rsid w:val="665FBDBD"/>
    <w:rsid w:val="6684A102"/>
    <w:rsid w:val="668FE268"/>
    <w:rsid w:val="669697C9"/>
    <w:rsid w:val="669DE042"/>
    <w:rsid w:val="66A1C621"/>
    <w:rsid w:val="66B8BD08"/>
    <w:rsid w:val="66C1F75A"/>
    <w:rsid w:val="66D7655A"/>
    <w:rsid w:val="66DBE731"/>
    <w:rsid w:val="66DD1402"/>
    <w:rsid w:val="66E1F6B4"/>
    <w:rsid w:val="66E2009D"/>
    <w:rsid w:val="66EA0C5C"/>
    <w:rsid w:val="66EAF721"/>
    <w:rsid w:val="66F7447C"/>
    <w:rsid w:val="66F81E72"/>
    <w:rsid w:val="67022E1D"/>
    <w:rsid w:val="670ABBF1"/>
    <w:rsid w:val="6716C964"/>
    <w:rsid w:val="671DFB06"/>
    <w:rsid w:val="6722F2A7"/>
    <w:rsid w:val="6725983A"/>
    <w:rsid w:val="672E4207"/>
    <w:rsid w:val="6730B4ED"/>
    <w:rsid w:val="6733902A"/>
    <w:rsid w:val="6737A9BD"/>
    <w:rsid w:val="67428C25"/>
    <w:rsid w:val="67434965"/>
    <w:rsid w:val="6745F8F5"/>
    <w:rsid w:val="67482EF9"/>
    <w:rsid w:val="674F9189"/>
    <w:rsid w:val="678DB4C7"/>
    <w:rsid w:val="6790985E"/>
    <w:rsid w:val="6790B13C"/>
    <w:rsid w:val="679E615E"/>
    <w:rsid w:val="67A1CD85"/>
    <w:rsid w:val="67B21779"/>
    <w:rsid w:val="67C900D2"/>
    <w:rsid w:val="67D1B830"/>
    <w:rsid w:val="67D566B9"/>
    <w:rsid w:val="67DF811B"/>
    <w:rsid w:val="67EB1399"/>
    <w:rsid w:val="67F142FC"/>
    <w:rsid w:val="680FD683"/>
    <w:rsid w:val="681B1F26"/>
    <w:rsid w:val="681CA1C9"/>
    <w:rsid w:val="68238D01"/>
    <w:rsid w:val="68371B78"/>
    <w:rsid w:val="683AE45E"/>
    <w:rsid w:val="683B0F91"/>
    <w:rsid w:val="683D9682"/>
    <w:rsid w:val="683FF476"/>
    <w:rsid w:val="684BF5C3"/>
    <w:rsid w:val="6857ADC0"/>
    <w:rsid w:val="68626A24"/>
    <w:rsid w:val="68626D0E"/>
    <w:rsid w:val="687B7EA4"/>
    <w:rsid w:val="688FCD48"/>
    <w:rsid w:val="6891035D"/>
    <w:rsid w:val="6898EF68"/>
    <w:rsid w:val="68A6F1D4"/>
    <w:rsid w:val="68ABDDC7"/>
    <w:rsid w:val="68B299C5"/>
    <w:rsid w:val="68C4D23C"/>
    <w:rsid w:val="68FB3E85"/>
    <w:rsid w:val="6905A6AA"/>
    <w:rsid w:val="691E6576"/>
    <w:rsid w:val="691F46F4"/>
    <w:rsid w:val="6929E0E8"/>
    <w:rsid w:val="69343198"/>
    <w:rsid w:val="69389FEF"/>
    <w:rsid w:val="6938CC3D"/>
    <w:rsid w:val="6938DAF2"/>
    <w:rsid w:val="6939B94B"/>
    <w:rsid w:val="69440A7A"/>
    <w:rsid w:val="694C1E53"/>
    <w:rsid w:val="69537E46"/>
    <w:rsid w:val="695DA7A9"/>
    <w:rsid w:val="69716CD5"/>
    <w:rsid w:val="697301C9"/>
    <w:rsid w:val="697BFB05"/>
    <w:rsid w:val="697E241F"/>
    <w:rsid w:val="698E6986"/>
    <w:rsid w:val="6998DC36"/>
    <w:rsid w:val="69A48AE6"/>
    <w:rsid w:val="69A63CD7"/>
    <w:rsid w:val="69AADFAF"/>
    <w:rsid w:val="69AD8DCD"/>
    <w:rsid w:val="69B0D834"/>
    <w:rsid w:val="69D15530"/>
    <w:rsid w:val="69D1CBA5"/>
    <w:rsid w:val="69DA45A9"/>
    <w:rsid w:val="69DB41C8"/>
    <w:rsid w:val="69E323BB"/>
    <w:rsid w:val="69E601F0"/>
    <w:rsid w:val="69E81C9C"/>
    <w:rsid w:val="69EE25BB"/>
    <w:rsid w:val="69F4C718"/>
    <w:rsid w:val="69F533FC"/>
    <w:rsid w:val="6A243D03"/>
    <w:rsid w:val="6A47EC39"/>
    <w:rsid w:val="6A58D554"/>
    <w:rsid w:val="6A76F8E9"/>
    <w:rsid w:val="6A89123C"/>
    <w:rsid w:val="6A92F792"/>
    <w:rsid w:val="6A944CA4"/>
    <w:rsid w:val="6AA6E8C8"/>
    <w:rsid w:val="6AAC1DAE"/>
    <w:rsid w:val="6AAC31A8"/>
    <w:rsid w:val="6AB67B0D"/>
    <w:rsid w:val="6AB75E6D"/>
    <w:rsid w:val="6ABFA321"/>
    <w:rsid w:val="6ADAF592"/>
    <w:rsid w:val="6ADB23EA"/>
    <w:rsid w:val="6AED0A84"/>
    <w:rsid w:val="6AF2FDB4"/>
    <w:rsid w:val="6AFAD092"/>
    <w:rsid w:val="6B08D048"/>
    <w:rsid w:val="6B16CE4C"/>
    <w:rsid w:val="6B241901"/>
    <w:rsid w:val="6B24D6F9"/>
    <w:rsid w:val="6B319117"/>
    <w:rsid w:val="6B3A96D6"/>
    <w:rsid w:val="6B406832"/>
    <w:rsid w:val="6B409E7B"/>
    <w:rsid w:val="6B484AF2"/>
    <w:rsid w:val="6B53B377"/>
    <w:rsid w:val="6B67645B"/>
    <w:rsid w:val="6B70EC3C"/>
    <w:rsid w:val="6B7918F2"/>
    <w:rsid w:val="6B8689BB"/>
    <w:rsid w:val="6B9C59B8"/>
    <w:rsid w:val="6BAA2D5C"/>
    <w:rsid w:val="6BBC0ABC"/>
    <w:rsid w:val="6BC64337"/>
    <w:rsid w:val="6BCD0EA0"/>
    <w:rsid w:val="6BE62D93"/>
    <w:rsid w:val="6BE73637"/>
    <w:rsid w:val="6BEAC307"/>
    <w:rsid w:val="6BF4A5B5"/>
    <w:rsid w:val="6BF5F84C"/>
    <w:rsid w:val="6BF667E7"/>
    <w:rsid w:val="6BF66C7E"/>
    <w:rsid w:val="6C06A5E3"/>
    <w:rsid w:val="6C0729B8"/>
    <w:rsid w:val="6C2BDD20"/>
    <w:rsid w:val="6C332995"/>
    <w:rsid w:val="6C3B5ED6"/>
    <w:rsid w:val="6C3DD784"/>
    <w:rsid w:val="6C44DE61"/>
    <w:rsid w:val="6C5BBC78"/>
    <w:rsid w:val="6C5C9FB5"/>
    <w:rsid w:val="6C5EEB87"/>
    <w:rsid w:val="6C69CD82"/>
    <w:rsid w:val="6C6CE02F"/>
    <w:rsid w:val="6C814DC7"/>
    <w:rsid w:val="6C8B849F"/>
    <w:rsid w:val="6C9A942A"/>
    <w:rsid w:val="6C9D6A81"/>
    <w:rsid w:val="6CB09BD9"/>
    <w:rsid w:val="6CB8FE1B"/>
    <w:rsid w:val="6CBBDD62"/>
    <w:rsid w:val="6CC14397"/>
    <w:rsid w:val="6CD6D445"/>
    <w:rsid w:val="6CD7C54A"/>
    <w:rsid w:val="6CDBB6E3"/>
    <w:rsid w:val="6CEB37E2"/>
    <w:rsid w:val="6CF1A7CA"/>
    <w:rsid w:val="6CF598AF"/>
    <w:rsid w:val="6CF908CC"/>
    <w:rsid w:val="6CFB1500"/>
    <w:rsid w:val="6D0406F9"/>
    <w:rsid w:val="6D1E2F0C"/>
    <w:rsid w:val="6D2571E8"/>
    <w:rsid w:val="6D29677B"/>
    <w:rsid w:val="6D2A4777"/>
    <w:rsid w:val="6D2C9B69"/>
    <w:rsid w:val="6D3C7251"/>
    <w:rsid w:val="6D481FC3"/>
    <w:rsid w:val="6D516EB6"/>
    <w:rsid w:val="6D599C7C"/>
    <w:rsid w:val="6D5EF8A9"/>
    <w:rsid w:val="6D6A891D"/>
    <w:rsid w:val="6D70E1DA"/>
    <w:rsid w:val="6D90BB7B"/>
    <w:rsid w:val="6D926C4F"/>
    <w:rsid w:val="6DAC4089"/>
    <w:rsid w:val="6DB13672"/>
    <w:rsid w:val="6DB68BBF"/>
    <w:rsid w:val="6DBD937E"/>
    <w:rsid w:val="6DC0FCC2"/>
    <w:rsid w:val="6DD03ECB"/>
    <w:rsid w:val="6DD5D70A"/>
    <w:rsid w:val="6DDF550E"/>
    <w:rsid w:val="6DE8DDCF"/>
    <w:rsid w:val="6DF37640"/>
    <w:rsid w:val="6DF3C0E4"/>
    <w:rsid w:val="6DF48B17"/>
    <w:rsid w:val="6E028E8A"/>
    <w:rsid w:val="6E0F02DF"/>
    <w:rsid w:val="6E155204"/>
    <w:rsid w:val="6E1CF06F"/>
    <w:rsid w:val="6E2B463A"/>
    <w:rsid w:val="6E40710A"/>
    <w:rsid w:val="6E40B8F1"/>
    <w:rsid w:val="6E47E603"/>
    <w:rsid w:val="6E572C5D"/>
    <w:rsid w:val="6E57D3EF"/>
    <w:rsid w:val="6E707804"/>
    <w:rsid w:val="6E862E0C"/>
    <w:rsid w:val="6E8CAE3E"/>
    <w:rsid w:val="6E8FF50F"/>
    <w:rsid w:val="6E9914CF"/>
    <w:rsid w:val="6EA3627C"/>
    <w:rsid w:val="6EAF2B62"/>
    <w:rsid w:val="6EC889B2"/>
    <w:rsid w:val="6ED8D10C"/>
    <w:rsid w:val="6ED8F750"/>
    <w:rsid w:val="6EE04C31"/>
    <w:rsid w:val="6F0B5C53"/>
    <w:rsid w:val="6F149D07"/>
    <w:rsid w:val="6F194567"/>
    <w:rsid w:val="6F203264"/>
    <w:rsid w:val="6F3E967C"/>
    <w:rsid w:val="6F4E3434"/>
    <w:rsid w:val="6F54DAF0"/>
    <w:rsid w:val="6F856288"/>
    <w:rsid w:val="6FA282D7"/>
    <w:rsid w:val="6FAE21C2"/>
    <w:rsid w:val="6FB14B56"/>
    <w:rsid w:val="6FBC78D0"/>
    <w:rsid w:val="6FCCB421"/>
    <w:rsid w:val="6FD4BBD7"/>
    <w:rsid w:val="6FE296B9"/>
    <w:rsid w:val="6FE2C52E"/>
    <w:rsid w:val="6FE60285"/>
    <w:rsid w:val="6FF41638"/>
    <w:rsid w:val="6FF68C24"/>
    <w:rsid w:val="6FF8606A"/>
    <w:rsid w:val="6FFA17C1"/>
    <w:rsid w:val="700432B8"/>
    <w:rsid w:val="701A05F3"/>
    <w:rsid w:val="701DBE1E"/>
    <w:rsid w:val="7020096A"/>
    <w:rsid w:val="7039C0EC"/>
    <w:rsid w:val="703E59C6"/>
    <w:rsid w:val="704C3389"/>
    <w:rsid w:val="705D1385"/>
    <w:rsid w:val="7069ABFE"/>
    <w:rsid w:val="706E6F25"/>
    <w:rsid w:val="707D9D5B"/>
    <w:rsid w:val="7088E17B"/>
    <w:rsid w:val="7091AA47"/>
    <w:rsid w:val="70A063E4"/>
    <w:rsid w:val="70A19230"/>
    <w:rsid w:val="70A1F518"/>
    <w:rsid w:val="70A3C7D7"/>
    <w:rsid w:val="70B3BA15"/>
    <w:rsid w:val="70D26143"/>
    <w:rsid w:val="70D483FF"/>
    <w:rsid w:val="70DB746B"/>
    <w:rsid w:val="70EF3A23"/>
    <w:rsid w:val="70F1B3B6"/>
    <w:rsid w:val="70F4FCB1"/>
    <w:rsid w:val="70FB1C44"/>
    <w:rsid w:val="70FC304A"/>
    <w:rsid w:val="70FCC917"/>
    <w:rsid w:val="7110F6EB"/>
    <w:rsid w:val="712C0312"/>
    <w:rsid w:val="712D647C"/>
    <w:rsid w:val="713C0502"/>
    <w:rsid w:val="71486EEF"/>
    <w:rsid w:val="714B25EE"/>
    <w:rsid w:val="71538C6C"/>
    <w:rsid w:val="71612094"/>
    <w:rsid w:val="7169A956"/>
    <w:rsid w:val="71707443"/>
    <w:rsid w:val="71950605"/>
    <w:rsid w:val="71987707"/>
    <w:rsid w:val="719969C7"/>
    <w:rsid w:val="719B043C"/>
    <w:rsid w:val="71AF5BFE"/>
    <w:rsid w:val="71BF81DA"/>
    <w:rsid w:val="71C1DBAD"/>
    <w:rsid w:val="71C30787"/>
    <w:rsid w:val="71CAD6A8"/>
    <w:rsid w:val="71D51CAF"/>
    <w:rsid w:val="71D5436C"/>
    <w:rsid w:val="71DED8C2"/>
    <w:rsid w:val="71DFF9BE"/>
    <w:rsid w:val="71EDAB21"/>
    <w:rsid w:val="71F452ED"/>
    <w:rsid w:val="7214EB44"/>
    <w:rsid w:val="7220C2C8"/>
    <w:rsid w:val="72260B8A"/>
    <w:rsid w:val="7227077A"/>
    <w:rsid w:val="722EB770"/>
    <w:rsid w:val="724356DE"/>
    <w:rsid w:val="724AE038"/>
    <w:rsid w:val="724BF9E2"/>
    <w:rsid w:val="724F31A6"/>
    <w:rsid w:val="7251253B"/>
    <w:rsid w:val="72547D86"/>
    <w:rsid w:val="72575F77"/>
    <w:rsid w:val="725A76A1"/>
    <w:rsid w:val="7261D956"/>
    <w:rsid w:val="72682134"/>
    <w:rsid w:val="726E5A60"/>
    <w:rsid w:val="72713217"/>
    <w:rsid w:val="7281F21F"/>
    <w:rsid w:val="7285ECBE"/>
    <w:rsid w:val="7288B274"/>
    <w:rsid w:val="7289AE93"/>
    <w:rsid w:val="729AD695"/>
    <w:rsid w:val="72B8B3ED"/>
    <w:rsid w:val="72CD8C8A"/>
    <w:rsid w:val="72D98C21"/>
    <w:rsid w:val="72DA6499"/>
    <w:rsid w:val="72DC5484"/>
    <w:rsid w:val="72DE39ED"/>
    <w:rsid w:val="72EC5414"/>
    <w:rsid w:val="72EFAB59"/>
    <w:rsid w:val="72FA9315"/>
    <w:rsid w:val="73029D41"/>
    <w:rsid w:val="730FB68D"/>
    <w:rsid w:val="731E2C98"/>
    <w:rsid w:val="7324DC04"/>
    <w:rsid w:val="73256683"/>
    <w:rsid w:val="73289EC7"/>
    <w:rsid w:val="73299F77"/>
    <w:rsid w:val="732A4483"/>
    <w:rsid w:val="733E2B9F"/>
    <w:rsid w:val="7355DC6C"/>
    <w:rsid w:val="7369B33F"/>
    <w:rsid w:val="736B1C2E"/>
    <w:rsid w:val="736C6048"/>
    <w:rsid w:val="736D69BC"/>
    <w:rsid w:val="7375C917"/>
    <w:rsid w:val="73797A33"/>
    <w:rsid w:val="737CED28"/>
    <w:rsid w:val="73940773"/>
    <w:rsid w:val="73A921B0"/>
    <w:rsid w:val="73CB93A0"/>
    <w:rsid w:val="73CC8899"/>
    <w:rsid w:val="73DA903A"/>
    <w:rsid w:val="73DD0AE0"/>
    <w:rsid w:val="73E94E89"/>
    <w:rsid w:val="73F55A44"/>
    <w:rsid w:val="73FC3E2E"/>
    <w:rsid w:val="74011525"/>
    <w:rsid w:val="7401C781"/>
    <w:rsid w:val="74081BE8"/>
    <w:rsid w:val="742C5C8B"/>
    <w:rsid w:val="742D0966"/>
    <w:rsid w:val="743CDF2A"/>
    <w:rsid w:val="7440C2B3"/>
    <w:rsid w:val="74580778"/>
    <w:rsid w:val="745EB784"/>
    <w:rsid w:val="746737BC"/>
    <w:rsid w:val="7467C9E0"/>
    <w:rsid w:val="74695A81"/>
    <w:rsid w:val="748E1F3D"/>
    <w:rsid w:val="74A35CFA"/>
    <w:rsid w:val="74B55F60"/>
    <w:rsid w:val="74CF21A7"/>
    <w:rsid w:val="74D69FA0"/>
    <w:rsid w:val="74DD3043"/>
    <w:rsid w:val="74E4B2B3"/>
    <w:rsid w:val="74F46202"/>
    <w:rsid w:val="74F649C7"/>
    <w:rsid w:val="7500845A"/>
    <w:rsid w:val="75145E4E"/>
    <w:rsid w:val="752B5C37"/>
    <w:rsid w:val="75369C46"/>
    <w:rsid w:val="75380047"/>
    <w:rsid w:val="7539971A"/>
    <w:rsid w:val="753E82F5"/>
    <w:rsid w:val="7549E068"/>
    <w:rsid w:val="754A9A43"/>
    <w:rsid w:val="756C097B"/>
    <w:rsid w:val="758648C2"/>
    <w:rsid w:val="75986F44"/>
    <w:rsid w:val="759B7510"/>
    <w:rsid w:val="75A37581"/>
    <w:rsid w:val="75A78B36"/>
    <w:rsid w:val="75AF7D06"/>
    <w:rsid w:val="75B309D6"/>
    <w:rsid w:val="75D62BAE"/>
    <w:rsid w:val="75DE7BF7"/>
    <w:rsid w:val="75E551DC"/>
    <w:rsid w:val="75EBF4E8"/>
    <w:rsid w:val="76016AF5"/>
    <w:rsid w:val="76056DE5"/>
    <w:rsid w:val="7608AEBC"/>
    <w:rsid w:val="760901F4"/>
    <w:rsid w:val="760A89A3"/>
    <w:rsid w:val="7612055B"/>
    <w:rsid w:val="762A786A"/>
    <w:rsid w:val="76334A85"/>
    <w:rsid w:val="76349B69"/>
    <w:rsid w:val="763FBAFA"/>
    <w:rsid w:val="76419BAF"/>
    <w:rsid w:val="7644BC06"/>
    <w:rsid w:val="76483F9E"/>
    <w:rsid w:val="76522148"/>
    <w:rsid w:val="76542AF5"/>
    <w:rsid w:val="7656AD56"/>
    <w:rsid w:val="76647AC0"/>
    <w:rsid w:val="7664B26F"/>
    <w:rsid w:val="767A6405"/>
    <w:rsid w:val="76815AEC"/>
    <w:rsid w:val="768362D7"/>
    <w:rsid w:val="768E392A"/>
    <w:rsid w:val="76957D27"/>
    <w:rsid w:val="76B7C27E"/>
    <w:rsid w:val="76BF6072"/>
    <w:rsid w:val="76C1EAAA"/>
    <w:rsid w:val="76D497B6"/>
    <w:rsid w:val="76DF1B6D"/>
    <w:rsid w:val="76E14113"/>
    <w:rsid w:val="76E390E3"/>
    <w:rsid w:val="76E9F0F2"/>
    <w:rsid w:val="76F366C1"/>
    <w:rsid w:val="7701A703"/>
    <w:rsid w:val="7705C84E"/>
    <w:rsid w:val="770A579F"/>
    <w:rsid w:val="7729BA2F"/>
    <w:rsid w:val="772D4CD8"/>
    <w:rsid w:val="772D5770"/>
    <w:rsid w:val="77343FA5"/>
    <w:rsid w:val="7737E781"/>
    <w:rsid w:val="77577C3A"/>
    <w:rsid w:val="7759CCAD"/>
    <w:rsid w:val="775C90A4"/>
    <w:rsid w:val="77682D93"/>
    <w:rsid w:val="7768A4BA"/>
    <w:rsid w:val="776A8A19"/>
    <w:rsid w:val="776F309E"/>
    <w:rsid w:val="777A4168"/>
    <w:rsid w:val="777AF0D5"/>
    <w:rsid w:val="77871106"/>
    <w:rsid w:val="778C8AC8"/>
    <w:rsid w:val="779CF0A8"/>
    <w:rsid w:val="77A0B5DF"/>
    <w:rsid w:val="77A386E7"/>
    <w:rsid w:val="77AFAFB3"/>
    <w:rsid w:val="77B4C6AB"/>
    <w:rsid w:val="77BE1F8F"/>
    <w:rsid w:val="77CAA9BA"/>
    <w:rsid w:val="77CD8090"/>
    <w:rsid w:val="77D4F59F"/>
    <w:rsid w:val="77D9099B"/>
    <w:rsid w:val="77DB4DB9"/>
    <w:rsid w:val="77DBC548"/>
    <w:rsid w:val="77F7B5FE"/>
    <w:rsid w:val="780705C4"/>
    <w:rsid w:val="7808CEE6"/>
    <w:rsid w:val="7821F5C1"/>
    <w:rsid w:val="78248575"/>
    <w:rsid w:val="7827EA0C"/>
    <w:rsid w:val="78339C18"/>
    <w:rsid w:val="783A7FE6"/>
    <w:rsid w:val="783D371D"/>
    <w:rsid w:val="78439D0A"/>
    <w:rsid w:val="784C3D66"/>
    <w:rsid w:val="78521875"/>
    <w:rsid w:val="785CE1FA"/>
    <w:rsid w:val="78670502"/>
    <w:rsid w:val="78691304"/>
    <w:rsid w:val="78692E9B"/>
    <w:rsid w:val="786B4F26"/>
    <w:rsid w:val="786D6B21"/>
    <w:rsid w:val="78758C3F"/>
    <w:rsid w:val="78775ED4"/>
    <w:rsid w:val="78880775"/>
    <w:rsid w:val="7894F35E"/>
    <w:rsid w:val="78A7A510"/>
    <w:rsid w:val="78BDB590"/>
    <w:rsid w:val="78D24C84"/>
    <w:rsid w:val="78E2BB53"/>
    <w:rsid w:val="78EFF8CB"/>
    <w:rsid w:val="78F6C3FF"/>
    <w:rsid w:val="790DF2C6"/>
    <w:rsid w:val="79307DC0"/>
    <w:rsid w:val="7950A678"/>
    <w:rsid w:val="795644D7"/>
    <w:rsid w:val="795B528A"/>
    <w:rsid w:val="795D10A3"/>
    <w:rsid w:val="79652338"/>
    <w:rsid w:val="7973783B"/>
    <w:rsid w:val="797B3192"/>
    <w:rsid w:val="79957E4E"/>
    <w:rsid w:val="7997582C"/>
    <w:rsid w:val="79A5910C"/>
    <w:rsid w:val="79B963A9"/>
    <w:rsid w:val="79CC58AE"/>
    <w:rsid w:val="79D75DBC"/>
    <w:rsid w:val="79DCD1F1"/>
    <w:rsid w:val="79E38E2D"/>
    <w:rsid w:val="79F30A3F"/>
    <w:rsid w:val="7A01F9A0"/>
    <w:rsid w:val="7A0CE63C"/>
    <w:rsid w:val="7A1A856D"/>
    <w:rsid w:val="7A1BF51D"/>
    <w:rsid w:val="7A1E5F62"/>
    <w:rsid w:val="7A20F0A7"/>
    <w:rsid w:val="7A21ACC7"/>
    <w:rsid w:val="7A293B7F"/>
    <w:rsid w:val="7A2D9DE7"/>
    <w:rsid w:val="7A2FE391"/>
    <w:rsid w:val="7A39A634"/>
    <w:rsid w:val="7A3AD0D3"/>
    <w:rsid w:val="7A41B1CB"/>
    <w:rsid w:val="7A42A9C2"/>
    <w:rsid w:val="7A48A935"/>
    <w:rsid w:val="7A4E5B71"/>
    <w:rsid w:val="7A56744F"/>
    <w:rsid w:val="7A5A23A4"/>
    <w:rsid w:val="7A5AE0BF"/>
    <w:rsid w:val="7A5C90D5"/>
    <w:rsid w:val="7A6AC124"/>
    <w:rsid w:val="7A6E6C2D"/>
    <w:rsid w:val="7A75E64F"/>
    <w:rsid w:val="7A7A18ED"/>
    <w:rsid w:val="7A7D01B3"/>
    <w:rsid w:val="7A96E2BF"/>
    <w:rsid w:val="7AA8935D"/>
    <w:rsid w:val="7AA8CA1C"/>
    <w:rsid w:val="7ABCF8F2"/>
    <w:rsid w:val="7ACF19BA"/>
    <w:rsid w:val="7AD0348B"/>
    <w:rsid w:val="7AEEDA7D"/>
    <w:rsid w:val="7AF06CAE"/>
    <w:rsid w:val="7AF980B9"/>
    <w:rsid w:val="7AFA9B2C"/>
    <w:rsid w:val="7AFE8844"/>
    <w:rsid w:val="7B039F3A"/>
    <w:rsid w:val="7B1012E5"/>
    <w:rsid w:val="7B2061A1"/>
    <w:rsid w:val="7B2C4F80"/>
    <w:rsid w:val="7B38635D"/>
    <w:rsid w:val="7B3A80FB"/>
    <w:rsid w:val="7B41265F"/>
    <w:rsid w:val="7B425402"/>
    <w:rsid w:val="7B42C32E"/>
    <w:rsid w:val="7B4B4917"/>
    <w:rsid w:val="7B50FB51"/>
    <w:rsid w:val="7B5239D1"/>
    <w:rsid w:val="7B557026"/>
    <w:rsid w:val="7B736DF7"/>
    <w:rsid w:val="7B76B11C"/>
    <w:rsid w:val="7B7D0434"/>
    <w:rsid w:val="7B8251DF"/>
    <w:rsid w:val="7B83AA3E"/>
    <w:rsid w:val="7B8B6F61"/>
    <w:rsid w:val="7B969555"/>
    <w:rsid w:val="7BA09BD9"/>
    <w:rsid w:val="7BA3867D"/>
    <w:rsid w:val="7BA46AC5"/>
    <w:rsid w:val="7BAD350D"/>
    <w:rsid w:val="7BB49D10"/>
    <w:rsid w:val="7BD7C981"/>
    <w:rsid w:val="7BD899A6"/>
    <w:rsid w:val="7BDBCF89"/>
    <w:rsid w:val="7BE7E6D7"/>
    <w:rsid w:val="7BE9C72B"/>
    <w:rsid w:val="7BED3D31"/>
    <w:rsid w:val="7BF22449"/>
    <w:rsid w:val="7C0122A2"/>
    <w:rsid w:val="7C051D5F"/>
    <w:rsid w:val="7C0816E8"/>
    <w:rsid w:val="7C0B8F92"/>
    <w:rsid w:val="7C1E2712"/>
    <w:rsid w:val="7C220638"/>
    <w:rsid w:val="7C2E989B"/>
    <w:rsid w:val="7C2F62E4"/>
    <w:rsid w:val="7C3DD1DB"/>
    <w:rsid w:val="7C57CE15"/>
    <w:rsid w:val="7C5AB9C0"/>
    <w:rsid w:val="7C602329"/>
    <w:rsid w:val="7C6BE7CB"/>
    <w:rsid w:val="7C7D4EC3"/>
    <w:rsid w:val="7C7D522D"/>
    <w:rsid w:val="7C7EF694"/>
    <w:rsid w:val="7C81D477"/>
    <w:rsid w:val="7C8AA6B1"/>
    <w:rsid w:val="7C9DB916"/>
    <w:rsid w:val="7C9ED237"/>
    <w:rsid w:val="7CA814F0"/>
    <w:rsid w:val="7CCAB532"/>
    <w:rsid w:val="7CD394C0"/>
    <w:rsid w:val="7CDBFDBD"/>
    <w:rsid w:val="7CE93E4E"/>
    <w:rsid w:val="7CF02A2B"/>
    <w:rsid w:val="7CF23B60"/>
    <w:rsid w:val="7CFEDC6F"/>
    <w:rsid w:val="7D0BEEDD"/>
    <w:rsid w:val="7D0FEE72"/>
    <w:rsid w:val="7D18752F"/>
    <w:rsid w:val="7D1D643A"/>
    <w:rsid w:val="7D379B4A"/>
    <w:rsid w:val="7D48D52E"/>
    <w:rsid w:val="7D4F1AFF"/>
    <w:rsid w:val="7D5630C4"/>
    <w:rsid w:val="7D6ED5F4"/>
    <w:rsid w:val="7D700B54"/>
    <w:rsid w:val="7D7AFA96"/>
    <w:rsid w:val="7D7C2F54"/>
    <w:rsid w:val="7D7D3EE1"/>
    <w:rsid w:val="7D844FCD"/>
    <w:rsid w:val="7D965F3C"/>
    <w:rsid w:val="7D9ACA55"/>
    <w:rsid w:val="7DA94044"/>
    <w:rsid w:val="7DB46667"/>
    <w:rsid w:val="7DBDD699"/>
    <w:rsid w:val="7DD73D7C"/>
    <w:rsid w:val="7DDC398C"/>
    <w:rsid w:val="7DDE5492"/>
    <w:rsid w:val="7DEDF4A0"/>
    <w:rsid w:val="7E024A48"/>
    <w:rsid w:val="7E0458AE"/>
    <w:rsid w:val="7E08D267"/>
    <w:rsid w:val="7E321302"/>
    <w:rsid w:val="7E36BB50"/>
    <w:rsid w:val="7E3FF68F"/>
    <w:rsid w:val="7E4330FB"/>
    <w:rsid w:val="7E460EA1"/>
    <w:rsid w:val="7E6D2F7D"/>
    <w:rsid w:val="7E6D378A"/>
    <w:rsid w:val="7E6DD0C1"/>
    <w:rsid w:val="7E81DD50"/>
    <w:rsid w:val="7E845869"/>
    <w:rsid w:val="7E909B3C"/>
    <w:rsid w:val="7E9FB13A"/>
    <w:rsid w:val="7EA05EB5"/>
    <w:rsid w:val="7EACDA7B"/>
    <w:rsid w:val="7EBA1DA8"/>
    <w:rsid w:val="7EBFA29A"/>
    <w:rsid w:val="7EC90B18"/>
    <w:rsid w:val="7EC94F58"/>
    <w:rsid w:val="7ECB197E"/>
    <w:rsid w:val="7ED1170A"/>
    <w:rsid w:val="7EDBBDA6"/>
    <w:rsid w:val="7EE35300"/>
    <w:rsid w:val="7EED5480"/>
    <w:rsid w:val="7EF20994"/>
    <w:rsid w:val="7EF75D1F"/>
    <w:rsid w:val="7EFD7E0C"/>
    <w:rsid w:val="7F114663"/>
    <w:rsid w:val="7F1173DE"/>
    <w:rsid w:val="7F1C812E"/>
    <w:rsid w:val="7F1CF1F9"/>
    <w:rsid w:val="7F20AAF6"/>
    <w:rsid w:val="7F20D075"/>
    <w:rsid w:val="7F2DB111"/>
    <w:rsid w:val="7F2FBBEC"/>
    <w:rsid w:val="7F3FEC99"/>
    <w:rsid w:val="7F481DEA"/>
    <w:rsid w:val="7F514AB3"/>
    <w:rsid w:val="7F55E50D"/>
    <w:rsid w:val="7F5F57A6"/>
    <w:rsid w:val="7F6A3BD4"/>
    <w:rsid w:val="7F7D03D0"/>
    <w:rsid w:val="7FA31885"/>
    <w:rsid w:val="7FA34107"/>
    <w:rsid w:val="7FA46914"/>
    <w:rsid w:val="7FA6290D"/>
    <w:rsid w:val="7FC63BC8"/>
    <w:rsid w:val="7FD6B337"/>
    <w:rsid w:val="7FDC1E1E"/>
    <w:rsid w:val="7FE95994"/>
    <w:rsid w:val="7FEA36AF"/>
    <w:rsid w:val="7FEC0549"/>
    <w:rsid w:val="7FF8B784"/>
    <w:rsid w:val="7FFFC0A3"/>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BBEE6"/>
  <w15:chartTrackingRefBased/>
  <w15:docId w15:val="{954A7600-475A-4654-A2A9-09C51FE53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580D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5E1D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F55F8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80D5A"/>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5E1DE5"/>
    <w:rPr>
      <w:rFonts w:asciiTheme="majorHAnsi" w:eastAsiaTheme="majorEastAsia" w:hAnsiTheme="majorHAnsi" w:cstheme="majorBidi"/>
      <w:color w:val="2F5496" w:themeColor="accent1" w:themeShade="BF"/>
      <w:sz w:val="26"/>
      <w:szCs w:val="26"/>
    </w:rPr>
  </w:style>
  <w:style w:type="paragraph" w:styleId="Overskrift">
    <w:name w:val="TOC Heading"/>
    <w:basedOn w:val="Overskrift1"/>
    <w:next w:val="Normal"/>
    <w:uiPriority w:val="39"/>
    <w:unhideWhenUsed/>
    <w:qFormat/>
    <w:rsid w:val="00C84E50"/>
    <w:pPr>
      <w:outlineLvl w:val="9"/>
    </w:pPr>
    <w:rPr>
      <w:lang w:eastAsia="da-DK"/>
    </w:rPr>
  </w:style>
  <w:style w:type="paragraph" w:styleId="Indholdsfortegnelse1">
    <w:name w:val="toc 1"/>
    <w:basedOn w:val="Normal"/>
    <w:next w:val="Normal"/>
    <w:autoRedefine/>
    <w:uiPriority w:val="39"/>
    <w:unhideWhenUsed/>
    <w:rsid w:val="00C84E50"/>
    <w:pPr>
      <w:spacing w:after="100"/>
    </w:pPr>
  </w:style>
  <w:style w:type="paragraph" w:styleId="Indholdsfortegnelse2">
    <w:name w:val="toc 2"/>
    <w:basedOn w:val="Normal"/>
    <w:next w:val="Normal"/>
    <w:autoRedefine/>
    <w:uiPriority w:val="39"/>
    <w:unhideWhenUsed/>
    <w:rsid w:val="00C84E50"/>
    <w:pPr>
      <w:spacing w:after="100"/>
      <w:ind w:left="220"/>
    </w:pPr>
  </w:style>
  <w:style w:type="character" w:styleId="Hyperlink">
    <w:name w:val="Hyperlink"/>
    <w:basedOn w:val="Standardskrifttypeiafsnit"/>
    <w:uiPriority w:val="99"/>
    <w:unhideWhenUsed/>
    <w:rsid w:val="00C84E50"/>
    <w:rPr>
      <w:color w:val="0563C1" w:themeColor="hyperlink"/>
      <w:u w:val="single"/>
    </w:rPr>
  </w:style>
  <w:style w:type="paragraph" w:styleId="Listeafsnit">
    <w:name w:val="List Paragraph"/>
    <w:basedOn w:val="Normal"/>
    <w:uiPriority w:val="34"/>
    <w:qFormat/>
    <w:pPr>
      <w:ind w:left="720"/>
      <w:contextualSpacing/>
    </w:pPr>
  </w:style>
  <w:style w:type="table" w:styleId="Tabel-Gitter">
    <w:name w:val="Table Grid"/>
    <w:basedOn w:val="Tabel-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Bogenstitel">
    <w:name w:val="Book Title"/>
    <w:basedOn w:val="Standardskrifttypeiafsnit"/>
    <w:uiPriority w:val="33"/>
    <w:qFormat/>
    <w:rsid w:val="00E71D0C"/>
    <w:rPr>
      <w:b/>
      <w:bCs/>
      <w:i/>
      <w:iCs/>
      <w:spacing w:val="5"/>
    </w:rPr>
  </w:style>
  <w:style w:type="character" w:styleId="Strk">
    <w:name w:val="Strong"/>
    <w:basedOn w:val="Standardskrifttypeiafsnit"/>
    <w:uiPriority w:val="22"/>
    <w:qFormat/>
    <w:rsid w:val="00621436"/>
    <w:rPr>
      <w:b/>
      <w:bCs/>
    </w:rPr>
  </w:style>
  <w:style w:type="paragraph" w:styleId="NormalWeb">
    <w:name w:val="Normal (Web)"/>
    <w:basedOn w:val="Normal"/>
    <w:uiPriority w:val="99"/>
    <w:unhideWhenUsed/>
    <w:rsid w:val="005D37BE"/>
    <w:pPr>
      <w:spacing w:before="100" w:beforeAutospacing="1" w:after="100" w:afterAutospacing="1" w:line="276" w:lineRule="auto"/>
    </w:pPr>
    <w:rPr>
      <w:rFonts w:eastAsiaTheme="minorEastAsia"/>
      <w:lang w:eastAsia="da-DK"/>
    </w:rPr>
  </w:style>
  <w:style w:type="character" w:customStyle="1" w:styleId="Overskrift3Tegn">
    <w:name w:val="Overskrift 3 Tegn"/>
    <w:basedOn w:val="Standardskrifttypeiafsnit"/>
    <w:link w:val="Overskrift3"/>
    <w:uiPriority w:val="9"/>
    <w:rsid w:val="00F55F87"/>
    <w:rPr>
      <w:rFonts w:asciiTheme="majorHAnsi" w:eastAsiaTheme="majorEastAsia" w:hAnsiTheme="majorHAnsi" w:cstheme="majorBidi"/>
      <w:color w:val="1F3763" w:themeColor="accent1" w:themeShade="7F"/>
      <w:sz w:val="24"/>
      <w:szCs w:val="24"/>
    </w:rPr>
  </w:style>
  <w:style w:type="paragraph" w:styleId="Indholdsfortegnelse3">
    <w:name w:val="toc 3"/>
    <w:basedOn w:val="Normal"/>
    <w:next w:val="Normal"/>
    <w:autoRedefine/>
    <w:uiPriority w:val="39"/>
    <w:unhideWhenUsed/>
    <w:rsid w:val="00F55F87"/>
    <w:pPr>
      <w:spacing w:after="100"/>
      <w:ind w:left="440"/>
    </w:pPr>
  </w:style>
  <w:style w:type="paragraph" w:styleId="Sidehoved">
    <w:name w:val="header"/>
    <w:basedOn w:val="Normal"/>
    <w:link w:val="SidehovedTegn"/>
    <w:uiPriority w:val="99"/>
    <w:unhideWhenUsed/>
    <w:rsid w:val="00FC032E"/>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C032E"/>
  </w:style>
  <w:style w:type="paragraph" w:styleId="Sidefod">
    <w:name w:val="footer"/>
    <w:basedOn w:val="Normal"/>
    <w:link w:val="SidefodTegn"/>
    <w:uiPriority w:val="99"/>
    <w:unhideWhenUsed/>
    <w:rsid w:val="00FC032E"/>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C032E"/>
  </w:style>
  <w:style w:type="paragraph" w:styleId="Bibliografi">
    <w:name w:val="Bibliography"/>
    <w:basedOn w:val="Normal"/>
    <w:next w:val="Normal"/>
    <w:uiPriority w:val="37"/>
    <w:unhideWhenUsed/>
    <w:rsid w:val="00715233"/>
    <w:pPr>
      <w:spacing w:after="0" w:line="240" w:lineRule="auto"/>
      <w:ind w:left="720" w:hanging="720"/>
    </w:pPr>
  </w:style>
  <w:style w:type="paragraph" w:styleId="Fodnotetekst">
    <w:name w:val="footnote text"/>
    <w:basedOn w:val="Normal"/>
    <w:link w:val="FodnotetekstTegn"/>
    <w:uiPriority w:val="99"/>
    <w:semiHidden/>
    <w:unhideWhenUsed/>
    <w:rsid w:val="00715233"/>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715233"/>
    <w:rPr>
      <w:sz w:val="20"/>
      <w:szCs w:val="20"/>
    </w:rPr>
  </w:style>
  <w:style w:type="character" w:styleId="Fodnotehenvisning">
    <w:name w:val="footnote reference"/>
    <w:basedOn w:val="Standardskrifttypeiafsnit"/>
    <w:uiPriority w:val="99"/>
    <w:semiHidden/>
    <w:unhideWhenUsed/>
    <w:rsid w:val="00715233"/>
    <w:rPr>
      <w:vertAlign w:val="superscript"/>
    </w:rPr>
  </w:style>
  <w:style w:type="character" w:customStyle="1" w:styleId="normaltextrun">
    <w:name w:val="normaltextrun"/>
    <w:basedOn w:val="Standardskrifttypeiafsnit"/>
    <w:rsid w:val="007F5227"/>
  </w:style>
  <w:style w:type="character" w:customStyle="1" w:styleId="spellingerror">
    <w:name w:val="spellingerror"/>
    <w:basedOn w:val="Standardskrifttypeiafsnit"/>
    <w:rsid w:val="007F5227"/>
  </w:style>
  <w:style w:type="character" w:customStyle="1" w:styleId="eop">
    <w:name w:val="eop"/>
    <w:basedOn w:val="Standardskrifttypeiafsnit"/>
    <w:rsid w:val="007F5227"/>
  </w:style>
  <w:style w:type="paragraph" w:customStyle="1" w:styleId="paragraph">
    <w:name w:val="paragraph"/>
    <w:basedOn w:val="Normal"/>
    <w:rsid w:val="000278C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contextualspellingandgrammarerror">
    <w:name w:val="contextualspellingandgrammarerror"/>
    <w:basedOn w:val="Standardskrifttypeiafsnit"/>
    <w:rsid w:val="000278C6"/>
  </w:style>
  <w:style w:type="character" w:customStyle="1" w:styleId="scxw7615429">
    <w:name w:val="scxw7615429"/>
    <w:basedOn w:val="Standardskrifttypeiafsnit"/>
    <w:rsid w:val="000278C6"/>
  </w:style>
  <w:style w:type="character" w:customStyle="1" w:styleId="tabchar">
    <w:name w:val="tabchar"/>
    <w:basedOn w:val="Standardskrifttypeiafsnit"/>
    <w:rsid w:val="000278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9909884">
      <w:bodyDiv w:val="1"/>
      <w:marLeft w:val="0"/>
      <w:marRight w:val="0"/>
      <w:marTop w:val="0"/>
      <w:marBottom w:val="0"/>
      <w:divBdr>
        <w:top w:val="none" w:sz="0" w:space="0" w:color="auto"/>
        <w:left w:val="none" w:sz="0" w:space="0" w:color="auto"/>
        <w:bottom w:val="none" w:sz="0" w:space="0" w:color="auto"/>
        <w:right w:val="none" w:sz="0" w:space="0" w:color="auto"/>
      </w:divBdr>
    </w:div>
    <w:div w:id="1270160182">
      <w:bodyDiv w:val="1"/>
      <w:marLeft w:val="0"/>
      <w:marRight w:val="0"/>
      <w:marTop w:val="0"/>
      <w:marBottom w:val="0"/>
      <w:divBdr>
        <w:top w:val="none" w:sz="0" w:space="0" w:color="auto"/>
        <w:left w:val="none" w:sz="0" w:space="0" w:color="auto"/>
        <w:bottom w:val="none" w:sz="0" w:space="0" w:color="auto"/>
        <w:right w:val="none" w:sz="0" w:space="0" w:color="auto"/>
      </w:divBdr>
      <w:divsChild>
        <w:div w:id="707485051">
          <w:marLeft w:val="0"/>
          <w:marRight w:val="0"/>
          <w:marTop w:val="0"/>
          <w:marBottom w:val="0"/>
          <w:divBdr>
            <w:top w:val="none" w:sz="0" w:space="0" w:color="auto"/>
            <w:left w:val="none" w:sz="0" w:space="0" w:color="auto"/>
            <w:bottom w:val="none" w:sz="0" w:space="0" w:color="auto"/>
            <w:right w:val="none" w:sz="0" w:space="0" w:color="auto"/>
          </w:divBdr>
          <w:divsChild>
            <w:div w:id="671109777">
              <w:marLeft w:val="-75"/>
              <w:marRight w:val="0"/>
              <w:marTop w:val="30"/>
              <w:marBottom w:val="30"/>
              <w:divBdr>
                <w:top w:val="none" w:sz="0" w:space="0" w:color="auto"/>
                <w:left w:val="none" w:sz="0" w:space="0" w:color="auto"/>
                <w:bottom w:val="none" w:sz="0" w:space="0" w:color="auto"/>
                <w:right w:val="none" w:sz="0" w:space="0" w:color="auto"/>
              </w:divBdr>
              <w:divsChild>
                <w:div w:id="644432784">
                  <w:marLeft w:val="0"/>
                  <w:marRight w:val="0"/>
                  <w:marTop w:val="0"/>
                  <w:marBottom w:val="0"/>
                  <w:divBdr>
                    <w:top w:val="none" w:sz="0" w:space="0" w:color="auto"/>
                    <w:left w:val="none" w:sz="0" w:space="0" w:color="auto"/>
                    <w:bottom w:val="none" w:sz="0" w:space="0" w:color="auto"/>
                    <w:right w:val="none" w:sz="0" w:space="0" w:color="auto"/>
                  </w:divBdr>
                  <w:divsChild>
                    <w:div w:id="29501737">
                      <w:marLeft w:val="0"/>
                      <w:marRight w:val="0"/>
                      <w:marTop w:val="0"/>
                      <w:marBottom w:val="0"/>
                      <w:divBdr>
                        <w:top w:val="none" w:sz="0" w:space="0" w:color="auto"/>
                        <w:left w:val="none" w:sz="0" w:space="0" w:color="auto"/>
                        <w:bottom w:val="none" w:sz="0" w:space="0" w:color="auto"/>
                        <w:right w:val="none" w:sz="0" w:space="0" w:color="auto"/>
                      </w:divBdr>
                    </w:div>
                  </w:divsChild>
                </w:div>
                <w:div w:id="1072241373">
                  <w:marLeft w:val="0"/>
                  <w:marRight w:val="0"/>
                  <w:marTop w:val="0"/>
                  <w:marBottom w:val="0"/>
                  <w:divBdr>
                    <w:top w:val="none" w:sz="0" w:space="0" w:color="auto"/>
                    <w:left w:val="none" w:sz="0" w:space="0" w:color="auto"/>
                    <w:bottom w:val="none" w:sz="0" w:space="0" w:color="auto"/>
                    <w:right w:val="none" w:sz="0" w:space="0" w:color="auto"/>
                  </w:divBdr>
                  <w:divsChild>
                    <w:div w:id="243994229">
                      <w:marLeft w:val="0"/>
                      <w:marRight w:val="0"/>
                      <w:marTop w:val="0"/>
                      <w:marBottom w:val="0"/>
                      <w:divBdr>
                        <w:top w:val="none" w:sz="0" w:space="0" w:color="auto"/>
                        <w:left w:val="none" w:sz="0" w:space="0" w:color="auto"/>
                        <w:bottom w:val="none" w:sz="0" w:space="0" w:color="auto"/>
                        <w:right w:val="none" w:sz="0" w:space="0" w:color="auto"/>
                      </w:divBdr>
                    </w:div>
                    <w:div w:id="429469338">
                      <w:marLeft w:val="0"/>
                      <w:marRight w:val="0"/>
                      <w:marTop w:val="0"/>
                      <w:marBottom w:val="0"/>
                      <w:divBdr>
                        <w:top w:val="none" w:sz="0" w:space="0" w:color="auto"/>
                        <w:left w:val="none" w:sz="0" w:space="0" w:color="auto"/>
                        <w:bottom w:val="none" w:sz="0" w:space="0" w:color="auto"/>
                        <w:right w:val="none" w:sz="0" w:space="0" w:color="auto"/>
                      </w:divBdr>
                    </w:div>
                    <w:div w:id="951285559">
                      <w:marLeft w:val="0"/>
                      <w:marRight w:val="0"/>
                      <w:marTop w:val="0"/>
                      <w:marBottom w:val="0"/>
                      <w:divBdr>
                        <w:top w:val="none" w:sz="0" w:space="0" w:color="auto"/>
                        <w:left w:val="none" w:sz="0" w:space="0" w:color="auto"/>
                        <w:bottom w:val="none" w:sz="0" w:space="0" w:color="auto"/>
                        <w:right w:val="none" w:sz="0" w:space="0" w:color="auto"/>
                      </w:divBdr>
                    </w:div>
                    <w:div w:id="1569803688">
                      <w:marLeft w:val="0"/>
                      <w:marRight w:val="0"/>
                      <w:marTop w:val="0"/>
                      <w:marBottom w:val="0"/>
                      <w:divBdr>
                        <w:top w:val="none" w:sz="0" w:space="0" w:color="auto"/>
                        <w:left w:val="none" w:sz="0" w:space="0" w:color="auto"/>
                        <w:bottom w:val="none" w:sz="0" w:space="0" w:color="auto"/>
                        <w:right w:val="none" w:sz="0" w:space="0" w:color="auto"/>
                      </w:divBdr>
                    </w:div>
                  </w:divsChild>
                </w:div>
                <w:div w:id="1425222145">
                  <w:marLeft w:val="0"/>
                  <w:marRight w:val="0"/>
                  <w:marTop w:val="0"/>
                  <w:marBottom w:val="0"/>
                  <w:divBdr>
                    <w:top w:val="none" w:sz="0" w:space="0" w:color="auto"/>
                    <w:left w:val="none" w:sz="0" w:space="0" w:color="auto"/>
                    <w:bottom w:val="none" w:sz="0" w:space="0" w:color="auto"/>
                    <w:right w:val="none" w:sz="0" w:space="0" w:color="auto"/>
                  </w:divBdr>
                  <w:divsChild>
                    <w:div w:id="273445174">
                      <w:marLeft w:val="0"/>
                      <w:marRight w:val="0"/>
                      <w:marTop w:val="0"/>
                      <w:marBottom w:val="0"/>
                      <w:divBdr>
                        <w:top w:val="none" w:sz="0" w:space="0" w:color="auto"/>
                        <w:left w:val="none" w:sz="0" w:space="0" w:color="auto"/>
                        <w:bottom w:val="none" w:sz="0" w:space="0" w:color="auto"/>
                        <w:right w:val="none" w:sz="0" w:space="0" w:color="auto"/>
                      </w:divBdr>
                    </w:div>
                    <w:div w:id="487090622">
                      <w:marLeft w:val="0"/>
                      <w:marRight w:val="0"/>
                      <w:marTop w:val="0"/>
                      <w:marBottom w:val="0"/>
                      <w:divBdr>
                        <w:top w:val="none" w:sz="0" w:space="0" w:color="auto"/>
                        <w:left w:val="none" w:sz="0" w:space="0" w:color="auto"/>
                        <w:bottom w:val="none" w:sz="0" w:space="0" w:color="auto"/>
                        <w:right w:val="none" w:sz="0" w:space="0" w:color="auto"/>
                      </w:divBdr>
                    </w:div>
                    <w:div w:id="623118858">
                      <w:marLeft w:val="0"/>
                      <w:marRight w:val="0"/>
                      <w:marTop w:val="0"/>
                      <w:marBottom w:val="0"/>
                      <w:divBdr>
                        <w:top w:val="none" w:sz="0" w:space="0" w:color="auto"/>
                        <w:left w:val="none" w:sz="0" w:space="0" w:color="auto"/>
                        <w:bottom w:val="none" w:sz="0" w:space="0" w:color="auto"/>
                        <w:right w:val="none" w:sz="0" w:space="0" w:color="auto"/>
                      </w:divBdr>
                    </w:div>
                    <w:div w:id="1445148952">
                      <w:marLeft w:val="0"/>
                      <w:marRight w:val="0"/>
                      <w:marTop w:val="0"/>
                      <w:marBottom w:val="0"/>
                      <w:divBdr>
                        <w:top w:val="none" w:sz="0" w:space="0" w:color="auto"/>
                        <w:left w:val="none" w:sz="0" w:space="0" w:color="auto"/>
                        <w:bottom w:val="none" w:sz="0" w:space="0" w:color="auto"/>
                        <w:right w:val="none" w:sz="0" w:space="0" w:color="auto"/>
                      </w:divBdr>
                    </w:div>
                    <w:div w:id="1569924836">
                      <w:marLeft w:val="0"/>
                      <w:marRight w:val="0"/>
                      <w:marTop w:val="0"/>
                      <w:marBottom w:val="0"/>
                      <w:divBdr>
                        <w:top w:val="none" w:sz="0" w:space="0" w:color="auto"/>
                        <w:left w:val="none" w:sz="0" w:space="0" w:color="auto"/>
                        <w:bottom w:val="none" w:sz="0" w:space="0" w:color="auto"/>
                        <w:right w:val="none" w:sz="0" w:space="0" w:color="auto"/>
                      </w:divBdr>
                    </w:div>
                    <w:div w:id="2089227192">
                      <w:marLeft w:val="0"/>
                      <w:marRight w:val="0"/>
                      <w:marTop w:val="0"/>
                      <w:marBottom w:val="0"/>
                      <w:divBdr>
                        <w:top w:val="none" w:sz="0" w:space="0" w:color="auto"/>
                        <w:left w:val="none" w:sz="0" w:space="0" w:color="auto"/>
                        <w:bottom w:val="none" w:sz="0" w:space="0" w:color="auto"/>
                        <w:right w:val="none" w:sz="0" w:space="0" w:color="auto"/>
                      </w:divBdr>
                    </w:div>
                  </w:divsChild>
                </w:div>
                <w:div w:id="1897857074">
                  <w:marLeft w:val="0"/>
                  <w:marRight w:val="0"/>
                  <w:marTop w:val="0"/>
                  <w:marBottom w:val="0"/>
                  <w:divBdr>
                    <w:top w:val="none" w:sz="0" w:space="0" w:color="auto"/>
                    <w:left w:val="none" w:sz="0" w:space="0" w:color="auto"/>
                    <w:bottom w:val="none" w:sz="0" w:space="0" w:color="auto"/>
                    <w:right w:val="none" w:sz="0" w:space="0" w:color="auto"/>
                  </w:divBdr>
                  <w:divsChild>
                    <w:div w:id="424157008">
                      <w:marLeft w:val="0"/>
                      <w:marRight w:val="0"/>
                      <w:marTop w:val="0"/>
                      <w:marBottom w:val="0"/>
                      <w:divBdr>
                        <w:top w:val="none" w:sz="0" w:space="0" w:color="auto"/>
                        <w:left w:val="none" w:sz="0" w:space="0" w:color="auto"/>
                        <w:bottom w:val="none" w:sz="0" w:space="0" w:color="auto"/>
                        <w:right w:val="none" w:sz="0" w:space="0" w:color="auto"/>
                      </w:divBdr>
                    </w:div>
                    <w:div w:id="1283269631">
                      <w:marLeft w:val="0"/>
                      <w:marRight w:val="0"/>
                      <w:marTop w:val="0"/>
                      <w:marBottom w:val="0"/>
                      <w:divBdr>
                        <w:top w:val="none" w:sz="0" w:space="0" w:color="auto"/>
                        <w:left w:val="none" w:sz="0" w:space="0" w:color="auto"/>
                        <w:bottom w:val="none" w:sz="0" w:space="0" w:color="auto"/>
                        <w:right w:val="none" w:sz="0" w:space="0" w:color="auto"/>
                      </w:divBdr>
                    </w:div>
                  </w:divsChild>
                </w:div>
                <w:div w:id="1131023720">
                  <w:marLeft w:val="0"/>
                  <w:marRight w:val="0"/>
                  <w:marTop w:val="0"/>
                  <w:marBottom w:val="0"/>
                  <w:divBdr>
                    <w:top w:val="none" w:sz="0" w:space="0" w:color="auto"/>
                    <w:left w:val="none" w:sz="0" w:space="0" w:color="auto"/>
                    <w:bottom w:val="none" w:sz="0" w:space="0" w:color="auto"/>
                    <w:right w:val="none" w:sz="0" w:space="0" w:color="auto"/>
                  </w:divBdr>
                  <w:divsChild>
                    <w:div w:id="796534418">
                      <w:marLeft w:val="0"/>
                      <w:marRight w:val="0"/>
                      <w:marTop w:val="0"/>
                      <w:marBottom w:val="0"/>
                      <w:divBdr>
                        <w:top w:val="none" w:sz="0" w:space="0" w:color="auto"/>
                        <w:left w:val="none" w:sz="0" w:space="0" w:color="auto"/>
                        <w:bottom w:val="none" w:sz="0" w:space="0" w:color="auto"/>
                        <w:right w:val="none" w:sz="0" w:space="0" w:color="auto"/>
                      </w:divBdr>
                    </w:div>
                    <w:div w:id="898783543">
                      <w:marLeft w:val="0"/>
                      <w:marRight w:val="0"/>
                      <w:marTop w:val="0"/>
                      <w:marBottom w:val="0"/>
                      <w:divBdr>
                        <w:top w:val="none" w:sz="0" w:space="0" w:color="auto"/>
                        <w:left w:val="none" w:sz="0" w:space="0" w:color="auto"/>
                        <w:bottom w:val="none" w:sz="0" w:space="0" w:color="auto"/>
                        <w:right w:val="none" w:sz="0" w:space="0" w:color="auto"/>
                      </w:divBdr>
                    </w:div>
                    <w:div w:id="1074743472">
                      <w:marLeft w:val="0"/>
                      <w:marRight w:val="0"/>
                      <w:marTop w:val="0"/>
                      <w:marBottom w:val="0"/>
                      <w:divBdr>
                        <w:top w:val="none" w:sz="0" w:space="0" w:color="auto"/>
                        <w:left w:val="none" w:sz="0" w:space="0" w:color="auto"/>
                        <w:bottom w:val="none" w:sz="0" w:space="0" w:color="auto"/>
                        <w:right w:val="none" w:sz="0" w:space="0" w:color="auto"/>
                      </w:divBdr>
                    </w:div>
                    <w:div w:id="1992711623">
                      <w:marLeft w:val="0"/>
                      <w:marRight w:val="0"/>
                      <w:marTop w:val="0"/>
                      <w:marBottom w:val="0"/>
                      <w:divBdr>
                        <w:top w:val="none" w:sz="0" w:space="0" w:color="auto"/>
                        <w:left w:val="none" w:sz="0" w:space="0" w:color="auto"/>
                        <w:bottom w:val="none" w:sz="0" w:space="0" w:color="auto"/>
                        <w:right w:val="none" w:sz="0" w:space="0" w:color="auto"/>
                      </w:divBdr>
                    </w:div>
                  </w:divsChild>
                </w:div>
                <w:div w:id="1281648068">
                  <w:marLeft w:val="0"/>
                  <w:marRight w:val="0"/>
                  <w:marTop w:val="0"/>
                  <w:marBottom w:val="0"/>
                  <w:divBdr>
                    <w:top w:val="none" w:sz="0" w:space="0" w:color="auto"/>
                    <w:left w:val="none" w:sz="0" w:space="0" w:color="auto"/>
                    <w:bottom w:val="none" w:sz="0" w:space="0" w:color="auto"/>
                    <w:right w:val="none" w:sz="0" w:space="0" w:color="auto"/>
                  </w:divBdr>
                  <w:divsChild>
                    <w:div w:id="1090079134">
                      <w:marLeft w:val="0"/>
                      <w:marRight w:val="0"/>
                      <w:marTop w:val="0"/>
                      <w:marBottom w:val="0"/>
                      <w:divBdr>
                        <w:top w:val="none" w:sz="0" w:space="0" w:color="auto"/>
                        <w:left w:val="none" w:sz="0" w:space="0" w:color="auto"/>
                        <w:bottom w:val="none" w:sz="0" w:space="0" w:color="auto"/>
                        <w:right w:val="none" w:sz="0" w:space="0" w:color="auto"/>
                      </w:divBdr>
                    </w:div>
                  </w:divsChild>
                </w:div>
                <w:div w:id="1159879610">
                  <w:marLeft w:val="0"/>
                  <w:marRight w:val="0"/>
                  <w:marTop w:val="0"/>
                  <w:marBottom w:val="0"/>
                  <w:divBdr>
                    <w:top w:val="none" w:sz="0" w:space="0" w:color="auto"/>
                    <w:left w:val="none" w:sz="0" w:space="0" w:color="auto"/>
                    <w:bottom w:val="none" w:sz="0" w:space="0" w:color="auto"/>
                    <w:right w:val="none" w:sz="0" w:space="0" w:color="auto"/>
                  </w:divBdr>
                  <w:divsChild>
                    <w:div w:id="1473867799">
                      <w:marLeft w:val="0"/>
                      <w:marRight w:val="0"/>
                      <w:marTop w:val="0"/>
                      <w:marBottom w:val="0"/>
                      <w:divBdr>
                        <w:top w:val="none" w:sz="0" w:space="0" w:color="auto"/>
                        <w:left w:val="none" w:sz="0" w:space="0" w:color="auto"/>
                        <w:bottom w:val="none" w:sz="0" w:space="0" w:color="auto"/>
                        <w:right w:val="none" w:sz="0" w:space="0" w:color="auto"/>
                      </w:divBdr>
                    </w:div>
                  </w:divsChild>
                </w:div>
                <w:div w:id="1967542272">
                  <w:marLeft w:val="0"/>
                  <w:marRight w:val="0"/>
                  <w:marTop w:val="0"/>
                  <w:marBottom w:val="0"/>
                  <w:divBdr>
                    <w:top w:val="none" w:sz="0" w:space="0" w:color="auto"/>
                    <w:left w:val="none" w:sz="0" w:space="0" w:color="auto"/>
                    <w:bottom w:val="none" w:sz="0" w:space="0" w:color="auto"/>
                    <w:right w:val="none" w:sz="0" w:space="0" w:color="auto"/>
                  </w:divBdr>
                  <w:divsChild>
                    <w:div w:id="151075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6834">
          <w:marLeft w:val="0"/>
          <w:marRight w:val="0"/>
          <w:marTop w:val="0"/>
          <w:marBottom w:val="0"/>
          <w:divBdr>
            <w:top w:val="none" w:sz="0" w:space="0" w:color="auto"/>
            <w:left w:val="none" w:sz="0" w:space="0" w:color="auto"/>
            <w:bottom w:val="none" w:sz="0" w:space="0" w:color="auto"/>
            <w:right w:val="none" w:sz="0" w:space="0" w:color="auto"/>
          </w:divBdr>
          <w:divsChild>
            <w:div w:id="67775735">
              <w:marLeft w:val="0"/>
              <w:marRight w:val="0"/>
              <w:marTop w:val="0"/>
              <w:marBottom w:val="0"/>
              <w:divBdr>
                <w:top w:val="none" w:sz="0" w:space="0" w:color="auto"/>
                <w:left w:val="none" w:sz="0" w:space="0" w:color="auto"/>
                <w:bottom w:val="none" w:sz="0" w:space="0" w:color="auto"/>
                <w:right w:val="none" w:sz="0" w:space="0" w:color="auto"/>
              </w:divBdr>
            </w:div>
            <w:div w:id="667249784">
              <w:marLeft w:val="0"/>
              <w:marRight w:val="0"/>
              <w:marTop w:val="0"/>
              <w:marBottom w:val="0"/>
              <w:divBdr>
                <w:top w:val="none" w:sz="0" w:space="0" w:color="auto"/>
                <w:left w:val="none" w:sz="0" w:space="0" w:color="auto"/>
                <w:bottom w:val="none" w:sz="0" w:space="0" w:color="auto"/>
                <w:right w:val="none" w:sz="0" w:space="0" w:color="auto"/>
              </w:divBdr>
            </w:div>
            <w:div w:id="1583486371">
              <w:marLeft w:val="0"/>
              <w:marRight w:val="0"/>
              <w:marTop w:val="0"/>
              <w:marBottom w:val="0"/>
              <w:divBdr>
                <w:top w:val="none" w:sz="0" w:space="0" w:color="auto"/>
                <w:left w:val="none" w:sz="0" w:space="0" w:color="auto"/>
                <w:bottom w:val="none" w:sz="0" w:space="0" w:color="auto"/>
                <w:right w:val="none" w:sz="0" w:space="0" w:color="auto"/>
              </w:divBdr>
            </w:div>
            <w:div w:id="1693534366">
              <w:marLeft w:val="0"/>
              <w:marRight w:val="0"/>
              <w:marTop w:val="0"/>
              <w:marBottom w:val="0"/>
              <w:divBdr>
                <w:top w:val="none" w:sz="0" w:space="0" w:color="auto"/>
                <w:left w:val="none" w:sz="0" w:space="0" w:color="auto"/>
                <w:bottom w:val="none" w:sz="0" w:space="0" w:color="auto"/>
                <w:right w:val="none" w:sz="0" w:space="0" w:color="auto"/>
              </w:divBdr>
            </w:div>
          </w:divsChild>
        </w:div>
        <w:div w:id="119997743">
          <w:marLeft w:val="0"/>
          <w:marRight w:val="0"/>
          <w:marTop w:val="0"/>
          <w:marBottom w:val="0"/>
          <w:divBdr>
            <w:top w:val="none" w:sz="0" w:space="0" w:color="auto"/>
            <w:left w:val="none" w:sz="0" w:space="0" w:color="auto"/>
            <w:bottom w:val="none" w:sz="0" w:space="0" w:color="auto"/>
            <w:right w:val="none" w:sz="0" w:space="0" w:color="auto"/>
          </w:divBdr>
        </w:div>
        <w:div w:id="250237902">
          <w:marLeft w:val="0"/>
          <w:marRight w:val="0"/>
          <w:marTop w:val="0"/>
          <w:marBottom w:val="0"/>
          <w:divBdr>
            <w:top w:val="none" w:sz="0" w:space="0" w:color="auto"/>
            <w:left w:val="none" w:sz="0" w:space="0" w:color="auto"/>
            <w:bottom w:val="none" w:sz="0" w:space="0" w:color="auto"/>
            <w:right w:val="none" w:sz="0" w:space="0" w:color="auto"/>
          </w:divBdr>
        </w:div>
        <w:div w:id="291832630">
          <w:marLeft w:val="0"/>
          <w:marRight w:val="0"/>
          <w:marTop w:val="0"/>
          <w:marBottom w:val="0"/>
          <w:divBdr>
            <w:top w:val="none" w:sz="0" w:space="0" w:color="auto"/>
            <w:left w:val="none" w:sz="0" w:space="0" w:color="auto"/>
            <w:bottom w:val="none" w:sz="0" w:space="0" w:color="auto"/>
            <w:right w:val="none" w:sz="0" w:space="0" w:color="auto"/>
          </w:divBdr>
        </w:div>
        <w:div w:id="314837787">
          <w:marLeft w:val="0"/>
          <w:marRight w:val="0"/>
          <w:marTop w:val="0"/>
          <w:marBottom w:val="0"/>
          <w:divBdr>
            <w:top w:val="none" w:sz="0" w:space="0" w:color="auto"/>
            <w:left w:val="none" w:sz="0" w:space="0" w:color="auto"/>
            <w:bottom w:val="none" w:sz="0" w:space="0" w:color="auto"/>
            <w:right w:val="none" w:sz="0" w:space="0" w:color="auto"/>
          </w:divBdr>
        </w:div>
        <w:div w:id="340277040">
          <w:marLeft w:val="0"/>
          <w:marRight w:val="0"/>
          <w:marTop w:val="0"/>
          <w:marBottom w:val="0"/>
          <w:divBdr>
            <w:top w:val="none" w:sz="0" w:space="0" w:color="auto"/>
            <w:left w:val="none" w:sz="0" w:space="0" w:color="auto"/>
            <w:bottom w:val="none" w:sz="0" w:space="0" w:color="auto"/>
            <w:right w:val="none" w:sz="0" w:space="0" w:color="auto"/>
          </w:divBdr>
        </w:div>
        <w:div w:id="353190948">
          <w:marLeft w:val="0"/>
          <w:marRight w:val="0"/>
          <w:marTop w:val="0"/>
          <w:marBottom w:val="0"/>
          <w:divBdr>
            <w:top w:val="none" w:sz="0" w:space="0" w:color="auto"/>
            <w:left w:val="none" w:sz="0" w:space="0" w:color="auto"/>
            <w:bottom w:val="none" w:sz="0" w:space="0" w:color="auto"/>
            <w:right w:val="none" w:sz="0" w:space="0" w:color="auto"/>
          </w:divBdr>
        </w:div>
        <w:div w:id="520555281">
          <w:marLeft w:val="0"/>
          <w:marRight w:val="0"/>
          <w:marTop w:val="0"/>
          <w:marBottom w:val="0"/>
          <w:divBdr>
            <w:top w:val="none" w:sz="0" w:space="0" w:color="auto"/>
            <w:left w:val="none" w:sz="0" w:space="0" w:color="auto"/>
            <w:bottom w:val="none" w:sz="0" w:space="0" w:color="auto"/>
            <w:right w:val="none" w:sz="0" w:space="0" w:color="auto"/>
          </w:divBdr>
        </w:div>
        <w:div w:id="570120286">
          <w:marLeft w:val="0"/>
          <w:marRight w:val="0"/>
          <w:marTop w:val="0"/>
          <w:marBottom w:val="0"/>
          <w:divBdr>
            <w:top w:val="none" w:sz="0" w:space="0" w:color="auto"/>
            <w:left w:val="none" w:sz="0" w:space="0" w:color="auto"/>
            <w:bottom w:val="none" w:sz="0" w:space="0" w:color="auto"/>
            <w:right w:val="none" w:sz="0" w:space="0" w:color="auto"/>
          </w:divBdr>
        </w:div>
        <w:div w:id="673801259">
          <w:marLeft w:val="0"/>
          <w:marRight w:val="0"/>
          <w:marTop w:val="0"/>
          <w:marBottom w:val="0"/>
          <w:divBdr>
            <w:top w:val="none" w:sz="0" w:space="0" w:color="auto"/>
            <w:left w:val="none" w:sz="0" w:space="0" w:color="auto"/>
            <w:bottom w:val="none" w:sz="0" w:space="0" w:color="auto"/>
            <w:right w:val="none" w:sz="0" w:space="0" w:color="auto"/>
          </w:divBdr>
        </w:div>
        <w:div w:id="751850710">
          <w:marLeft w:val="0"/>
          <w:marRight w:val="0"/>
          <w:marTop w:val="0"/>
          <w:marBottom w:val="0"/>
          <w:divBdr>
            <w:top w:val="none" w:sz="0" w:space="0" w:color="auto"/>
            <w:left w:val="none" w:sz="0" w:space="0" w:color="auto"/>
            <w:bottom w:val="none" w:sz="0" w:space="0" w:color="auto"/>
            <w:right w:val="none" w:sz="0" w:space="0" w:color="auto"/>
          </w:divBdr>
        </w:div>
        <w:div w:id="881553518">
          <w:marLeft w:val="0"/>
          <w:marRight w:val="0"/>
          <w:marTop w:val="0"/>
          <w:marBottom w:val="0"/>
          <w:divBdr>
            <w:top w:val="none" w:sz="0" w:space="0" w:color="auto"/>
            <w:left w:val="none" w:sz="0" w:space="0" w:color="auto"/>
            <w:bottom w:val="none" w:sz="0" w:space="0" w:color="auto"/>
            <w:right w:val="none" w:sz="0" w:space="0" w:color="auto"/>
          </w:divBdr>
        </w:div>
        <w:div w:id="959843513">
          <w:marLeft w:val="0"/>
          <w:marRight w:val="0"/>
          <w:marTop w:val="0"/>
          <w:marBottom w:val="0"/>
          <w:divBdr>
            <w:top w:val="none" w:sz="0" w:space="0" w:color="auto"/>
            <w:left w:val="none" w:sz="0" w:space="0" w:color="auto"/>
            <w:bottom w:val="none" w:sz="0" w:space="0" w:color="auto"/>
            <w:right w:val="none" w:sz="0" w:space="0" w:color="auto"/>
          </w:divBdr>
        </w:div>
        <w:div w:id="995643597">
          <w:marLeft w:val="0"/>
          <w:marRight w:val="0"/>
          <w:marTop w:val="0"/>
          <w:marBottom w:val="0"/>
          <w:divBdr>
            <w:top w:val="none" w:sz="0" w:space="0" w:color="auto"/>
            <w:left w:val="none" w:sz="0" w:space="0" w:color="auto"/>
            <w:bottom w:val="none" w:sz="0" w:space="0" w:color="auto"/>
            <w:right w:val="none" w:sz="0" w:space="0" w:color="auto"/>
          </w:divBdr>
        </w:div>
        <w:div w:id="1103303535">
          <w:marLeft w:val="0"/>
          <w:marRight w:val="0"/>
          <w:marTop w:val="0"/>
          <w:marBottom w:val="0"/>
          <w:divBdr>
            <w:top w:val="none" w:sz="0" w:space="0" w:color="auto"/>
            <w:left w:val="none" w:sz="0" w:space="0" w:color="auto"/>
            <w:bottom w:val="none" w:sz="0" w:space="0" w:color="auto"/>
            <w:right w:val="none" w:sz="0" w:space="0" w:color="auto"/>
          </w:divBdr>
        </w:div>
        <w:div w:id="1118064296">
          <w:marLeft w:val="0"/>
          <w:marRight w:val="0"/>
          <w:marTop w:val="0"/>
          <w:marBottom w:val="0"/>
          <w:divBdr>
            <w:top w:val="none" w:sz="0" w:space="0" w:color="auto"/>
            <w:left w:val="none" w:sz="0" w:space="0" w:color="auto"/>
            <w:bottom w:val="none" w:sz="0" w:space="0" w:color="auto"/>
            <w:right w:val="none" w:sz="0" w:space="0" w:color="auto"/>
          </w:divBdr>
        </w:div>
        <w:div w:id="1281911054">
          <w:marLeft w:val="0"/>
          <w:marRight w:val="0"/>
          <w:marTop w:val="0"/>
          <w:marBottom w:val="0"/>
          <w:divBdr>
            <w:top w:val="none" w:sz="0" w:space="0" w:color="auto"/>
            <w:left w:val="none" w:sz="0" w:space="0" w:color="auto"/>
            <w:bottom w:val="none" w:sz="0" w:space="0" w:color="auto"/>
            <w:right w:val="none" w:sz="0" w:space="0" w:color="auto"/>
          </w:divBdr>
        </w:div>
        <w:div w:id="1496988876">
          <w:marLeft w:val="0"/>
          <w:marRight w:val="0"/>
          <w:marTop w:val="0"/>
          <w:marBottom w:val="0"/>
          <w:divBdr>
            <w:top w:val="none" w:sz="0" w:space="0" w:color="auto"/>
            <w:left w:val="none" w:sz="0" w:space="0" w:color="auto"/>
            <w:bottom w:val="none" w:sz="0" w:space="0" w:color="auto"/>
            <w:right w:val="none" w:sz="0" w:space="0" w:color="auto"/>
          </w:divBdr>
        </w:div>
        <w:div w:id="1539970087">
          <w:marLeft w:val="0"/>
          <w:marRight w:val="0"/>
          <w:marTop w:val="0"/>
          <w:marBottom w:val="0"/>
          <w:divBdr>
            <w:top w:val="none" w:sz="0" w:space="0" w:color="auto"/>
            <w:left w:val="none" w:sz="0" w:space="0" w:color="auto"/>
            <w:bottom w:val="none" w:sz="0" w:space="0" w:color="auto"/>
            <w:right w:val="none" w:sz="0" w:space="0" w:color="auto"/>
          </w:divBdr>
        </w:div>
        <w:div w:id="1540703135">
          <w:marLeft w:val="0"/>
          <w:marRight w:val="0"/>
          <w:marTop w:val="0"/>
          <w:marBottom w:val="0"/>
          <w:divBdr>
            <w:top w:val="none" w:sz="0" w:space="0" w:color="auto"/>
            <w:left w:val="none" w:sz="0" w:space="0" w:color="auto"/>
            <w:bottom w:val="none" w:sz="0" w:space="0" w:color="auto"/>
            <w:right w:val="none" w:sz="0" w:space="0" w:color="auto"/>
          </w:divBdr>
        </w:div>
        <w:div w:id="1652363792">
          <w:marLeft w:val="0"/>
          <w:marRight w:val="0"/>
          <w:marTop w:val="0"/>
          <w:marBottom w:val="0"/>
          <w:divBdr>
            <w:top w:val="none" w:sz="0" w:space="0" w:color="auto"/>
            <w:left w:val="none" w:sz="0" w:space="0" w:color="auto"/>
            <w:bottom w:val="none" w:sz="0" w:space="0" w:color="auto"/>
            <w:right w:val="none" w:sz="0" w:space="0" w:color="auto"/>
          </w:divBdr>
        </w:div>
        <w:div w:id="1802577597">
          <w:marLeft w:val="0"/>
          <w:marRight w:val="0"/>
          <w:marTop w:val="0"/>
          <w:marBottom w:val="0"/>
          <w:divBdr>
            <w:top w:val="none" w:sz="0" w:space="0" w:color="auto"/>
            <w:left w:val="none" w:sz="0" w:space="0" w:color="auto"/>
            <w:bottom w:val="none" w:sz="0" w:space="0" w:color="auto"/>
            <w:right w:val="none" w:sz="0" w:space="0" w:color="auto"/>
          </w:divBdr>
        </w:div>
        <w:div w:id="1859732071">
          <w:marLeft w:val="0"/>
          <w:marRight w:val="0"/>
          <w:marTop w:val="0"/>
          <w:marBottom w:val="0"/>
          <w:divBdr>
            <w:top w:val="none" w:sz="0" w:space="0" w:color="auto"/>
            <w:left w:val="none" w:sz="0" w:space="0" w:color="auto"/>
            <w:bottom w:val="none" w:sz="0" w:space="0" w:color="auto"/>
            <w:right w:val="none" w:sz="0" w:space="0" w:color="auto"/>
          </w:divBdr>
        </w:div>
        <w:div w:id="2057656159">
          <w:marLeft w:val="0"/>
          <w:marRight w:val="0"/>
          <w:marTop w:val="0"/>
          <w:marBottom w:val="0"/>
          <w:divBdr>
            <w:top w:val="none" w:sz="0" w:space="0" w:color="auto"/>
            <w:left w:val="none" w:sz="0" w:space="0" w:color="auto"/>
            <w:bottom w:val="none" w:sz="0" w:space="0" w:color="auto"/>
            <w:right w:val="none" w:sz="0" w:space="0" w:color="auto"/>
          </w:divBdr>
        </w:div>
        <w:div w:id="2125877616">
          <w:marLeft w:val="0"/>
          <w:marRight w:val="0"/>
          <w:marTop w:val="0"/>
          <w:marBottom w:val="0"/>
          <w:divBdr>
            <w:top w:val="none" w:sz="0" w:space="0" w:color="auto"/>
            <w:left w:val="none" w:sz="0" w:space="0" w:color="auto"/>
            <w:bottom w:val="none" w:sz="0" w:space="0" w:color="auto"/>
            <w:right w:val="none" w:sz="0" w:space="0" w:color="auto"/>
          </w:divBdr>
        </w:div>
        <w:div w:id="21322872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eader" Target="header1.xml"/><Relationship Id="R516bd5aa291446c2" Type="http://schemas.microsoft.com/office/2019/09/relationships/intelligence" Target="intelligenc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5249755575B574F8FF6D69EDCE6937E" ma:contentTypeVersion="2" ma:contentTypeDescription="Opret et nyt dokument." ma:contentTypeScope="" ma:versionID="9bf74a9343ef6cad4fe6ad3a8f25627e">
  <xsd:schema xmlns:xsd="http://www.w3.org/2001/XMLSchema" xmlns:xs="http://www.w3.org/2001/XMLSchema" xmlns:p="http://schemas.microsoft.com/office/2006/metadata/properties" xmlns:ns2="0a4a5199-f5a1-48c4-a05a-93f23d882061" targetNamespace="http://schemas.microsoft.com/office/2006/metadata/properties" ma:root="true" ma:fieldsID="aa4e199ec17fcf5f7973dadfb23ef570" ns2:_="">
    <xsd:import namespace="0a4a5199-f5a1-48c4-a05a-93f23d88206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4a5199-f5a1-48c4-a05a-93f23d8820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F1B2B7D-DA42-486A-B6F8-D5BD9D6EF5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4a5199-f5a1-48c4-a05a-93f23d88206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38A8C20-30AB-4940-B75B-D1F1E34F2B0D}">
  <ds:schemaRefs>
    <ds:schemaRef ds:uri="http://schemas.openxmlformats.org/officeDocument/2006/bibliography"/>
  </ds:schemaRefs>
</ds:datastoreItem>
</file>

<file path=customXml/itemProps3.xml><?xml version="1.0" encoding="utf-8"?>
<ds:datastoreItem xmlns:ds="http://schemas.openxmlformats.org/officeDocument/2006/customXml" ds:itemID="{D664CDA1-7413-4091-94E3-17BF149AAB9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8EB3E0-1990-43DB-B42E-14C11F2BE8A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1</Pages>
  <Words>7141</Words>
  <Characters>43567</Characters>
  <Application>Microsoft Office Word</Application>
  <DocSecurity>0</DocSecurity>
  <Lines>363</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607</CharactersWithSpaces>
  <SharedDoc>false</SharedDoc>
  <HLinks>
    <vt:vector size="420" baseType="variant">
      <vt:variant>
        <vt:i4>1441849</vt:i4>
      </vt:variant>
      <vt:variant>
        <vt:i4>416</vt:i4>
      </vt:variant>
      <vt:variant>
        <vt:i4>0</vt:i4>
      </vt:variant>
      <vt:variant>
        <vt:i4>5</vt:i4>
      </vt:variant>
      <vt:variant>
        <vt:lpwstr/>
      </vt:variant>
      <vt:variant>
        <vt:lpwstr>_Toc90632446</vt:lpwstr>
      </vt:variant>
      <vt:variant>
        <vt:i4>1376313</vt:i4>
      </vt:variant>
      <vt:variant>
        <vt:i4>410</vt:i4>
      </vt:variant>
      <vt:variant>
        <vt:i4>0</vt:i4>
      </vt:variant>
      <vt:variant>
        <vt:i4>5</vt:i4>
      </vt:variant>
      <vt:variant>
        <vt:lpwstr/>
      </vt:variant>
      <vt:variant>
        <vt:lpwstr>_Toc90632445</vt:lpwstr>
      </vt:variant>
      <vt:variant>
        <vt:i4>1310777</vt:i4>
      </vt:variant>
      <vt:variant>
        <vt:i4>404</vt:i4>
      </vt:variant>
      <vt:variant>
        <vt:i4>0</vt:i4>
      </vt:variant>
      <vt:variant>
        <vt:i4>5</vt:i4>
      </vt:variant>
      <vt:variant>
        <vt:lpwstr/>
      </vt:variant>
      <vt:variant>
        <vt:lpwstr>_Toc90632444</vt:lpwstr>
      </vt:variant>
      <vt:variant>
        <vt:i4>1245241</vt:i4>
      </vt:variant>
      <vt:variant>
        <vt:i4>398</vt:i4>
      </vt:variant>
      <vt:variant>
        <vt:i4>0</vt:i4>
      </vt:variant>
      <vt:variant>
        <vt:i4>5</vt:i4>
      </vt:variant>
      <vt:variant>
        <vt:lpwstr/>
      </vt:variant>
      <vt:variant>
        <vt:lpwstr>_Toc90632443</vt:lpwstr>
      </vt:variant>
      <vt:variant>
        <vt:i4>1179705</vt:i4>
      </vt:variant>
      <vt:variant>
        <vt:i4>392</vt:i4>
      </vt:variant>
      <vt:variant>
        <vt:i4>0</vt:i4>
      </vt:variant>
      <vt:variant>
        <vt:i4>5</vt:i4>
      </vt:variant>
      <vt:variant>
        <vt:lpwstr/>
      </vt:variant>
      <vt:variant>
        <vt:lpwstr>_Toc90632442</vt:lpwstr>
      </vt:variant>
      <vt:variant>
        <vt:i4>1114169</vt:i4>
      </vt:variant>
      <vt:variant>
        <vt:i4>386</vt:i4>
      </vt:variant>
      <vt:variant>
        <vt:i4>0</vt:i4>
      </vt:variant>
      <vt:variant>
        <vt:i4>5</vt:i4>
      </vt:variant>
      <vt:variant>
        <vt:lpwstr/>
      </vt:variant>
      <vt:variant>
        <vt:lpwstr>_Toc90632441</vt:lpwstr>
      </vt:variant>
      <vt:variant>
        <vt:i4>1048633</vt:i4>
      </vt:variant>
      <vt:variant>
        <vt:i4>380</vt:i4>
      </vt:variant>
      <vt:variant>
        <vt:i4>0</vt:i4>
      </vt:variant>
      <vt:variant>
        <vt:i4>5</vt:i4>
      </vt:variant>
      <vt:variant>
        <vt:lpwstr/>
      </vt:variant>
      <vt:variant>
        <vt:lpwstr>_Toc90632440</vt:lpwstr>
      </vt:variant>
      <vt:variant>
        <vt:i4>1638462</vt:i4>
      </vt:variant>
      <vt:variant>
        <vt:i4>374</vt:i4>
      </vt:variant>
      <vt:variant>
        <vt:i4>0</vt:i4>
      </vt:variant>
      <vt:variant>
        <vt:i4>5</vt:i4>
      </vt:variant>
      <vt:variant>
        <vt:lpwstr/>
      </vt:variant>
      <vt:variant>
        <vt:lpwstr>_Toc90632439</vt:lpwstr>
      </vt:variant>
      <vt:variant>
        <vt:i4>1572926</vt:i4>
      </vt:variant>
      <vt:variant>
        <vt:i4>368</vt:i4>
      </vt:variant>
      <vt:variant>
        <vt:i4>0</vt:i4>
      </vt:variant>
      <vt:variant>
        <vt:i4>5</vt:i4>
      </vt:variant>
      <vt:variant>
        <vt:lpwstr/>
      </vt:variant>
      <vt:variant>
        <vt:lpwstr>_Toc90632438</vt:lpwstr>
      </vt:variant>
      <vt:variant>
        <vt:i4>1507390</vt:i4>
      </vt:variant>
      <vt:variant>
        <vt:i4>362</vt:i4>
      </vt:variant>
      <vt:variant>
        <vt:i4>0</vt:i4>
      </vt:variant>
      <vt:variant>
        <vt:i4>5</vt:i4>
      </vt:variant>
      <vt:variant>
        <vt:lpwstr/>
      </vt:variant>
      <vt:variant>
        <vt:lpwstr>_Toc90632437</vt:lpwstr>
      </vt:variant>
      <vt:variant>
        <vt:i4>1441854</vt:i4>
      </vt:variant>
      <vt:variant>
        <vt:i4>356</vt:i4>
      </vt:variant>
      <vt:variant>
        <vt:i4>0</vt:i4>
      </vt:variant>
      <vt:variant>
        <vt:i4>5</vt:i4>
      </vt:variant>
      <vt:variant>
        <vt:lpwstr/>
      </vt:variant>
      <vt:variant>
        <vt:lpwstr>_Toc90632436</vt:lpwstr>
      </vt:variant>
      <vt:variant>
        <vt:i4>1376318</vt:i4>
      </vt:variant>
      <vt:variant>
        <vt:i4>350</vt:i4>
      </vt:variant>
      <vt:variant>
        <vt:i4>0</vt:i4>
      </vt:variant>
      <vt:variant>
        <vt:i4>5</vt:i4>
      </vt:variant>
      <vt:variant>
        <vt:lpwstr/>
      </vt:variant>
      <vt:variant>
        <vt:lpwstr>_Toc90632435</vt:lpwstr>
      </vt:variant>
      <vt:variant>
        <vt:i4>1310782</vt:i4>
      </vt:variant>
      <vt:variant>
        <vt:i4>344</vt:i4>
      </vt:variant>
      <vt:variant>
        <vt:i4>0</vt:i4>
      </vt:variant>
      <vt:variant>
        <vt:i4>5</vt:i4>
      </vt:variant>
      <vt:variant>
        <vt:lpwstr/>
      </vt:variant>
      <vt:variant>
        <vt:lpwstr>_Toc90632434</vt:lpwstr>
      </vt:variant>
      <vt:variant>
        <vt:i4>1245246</vt:i4>
      </vt:variant>
      <vt:variant>
        <vt:i4>338</vt:i4>
      </vt:variant>
      <vt:variant>
        <vt:i4>0</vt:i4>
      </vt:variant>
      <vt:variant>
        <vt:i4>5</vt:i4>
      </vt:variant>
      <vt:variant>
        <vt:lpwstr/>
      </vt:variant>
      <vt:variant>
        <vt:lpwstr>_Toc90632433</vt:lpwstr>
      </vt:variant>
      <vt:variant>
        <vt:i4>1179710</vt:i4>
      </vt:variant>
      <vt:variant>
        <vt:i4>332</vt:i4>
      </vt:variant>
      <vt:variant>
        <vt:i4>0</vt:i4>
      </vt:variant>
      <vt:variant>
        <vt:i4>5</vt:i4>
      </vt:variant>
      <vt:variant>
        <vt:lpwstr/>
      </vt:variant>
      <vt:variant>
        <vt:lpwstr>_Toc90632432</vt:lpwstr>
      </vt:variant>
      <vt:variant>
        <vt:i4>1114174</vt:i4>
      </vt:variant>
      <vt:variant>
        <vt:i4>326</vt:i4>
      </vt:variant>
      <vt:variant>
        <vt:i4>0</vt:i4>
      </vt:variant>
      <vt:variant>
        <vt:i4>5</vt:i4>
      </vt:variant>
      <vt:variant>
        <vt:lpwstr/>
      </vt:variant>
      <vt:variant>
        <vt:lpwstr>_Toc90632431</vt:lpwstr>
      </vt:variant>
      <vt:variant>
        <vt:i4>1048638</vt:i4>
      </vt:variant>
      <vt:variant>
        <vt:i4>320</vt:i4>
      </vt:variant>
      <vt:variant>
        <vt:i4>0</vt:i4>
      </vt:variant>
      <vt:variant>
        <vt:i4>5</vt:i4>
      </vt:variant>
      <vt:variant>
        <vt:lpwstr/>
      </vt:variant>
      <vt:variant>
        <vt:lpwstr>_Toc90632430</vt:lpwstr>
      </vt:variant>
      <vt:variant>
        <vt:i4>1638463</vt:i4>
      </vt:variant>
      <vt:variant>
        <vt:i4>314</vt:i4>
      </vt:variant>
      <vt:variant>
        <vt:i4>0</vt:i4>
      </vt:variant>
      <vt:variant>
        <vt:i4>5</vt:i4>
      </vt:variant>
      <vt:variant>
        <vt:lpwstr/>
      </vt:variant>
      <vt:variant>
        <vt:lpwstr>_Toc90632429</vt:lpwstr>
      </vt:variant>
      <vt:variant>
        <vt:i4>1572927</vt:i4>
      </vt:variant>
      <vt:variant>
        <vt:i4>308</vt:i4>
      </vt:variant>
      <vt:variant>
        <vt:i4>0</vt:i4>
      </vt:variant>
      <vt:variant>
        <vt:i4>5</vt:i4>
      </vt:variant>
      <vt:variant>
        <vt:lpwstr/>
      </vt:variant>
      <vt:variant>
        <vt:lpwstr>_Toc90632428</vt:lpwstr>
      </vt:variant>
      <vt:variant>
        <vt:i4>1507391</vt:i4>
      </vt:variant>
      <vt:variant>
        <vt:i4>302</vt:i4>
      </vt:variant>
      <vt:variant>
        <vt:i4>0</vt:i4>
      </vt:variant>
      <vt:variant>
        <vt:i4>5</vt:i4>
      </vt:variant>
      <vt:variant>
        <vt:lpwstr/>
      </vt:variant>
      <vt:variant>
        <vt:lpwstr>_Toc90632427</vt:lpwstr>
      </vt:variant>
      <vt:variant>
        <vt:i4>1441855</vt:i4>
      </vt:variant>
      <vt:variant>
        <vt:i4>296</vt:i4>
      </vt:variant>
      <vt:variant>
        <vt:i4>0</vt:i4>
      </vt:variant>
      <vt:variant>
        <vt:i4>5</vt:i4>
      </vt:variant>
      <vt:variant>
        <vt:lpwstr/>
      </vt:variant>
      <vt:variant>
        <vt:lpwstr>_Toc90632426</vt:lpwstr>
      </vt:variant>
      <vt:variant>
        <vt:i4>1376319</vt:i4>
      </vt:variant>
      <vt:variant>
        <vt:i4>290</vt:i4>
      </vt:variant>
      <vt:variant>
        <vt:i4>0</vt:i4>
      </vt:variant>
      <vt:variant>
        <vt:i4>5</vt:i4>
      </vt:variant>
      <vt:variant>
        <vt:lpwstr/>
      </vt:variant>
      <vt:variant>
        <vt:lpwstr>_Toc90632425</vt:lpwstr>
      </vt:variant>
      <vt:variant>
        <vt:i4>1310783</vt:i4>
      </vt:variant>
      <vt:variant>
        <vt:i4>284</vt:i4>
      </vt:variant>
      <vt:variant>
        <vt:i4>0</vt:i4>
      </vt:variant>
      <vt:variant>
        <vt:i4>5</vt:i4>
      </vt:variant>
      <vt:variant>
        <vt:lpwstr/>
      </vt:variant>
      <vt:variant>
        <vt:lpwstr>_Toc90632424</vt:lpwstr>
      </vt:variant>
      <vt:variant>
        <vt:i4>1245247</vt:i4>
      </vt:variant>
      <vt:variant>
        <vt:i4>278</vt:i4>
      </vt:variant>
      <vt:variant>
        <vt:i4>0</vt:i4>
      </vt:variant>
      <vt:variant>
        <vt:i4>5</vt:i4>
      </vt:variant>
      <vt:variant>
        <vt:lpwstr/>
      </vt:variant>
      <vt:variant>
        <vt:lpwstr>_Toc90632423</vt:lpwstr>
      </vt:variant>
      <vt:variant>
        <vt:i4>1179711</vt:i4>
      </vt:variant>
      <vt:variant>
        <vt:i4>272</vt:i4>
      </vt:variant>
      <vt:variant>
        <vt:i4>0</vt:i4>
      </vt:variant>
      <vt:variant>
        <vt:i4>5</vt:i4>
      </vt:variant>
      <vt:variant>
        <vt:lpwstr/>
      </vt:variant>
      <vt:variant>
        <vt:lpwstr>_Toc90632422</vt:lpwstr>
      </vt:variant>
      <vt:variant>
        <vt:i4>1114175</vt:i4>
      </vt:variant>
      <vt:variant>
        <vt:i4>266</vt:i4>
      </vt:variant>
      <vt:variant>
        <vt:i4>0</vt:i4>
      </vt:variant>
      <vt:variant>
        <vt:i4>5</vt:i4>
      </vt:variant>
      <vt:variant>
        <vt:lpwstr/>
      </vt:variant>
      <vt:variant>
        <vt:lpwstr>_Toc90632421</vt:lpwstr>
      </vt:variant>
      <vt:variant>
        <vt:i4>1048639</vt:i4>
      </vt:variant>
      <vt:variant>
        <vt:i4>260</vt:i4>
      </vt:variant>
      <vt:variant>
        <vt:i4>0</vt:i4>
      </vt:variant>
      <vt:variant>
        <vt:i4>5</vt:i4>
      </vt:variant>
      <vt:variant>
        <vt:lpwstr/>
      </vt:variant>
      <vt:variant>
        <vt:lpwstr>_Toc90632420</vt:lpwstr>
      </vt:variant>
      <vt:variant>
        <vt:i4>1638460</vt:i4>
      </vt:variant>
      <vt:variant>
        <vt:i4>254</vt:i4>
      </vt:variant>
      <vt:variant>
        <vt:i4>0</vt:i4>
      </vt:variant>
      <vt:variant>
        <vt:i4>5</vt:i4>
      </vt:variant>
      <vt:variant>
        <vt:lpwstr/>
      </vt:variant>
      <vt:variant>
        <vt:lpwstr>_Toc90632419</vt:lpwstr>
      </vt:variant>
      <vt:variant>
        <vt:i4>1572924</vt:i4>
      </vt:variant>
      <vt:variant>
        <vt:i4>248</vt:i4>
      </vt:variant>
      <vt:variant>
        <vt:i4>0</vt:i4>
      </vt:variant>
      <vt:variant>
        <vt:i4>5</vt:i4>
      </vt:variant>
      <vt:variant>
        <vt:lpwstr/>
      </vt:variant>
      <vt:variant>
        <vt:lpwstr>_Toc90632418</vt:lpwstr>
      </vt:variant>
      <vt:variant>
        <vt:i4>1507388</vt:i4>
      </vt:variant>
      <vt:variant>
        <vt:i4>242</vt:i4>
      </vt:variant>
      <vt:variant>
        <vt:i4>0</vt:i4>
      </vt:variant>
      <vt:variant>
        <vt:i4>5</vt:i4>
      </vt:variant>
      <vt:variant>
        <vt:lpwstr/>
      </vt:variant>
      <vt:variant>
        <vt:lpwstr>_Toc90632417</vt:lpwstr>
      </vt:variant>
      <vt:variant>
        <vt:i4>1441852</vt:i4>
      </vt:variant>
      <vt:variant>
        <vt:i4>236</vt:i4>
      </vt:variant>
      <vt:variant>
        <vt:i4>0</vt:i4>
      </vt:variant>
      <vt:variant>
        <vt:i4>5</vt:i4>
      </vt:variant>
      <vt:variant>
        <vt:lpwstr/>
      </vt:variant>
      <vt:variant>
        <vt:lpwstr>_Toc90632416</vt:lpwstr>
      </vt:variant>
      <vt:variant>
        <vt:i4>1376316</vt:i4>
      </vt:variant>
      <vt:variant>
        <vt:i4>230</vt:i4>
      </vt:variant>
      <vt:variant>
        <vt:i4>0</vt:i4>
      </vt:variant>
      <vt:variant>
        <vt:i4>5</vt:i4>
      </vt:variant>
      <vt:variant>
        <vt:lpwstr/>
      </vt:variant>
      <vt:variant>
        <vt:lpwstr>_Toc90632415</vt:lpwstr>
      </vt:variant>
      <vt:variant>
        <vt:i4>1310780</vt:i4>
      </vt:variant>
      <vt:variant>
        <vt:i4>224</vt:i4>
      </vt:variant>
      <vt:variant>
        <vt:i4>0</vt:i4>
      </vt:variant>
      <vt:variant>
        <vt:i4>5</vt:i4>
      </vt:variant>
      <vt:variant>
        <vt:lpwstr/>
      </vt:variant>
      <vt:variant>
        <vt:lpwstr>_Toc90632414</vt:lpwstr>
      </vt:variant>
      <vt:variant>
        <vt:i4>1245244</vt:i4>
      </vt:variant>
      <vt:variant>
        <vt:i4>218</vt:i4>
      </vt:variant>
      <vt:variant>
        <vt:i4>0</vt:i4>
      </vt:variant>
      <vt:variant>
        <vt:i4>5</vt:i4>
      </vt:variant>
      <vt:variant>
        <vt:lpwstr/>
      </vt:variant>
      <vt:variant>
        <vt:lpwstr>_Toc90632413</vt:lpwstr>
      </vt:variant>
      <vt:variant>
        <vt:i4>1179708</vt:i4>
      </vt:variant>
      <vt:variant>
        <vt:i4>212</vt:i4>
      </vt:variant>
      <vt:variant>
        <vt:i4>0</vt:i4>
      </vt:variant>
      <vt:variant>
        <vt:i4>5</vt:i4>
      </vt:variant>
      <vt:variant>
        <vt:lpwstr/>
      </vt:variant>
      <vt:variant>
        <vt:lpwstr>_Toc90632412</vt:lpwstr>
      </vt:variant>
      <vt:variant>
        <vt:i4>1114172</vt:i4>
      </vt:variant>
      <vt:variant>
        <vt:i4>206</vt:i4>
      </vt:variant>
      <vt:variant>
        <vt:i4>0</vt:i4>
      </vt:variant>
      <vt:variant>
        <vt:i4>5</vt:i4>
      </vt:variant>
      <vt:variant>
        <vt:lpwstr/>
      </vt:variant>
      <vt:variant>
        <vt:lpwstr>_Toc90632411</vt:lpwstr>
      </vt:variant>
      <vt:variant>
        <vt:i4>1048636</vt:i4>
      </vt:variant>
      <vt:variant>
        <vt:i4>200</vt:i4>
      </vt:variant>
      <vt:variant>
        <vt:i4>0</vt:i4>
      </vt:variant>
      <vt:variant>
        <vt:i4>5</vt:i4>
      </vt:variant>
      <vt:variant>
        <vt:lpwstr/>
      </vt:variant>
      <vt:variant>
        <vt:lpwstr>_Toc90632410</vt:lpwstr>
      </vt:variant>
      <vt:variant>
        <vt:i4>1638461</vt:i4>
      </vt:variant>
      <vt:variant>
        <vt:i4>194</vt:i4>
      </vt:variant>
      <vt:variant>
        <vt:i4>0</vt:i4>
      </vt:variant>
      <vt:variant>
        <vt:i4>5</vt:i4>
      </vt:variant>
      <vt:variant>
        <vt:lpwstr/>
      </vt:variant>
      <vt:variant>
        <vt:lpwstr>_Toc90632409</vt:lpwstr>
      </vt:variant>
      <vt:variant>
        <vt:i4>1572925</vt:i4>
      </vt:variant>
      <vt:variant>
        <vt:i4>188</vt:i4>
      </vt:variant>
      <vt:variant>
        <vt:i4>0</vt:i4>
      </vt:variant>
      <vt:variant>
        <vt:i4>5</vt:i4>
      </vt:variant>
      <vt:variant>
        <vt:lpwstr/>
      </vt:variant>
      <vt:variant>
        <vt:lpwstr>_Toc90632408</vt:lpwstr>
      </vt:variant>
      <vt:variant>
        <vt:i4>1507389</vt:i4>
      </vt:variant>
      <vt:variant>
        <vt:i4>182</vt:i4>
      </vt:variant>
      <vt:variant>
        <vt:i4>0</vt:i4>
      </vt:variant>
      <vt:variant>
        <vt:i4>5</vt:i4>
      </vt:variant>
      <vt:variant>
        <vt:lpwstr/>
      </vt:variant>
      <vt:variant>
        <vt:lpwstr>_Toc90632407</vt:lpwstr>
      </vt:variant>
      <vt:variant>
        <vt:i4>1441853</vt:i4>
      </vt:variant>
      <vt:variant>
        <vt:i4>176</vt:i4>
      </vt:variant>
      <vt:variant>
        <vt:i4>0</vt:i4>
      </vt:variant>
      <vt:variant>
        <vt:i4>5</vt:i4>
      </vt:variant>
      <vt:variant>
        <vt:lpwstr/>
      </vt:variant>
      <vt:variant>
        <vt:lpwstr>_Toc90632406</vt:lpwstr>
      </vt:variant>
      <vt:variant>
        <vt:i4>1376317</vt:i4>
      </vt:variant>
      <vt:variant>
        <vt:i4>170</vt:i4>
      </vt:variant>
      <vt:variant>
        <vt:i4>0</vt:i4>
      </vt:variant>
      <vt:variant>
        <vt:i4>5</vt:i4>
      </vt:variant>
      <vt:variant>
        <vt:lpwstr/>
      </vt:variant>
      <vt:variant>
        <vt:lpwstr>_Toc90632405</vt:lpwstr>
      </vt:variant>
      <vt:variant>
        <vt:i4>1310781</vt:i4>
      </vt:variant>
      <vt:variant>
        <vt:i4>164</vt:i4>
      </vt:variant>
      <vt:variant>
        <vt:i4>0</vt:i4>
      </vt:variant>
      <vt:variant>
        <vt:i4>5</vt:i4>
      </vt:variant>
      <vt:variant>
        <vt:lpwstr/>
      </vt:variant>
      <vt:variant>
        <vt:lpwstr>_Toc90632404</vt:lpwstr>
      </vt:variant>
      <vt:variant>
        <vt:i4>1245245</vt:i4>
      </vt:variant>
      <vt:variant>
        <vt:i4>158</vt:i4>
      </vt:variant>
      <vt:variant>
        <vt:i4>0</vt:i4>
      </vt:variant>
      <vt:variant>
        <vt:i4>5</vt:i4>
      </vt:variant>
      <vt:variant>
        <vt:lpwstr/>
      </vt:variant>
      <vt:variant>
        <vt:lpwstr>_Toc90632403</vt:lpwstr>
      </vt:variant>
      <vt:variant>
        <vt:i4>1179709</vt:i4>
      </vt:variant>
      <vt:variant>
        <vt:i4>152</vt:i4>
      </vt:variant>
      <vt:variant>
        <vt:i4>0</vt:i4>
      </vt:variant>
      <vt:variant>
        <vt:i4>5</vt:i4>
      </vt:variant>
      <vt:variant>
        <vt:lpwstr/>
      </vt:variant>
      <vt:variant>
        <vt:lpwstr>_Toc90632402</vt:lpwstr>
      </vt:variant>
      <vt:variant>
        <vt:i4>1114173</vt:i4>
      </vt:variant>
      <vt:variant>
        <vt:i4>146</vt:i4>
      </vt:variant>
      <vt:variant>
        <vt:i4>0</vt:i4>
      </vt:variant>
      <vt:variant>
        <vt:i4>5</vt:i4>
      </vt:variant>
      <vt:variant>
        <vt:lpwstr/>
      </vt:variant>
      <vt:variant>
        <vt:lpwstr>_Toc90632401</vt:lpwstr>
      </vt:variant>
      <vt:variant>
        <vt:i4>1048637</vt:i4>
      </vt:variant>
      <vt:variant>
        <vt:i4>140</vt:i4>
      </vt:variant>
      <vt:variant>
        <vt:i4>0</vt:i4>
      </vt:variant>
      <vt:variant>
        <vt:i4>5</vt:i4>
      </vt:variant>
      <vt:variant>
        <vt:lpwstr/>
      </vt:variant>
      <vt:variant>
        <vt:lpwstr>_Toc90632400</vt:lpwstr>
      </vt:variant>
      <vt:variant>
        <vt:i4>1966132</vt:i4>
      </vt:variant>
      <vt:variant>
        <vt:i4>134</vt:i4>
      </vt:variant>
      <vt:variant>
        <vt:i4>0</vt:i4>
      </vt:variant>
      <vt:variant>
        <vt:i4>5</vt:i4>
      </vt:variant>
      <vt:variant>
        <vt:lpwstr/>
      </vt:variant>
      <vt:variant>
        <vt:lpwstr>_Toc90632399</vt:lpwstr>
      </vt:variant>
      <vt:variant>
        <vt:i4>2031668</vt:i4>
      </vt:variant>
      <vt:variant>
        <vt:i4>128</vt:i4>
      </vt:variant>
      <vt:variant>
        <vt:i4>0</vt:i4>
      </vt:variant>
      <vt:variant>
        <vt:i4>5</vt:i4>
      </vt:variant>
      <vt:variant>
        <vt:lpwstr/>
      </vt:variant>
      <vt:variant>
        <vt:lpwstr>_Toc90632398</vt:lpwstr>
      </vt:variant>
      <vt:variant>
        <vt:i4>1048628</vt:i4>
      </vt:variant>
      <vt:variant>
        <vt:i4>122</vt:i4>
      </vt:variant>
      <vt:variant>
        <vt:i4>0</vt:i4>
      </vt:variant>
      <vt:variant>
        <vt:i4>5</vt:i4>
      </vt:variant>
      <vt:variant>
        <vt:lpwstr/>
      </vt:variant>
      <vt:variant>
        <vt:lpwstr>_Toc90632397</vt:lpwstr>
      </vt:variant>
      <vt:variant>
        <vt:i4>1114164</vt:i4>
      </vt:variant>
      <vt:variant>
        <vt:i4>116</vt:i4>
      </vt:variant>
      <vt:variant>
        <vt:i4>0</vt:i4>
      </vt:variant>
      <vt:variant>
        <vt:i4>5</vt:i4>
      </vt:variant>
      <vt:variant>
        <vt:lpwstr/>
      </vt:variant>
      <vt:variant>
        <vt:lpwstr>_Toc90632396</vt:lpwstr>
      </vt:variant>
      <vt:variant>
        <vt:i4>1179700</vt:i4>
      </vt:variant>
      <vt:variant>
        <vt:i4>110</vt:i4>
      </vt:variant>
      <vt:variant>
        <vt:i4>0</vt:i4>
      </vt:variant>
      <vt:variant>
        <vt:i4>5</vt:i4>
      </vt:variant>
      <vt:variant>
        <vt:lpwstr/>
      </vt:variant>
      <vt:variant>
        <vt:lpwstr>_Toc90632395</vt:lpwstr>
      </vt:variant>
      <vt:variant>
        <vt:i4>1245236</vt:i4>
      </vt:variant>
      <vt:variant>
        <vt:i4>104</vt:i4>
      </vt:variant>
      <vt:variant>
        <vt:i4>0</vt:i4>
      </vt:variant>
      <vt:variant>
        <vt:i4>5</vt:i4>
      </vt:variant>
      <vt:variant>
        <vt:lpwstr/>
      </vt:variant>
      <vt:variant>
        <vt:lpwstr>_Toc90632394</vt:lpwstr>
      </vt:variant>
      <vt:variant>
        <vt:i4>1310772</vt:i4>
      </vt:variant>
      <vt:variant>
        <vt:i4>98</vt:i4>
      </vt:variant>
      <vt:variant>
        <vt:i4>0</vt:i4>
      </vt:variant>
      <vt:variant>
        <vt:i4>5</vt:i4>
      </vt:variant>
      <vt:variant>
        <vt:lpwstr/>
      </vt:variant>
      <vt:variant>
        <vt:lpwstr>_Toc90632393</vt:lpwstr>
      </vt:variant>
      <vt:variant>
        <vt:i4>1376308</vt:i4>
      </vt:variant>
      <vt:variant>
        <vt:i4>92</vt:i4>
      </vt:variant>
      <vt:variant>
        <vt:i4>0</vt:i4>
      </vt:variant>
      <vt:variant>
        <vt:i4>5</vt:i4>
      </vt:variant>
      <vt:variant>
        <vt:lpwstr/>
      </vt:variant>
      <vt:variant>
        <vt:lpwstr>_Toc90632392</vt:lpwstr>
      </vt:variant>
      <vt:variant>
        <vt:i4>1441844</vt:i4>
      </vt:variant>
      <vt:variant>
        <vt:i4>86</vt:i4>
      </vt:variant>
      <vt:variant>
        <vt:i4>0</vt:i4>
      </vt:variant>
      <vt:variant>
        <vt:i4>5</vt:i4>
      </vt:variant>
      <vt:variant>
        <vt:lpwstr/>
      </vt:variant>
      <vt:variant>
        <vt:lpwstr>_Toc90632391</vt:lpwstr>
      </vt:variant>
      <vt:variant>
        <vt:i4>1507380</vt:i4>
      </vt:variant>
      <vt:variant>
        <vt:i4>80</vt:i4>
      </vt:variant>
      <vt:variant>
        <vt:i4>0</vt:i4>
      </vt:variant>
      <vt:variant>
        <vt:i4>5</vt:i4>
      </vt:variant>
      <vt:variant>
        <vt:lpwstr/>
      </vt:variant>
      <vt:variant>
        <vt:lpwstr>_Toc90632390</vt:lpwstr>
      </vt:variant>
      <vt:variant>
        <vt:i4>1966133</vt:i4>
      </vt:variant>
      <vt:variant>
        <vt:i4>74</vt:i4>
      </vt:variant>
      <vt:variant>
        <vt:i4>0</vt:i4>
      </vt:variant>
      <vt:variant>
        <vt:i4>5</vt:i4>
      </vt:variant>
      <vt:variant>
        <vt:lpwstr/>
      </vt:variant>
      <vt:variant>
        <vt:lpwstr>_Toc90632389</vt:lpwstr>
      </vt:variant>
      <vt:variant>
        <vt:i4>2031669</vt:i4>
      </vt:variant>
      <vt:variant>
        <vt:i4>68</vt:i4>
      </vt:variant>
      <vt:variant>
        <vt:i4>0</vt:i4>
      </vt:variant>
      <vt:variant>
        <vt:i4>5</vt:i4>
      </vt:variant>
      <vt:variant>
        <vt:lpwstr/>
      </vt:variant>
      <vt:variant>
        <vt:lpwstr>_Toc90632388</vt:lpwstr>
      </vt:variant>
      <vt:variant>
        <vt:i4>1048629</vt:i4>
      </vt:variant>
      <vt:variant>
        <vt:i4>62</vt:i4>
      </vt:variant>
      <vt:variant>
        <vt:i4>0</vt:i4>
      </vt:variant>
      <vt:variant>
        <vt:i4>5</vt:i4>
      </vt:variant>
      <vt:variant>
        <vt:lpwstr/>
      </vt:variant>
      <vt:variant>
        <vt:lpwstr>_Toc90632387</vt:lpwstr>
      </vt:variant>
      <vt:variant>
        <vt:i4>1114165</vt:i4>
      </vt:variant>
      <vt:variant>
        <vt:i4>56</vt:i4>
      </vt:variant>
      <vt:variant>
        <vt:i4>0</vt:i4>
      </vt:variant>
      <vt:variant>
        <vt:i4>5</vt:i4>
      </vt:variant>
      <vt:variant>
        <vt:lpwstr/>
      </vt:variant>
      <vt:variant>
        <vt:lpwstr>_Toc90632386</vt:lpwstr>
      </vt:variant>
      <vt:variant>
        <vt:i4>1179701</vt:i4>
      </vt:variant>
      <vt:variant>
        <vt:i4>50</vt:i4>
      </vt:variant>
      <vt:variant>
        <vt:i4>0</vt:i4>
      </vt:variant>
      <vt:variant>
        <vt:i4>5</vt:i4>
      </vt:variant>
      <vt:variant>
        <vt:lpwstr/>
      </vt:variant>
      <vt:variant>
        <vt:lpwstr>_Toc90632385</vt:lpwstr>
      </vt:variant>
      <vt:variant>
        <vt:i4>1245237</vt:i4>
      </vt:variant>
      <vt:variant>
        <vt:i4>44</vt:i4>
      </vt:variant>
      <vt:variant>
        <vt:i4>0</vt:i4>
      </vt:variant>
      <vt:variant>
        <vt:i4>5</vt:i4>
      </vt:variant>
      <vt:variant>
        <vt:lpwstr/>
      </vt:variant>
      <vt:variant>
        <vt:lpwstr>_Toc90632384</vt:lpwstr>
      </vt:variant>
      <vt:variant>
        <vt:i4>1310773</vt:i4>
      </vt:variant>
      <vt:variant>
        <vt:i4>38</vt:i4>
      </vt:variant>
      <vt:variant>
        <vt:i4>0</vt:i4>
      </vt:variant>
      <vt:variant>
        <vt:i4>5</vt:i4>
      </vt:variant>
      <vt:variant>
        <vt:lpwstr/>
      </vt:variant>
      <vt:variant>
        <vt:lpwstr>_Toc90632383</vt:lpwstr>
      </vt:variant>
      <vt:variant>
        <vt:i4>1376309</vt:i4>
      </vt:variant>
      <vt:variant>
        <vt:i4>32</vt:i4>
      </vt:variant>
      <vt:variant>
        <vt:i4>0</vt:i4>
      </vt:variant>
      <vt:variant>
        <vt:i4>5</vt:i4>
      </vt:variant>
      <vt:variant>
        <vt:lpwstr/>
      </vt:variant>
      <vt:variant>
        <vt:lpwstr>_Toc90632382</vt:lpwstr>
      </vt:variant>
      <vt:variant>
        <vt:i4>1441845</vt:i4>
      </vt:variant>
      <vt:variant>
        <vt:i4>26</vt:i4>
      </vt:variant>
      <vt:variant>
        <vt:i4>0</vt:i4>
      </vt:variant>
      <vt:variant>
        <vt:i4>5</vt:i4>
      </vt:variant>
      <vt:variant>
        <vt:lpwstr/>
      </vt:variant>
      <vt:variant>
        <vt:lpwstr>_Toc90632381</vt:lpwstr>
      </vt:variant>
      <vt:variant>
        <vt:i4>1507381</vt:i4>
      </vt:variant>
      <vt:variant>
        <vt:i4>20</vt:i4>
      </vt:variant>
      <vt:variant>
        <vt:i4>0</vt:i4>
      </vt:variant>
      <vt:variant>
        <vt:i4>5</vt:i4>
      </vt:variant>
      <vt:variant>
        <vt:lpwstr/>
      </vt:variant>
      <vt:variant>
        <vt:lpwstr>_Toc90632380</vt:lpwstr>
      </vt:variant>
      <vt:variant>
        <vt:i4>1966138</vt:i4>
      </vt:variant>
      <vt:variant>
        <vt:i4>14</vt:i4>
      </vt:variant>
      <vt:variant>
        <vt:i4>0</vt:i4>
      </vt:variant>
      <vt:variant>
        <vt:i4>5</vt:i4>
      </vt:variant>
      <vt:variant>
        <vt:lpwstr/>
      </vt:variant>
      <vt:variant>
        <vt:lpwstr>_Toc90632379</vt:lpwstr>
      </vt:variant>
      <vt:variant>
        <vt:i4>2031674</vt:i4>
      </vt:variant>
      <vt:variant>
        <vt:i4>8</vt:i4>
      </vt:variant>
      <vt:variant>
        <vt:i4>0</vt:i4>
      </vt:variant>
      <vt:variant>
        <vt:i4>5</vt:i4>
      </vt:variant>
      <vt:variant>
        <vt:lpwstr/>
      </vt:variant>
      <vt:variant>
        <vt:lpwstr>_Toc90632378</vt:lpwstr>
      </vt:variant>
      <vt:variant>
        <vt:i4>1048634</vt:i4>
      </vt:variant>
      <vt:variant>
        <vt:i4>2</vt:i4>
      </vt:variant>
      <vt:variant>
        <vt:i4>0</vt:i4>
      </vt:variant>
      <vt:variant>
        <vt:i4>5</vt:i4>
      </vt:variant>
      <vt:variant>
        <vt:lpwstr/>
      </vt:variant>
      <vt:variant>
        <vt:lpwstr>_Toc9063237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he Morsing Larsen</dc:creator>
  <cp:keywords/>
  <dc:description/>
  <cp:lastModifiedBy>Malthe Morsing Larsen</cp:lastModifiedBy>
  <cp:revision>3</cp:revision>
  <cp:lastPrinted>2021-12-17T10:50:00Z</cp:lastPrinted>
  <dcterms:created xsi:type="dcterms:W3CDTF">2021-12-17T10:49:00Z</dcterms:created>
  <dcterms:modified xsi:type="dcterms:W3CDTF">2021-12-17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5249755575B574F8FF6D69EDCE6937E</vt:lpwstr>
  </property>
  <property fmtid="{D5CDD505-2E9C-101B-9397-08002B2CF9AE}" pid="3" name="ZOTERO_PREF_2">
    <vt:lpwstr>ref name="automaticJournalAbbreviations" value="true"/&gt;&lt;pref name="noteType" value="1"/&gt;&lt;/prefs&gt;&lt;/data&gt;</vt:lpwstr>
  </property>
  <property fmtid="{D5CDD505-2E9C-101B-9397-08002B2CF9AE}" pid="4" name="ZOTERO_PREF_1">
    <vt:lpwstr>&lt;data data-version="3" zotero-version="5.0.96.3"&gt;&lt;session id="valckQ4B"/&gt;&lt;style id="http://www.zotero.org/styles/chicago-note-bibliography" locale="da-DK" hasBibliography="1" bibliographyStyleHasBeenSet="1"/&gt;&lt;prefs&gt;&lt;pref name="fieldType" value="Field"/&gt;&lt;p</vt:lpwstr>
  </property>
</Properties>
</file>